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58804AB2"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 xml:space="preserve">Dietary Patterns </w:t>
      </w:r>
      <w:ins w:id="0" w:author="Maino Vieytes, Christian (NIH/NIA/IRP) [F]" w:date="2023-11-20T09:23:00Z">
        <w:r w:rsidR="00E06F95">
          <w:rPr>
            <w:rFonts w:ascii="Times New Roman" w:hAnsi="Times New Roman" w:cs="Times New Roman"/>
          </w:rPr>
          <w:t>Among</w:t>
        </w:r>
      </w:ins>
      <w:ins w:id="1" w:author="Maino Vieytes, Christian (NIH/NIA/IRP) [F]" w:date="2023-11-20T09:22:00Z">
        <w:r w:rsidR="00E06F95">
          <w:rPr>
            <w:rFonts w:ascii="Times New Roman" w:hAnsi="Times New Roman" w:cs="Times New Roman"/>
          </w:rPr>
          <w:t xml:space="preserve"> </w:t>
        </w:r>
      </w:ins>
      <w:ins w:id="2" w:author="Maino Vieytes, Christian (NIH/NIA/IRP) [F]" w:date="2023-11-20T09:24:00Z">
        <w:r w:rsidR="00E06F95">
          <w:rPr>
            <w:rFonts w:ascii="Times New Roman" w:hAnsi="Times New Roman" w:cs="Times New Roman"/>
          </w:rPr>
          <w:t xml:space="preserve">U.S. </w:t>
        </w:r>
      </w:ins>
      <w:ins w:id="3" w:author="Maino Vieytes, Christian (NIH/NIA/IRP) [F]" w:date="2023-11-20T09:22:00Z">
        <w:r w:rsidR="00E06F95">
          <w:rPr>
            <w:rFonts w:ascii="Times New Roman" w:hAnsi="Times New Roman" w:cs="Times New Roman"/>
          </w:rPr>
          <w:t>Food Insecure Cancer Survivors</w:t>
        </w:r>
        <w:r w:rsidR="00E06F95" w:rsidRPr="00C90B6F" w:rsidDel="00E06F95">
          <w:rPr>
            <w:rFonts w:ascii="Times New Roman" w:hAnsi="Times New Roman" w:cs="Times New Roman"/>
          </w:rPr>
          <w:t xml:space="preserve"> </w:t>
        </w:r>
      </w:ins>
      <w:del w:id="4" w:author="Maino Vieytes, Christian (NIH/NIA/IRP) [F]" w:date="2023-11-20T09:21:00Z">
        <w:r w:rsidRPr="00C90B6F" w:rsidDel="00E06F95">
          <w:rPr>
            <w:rFonts w:ascii="Times New Roman" w:hAnsi="Times New Roman" w:cs="Times New Roman"/>
          </w:rPr>
          <w:delText>Associated with Food Insecurity Predict</w:delText>
        </w:r>
      </w:del>
      <w:del w:id="5" w:author="Maino Vieytes, Christian (NIH/NIA/IRP) [F]" w:date="2023-11-20T09:14:00Z">
        <w:r w:rsidRPr="00C90B6F" w:rsidDel="003E17EC">
          <w:rPr>
            <w:rFonts w:ascii="Times New Roman" w:hAnsi="Times New Roman" w:cs="Times New Roman"/>
          </w:rPr>
          <w:delText xml:space="preserve"> a</w:delText>
        </w:r>
      </w:del>
      <w:del w:id="6" w:author="Maino Vieytes, Christian (NIH/NIA/IRP) [F]" w:date="2023-11-20T09:21:00Z">
        <w:r w:rsidRPr="00C90B6F" w:rsidDel="00E06F95">
          <w:rPr>
            <w:rFonts w:ascii="Times New Roman" w:hAnsi="Times New Roman" w:cs="Times New Roman"/>
          </w:rPr>
          <w:delText xml:space="preserve"> Worse </w:delText>
        </w:r>
      </w:del>
      <w:del w:id="7" w:author="Maino Vieytes, Christian (NIH/NIA/IRP) [F]" w:date="2023-11-20T09:14:00Z">
        <w:r w:rsidRPr="00C90B6F" w:rsidDel="003E17EC">
          <w:rPr>
            <w:rFonts w:ascii="Times New Roman" w:hAnsi="Times New Roman" w:cs="Times New Roman"/>
          </w:rPr>
          <w:delText xml:space="preserve">Prognosis </w:delText>
        </w:r>
      </w:del>
      <w:del w:id="8" w:author="Maino Vieytes, Christian (NIH/NIA/IRP) [F]" w:date="2023-11-20T09:21:00Z">
        <w:r w:rsidRPr="00C90B6F" w:rsidDel="00E06F95">
          <w:rPr>
            <w:rFonts w:ascii="Times New Roman" w:hAnsi="Times New Roman" w:cs="Times New Roman"/>
          </w:rPr>
          <w:delText>for U.S. Cancer Survivors</w:delText>
        </w:r>
      </w:del>
      <w:ins w:id="9" w:author="Maino Vieytes, Christian (NIH/NIA/IRP) [F]" w:date="2023-11-20T09:21:00Z">
        <w:r w:rsidR="00E06F95">
          <w:rPr>
            <w:rFonts w:ascii="Times New Roman" w:hAnsi="Times New Roman" w:cs="Times New Roman"/>
          </w:rPr>
          <w:t xml:space="preserve">and </w:t>
        </w:r>
      </w:ins>
      <w:ins w:id="10" w:author="Maino Vieytes, Christian (NIH/NIA/IRP) [F]" w:date="2023-11-20T09:24:00Z">
        <w:r w:rsidR="00E06F95">
          <w:rPr>
            <w:rFonts w:ascii="Times New Roman" w:hAnsi="Times New Roman" w:cs="Times New Roman"/>
          </w:rPr>
          <w:t xml:space="preserve">the </w:t>
        </w:r>
      </w:ins>
      <w:ins w:id="11" w:author="Maino Vieytes, Christian (NIH/NIA/IRP) [F]" w:date="2023-11-20T09:23:00Z">
        <w:r w:rsidR="00E06F95">
          <w:rPr>
            <w:rFonts w:ascii="Times New Roman" w:hAnsi="Times New Roman" w:cs="Times New Roman"/>
          </w:rPr>
          <w:t xml:space="preserve">Risk of </w:t>
        </w:r>
      </w:ins>
      <w:ins w:id="12" w:author="Maino Vieytes, Christian (NIH/NIA/IRP) [F]" w:date="2023-11-20T09:21:00Z">
        <w:r w:rsidR="00E06F95">
          <w:rPr>
            <w:rFonts w:ascii="Times New Roman" w:hAnsi="Times New Roman" w:cs="Times New Roman"/>
          </w:rPr>
          <w:t>Mortality</w:t>
        </w:r>
      </w:ins>
      <w:r w:rsidRPr="00C90B6F">
        <w:rPr>
          <w:rFonts w:ascii="Times New Roman" w:hAnsi="Times New Roman" w:cs="Times New Roman"/>
        </w:rPr>
        <w:t>: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Ruoqing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6F62C975" w:rsidR="00875131" w:rsidRPr="00C90B6F" w:rsidRDefault="00875131" w:rsidP="00875131">
      <w:pPr>
        <w:pStyle w:val="NormalWeb"/>
        <w:spacing w:before="0" w:beforeAutospacing="0" w:after="0" w:afterAutospacing="0"/>
        <w:ind w:firstLine="720"/>
        <w:rPr>
          <w:color w:val="0E101A"/>
        </w:rPr>
      </w:pPr>
      <w:r w:rsidRPr="00C90B6F">
        <w:rPr>
          <w:color w:val="0E101A"/>
        </w:rPr>
        <w:t>Food insecurity—the lack of unabated access to nutritious foods—is a consequence many cancer survivors face.</w:t>
      </w:r>
      <w:r w:rsidRPr="00244A35">
        <w:rPr>
          <w:color w:val="0E101A"/>
        </w:rPr>
        <w:t xml:space="preserve"> </w:t>
      </w:r>
      <w:r>
        <w:rPr>
          <w:color w:val="0E101A"/>
        </w:rPr>
        <w:t xml:space="preserve">Food insecurity is associated with adverse health outcomes and lower diet quality </w:t>
      </w:r>
      <w:del w:id="13" w:author="Maino Vieytes, Christian (NIH/NIA/IRP) [F]" w:date="2023-11-30T15:03:00Z">
        <w:r w:rsidDel="00E841ED">
          <w:rPr>
            <w:color w:val="0E101A"/>
          </w:rPr>
          <w:delText xml:space="preserve">among </w:delText>
        </w:r>
      </w:del>
      <w:ins w:id="14" w:author="Maino Vieytes, Christian (NIH/NIA/IRP) [F]" w:date="2023-11-30T15:03:00Z">
        <w:r w:rsidR="00E841ED">
          <w:rPr>
            <w:color w:val="0E101A"/>
          </w:rPr>
          <w:t xml:space="preserve">in </w:t>
        </w:r>
      </w:ins>
      <w:r>
        <w:rPr>
          <w:color w:val="0E101A"/>
        </w:rPr>
        <w:t>the general public</w:t>
      </w:r>
      <w:ins w:id="15" w:author="Maino Vieytes, Christian (NIH/NIA/IRP) [F]" w:date="2023-11-21T14:13:00Z">
        <w:r w:rsidR="005757EA">
          <w:rPr>
            <w:color w:val="0E101A"/>
          </w:rPr>
          <w:t>.</w:t>
        </w:r>
      </w:ins>
      <w:del w:id="16" w:author="Maino Vieytes, Christian (NIH/NIA/IRP) [F]" w:date="2023-11-21T14:13:00Z">
        <w:r w:rsidDel="005757EA">
          <w:rPr>
            <w:color w:val="0E101A"/>
          </w:rPr>
          <w:delText>.</w:delText>
        </w:r>
        <w:r w:rsidRPr="00C90B6F" w:rsidDel="005757EA">
          <w:rPr>
            <w:color w:val="0E101A"/>
          </w:rPr>
          <w:delText xml:space="preserve"> In a previous analysis, we extracted dietary patterns in U.S. </w:delText>
        </w:r>
      </w:del>
      <w:del w:id="17" w:author="Maino Vieytes, Christian (NIH/NIA/IRP) [F]" w:date="2023-11-19T07:56:00Z">
        <w:r w:rsidRPr="00C90B6F" w:rsidDel="00F96675">
          <w:rPr>
            <w:color w:val="0E101A"/>
          </w:rPr>
          <w:delText>food-insecure</w:delText>
        </w:r>
      </w:del>
      <w:del w:id="18" w:author="Maino Vieytes, Christian (NIH/NIA/IRP) [F]" w:date="2023-11-21T14:13:00Z">
        <w:r w:rsidRPr="00C90B6F" w:rsidDel="005757EA">
          <w:rPr>
            <w:color w:val="0E101A"/>
          </w:rPr>
          <w:delText xml:space="preserve"> cancer survivors using penalized logistic regression, suggesting poor diet quality in this population.</w:delText>
        </w:r>
      </w:del>
      <w:r w:rsidRPr="00C90B6F">
        <w:rPr>
          <w:color w:val="0E101A"/>
        </w:rPr>
        <w:t xml:space="preserve"> </w:t>
      </w:r>
      <w:del w:id="19" w:author="Maino Vieytes, Christian (NIH/NIA/IRP) [F]" w:date="2023-11-21T14:13:00Z">
        <w:r w:rsidRPr="00C90B6F" w:rsidDel="005757EA">
          <w:rPr>
            <w:color w:val="0E101A"/>
          </w:rPr>
          <w:delText>This analysis evaluated the association between these patterns and</w:delText>
        </w:r>
      </w:del>
      <w:ins w:id="20" w:author="Maino Vieytes, Christian (NIH/NIA/IRP) [F]" w:date="2023-11-21T14:13:00Z">
        <w:r w:rsidR="005757EA">
          <w:rPr>
            <w:color w:val="0E101A"/>
          </w:rPr>
          <w:t xml:space="preserve">The goal </w:t>
        </w:r>
      </w:ins>
      <w:ins w:id="21" w:author="Maino Vieytes, Christian (NIH/NIA/IRP) [F]" w:date="2023-11-21T14:14:00Z">
        <w:r w:rsidR="005757EA">
          <w:rPr>
            <w:color w:val="0E101A"/>
          </w:rPr>
          <w:t xml:space="preserve">of this analysis was to extract </w:t>
        </w:r>
      </w:ins>
      <w:ins w:id="22" w:author="Maino Vieytes, Christian (NIH/NIA/IRP) [F]" w:date="2023-11-30T14:58:00Z">
        <w:r w:rsidR="00416F5B">
          <w:rPr>
            <w:color w:val="0E101A"/>
          </w:rPr>
          <w:t xml:space="preserve">major and prevailing </w:t>
        </w:r>
      </w:ins>
      <w:ins w:id="23" w:author="Maino Vieytes, Christian (NIH/NIA/IRP) [F]" w:date="2023-11-21T14:14:00Z">
        <w:r w:rsidR="005757EA">
          <w:rPr>
            <w:color w:val="0E101A"/>
          </w:rPr>
          <w:t xml:space="preserve">dietary patterns among food insecure cancer survivors from observed 24-hour recall data and evaluate their relationship to </w:t>
        </w:r>
      </w:ins>
      <w:del w:id="24" w:author="Maino Vieytes, Christian (NIH/NIA/IRP) [F]" w:date="2023-11-21T14:14:00Z">
        <w:r w:rsidRPr="00C90B6F" w:rsidDel="005757EA">
          <w:rPr>
            <w:color w:val="0E101A"/>
          </w:rPr>
          <w:delText xml:space="preserve"> </w:delText>
        </w:r>
      </w:del>
      <w:r w:rsidRPr="00C90B6F">
        <w:rPr>
          <w:color w:val="0E101A"/>
        </w:rPr>
        <w:t>survival after a cancer diagnosis.</w:t>
      </w:r>
      <w:r>
        <w:rPr>
          <w:color w:val="0E101A"/>
        </w:rPr>
        <w:t xml:space="preserve"> </w:t>
      </w:r>
      <w:del w:id="25" w:author="Maino Vieytes, Christian (NIH/NIA/IRP) [F]" w:date="2023-11-30T14:58:00Z">
        <w:r w:rsidDel="00416F5B">
          <w:rPr>
            <w:color w:val="0E101A"/>
          </w:rPr>
          <w:delText>Comparisons with other dietary patterns analysis techniques were conducted.</w:delText>
        </w:r>
      </w:del>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5733BAFA" w:rsidR="00875131" w:rsidRDefault="00875131" w:rsidP="00875131">
      <w:pPr>
        <w:pStyle w:val="NormalWeb"/>
        <w:spacing w:before="0" w:beforeAutospacing="0" w:after="0" w:afterAutospacing="0"/>
        <w:rPr>
          <w:color w:val="0E101A"/>
        </w:rPr>
      </w:pPr>
      <w:r w:rsidRPr="00C90B6F">
        <w:rPr>
          <w:color w:val="0E101A"/>
        </w:rPr>
        <w:t>           We implemented two dietary pattern</w:t>
      </w:r>
      <w:ins w:id="26" w:author="Maino Vieytes, Christian (NIH/NIA/IRP) [F]" w:date="2023-11-30T15:03:00Z">
        <w:r w:rsidR="00E841ED">
          <w:rPr>
            <w:color w:val="0E101A"/>
          </w:rPr>
          <w:t>s</w:t>
        </w:r>
      </w:ins>
      <w:r w:rsidRPr="00C90B6F">
        <w:rPr>
          <w:color w:val="0E101A"/>
        </w:rPr>
        <w:t xml:space="preserve"> analysis approaches: penalized logistic regression and principal components analysis. Using nationally representative data from the National Health and Nutrition Examination Survey (NHANES) study, we extracted </w:t>
      </w:r>
      <w:del w:id="27" w:author="Maino Vieytes, Christian (NIH/NIA/IRP) [F]" w:date="2023-11-21T14:13:00Z">
        <w:r w:rsidRPr="00C90B6F" w:rsidDel="005757EA">
          <w:rPr>
            <w:color w:val="0E101A"/>
          </w:rPr>
          <w:delText xml:space="preserve">six </w:delText>
        </w:r>
      </w:del>
      <w:ins w:id="28" w:author="Maino Vieytes, Christian (NIH/NIA/IRP) [F]" w:date="2023-11-21T14:13:00Z">
        <w:r w:rsidR="005757EA">
          <w:rPr>
            <w:color w:val="0E101A"/>
          </w:rPr>
          <w:t>three</w:t>
        </w:r>
        <w:r w:rsidR="005757EA" w:rsidRPr="00C90B6F">
          <w:rPr>
            <w:color w:val="0E101A"/>
          </w:rPr>
          <w:t xml:space="preserve"> </w:t>
        </w:r>
      </w:ins>
      <w:r w:rsidRPr="00C90B6F">
        <w:rPr>
          <w:color w:val="0E101A"/>
        </w:rPr>
        <w:t>dietary patterns</w:t>
      </w:r>
      <w:del w:id="29" w:author="Maino Vieytes, Christian (NIH/NIA/IRP) [F]" w:date="2023-11-21T14:13:00Z">
        <w:r w:rsidRPr="00C90B6F" w:rsidDel="005757EA">
          <w:rPr>
            <w:color w:val="0E101A"/>
          </w:rPr>
          <w:delText xml:space="preserve">, two of which (the FI and SNAP patterns) were positively associated with being a </w:delText>
        </w:r>
      </w:del>
      <w:del w:id="30" w:author="Maino Vieytes, Christian (NIH/NIA/IRP) [F]" w:date="2023-11-19T07:56:00Z">
        <w:r w:rsidRPr="00C90B6F" w:rsidDel="00F96675">
          <w:rPr>
            <w:color w:val="0E101A"/>
          </w:rPr>
          <w:delText>food-insecure</w:delText>
        </w:r>
      </w:del>
      <w:del w:id="31" w:author="Maino Vieytes, Christian (NIH/NIA/IRP) [F]" w:date="2023-11-21T14:13:00Z">
        <w:r w:rsidRPr="00C90B6F" w:rsidDel="005757EA">
          <w:rPr>
            <w:color w:val="0E101A"/>
          </w:rPr>
          <w:delText xml:space="preserve"> cancer survivor</w:delText>
        </w:r>
      </w:del>
      <w:r w:rsidRPr="00C90B6F">
        <w:rPr>
          <w:color w:val="0E101A"/>
        </w:rPr>
        <w:t>.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18295CE2" w:rsidR="00875131" w:rsidRPr="00C90B6F" w:rsidRDefault="00875131" w:rsidP="00875131">
      <w:pPr>
        <w:pStyle w:val="NormalWeb"/>
        <w:spacing w:before="0" w:beforeAutospacing="0" w:after="0" w:afterAutospacing="0"/>
        <w:rPr>
          <w:color w:val="0E101A"/>
        </w:rPr>
      </w:pPr>
      <w:r w:rsidRPr="00C90B6F">
        <w:rPr>
          <w:color w:val="0E101A"/>
        </w:rPr>
        <w:t xml:space="preserve">           There were 981 deaths from all causes and 343 cancer-related deaths. After multivariable adjustment, we found higher risks of all-cause mortality associated with higher adherence to </w:t>
      </w:r>
      <w:ins w:id="32" w:author="Maino Vieytes, Christian (NIH/NIA/IRP) [F]" w:date="2023-11-30T14:56:00Z">
        <w:r w:rsidR="00081A71">
          <w:rPr>
            <w:color w:val="0E101A"/>
          </w:rPr>
          <w:t xml:space="preserve">Pattern #1 </w:t>
        </w:r>
      </w:ins>
      <w:del w:id="33" w:author="Maino Vieytes, Christian (NIH/NIA/IRP) [F]" w:date="2023-11-30T14:56:00Z">
        <w:r w:rsidRPr="00C90B6F" w:rsidDel="00081A71">
          <w:rPr>
            <w:color w:val="0E101A"/>
          </w:rPr>
          <w:delText xml:space="preserve">the FI </w:delText>
        </w:r>
      </w:del>
      <w:r w:rsidRPr="00C90B6F">
        <w:rPr>
          <w:color w:val="0E101A"/>
        </w:rPr>
        <w:t>(HR: 1.2</w:t>
      </w:r>
      <w:ins w:id="34" w:author="Maino Vieytes, Christian (NIH/NIA/IRP) [F]" w:date="2023-11-30T14:56:00Z">
        <w:r w:rsidR="00081A71">
          <w:rPr>
            <w:color w:val="0E101A"/>
          </w:rPr>
          <w:t>5</w:t>
        </w:r>
      </w:ins>
      <w:del w:id="35" w:author="Maino Vieytes, Christian (NIH/NIA/IRP) [F]" w:date="2023-11-30T14:56:00Z">
        <w:r w:rsidRPr="00C90B6F" w:rsidDel="00081A71">
          <w:rPr>
            <w:color w:val="0E101A"/>
          </w:rPr>
          <w:delText>3</w:delText>
        </w:r>
      </w:del>
      <w:r w:rsidRPr="00C90B6F">
        <w:rPr>
          <w:color w:val="0E101A"/>
        </w:rPr>
        <w:t>; 95% CI: 1.0</w:t>
      </w:r>
      <w:ins w:id="36" w:author="Maino Vieytes, Christian (NIH/NIA/IRP) [F]" w:date="2023-11-30T14:56:00Z">
        <w:r w:rsidR="00081A71">
          <w:rPr>
            <w:color w:val="0E101A"/>
          </w:rPr>
          <w:t>9</w:t>
        </w:r>
      </w:ins>
      <w:del w:id="37" w:author="Maino Vieytes, Christian (NIH/NIA/IRP) [F]" w:date="2023-11-30T14:56:00Z">
        <w:r w:rsidRPr="00C90B6F" w:rsidDel="00081A71">
          <w:rPr>
            <w:color w:val="0E101A"/>
          </w:rPr>
          <w:delText>6</w:delText>
        </w:r>
      </w:del>
      <w:r w:rsidRPr="00C90B6F">
        <w:rPr>
          <w:color w:val="0E101A"/>
        </w:rPr>
        <w:t>-1.4</w:t>
      </w:r>
      <w:ins w:id="38" w:author="Maino Vieytes, Christian (NIH/NIA/IRP) [F]" w:date="2023-11-30T14:56:00Z">
        <w:r w:rsidR="00081A71">
          <w:rPr>
            <w:color w:val="0E101A"/>
          </w:rPr>
          <w:t>3</w:t>
        </w:r>
      </w:ins>
      <w:del w:id="39" w:author="Maino Vieytes, Christian (NIH/NIA/IRP) [F]" w:date="2023-11-30T14:56:00Z">
        <w:r w:rsidRPr="00C90B6F" w:rsidDel="00081A71">
          <w:rPr>
            <w:color w:val="0E101A"/>
          </w:rPr>
          <w:delText>2</w:delText>
        </w:r>
      </w:del>
      <w:r w:rsidRPr="00C90B6F">
        <w:rPr>
          <w:color w:val="0E101A"/>
        </w:rPr>
        <w:t xml:space="preserve">) and </w:t>
      </w:r>
      <w:del w:id="40" w:author="Maino Vieytes, Christian (NIH/NIA/IRP) [F]" w:date="2023-11-21T14:14:00Z">
        <w:r w:rsidRPr="00C90B6F" w:rsidDel="005757EA">
          <w:rPr>
            <w:color w:val="0E101A"/>
          </w:rPr>
          <w:delText xml:space="preserve">SNAP </w:delText>
        </w:r>
      </w:del>
      <w:ins w:id="41" w:author="Maino Vieytes, Christian (NIH/NIA/IRP) [F]" w:date="2023-11-21T14:14:00Z">
        <w:r w:rsidR="005757EA">
          <w:rPr>
            <w:color w:val="0E101A"/>
          </w:rPr>
          <w:t>P</w:t>
        </w:r>
      </w:ins>
      <w:ins w:id="42" w:author="Maino Vieytes, Christian (NIH/NIA/IRP) [F]" w:date="2023-11-30T14:56:00Z">
        <w:r w:rsidR="00081A71">
          <w:rPr>
            <w:color w:val="0E101A"/>
          </w:rPr>
          <w:t xml:space="preserve">attern </w:t>
        </w:r>
      </w:ins>
      <w:ins w:id="43" w:author="Maino Vieytes, Christian (NIH/NIA/IRP) [F]" w:date="2023-11-21T14:14:00Z">
        <w:r w:rsidR="005757EA">
          <w:rPr>
            <w:color w:val="0E101A"/>
          </w:rPr>
          <w:t>#</w:t>
        </w:r>
      </w:ins>
      <w:ins w:id="44" w:author="Maino Vieytes, Christian (NIH/NIA/IRP) [F]" w:date="2023-11-30T14:56:00Z">
        <w:r w:rsidR="00081A71">
          <w:rPr>
            <w:color w:val="0E101A"/>
          </w:rPr>
          <w:t>2</w:t>
        </w:r>
      </w:ins>
      <w:ins w:id="45" w:author="Maino Vieytes, Christian (NIH/NIA/IRP) [F]" w:date="2023-11-21T14:14:00Z">
        <w:r w:rsidR="005757EA" w:rsidRPr="00C90B6F">
          <w:rPr>
            <w:color w:val="0E101A"/>
          </w:rPr>
          <w:t xml:space="preserve"> </w:t>
        </w:r>
      </w:ins>
      <w:r w:rsidRPr="00C90B6F">
        <w:rPr>
          <w:color w:val="0E101A"/>
        </w:rPr>
        <w:t>(HR: 1.</w:t>
      </w:r>
      <w:del w:id="46" w:author="Maino Vieytes, Christian (NIH/NIA/IRP) [F]" w:date="2023-11-30T14:56:00Z">
        <w:r w:rsidRPr="00C90B6F" w:rsidDel="00081A71">
          <w:rPr>
            <w:color w:val="0E101A"/>
          </w:rPr>
          <w:delText>20</w:delText>
        </w:r>
      </w:del>
      <w:ins w:id="47" w:author="Maino Vieytes, Christian (NIH/NIA/IRP) [F]" w:date="2023-11-30T14:56:00Z">
        <w:r w:rsidR="00081A71">
          <w:rPr>
            <w:color w:val="0E101A"/>
          </w:rPr>
          <w:t>15</w:t>
        </w:r>
      </w:ins>
      <w:r w:rsidRPr="00C90B6F">
        <w:rPr>
          <w:color w:val="0E101A"/>
        </w:rPr>
        <w:t>; 95% CI: 1.</w:t>
      </w:r>
      <w:del w:id="48" w:author="Maino Vieytes, Christian (NIH/NIA/IRP) [F]" w:date="2023-11-30T14:56:00Z">
        <w:r w:rsidRPr="00C90B6F" w:rsidDel="00081A71">
          <w:rPr>
            <w:color w:val="0E101A"/>
          </w:rPr>
          <w:delText>03</w:delText>
        </w:r>
      </w:del>
      <w:ins w:id="49" w:author="Maino Vieytes, Christian (NIH/NIA/IRP) [F]" w:date="2023-11-30T14:56:00Z">
        <w:r w:rsidR="00081A71" w:rsidRPr="00C90B6F">
          <w:rPr>
            <w:color w:val="0E101A"/>
          </w:rPr>
          <w:t>0</w:t>
        </w:r>
        <w:r w:rsidR="00081A71">
          <w:rPr>
            <w:color w:val="0E101A"/>
          </w:rPr>
          <w:t>1</w:t>
        </w:r>
      </w:ins>
      <w:r w:rsidRPr="00C90B6F">
        <w:rPr>
          <w:color w:val="0E101A"/>
        </w:rPr>
        <w:t>-1.</w:t>
      </w:r>
      <w:del w:id="50" w:author="Maino Vieytes, Christian (NIH/NIA/IRP) [F]" w:date="2023-11-30T14:57:00Z">
        <w:r w:rsidRPr="00C90B6F" w:rsidDel="00081A71">
          <w:rPr>
            <w:color w:val="0E101A"/>
          </w:rPr>
          <w:delText>40</w:delText>
        </w:r>
      </w:del>
      <w:ins w:id="51" w:author="Maino Vieytes, Christian (NIH/NIA/IRP) [F]" w:date="2023-11-30T14:57:00Z">
        <w:r w:rsidR="00081A71">
          <w:rPr>
            <w:color w:val="0E101A"/>
          </w:rPr>
          <w:t>31</w:t>
        </w:r>
      </w:ins>
      <w:r w:rsidRPr="00C90B6F">
        <w:rPr>
          <w:color w:val="0E101A"/>
        </w:rPr>
        <w:t>) patterns among cancer survivors.</w:t>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535C66DE" w:rsidR="00AA1520" w:rsidRDefault="00875131" w:rsidP="00875131">
      <w:pPr>
        <w:pStyle w:val="NormalWeb"/>
        <w:spacing w:before="0" w:beforeAutospacing="0" w:after="0" w:afterAutospacing="0"/>
        <w:rPr>
          <w:color w:val="0E101A"/>
        </w:rPr>
      </w:pPr>
      <w:r w:rsidRPr="00C90B6F">
        <w:rPr>
          <w:color w:val="0E101A"/>
        </w:rPr>
        <w:t>           </w:t>
      </w:r>
      <w:ins w:id="52" w:author="Maino Vieytes, Christian (NIH/NIA/IRP) [F]" w:date="2023-11-20T09:28:00Z">
        <w:r w:rsidR="00E06F95">
          <w:rPr>
            <w:color w:val="0E101A"/>
          </w:rPr>
          <w:t>Among all cancer survivors, h</w:t>
        </w:r>
      </w:ins>
      <w:del w:id="53" w:author="Maino Vieytes, Christian (NIH/NIA/IRP) [F]" w:date="2023-11-20T09:28:00Z">
        <w:r w:rsidRPr="00C90B6F" w:rsidDel="00E06F95">
          <w:rPr>
            <w:color w:val="0E101A"/>
          </w:rPr>
          <w:delText>H</w:delText>
        </w:r>
      </w:del>
      <w:r w:rsidRPr="00C90B6F">
        <w:rPr>
          <w:color w:val="0E101A"/>
        </w:rPr>
        <w:t>igher adherence to</w:t>
      </w:r>
      <w:ins w:id="54" w:author="Maino Vieytes, Christian (NIH/NIA/IRP) [F]" w:date="2023-11-30T14:57:00Z">
        <w:r w:rsidR="00081A71">
          <w:rPr>
            <w:color w:val="0E101A"/>
          </w:rPr>
          <w:t xml:space="preserve"> major and</w:t>
        </w:r>
      </w:ins>
      <w:r w:rsidRPr="00C90B6F">
        <w:rPr>
          <w:color w:val="0E101A"/>
        </w:rPr>
        <w:t xml:space="preserve"> prevailing dietary patterns </w:t>
      </w:r>
      <w:ins w:id="55" w:author="Maino Vieytes, Christian (NIH/NIA/IRP) [F]" w:date="2023-11-30T14:57:00Z">
        <w:r w:rsidR="00081A71">
          <w:rPr>
            <w:color w:val="0E101A"/>
          </w:rPr>
          <w:t xml:space="preserve">from </w:t>
        </w:r>
      </w:ins>
      <w:del w:id="56" w:author="Maino Vieytes, Christian (NIH/NIA/IRP) [F]" w:date="2023-11-30T14:57:00Z">
        <w:r w:rsidRPr="00C90B6F" w:rsidDel="00081A71">
          <w:rPr>
            <w:color w:val="0E101A"/>
          </w:rPr>
          <w:delText xml:space="preserve">specific to </w:delText>
        </w:r>
      </w:del>
      <w:r w:rsidRPr="00C90B6F">
        <w:rPr>
          <w:color w:val="0E101A"/>
        </w:rPr>
        <w:t xml:space="preserve">the U.S. </w:t>
      </w:r>
      <w:del w:id="57" w:author="Maino Vieytes, Christian (NIH/NIA/IRP) [F]" w:date="2023-11-19T07:56:00Z">
        <w:r w:rsidRPr="00C90B6F" w:rsidDel="00F96675">
          <w:rPr>
            <w:color w:val="0E101A"/>
          </w:rPr>
          <w:delText>food-insecure</w:delText>
        </w:r>
      </w:del>
      <w:ins w:id="58" w:author="Maino Vieytes, Christian (NIH/NIA/IRP) [F]" w:date="2023-11-19T07:56:00Z">
        <w:r w:rsidR="00F96675">
          <w:rPr>
            <w:color w:val="0E101A"/>
          </w:rPr>
          <w:t>food insecure</w:t>
        </w:r>
      </w:ins>
      <w:r w:rsidRPr="00C90B6F">
        <w:rPr>
          <w:color w:val="0E101A"/>
        </w:rPr>
        <w:t xml:space="preserve"> cancer survivor population may lead to </w:t>
      </w:r>
      <w:del w:id="59" w:author="Maino Vieytes, Christian (NIH/NIA/IRP) [F]" w:date="2023-11-20T09:26:00Z">
        <w:r w:rsidRPr="00C90B6F" w:rsidDel="00E06F95">
          <w:rPr>
            <w:color w:val="0E101A"/>
          </w:rPr>
          <w:delText>a worse prognosis</w:delText>
        </w:r>
      </w:del>
      <w:ins w:id="60" w:author="Maino Vieytes, Christian (NIH/NIA/IRP) [F]" w:date="2023-11-20T09:26:00Z">
        <w:r w:rsidR="00E06F95">
          <w:rPr>
            <w:color w:val="0E101A"/>
          </w:rPr>
          <w:t xml:space="preserve">worse </w:t>
        </w:r>
      </w:ins>
      <w:ins w:id="61" w:author="Maino Vieytes, Christian (NIH/NIA/IRP) [F]" w:date="2023-11-20T09:27:00Z">
        <w:r w:rsidR="00E06F95">
          <w:rPr>
            <w:color w:val="0E101A"/>
          </w:rPr>
          <w:t>survival outcome</w:t>
        </w:r>
      </w:ins>
      <w:ins w:id="62" w:author="Maino Vieytes, Christian (NIH/NIA/IRP) [F]" w:date="2023-11-20T09:28:00Z">
        <w:r w:rsidR="00E06F95">
          <w:rPr>
            <w:color w:val="0E101A"/>
          </w:rPr>
          <w:t>s</w:t>
        </w:r>
      </w:ins>
      <w:r w:rsidRPr="00C90B6F">
        <w:rPr>
          <w:color w:val="0E101A"/>
        </w:rPr>
        <w:t>.</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1"/>
          <w:headerReference w:type="default" r:id="rId12"/>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5909250E"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8s3QjLs1","properties":{"formattedCitation":"[1]","plainCitation":"[1]","noteIndex":0},"citationItems":[{"id":"ScL1xyFU/LWgZx0Kw","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w:t>
      </w:r>
      <w:ins w:id="63" w:author="Maino Vieytes, Christian (NIH/NIA/IRP) [F]" w:date="2023-11-20T12:05:00Z">
        <w:r w:rsidR="001D5C8A" w:rsidRPr="001D5C8A">
          <w:rPr>
            <w:rFonts w:ascii="Times New Roman" w:hAnsi="Times New Roman" w:cs="Times New Roman"/>
          </w:rPr>
          <w:t>magnified for cancer survivors–defined as individuals with a history of cancer–with low income who may lack financial reserves</w:t>
        </w:r>
      </w:ins>
      <w:ins w:id="64" w:author="Maino Vieytes, Christian (NIH/NIA/IRP) [F]" w:date="2023-11-20T12:06:00Z">
        <w:r w:rsidR="001D5C8A">
          <w:rPr>
            <w:rFonts w:ascii="Times New Roman" w:hAnsi="Times New Roman" w:cs="Times New Roman"/>
          </w:rPr>
          <w:t xml:space="preserve"> </w:t>
        </w:r>
      </w:ins>
      <w:del w:id="65" w:author="Maino Vieytes, Christian (NIH/NIA/IRP) [F]" w:date="2023-11-20T12:05:00Z">
        <w:r w:rsidRPr="00C90B6F" w:rsidDel="001D5C8A">
          <w:rPr>
            <w:rFonts w:ascii="Times New Roman" w:hAnsi="Times New Roman" w:cs="Times New Roman"/>
          </w:rPr>
          <w:delText xml:space="preserve">magnified for low-income cancer survivors—defined as individuals with a history of cancer—who may lack financial reserves </w:delText>
        </w:r>
      </w:del>
      <w:r w:rsidRPr="00C90B6F">
        <w:rPr>
          <w:rFonts w:ascii="Times New Roman" w:hAnsi="Times New Roman" w:cs="Times New Roman"/>
        </w:rPr>
        <w:t xml:space="preserve">and workplace accommodations while navigating the treatment phases of their cancer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XbfGBzpE","properties":{"formattedCitation":"[1, 2]","plainCitation":"[1, 2]","noteIndex":0},"citationItems":[{"id":"ScL1xyFU/LWgZx0Kw","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ScL1xyFU/tyDIq182","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w:t>
      </w:r>
      <w:del w:id="66" w:author="Maino Vieytes, Christian (NIH/NIA/IRP) [F]" w:date="2023-11-20T11:45:00Z">
        <w:r w:rsidRPr="00C90B6F" w:rsidDel="00D87664">
          <w:rPr>
            <w:rFonts w:ascii="Times New Roman" w:hAnsi="Times New Roman" w:cs="Times New Roman"/>
          </w:rPr>
          <w:delText xml:space="preserve"> Thus, critical questions arise regarding how these experiences can impact cancer-related outcomes through dietary variables in cancer survivors.</w:delText>
        </w:r>
      </w:del>
    </w:p>
    <w:p w14:paraId="4D9435BE" w14:textId="5F1F4DAA" w:rsidR="00CA04BD" w:rsidRPr="00C90B6F" w:rsidDel="00B26EF2" w:rsidRDefault="00CA04BD" w:rsidP="00CC356E">
      <w:pPr>
        <w:spacing w:line="360" w:lineRule="auto"/>
        <w:ind w:firstLine="720"/>
        <w:rPr>
          <w:del w:id="67" w:author="Maino Vieytes, Christian (NIH/NIA/IRP) [F]" w:date="2023-11-20T10:09:00Z"/>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AXAfgOJW","properties":{"formattedCitation":"[3, 4]","plainCitation":"[3, 4]","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2XjWYqy3","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QQrTs5n5","properties":{"formattedCitation":"[3]","plainCitation":"[3]","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w:t>
      </w:r>
      <w:del w:id="68" w:author="Maino Vieytes, Christian (NIH/NIA/IRP) [F]" w:date="2023-11-20T11:53:00Z">
        <w:r w:rsidRPr="00C90B6F" w:rsidDel="00D87664">
          <w:rPr>
            <w:rFonts w:ascii="Times New Roman" w:hAnsi="Times New Roman" w:cs="Times New Roman"/>
          </w:rPr>
          <w:delText xml:space="preserve">However, </w:delText>
        </w:r>
      </w:del>
      <w:ins w:id="69" w:author="Maino Vieytes, Christian (NIH/NIA/IRP) [F]" w:date="2023-11-20T11:53:00Z">
        <w:r w:rsidR="00D87664">
          <w:rPr>
            <w:rFonts w:ascii="Times New Roman" w:hAnsi="Times New Roman" w:cs="Times New Roman"/>
          </w:rPr>
          <w:t>A</w:t>
        </w:r>
      </w:ins>
      <w:del w:id="70" w:author="Maino Vieytes, Christian (NIH/NIA/IRP) [F]" w:date="2023-11-20T11:53:00Z">
        <w:r w:rsidRPr="00C90B6F" w:rsidDel="00D87664">
          <w:rPr>
            <w:rFonts w:ascii="Times New Roman" w:hAnsi="Times New Roman" w:cs="Times New Roman"/>
          </w:rPr>
          <w:delText>a</w:delText>
        </w:r>
      </w:del>
      <w:r w:rsidRPr="00C90B6F">
        <w:rPr>
          <w:rFonts w:ascii="Times New Roman" w:hAnsi="Times New Roman" w:cs="Times New Roman"/>
        </w:rPr>
        <w:t xml:space="preserve">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E5PWUAaR","properties":{"formattedCitation":"[5, 6]","plainCitation":"[5, 6]","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id":"ScL1xyFU/sjqmk3nr","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w:t>
      </w:r>
      <w:ins w:id="71" w:author="Maino Vieytes, Christian (NIH/NIA/IRP) [F]" w:date="2023-11-30T16:11:00Z">
        <w:r w:rsidR="00B71E79">
          <w:rPr>
            <w:rFonts w:ascii="Times New Roman" w:hAnsi="Times New Roman" w:cs="Times New Roman"/>
          </w:rPr>
          <w:t xml:space="preserve"> the</w:t>
        </w:r>
      </w:ins>
      <w:r w:rsidRPr="00C90B6F">
        <w:rPr>
          <w:rFonts w:ascii="Times New Roman" w:hAnsi="Times New Roman" w:cs="Times New Roman"/>
        </w:rPr>
        <w:t xml:space="preserve"> </w:t>
      </w:r>
      <w:ins w:id="72" w:author="Maino Vieytes, Christian (NIH/NIA/IRP) [F]" w:date="2023-11-20T09:29:00Z">
        <w:r w:rsidR="00E06F95">
          <w:rPr>
            <w:rFonts w:ascii="Times New Roman" w:hAnsi="Times New Roman" w:cs="Times New Roman"/>
          </w:rPr>
          <w:t xml:space="preserve">evidence is limited, and </w:t>
        </w:r>
      </w:ins>
      <w:r w:rsidRPr="00C90B6F">
        <w:rPr>
          <w:rFonts w:ascii="Times New Roman" w:hAnsi="Times New Roman" w:cs="Times New Roman"/>
        </w:rPr>
        <w:t>more research is needed to substantiate this conjecture.</w:t>
      </w:r>
      <w:ins w:id="73" w:author="Maino Vieytes, Christian (NIH/NIA/IRP) [F]" w:date="2023-11-20T11:53:00Z">
        <w:r w:rsidR="00D87664">
          <w:rPr>
            <w:rFonts w:ascii="Times New Roman" w:hAnsi="Times New Roman" w:cs="Times New Roman"/>
          </w:rPr>
          <w:t xml:space="preserve"> </w:t>
        </w:r>
      </w:ins>
    </w:p>
    <w:p w14:paraId="49DE9F8D" w14:textId="3D92D851" w:rsidR="00CA04BD" w:rsidRPr="00C90B6F" w:rsidRDefault="00CA04BD" w:rsidP="00CC356E">
      <w:pPr>
        <w:spacing w:line="360" w:lineRule="auto"/>
        <w:ind w:firstLine="720"/>
        <w:rPr>
          <w:rFonts w:ascii="Times New Roman" w:hAnsi="Times New Roman" w:cs="Times New Roman"/>
        </w:rPr>
      </w:pPr>
      <w:del w:id="74" w:author="Maino Vieytes, Christian (NIH/NIA/IRP) [F]" w:date="2023-11-20T10:09:00Z">
        <w:r w:rsidRPr="00C90B6F" w:rsidDel="00B26EF2">
          <w:rPr>
            <w:rFonts w:ascii="Times New Roman" w:hAnsi="Times New Roman" w:cs="Times New Roman"/>
          </w:rPr>
          <w:delText xml:space="preserve">Penalized, or regularized, regression emerged as a contemporary method for extracting dietary patterns from dietary intake data collected from food frequency questionnaires or 24-hour recall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9i74B2JF","properties":{"formattedCitation":"[7, 8]","plainCitation":"[7, 8]","noteIndex":0},"citationItems":[{"id":"Ox2bG7Bi/ZOYmBNf7","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Ox2bG7Bi/kMgaWmtw","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kern w:val="0"/>
          </w:rPr>
          <w:delText>[7, 8]</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xml:space="preserve">. Shrinkage, a property of this class of regression models, is a particularly attractive feature in the setting of collinearity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fHc9EfAR","properties":{"formattedCitation":"[9]","plainCitation":"[9]","noteIndex":0},"citationItems":[{"id":"Ox2bG7Bi/9h0i3adO","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9]</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When using dietary intake data in regression model</w:delText>
        </w:r>
        <w:r w:rsidR="00DB0321" w:rsidDel="00B26EF2">
          <w:rPr>
            <w:rFonts w:ascii="Times New Roman" w:hAnsi="Times New Roman" w:cs="Times New Roman"/>
          </w:rPr>
          <w:delText>s</w:delText>
        </w:r>
        <w:r w:rsidRPr="00C90B6F" w:rsidDel="00B26EF2">
          <w:rPr>
            <w:rFonts w:ascii="Times New Roman" w:hAnsi="Times New Roman" w:cs="Times New Roman"/>
          </w:rPr>
          <w:delText xml:space="preserve">, </w:delText>
        </w:r>
        <w:r w:rsidR="00DB0321" w:rsidDel="00B26EF2">
          <w:rPr>
            <w:rFonts w:ascii="Times New Roman" w:hAnsi="Times New Roman" w:cs="Times New Roman"/>
          </w:rPr>
          <w:delText>collinearity</w:delText>
        </w:r>
        <w:r w:rsidRPr="00C90B6F" w:rsidDel="00B26EF2">
          <w:rPr>
            <w:rFonts w:ascii="Times New Roman" w:hAnsi="Times New Roman" w:cs="Times New Roman"/>
          </w:rPr>
          <w:delText xml:space="preserve"> is often encountered given that there tends to be a high correlation among dietary intake variable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rglgdgaX","properties":{"formattedCitation":"[10]","plainCitation":"[10]","noteIndex":0},"citationItems":[{"id":"Ox2bG7Bi/fMGMbXEH","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10]</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xml:space="preserve">. In a previous analysis, we characterized dietary patterns describing dietary consumption amongst </w:delText>
        </w:r>
      </w:del>
      <w:del w:id="75" w:author="Maino Vieytes, Christian (NIH/NIA/IRP) [F]" w:date="2023-11-19T07:56:00Z">
        <w:r w:rsidRPr="00C90B6F" w:rsidDel="00F96675">
          <w:rPr>
            <w:rFonts w:ascii="Times New Roman" w:hAnsi="Times New Roman" w:cs="Times New Roman"/>
          </w:rPr>
          <w:delText>food-insecure</w:delText>
        </w:r>
      </w:del>
      <w:del w:id="76" w:author="Maino Vieytes, Christian (NIH/NIA/IRP) [F]" w:date="2023-11-20T10:09:00Z">
        <w:r w:rsidRPr="00C90B6F" w:rsidDel="00B26EF2">
          <w:rPr>
            <w:rFonts w:ascii="Times New Roman" w:hAnsi="Times New Roman" w:cs="Times New Roman"/>
          </w:rPr>
          <w:delText xml:space="preserve"> cancer survivors using nationally representative data from the National Health and Nutrition Examination Survey (NHANE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VE24BCK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11]</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ith food insecurity in the same population. Whether these dietary patterns affected clinically meaningful outcomes for cancer survivors was left open ended.</w:delText>
        </w:r>
      </w:del>
    </w:p>
    <w:p w14:paraId="7C9BC2C7" w14:textId="3E736EB9" w:rsidR="00CA04BD" w:rsidRPr="00C90B6F" w:rsidRDefault="00CC356E" w:rsidP="00CC356E">
      <w:pPr>
        <w:spacing w:line="360" w:lineRule="auto"/>
        <w:ind w:firstLine="720"/>
        <w:rPr>
          <w:rFonts w:ascii="Times New Roman" w:hAnsi="Times New Roman" w:cs="Times New Roman"/>
        </w:rPr>
      </w:pPr>
      <w:ins w:id="77" w:author="Maino Vieytes, Christian (NIH/NIA/IRP) [F]" w:date="2023-11-20T11:56:00Z">
        <w:r>
          <w:rPr>
            <w:rFonts w:ascii="Times New Roman" w:hAnsi="Times New Roman" w:cs="Times New Roman"/>
          </w:rPr>
          <w:t xml:space="preserve">Seligman and Schillinger proposed a conceptual framework for how food insecurity may </w:t>
        </w:r>
      </w:ins>
      <w:ins w:id="78" w:author="Maino Vieytes, Christian (NIH/NIA/IRP) [F]" w:date="2023-11-20T12:09:00Z">
        <w:r w:rsidR="00664FF2">
          <w:rPr>
            <w:rFonts w:ascii="Times New Roman" w:hAnsi="Times New Roman" w:cs="Times New Roman"/>
          </w:rPr>
          <w:t>relate</w:t>
        </w:r>
      </w:ins>
      <w:ins w:id="79" w:author="Maino Vieytes, Christian (NIH/NIA/IRP) [F]" w:date="2023-11-20T11:56:00Z">
        <w:r>
          <w:rPr>
            <w:rFonts w:ascii="Times New Roman" w:hAnsi="Times New Roman" w:cs="Times New Roman"/>
          </w:rPr>
          <w:t xml:space="preserve"> to adverse health outcomes with diet </w:t>
        </w:r>
      </w:ins>
      <w:ins w:id="80" w:author="Maino Vieytes, Christian (NIH/NIA/IRP) [F]" w:date="2023-11-20T12:10:00Z">
        <w:r w:rsidR="00664FF2">
          <w:rPr>
            <w:rFonts w:ascii="Times New Roman" w:hAnsi="Times New Roman" w:cs="Times New Roman"/>
          </w:rPr>
          <w:t xml:space="preserve">quality </w:t>
        </w:r>
      </w:ins>
      <w:ins w:id="81" w:author="Maino Vieytes, Christian (NIH/NIA/IRP) [F]" w:date="2023-11-20T11:56:00Z">
        <w:r>
          <w:rPr>
            <w:rFonts w:ascii="Times New Roman" w:hAnsi="Times New Roman" w:cs="Times New Roman"/>
          </w:rPr>
          <w:t xml:space="preserve">as a mediating variabl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1GtC1AaC","properties":{"formattedCitation":"[5]","plainCitation":"[5]","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ins w:id="82" w:author="Maino Vieytes, Christian (NIH/NIA/IRP) [F]" w:date="2023-11-20T11:56:00Z">
        <w:r>
          <w:rPr>
            <w:rFonts w:ascii="Times New Roman" w:hAnsi="Times New Roman" w:cs="Times New Roman"/>
          </w:rPr>
          <w:t xml:space="preserve">. </w:t>
        </w:r>
      </w:ins>
      <w:r w:rsidR="00CA04BD" w:rsidRPr="00C90B6F">
        <w:rPr>
          <w:rFonts w:ascii="Times New Roman" w:hAnsi="Times New Roman" w:cs="Times New Roman"/>
        </w:rPr>
        <w:t>Understanding how food insecurity affects different aspects of life, including dietary intake</w:t>
      </w:r>
      <w:ins w:id="83" w:author="Maino Vieytes, Christian (NIH/NIA/IRP) [F]" w:date="2023-11-20T10:09:00Z">
        <w:r w:rsidR="00B26EF2">
          <w:rPr>
            <w:rFonts w:ascii="Times New Roman" w:hAnsi="Times New Roman" w:cs="Times New Roman"/>
          </w:rPr>
          <w:t xml:space="preserve"> behaviors</w:t>
        </w:r>
      </w:ins>
      <w:r w:rsidR="00CA04BD" w:rsidRPr="00C90B6F">
        <w:rPr>
          <w:rFonts w:ascii="Times New Roman" w:hAnsi="Times New Roman" w:cs="Times New Roman"/>
        </w:rPr>
        <w:t xml:space="preserv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w:t>
      </w:r>
      <w:del w:id="84" w:author="Maino Vieytes, Christian (NIH/NIA/IRP) [F]" w:date="2023-11-20T10:10:00Z">
        <w:r w:rsidR="000B63B0" w:rsidRPr="000B63B0" w:rsidDel="00B26EF2">
          <w:rPr>
            <w:rFonts w:ascii="Times New Roman" w:hAnsi="Times New Roman" w:cs="Times New Roman"/>
          </w:rPr>
          <w:delText xml:space="preserve">extracted with penalized logistic regression </w:delText>
        </w:r>
      </w:del>
      <w:r w:rsidR="000B63B0" w:rsidRPr="000B63B0">
        <w:rPr>
          <w:rFonts w:ascii="Times New Roman" w:hAnsi="Times New Roman" w:cs="Times New Roman"/>
        </w:rPr>
        <w:t xml:space="preserve">in the </w:t>
      </w:r>
      <w:del w:id="85" w:author="Maino Vieytes, Christian (NIH/NIA/IRP) [F]" w:date="2023-11-19T07:56:00Z">
        <w:r w:rsidR="000B63B0" w:rsidRPr="000B63B0" w:rsidDel="00F96675">
          <w:rPr>
            <w:rFonts w:ascii="Times New Roman" w:hAnsi="Times New Roman" w:cs="Times New Roman"/>
          </w:rPr>
          <w:delText>food-insecure</w:delText>
        </w:r>
      </w:del>
      <w:ins w:id="86" w:author="Maino Vieytes, Christian (NIH/NIA/IRP) [F]" w:date="2023-11-19T07:56:00Z">
        <w:r w:rsidR="00F96675">
          <w:rPr>
            <w:rFonts w:ascii="Times New Roman" w:hAnsi="Times New Roman" w:cs="Times New Roman"/>
          </w:rPr>
          <w:t>food insecure</w:t>
        </w:r>
      </w:ins>
      <w:r w:rsidR="000B63B0" w:rsidRPr="000B63B0">
        <w:rPr>
          <w:rFonts w:ascii="Times New Roman" w:hAnsi="Times New Roman" w:cs="Times New Roman"/>
        </w:rPr>
        <w:t xml:space="preserv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mortality</w:t>
      </w:r>
      <w:del w:id="87" w:author="Maino Vieytes, Christian (NIH/NIA/IRP) [F]" w:date="2023-11-20T12:10:00Z">
        <w:r w:rsidR="000B63B0" w:rsidDel="003B3243">
          <w:rPr>
            <w:rFonts w:ascii="Times New Roman" w:hAnsi="Times New Roman" w:cs="Times New Roman"/>
          </w:rPr>
          <w:delText xml:space="preserve"> from various causes</w:delText>
        </w:r>
      </w:del>
      <w:r w:rsidR="000B63B0">
        <w:rPr>
          <w:rFonts w:ascii="Times New Roman" w:hAnsi="Times New Roman" w:cs="Times New Roman"/>
        </w:rPr>
        <w:t xml:space="preserve">. </w:t>
      </w:r>
      <w:ins w:id="88" w:author="Maino Vieytes, Christian (NIH/NIA/IRP) [F]" w:date="2023-11-20T10:10:00Z">
        <w:r w:rsidR="00B26EF2">
          <w:rPr>
            <w:rFonts w:ascii="Times New Roman" w:hAnsi="Times New Roman" w:cs="Times New Roman"/>
          </w:rPr>
          <w:t>We use</w:t>
        </w:r>
      </w:ins>
      <w:ins w:id="89" w:author="Maino Vieytes, Christian (NIH/NIA/IRP) [F]" w:date="2023-11-20T12:10:00Z">
        <w:r w:rsidR="003B3243">
          <w:rPr>
            <w:rFonts w:ascii="Times New Roman" w:hAnsi="Times New Roman" w:cs="Times New Roman"/>
          </w:rPr>
          <w:t>d</w:t>
        </w:r>
      </w:ins>
      <w:ins w:id="90" w:author="Maino Vieytes, Christian (NIH/NIA/IRP) [F]" w:date="2023-11-20T10:10:00Z">
        <w:r w:rsidR="00B26EF2">
          <w:rPr>
            <w:rFonts w:ascii="Times New Roman" w:hAnsi="Times New Roman" w:cs="Times New Roman"/>
          </w:rPr>
          <w:t xml:space="preserve"> several tools for characterizing dietary patterns from observed 24-hour recall data to understand the major dietary patterns among food insecure cancer survivors. </w:t>
        </w:r>
      </w:ins>
      <w:r w:rsidR="00CA04BD" w:rsidRPr="00C90B6F">
        <w:rPr>
          <w:rFonts w:ascii="Times New Roman" w:hAnsi="Times New Roman" w:cs="Times New Roman"/>
        </w:rPr>
        <w:t>We hypothesized that the</w:t>
      </w:r>
      <w:r w:rsidR="00A95A53">
        <w:rPr>
          <w:rFonts w:ascii="Times New Roman" w:hAnsi="Times New Roman" w:cs="Times New Roman"/>
        </w:rPr>
        <w:t>se</w:t>
      </w:r>
      <w:r w:rsidR="00CA04BD" w:rsidRPr="00C90B6F">
        <w:rPr>
          <w:rFonts w:ascii="Times New Roman" w:hAnsi="Times New Roman" w:cs="Times New Roman"/>
        </w:rPr>
        <w:t xml:space="preserve"> dietary patterns describing consumption patterns in the </w:t>
      </w:r>
      <w:del w:id="91" w:author="Maino Vieytes, Christian (NIH/NIA/IRP) [F]" w:date="2023-11-19T07:56:00Z">
        <w:r w:rsidR="00CA04BD" w:rsidRPr="00C90B6F" w:rsidDel="00F96675">
          <w:rPr>
            <w:rFonts w:ascii="Times New Roman" w:hAnsi="Times New Roman" w:cs="Times New Roman"/>
          </w:rPr>
          <w:delText>food-insecure</w:delText>
        </w:r>
      </w:del>
      <w:ins w:id="92" w:author="Maino Vieytes, Christian (NIH/NIA/IRP) [F]" w:date="2023-11-19T07:56:00Z">
        <w:r w:rsidR="00F96675">
          <w:rPr>
            <w:rFonts w:ascii="Times New Roman" w:hAnsi="Times New Roman" w:cs="Times New Roman"/>
          </w:rPr>
          <w:t>food insecure</w:t>
        </w:r>
      </w:ins>
      <w:r w:rsidR="00CA04BD" w:rsidRPr="00C90B6F">
        <w:rPr>
          <w:rFonts w:ascii="Times New Roman" w:hAnsi="Times New Roman" w:cs="Times New Roman"/>
        </w:rPr>
        <w:t xml:space="preserve"> cancer survivor population would be positively associated with mortality in cancer survivors and </w:t>
      </w:r>
      <w:del w:id="93" w:author="Maino Vieytes, Christian (NIH/NIA/IRP) [F]" w:date="2023-11-19T07:56:00Z">
        <w:r w:rsidR="00CA04BD" w:rsidRPr="00C90B6F" w:rsidDel="00F96675">
          <w:rPr>
            <w:rFonts w:ascii="Times New Roman" w:hAnsi="Times New Roman" w:cs="Times New Roman"/>
          </w:rPr>
          <w:delText>food-insecure</w:delText>
        </w:r>
      </w:del>
      <w:ins w:id="94" w:author="Maino Vieytes, Christian (NIH/NIA/IRP) [F]" w:date="2023-11-19T07:56:00Z">
        <w:r w:rsidR="00F96675">
          <w:rPr>
            <w:rFonts w:ascii="Times New Roman" w:hAnsi="Times New Roman" w:cs="Times New Roman"/>
          </w:rPr>
          <w:t>food insecure</w:t>
        </w:r>
      </w:ins>
      <w:r w:rsidR="00CA04BD" w:rsidRPr="00C90B6F">
        <w:rPr>
          <w:rFonts w:ascii="Times New Roman" w:hAnsi="Times New Roman" w:cs="Times New Roman"/>
        </w:rPr>
        <w:t xml:space="preserv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1CA959A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w:t>
      </w:r>
      <w:r w:rsidR="00A1129C" w:rsidRPr="00C90B6F">
        <w:rPr>
          <w:rFonts w:ascii="Times New Roman" w:hAnsi="Times New Roman" w:cs="Times New Roman"/>
        </w:rPr>
        <w:t>factors</w:t>
      </w:r>
      <w:del w:id="95" w:author="Maino Vieytes, Christian (NIH/NIA/IRP) [F]" w:date="2023-11-30T16:13:00Z">
        <w:r w:rsidR="00A1129C" w:rsidRPr="00C90B6F" w:rsidDel="0006090B">
          <w:rPr>
            <w:rFonts w:ascii="Times New Roman" w:hAnsi="Times New Roman" w:cs="Times New Roman"/>
          </w:rPr>
          <w:delText>,</w:delText>
        </w:r>
      </w:del>
      <w:r w:rsidRPr="00C90B6F">
        <w:rPr>
          <w:rFonts w:ascii="Times New Roman" w:hAnsi="Times New Roman" w:cs="Times New Roman"/>
        </w:rPr>
        <w:t xml:space="preserve"> and health outcomes. It uses surveys that span numerous facets of health and lifestyle and includes a medical examination for a subset of participants.</w:t>
      </w:r>
    </w:p>
    <w:p w14:paraId="3901F443" w14:textId="471D9BDF" w:rsidR="002F3BBB" w:rsidRDefault="00CA04BD" w:rsidP="00F04AB0">
      <w:pPr>
        <w:spacing w:line="360" w:lineRule="auto"/>
        <w:ind w:firstLine="720"/>
        <w:rPr>
          <w:ins w:id="96" w:author="Maino Vieytes, Christian (NIH/NIA/IRP) [F]" w:date="2023-11-19T08:41:00Z"/>
          <w:rFonts w:ascii="Times New Roman" w:hAnsi="Times New Roman" w:cs="Times New Roman"/>
        </w:rPr>
      </w:pPr>
      <w:r w:rsidRPr="00C90B6F">
        <w:rPr>
          <w:rFonts w:ascii="Times New Roman" w:hAnsi="Times New Roman" w:cs="Times New Roman"/>
        </w:rPr>
        <w:t xml:space="preserve">In Figure 1, we detail the sample flow that arrived at the final analytical sample </w:t>
      </w:r>
      <w:del w:id="97" w:author="Maino Vieytes, Christian (NIH/NIA/IRP) [F]" w:date="2023-11-20T09:30:00Z">
        <w:r w:rsidRPr="00C90B6F" w:rsidDel="00E06F95">
          <w:rPr>
            <w:rFonts w:ascii="Times New Roman" w:hAnsi="Times New Roman" w:cs="Times New Roman"/>
          </w:rPr>
          <w:delText xml:space="preserve">size </w:delText>
        </w:r>
      </w:del>
      <w:r w:rsidRPr="00C90B6F">
        <w:rPr>
          <w:rFonts w:ascii="Times New Roman" w:hAnsi="Times New Roman" w:cs="Times New Roman"/>
        </w:rPr>
        <w:t>of cancer survivors (</w:t>
      </w:r>
      <w:r w:rsidRPr="00C90B6F">
        <w:rPr>
          <w:rFonts w:ascii="Times New Roman" w:hAnsi="Times New Roman" w:cs="Times New Roman"/>
          <w:i/>
          <w:iCs/>
        </w:rPr>
        <w:t>n</w:t>
      </w:r>
      <w:r w:rsidRPr="00C90B6F">
        <w:rPr>
          <w:rFonts w:ascii="Times New Roman" w:hAnsi="Times New Roman" w:cs="Times New Roman"/>
        </w:rPr>
        <w:t xml:space="preserve"> = 2493), </w:t>
      </w:r>
      <w:del w:id="98" w:author="Maino Vieytes, Christian (NIH/NIA/IRP) [F]" w:date="2023-11-20T09:30:00Z">
        <w:r w:rsidRPr="00C90B6F" w:rsidDel="00E06F95">
          <w:rPr>
            <w:rFonts w:ascii="Times New Roman" w:hAnsi="Times New Roman" w:cs="Times New Roman"/>
          </w:rPr>
          <w:delText>divided into</w:delText>
        </w:r>
      </w:del>
      <w:ins w:id="99" w:author="Maino Vieytes, Christian (NIH/NIA/IRP) [F]" w:date="2023-11-20T09:30:00Z">
        <w:r w:rsidR="00E06F95">
          <w:rPr>
            <w:rFonts w:ascii="Times New Roman" w:hAnsi="Times New Roman" w:cs="Times New Roman"/>
          </w:rPr>
          <w:t>which included</w:t>
        </w:r>
      </w:ins>
      <w:r w:rsidRPr="00C90B6F">
        <w:rPr>
          <w:rFonts w:ascii="Times New Roman" w:hAnsi="Times New Roman" w:cs="Times New Roman"/>
        </w:rPr>
        <w:t xml:space="preserve"> </w:t>
      </w:r>
      <w:del w:id="100" w:author="Maino Vieytes, Christian (NIH/NIA/IRP) [F]" w:date="2023-11-19T07:56:00Z">
        <w:r w:rsidRPr="00C90B6F" w:rsidDel="00F96675">
          <w:rPr>
            <w:rFonts w:ascii="Times New Roman" w:hAnsi="Times New Roman" w:cs="Times New Roman"/>
          </w:rPr>
          <w:delText>food-secure</w:delText>
        </w:r>
      </w:del>
      <w:ins w:id="101"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2176) and </w:t>
      </w:r>
      <w:del w:id="102" w:author="Maino Vieytes, Christian (NIH/NIA/IRP) [F]" w:date="2023-11-19T07:56:00Z">
        <w:r w:rsidRPr="00C90B6F" w:rsidDel="00F96675">
          <w:rPr>
            <w:rFonts w:ascii="Times New Roman" w:hAnsi="Times New Roman" w:cs="Times New Roman"/>
          </w:rPr>
          <w:delText>food-insecure</w:delText>
        </w:r>
      </w:del>
      <w:ins w:id="103"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w:t>
      </w:r>
      <w:ins w:id="104" w:author="Maino Vieytes, Christian (NIH/NIA/IRP) [F]" w:date="2023-11-19T08:37:00Z">
        <w:r w:rsidR="002F3BBB">
          <w:rPr>
            <w:rFonts w:ascii="Times New Roman" w:hAnsi="Times New Roman" w:cs="Times New Roman"/>
          </w:rPr>
          <w:t xml:space="preserve">We divided the final sample into randomly </w:t>
        </w:r>
      </w:ins>
      <w:ins w:id="105" w:author="Maino Vieytes, Christian (NIH/NIA/IRP) [F]" w:date="2023-11-19T08:38:00Z">
        <w:r w:rsidR="002F3BBB">
          <w:rPr>
            <w:rFonts w:ascii="Times New Roman" w:hAnsi="Times New Roman" w:cs="Times New Roman"/>
          </w:rPr>
          <w:t>generated</w:t>
        </w:r>
      </w:ins>
      <w:ins w:id="106" w:author="Maino Vieytes, Christian (NIH/NIA/IRP) [F]" w:date="2023-11-19T08:37:00Z">
        <w:r w:rsidR="002F3BBB">
          <w:rPr>
            <w:rFonts w:ascii="Times New Roman" w:hAnsi="Times New Roman" w:cs="Times New Roman"/>
          </w:rPr>
          <w:t xml:space="preserve"> subsets that would be used for training machine learning models and </w:t>
        </w:r>
      </w:ins>
      <w:ins w:id="107" w:author="Maino Vieytes, Christian (NIH/NIA/IRP) [F]" w:date="2023-11-19T08:41:00Z">
        <w:r w:rsidR="002F3BBB">
          <w:rPr>
            <w:rFonts w:ascii="Times New Roman" w:hAnsi="Times New Roman" w:cs="Times New Roman"/>
          </w:rPr>
          <w:t xml:space="preserve">the </w:t>
        </w:r>
      </w:ins>
      <w:ins w:id="108" w:author="Maino Vieytes, Christian (NIH/NIA/IRP) [F]" w:date="2023-11-19T08:38:00Z">
        <w:r w:rsidR="002F3BBB">
          <w:rPr>
            <w:rFonts w:ascii="Times New Roman" w:hAnsi="Times New Roman" w:cs="Times New Roman"/>
          </w:rPr>
          <w:t>validation</w:t>
        </w:r>
      </w:ins>
      <w:ins w:id="109" w:author="Maino Vieytes, Christian (NIH/NIA/IRP) [F]" w:date="2023-11-19T08:41:00Z">
        <w:r w:rsidR="002F3BBB">
          <w:rPr>
            <w:rFonts w:ascii="Times New Roman" w:hAnsi="Times New Roman" w:cs="Times New Roman"/>
          </w:rPr>
          <w:t xml:space="preserve"> analysis</w:t>
        </w:r>
      </w:ins>
      <w:ins w:id="110" w:author="Maino Vieytes, Christian (NIH/NIA/IRP) [F]" w:date="2023-11-19T08:38:00Z">
        <w:r w:rsidR="002F3BBB">
          <w:rPr>
            <w:rFonts w:ascii="Times New Roman" w:hAnsi="Times New Roman" w:cs="Times New Roman"/>
          </w:rPr>
          <w:t xml:space="preserve">. We discuss this division </w:t>
        </w:r>
      </w:ins>
      <w:ins w:id="111" w:author="Maino Vieytes, Christian (NIH/NIA/IRP) [F]" w:date="2023-11-19T08:41:00Z">
        <w:r w:rsidR="002F3BBB">
          <w:rPr>
            <w:rFonts w:ascii="Times New Roman" w:hAnsi="Times New Roman" w:cs="Times New Roman"/>
          </w:rPr>
          <w:t>with greater</w:t>
        </w:r>
      </w:ins>
      <w:ins w:id="112" w:author="Maino Vieytes, Christian (NIH/NIA/IRP) [F]" w:date="2023-11-19T08:38:00Z">
        <w:r w:rsidR="002F3BBB">
          <w:rPr>
            <w:rFonts w:ascii="Times New Roman" w:hAnsi="Times New Roman" w:cs="Times New Roman"/>
          </w:rPr>
          <w:t xml:space="preserve"> detail in the coming sections. </w:t>
        </w:r>
      </w:ins>
      <w:r w:rsidRPr="00C90B6F">
        <w:rPr>
          <w:rFonts w:ascii="Times New Roman" w:hAnsi="Times New Roman" w:cs="Times New Roman"/>
        </w:rPr>
        <w:t xml:space="preserve">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sUmO8hk9","properties":{"formattedCitation":"[7]","plainCitation":"[7]","noteIndex":0},"citationItems":[{"id":"ScL1xyFU/8iSwgVY6","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7]</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w:t>
      </w:r>
      <w:del w:id="113" w:author="Maino Vieytes, Christian (NIH/NIA/IRP) [F]" w:date="2023-11-19T07:56:00Z">
        <w:r w:rsidRPr="00C90B6F" w:rsidDel="00F96675">
          <w:rPr>
            <w:rFonts w:ascii="Times New Roman" w:hAnsi="Times New Roman" w:cs="Times New Roman"/>
          </w:rPr>
          <w:delText>food-insecure</w:delText>
        </w:r>
      </w:del>
      <w:ins w:id="114"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w:t>
      </w:r>
      <w:del w:id="115" w:author="Maino Vieytes, Christian (NIH/NIA/IRP) [F]" w:date="2023-11-19T07:56:00Z">
        <w:r w:rsidRPr="00C90B6F" w:rsidDel="00F96675">
          <w:rPr>
            <w:rFonts w:ascii="Times New Roman" w:hAnsi="Times New Roman" w:cs="Times New Roman"/>
          </w:rPr>
          <w:delText>food-secure</w:delText>
        </w:r>
      </w:del>
      <w:ins w:id="116"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MCQ). Individuals </w:t>
      </w:r>
      <w:del w:id="117" w:author="Maino Vieytes, Christian (NIH/NIA/IRP) [F]" w:date="2023-12-01T15:22:00Z">
        <w:r w:rsidRPr="00C90B6F" w:rsidDel="003D3AE3">
          <w:rPr>
            <w:rFonts w:ascii="Times New Roman" w:hAnsi="Times New Roman" w:cs="Times New Roman"/>
          </w:rPr>
          <w:delText>diagnosed with</w:delText>
        </w:r>
      </w:del>
      <w:ins w:id="118" w:author="Maino Vieytes, Christian (NIH/NIA/IRP) [F]" w:date="2023-12-01T15:22:00Z">
        <w:r w:rsidR="003D3AE3">
          <w:rPr>
            <w:rFonts w:ascii="Times New Roman" w:hAnsi="Times New Roman" w:cs="Times New Roman"/>
          </w:rPr>
          <w:t>with a history of</w:t>
        </w:r>
      </w:ins>
      <w:r w:rsidRPr="00C90B6F">
        <w:rPr>
          <w:rFonts w:ascii="Times New Roman" w:hAnsi="Times New Roman" w:cs="Times New Roman"/>
        </w:rPr>
        <w:t xml:space="preserve"> non-melanoma skin cancer and no other cancer were coded as having no history of cancer, given that the prognosis and benign course of this class of </w:t>
      </w:r>
      <w:del w:id="119" w:author="Maino Vieytes, Christian (NIH/NIA/IRP) [F]" w:date="2023-11-19T08:29:00Z">
        <w:r w:rsidR="00F04AB0" w:rsidDel="00EF3F4F">
          <w:rPr>
            <w:noProof/>
          </w:rPr>
          <mc:AlternateContent>
            <mc:Choice Requires="wps">
              <w:drawing>
                <wp:anchor distT="0" distB="0" distL="114300" distR="114300" simplePos="0" relativeHeight="251670528" behindDoc="0" locked="0" layoutInCell="1" allowOverlap="1" wp14:anchorId="62FC608C" wp14:editId="5FCBC339">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del>
      <w:del w:id="120" w:author="Maino Vieytes, Christian (NIH/NIA/IRP) [F]" w:date="2023-11-19T08:28:00Z">
        <w:r w:rsidR="00B717EF" w:rsidDel="00EF3F4F">
          <w:rPr>
            <w:rFonts w:ascii="Times New Roman" w:hAnsi="Times New Roman" w:cs="Times New Roman"/>
            <w:noProof/>
          </w:rPr>
          <w:drawing>
            <wp:anchor distT="0" distB="0" distL="114300" distR="114300" simplePos="0" relativeHeight="251666432" behindDoc="0" locked="0" layoutInCell="1" allowOverlap="1" wp14:anchorId="60DD40B3" wp14:editId="7F2D86C0">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del>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iorgfBdO","properties":{"formattedCitation":"[8]","plainCitation":"[8]","noteIndex":0},"citationItems":[{"id":"ScL1xyFU/XnKIsB6F","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8]</w:t>
      </w:r>
      <w:r w:rsidRPr="00C90B6F">
        <w:rPr>
          <w:rFonts w:ascii="Times New Roman" w:hAnsi="Times New Roman" w:cs="Times New Roman"/>
        </w:rPr>
        <w:fldChar w:fldCharType="end"/>
      </w:r>
      <w:r w:rsidRPr="00C90B6F">
        <w:rPr>
          <w:rFonts w:ascii="Times New Roman" w:hAnsi="Times New Roman" w:cs="Times New Roman"/>
        </w:rPr>
        <w:t>.</w:t>
      </w:r>
    </w:p>
    <w:p w14:paraId="1A6E9991" w14:textId="6CAEFD66" w:rsidR="00B717EF" w:rsidRPr="00C90B6F" w:rsidRDefault="00E761B4" w:rsidP="00F04AB0">
      <w:pPr>
        <w:spacing w:line="360" w:lineRule="auto"/>
        <w:ind w:firstLine="720"/>
        <w:rPr>
          <w:rFonts w:ascii="Times New Roman" w:hAnsi="Times New Roman" w:cs="Times New Roman"/>
        </w:rPr>
      </w:pPr>
      <w:ins w:id="121" w:author="Maino Vieytes, Christian (NIH/NIA/IRP) [F]" w:date="2023-12-01T16:02:00Z">
        <w:r>
          <w:rPr>
            <w:rFonts w:ascii="Times New Roman" w:hAnsi="Times New Roman" w:cs="Times New Roman"/>
            <w:noProof/>
          </w:rPr>
          <w:drawing>
            <wp:anchor distT="0" distB="0" distL="114300" distR="114300" simplePos="0" relativeHeight="251696128" behindDoc="0" locked="0" layoutInCell="1" allowOverlap="1" wp14:anchorId="7573B06C" wp14:editId="3474E05A">
              <wp:simplePos x="0" y="0"/>
              <wp:positionH relativeFrom="column">
                <wp:posOffset>45867</wp:posOffset>
              </wp:positionH>
              <wp:positionV relativeFrom="paragraph">
                <wp:posOffset>586</wp:posOffset>
              </wp:positionV>
              <wp:extent cx="5943600" cy="6167755"/>
              <wp:effectExtent l="0" t="0" r="0" b="4445"/>
              <wp:wrapSquare wrapText="bothSides"/>
              <wp:docPr id="449066523"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066523" name="Picture 5"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5213" b="14588"/>
                      <a:stretch/>
                    </pic:blipFill>
                    <pic:spPr bwMode="auto">
                      <a:xfrm>
                        <a:off x="0" y="0"/>
                        <a:ext cx="5943600" cy="6167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ns w:id="122" w:author="Maino Vieytes, Christian (NIH/NIA/IRP) [F]" w:date="2023-11-19T08:29:00Z">
        <w:r w:rsidR="002F3BBB">
          <w:rPr>
            <w:noProof/>
          </w:rPr>
          <mc:AlternateContent>
            <mc:Choice Requires="wps">
              <w:drawing>
                <wp:anchor distT="0" distB="0" distL="114300" distR="114300" simplePos="0" relativeHeight="251691008" behindDoc="0" locked="0" layoutInCell="1" allowOverlap="1" wp14:anchorId="1E315F53" wp14:editId="29C26B21">
                  <wp:simplePos x="0" y="0"/>
                  <wp:positionH relativeFrom="column">
                    <wp:posOffset>206734</wp:posOffset>
                  </wp:positionH>
                  <wp:positionV relativeFrom="paragraph">
                    <wp:posOffset>6258560</wp:posOffset>
                  </wp:positionV>
                  <wp:extent cx="5785485" cy="818515"/>
                  <wp:effectExtent l="0" t="0" r="5715" b="0"/>
                  <wp:wrapSquare wrapText="bothSides"/>
                  <wp:docPr id="1698540878" name="Text Box 1698540878"/>
                  <wp:cNvGraphicFramePr/>
                  <a:graphic xmlns:a="http://schemas.openxmlformats.org/drawingml/2006/main">
                    <a:graphicData uri="http://schemas.microsoft.com/office/word/2010/wordprocessingShape">
                      <wps:wsp>
                        <wps:cNvSpPr txBox="1"/>
                        <wps:spPr>
                          <a:xfrm>
                            <a:off x="0" y="0"/>
                            <a:ext cx="5785485" cy="818515"/>
                          </a:xfrm>
                          <a:prstGeom prst="rect">
                            <a:avLst/>
                          </a:prstGeom>
                          <a:solidFill>
                            <a:prstClr val="white"/>
                          </a:solidFill>
                          <a:ln>
                            <a:noFill/>
                          </a:ln>
                        </wps:spPr>
                        <wps:txbx>
                          <w:txbxContent>
                            <w:p w14:paraId="26C57ABE" w14:textId="77EA9BBE" w:rsidR="00EF3F4F" w:rsidRPr="00EF3F4F" w:rsidRDefault="00EF3F4F">
                              <w:pPr>
                                <w:pStyle w:val="Caption"/>
                                <w:spacing w:after="0"/>
                                <w:rPr>
                                  <w:ins w:id="123" w:author="Maino Vieytes, Christian (NIH/NIA/IRP) [F]" w:date="2023-11-19T08:29:00Z"/>
                                  <w:rFonts w:ascii="Times New Roman" w:hAnsi="Times New Roman" w:cs="Times New Roman"/>
                                  <w:i w:val="0"/>
                                  <w:iCs w:val="0"/>
                                  <w:color w:val="auto"/>
                                  <w:rPrChange w:id="124" w:author="Maino Vieytes, Christian (NIH/NIA/IRP) [F]" w:date="2023-11-19T08:30:00Z">
                                    <w:rPr>
                                      <w:ins w:id="125" w:author="Maino Vieytes, Christian (NIH/NIA/IRP) [F]" w:date="2023-11-19T08:29:00Z"/>
                                      <w:rFonts w:ascii="Times New Roman" w:hAnsi="Times New Roman" w:cs="Times New Roman"/>
                                      <w:i w:val="0"/>
                                      <w:iCs w:val="0"/>
                                      <w:color w:val="auto"/>
                                      <w:sz w:val="20"/>
                                      <w:szCs w:val="20"/>
                                    </w:rPr>
                                  </w:rPrChange>
                                </w:rPr>
                                <w:pPrChange w:id="126" w:author="Maino Vieytes, Christian (NIH/NIA/IRP) [F]" w:date="2023-11-19T08:29:00Z">
                                  <w:pPr>
                                    <w:pStyle w:val="Caption"/>
                                  </w:pPr>
                                </w:pPrChange>
                              </w:pPr>
                              <w:r w:rsidRPr="00EF3F4F">
                                <w:rPr>
                                  <w:rFonts w:ascii="Times New Roman" w:hAnsi="Times New Roman" w:cs="Times New Roman"/>
                                  <w:b/>
                                  <w:bCs/>
                                  <w:i w:val="0"/>
                                  <w:iCs w:val="0"/>
                                  <w:color w:val="auto"/>
                                  <w:rPrChange w:id="127"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128"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129"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130"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131"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132"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133"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134" w:author="Maino Vieytes, Christian (NIH/NIA/IRP) [F]" w:date="2023-11-19T08:29:00Z">
                                <w:r w:rsidRPr="00EF3F4F">
                                  <w:rPr>
                                    <w:rFonts w:ascii="Times New Roman" w:hAnsi="Times New Roman" w:cs="Times New Roman"/>
                                    <w:i w:val="0"/>
                                    <w:iCs w:val="0"/>
                                    <w:color w:val="auto"/>
                                    <w:rPrChange w:id="135" w:author="Maino Vieytes, Christian (NIH/NIA/IRP) [F]" w:date="2023-11-19T08:30:00Z">
                                      <w:rPr>
                                        <w:rFonts w:ascii="Times New Roman" w:hAnsi="Times New Roman" w:cs="Times New Roman"/>
                                        <w:i w:val="0"/>
                                        <w:iCs w:val="0"/>
                                        <w:color w:val="auto"/>
                                        <w:sz w:val="20"/>
                                        <w:szCs w:val="20"/>
                                      </w:rPr>
                                    </w:rPrChange>
                                  </w:rPr>
                                  <w:t xml:space="preserve"> and the overall analytical </w:t>
                                </w:r>
                              </w:ins>
                              <w:ins w:id="136" w:author="Maino Vieytes, Christian (NIH/NIA/IRP) [F]" w:date="2023-11-20T12:12:00Z">
                                <w:r w:rsidR="003B3243">
                                  <w:rPr>
                                    <w:rFonts w:ascii="Times New Roman" w:hAnsi="Times New Roman" w:cs="Times New Roman"/>
                                    <w:i w:val="0"/>
                                    <w:iCs w:val="0"/>
                                    <w:color w:val="auto"/>
                                  </w:rPr>
                                  <w:t>strategy</w:t>
                                </w:r>
                              </w:ins>
                              <w:ins w:id="137" w:author="Maino Vieytes, Christian (NIH/NIA/IRP) [F]" w:date="2023-11-19T08:29:00Z">
                                <w:r w:rsidRPr="00EF3F4F">
                                  <w:rPr>
                                    <w:rFonts w:ascii="Times New Roman" w:hAnsi="Times New Roman" w:cs="Times New Roman"/>
                                    <w:i w:val="0"/>
                                    <w:iCs w:val="0"/>
                                    <w:color w:val="auto"/>
                                    <w:rPrChange w:id="138" w:author="Maino Vieytes, Christian (NIH/NIA/IRP) [F]" w:date="2023-11-19T08:30:00Z">
                                      <w:rPr>
                                        <w:rFonts w:ascii="Times New Roman" w:hAnsi="Times New Roman" w:cs="Times New Roman"/>
                                        <w:i w:val="0"/>
                                        <w:iCs w:val="0"/>
                                        <w:color w:val="auto"/>
                                        <w:sz w:val="20"/>
                                        <w:szCs w:val="20"/>
                                      </w:rPr>
                                    </w:rPrChange>
                                  </w:rPr>
                                  <w:t xml:space="preserve">. </w:t>
                                </w:r>
                              </w:ins>
                              <w:del w:id="139" w:author="Maino Vieytes, Christian (NIH/NIA/IRP) [F]" w:date="2023-11-19T08:29:00Z">
                                <w:r w:rsidRPr="00EF3F4F" w:rsidDel="00EF3F4F">
                                  <w:rPr>
                                    <w:rFonts w:ascii="Times New Roman" w:hAnsi="Times New Roman" w:cs="Times New Roman"/>
                                    <w:i w:val="0"/>
                                    <w:iCs w:val="0"/>
                                    <w:color w:val="auto"/>
                                    <w:rPrChange w:id="140"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pPr>
                                <w:rPr>
                                  <w:rFonts w:ascii="Times New Roman" w:hAnsi="Times New Roman" w:cs="Times New Roman"/>
                                  <w:i/>
                                  <w:iCs/>
                                  <w:sz w:val="18"/>
                                  <w:szCs w:val="18"/>
                                  <w:rPrChange w:id="141" w:author="Maino Vieytes, Christian (NIH/NIA/IRP) [F]" w:date="2023-11-19T08:30:00Z">
                                    <w:rPr>
                                      <w:rFonts w:ascii="Times New Roman" w:hAnsi="Times New Roman" w:cs="Times New Roman"/>
                                      <w:i w:val="0"/>
                                      <w:iCs w:val="0"/>
                                      <w:noProof/>
                                      <w:color w:val="auto"/>
                                      <w:sz w:val="20"/>
                                      <w:szCs w:val="20"/>
                                    </w:rPr>
                                  </w:rPrChange>
                                </w:rPr>
                                <w:pPrChange w:id="142" w:author="Maino Vieytes, Christian (NIH/NIA/IRP) [F]" w:date="2023-11-19T08:29:00Z">
                                  <w:pPr>
                                    <w:pStyle w:val="Caption"/>
                                  </w:pPr>
                                </w:pPrChange>
                              </w:pPr>
                              <w:ins w:id="143" w:author="Maino Vieytes, Christian (NIH/NIA/IRP) [F]" w:date="2023-11-19T08:30:00Z">
                                <w:r w:rsidRPr="00EF3F4F">
                                  <w:rPr>
                                    <w:rFonts w:ascii="Times New Roman" w:hAnsi="Times New Roman" w:cs="Times New Roman"/>
                                    <w:i/>
                                    <w:iCs/>
                                    <w:sz w:val="18"/>
                                    <w:szCs w:val="18"/>
                                    <w:rPrChange w:id="144" w:author="Maino Vieytes, Christian (NIH/NIA/IRP) [F]" w:date="2023-11-19T08:30:00Z">
                                      <w:rPr>
                                        <w:i w:val="0"/>
                                        <w:iCs w:val="0"/>
                                      </w:rPr>
                                    </w:rPrChange>
                                  </w:rPr>
                                  <w:t>n</w:t>
                                </w:r>
                                <w:r w:rsidRPr="00EF3F4F">
                                  <w:rPr>
                                    <w:rFonts w:ascii="Times New Roman" w:hAnsi="Times New Roman" w:cs="Times New Roman"/>
                                    <w:i/>
                                    <w:iCs/>
                                    <w:sz w:val="18"/>
                                    <w:szCs w:val="18"/>
                                    <w:vertAlign w:val="subscript"/>
                                    <w:rPrChange w:id="145" w:author="Maino Vieytes, Christian (NIH/NIA/IRP) [F]" w:date="2023-11-19T08:30:00Z">
                                      <w:rPr>
                                        <w:i w:val="0"/>
                                        <w:iCs w:val="0"/>
                                        <w:vertAlign w:val="subscript"/>
                                      </w:rPr>
                                    </w:rPrChange>
                                  </w:rPr>
                                  <w:t>fi</w:t>
                                </w:r>
                                <w:r w:rsidRPr="00EF3F4F">
                                  <w:rPr>
                                    <w:rFonts w:ascii="Times New Roman" w:hAnsi="Times New Roman" w:cs="Times New Roman"/>
                                    <w:sz w:val="18"/>
                                    <w:szCs w:val="18"/>
                                    <w:rPrChange w:id="146" w:author="Maino Vieytes, Christian (NIH/NIA/IRP) [F]" w:date="2023-11-19T08:30:00Z">
                                      <w:rPr/>
                                    </w:rPrChange>
                                  </w:rPr>
                                  <w:t xml:space="preserve"> = food insecure subset sample siz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E315F53" id="_x0000_t202" coordsize="21600,21600" o:spt="202" path="m,l,21600r21600,l21600,xe">
                  <v:stroke joinstyle="miter"/>
                  <v:path gradientshapeok="t" o:connecttype="rect"/>
                </v:shapetype>
                <v:shape id="Text Box 1698540878" o:spid="_x0000_s1027" type="#_x0000_t202" style="position:absolute;left:0;text-align:left;margin-left:16.3pt;margin-top:492.8pt;width:455.55pt;height:64.4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" stroked="f">
                  <v:textbox inset="0,0,0,0">
                    <w:txbxContent>
                      <w:p w14:paraId="26C57ABE" w14:textId="77EA9BBE" w:rsidR="00EF3F4F" w:rsidRPr="00EF3F4F" w:rsidRDefault="00EF3F4F">
                        <w:pPr>
                          <w:pStyle w:val="Caption"/>
                          <w:spacing w:after="0"/>
                          <w:rPr>
                            <w:ins w:id="148" w:author="Maino Vieytes, Christian (NIH/NIA/IRP) [F]" w:date="2023-11-19T08:29:00Z"/>
                            <w:rFonts w:ascii="Times New Roman" w:hAnsi="Times New Roman" w:cs="Times New Roman"/>
                            <w:i w:val="0"/>
                            <w:iCs w:val="0"/>
                            <w:color w:val="auto"/>
                            <w:rPrChange w:id="149" w:author="Maino Vieytes, Christian (NIH/NIA/IRP) [F]" w:date="2023-11-19T08:30:00Z">
                              <w:rPr>
                                <w:ins w:id="150" w:author="Maino Vieytes, Christian (NIH/NIA/IRP) [F]" w:date="2023-11-19T08:29:00Z"/>
                                <w:rFonts w:ascii="Times New Roman" w:hAnsi="Times New Roman" w:cs="Times New Roman"/>
                                <w:i w:val="0"/>
                                <w:iCs w:val="0"/>
                                <w:color w:val="auto"/>
                                <w:sz w:val="20"/>
                                <w:szCs w:val="20"/>
                              </w:rPr>
                            </w:rPrChange>
                          </w:rPr>
                          <w:pPrChange w:id="151" w:author="Maino Vieytes, Christian (NIH/NIA/IRP) [F]" w:date="2023-11-19T08:29:00Z">
                            <w:pPr>
                              <w:pStyle w:val="Caption"/>
                            </w:pPr>
                          </w:pPrChange>
                        </w:pPr>
                        <w:r w:rsidRPr="00EF3F4F">
                          <w:rPr>
                            <w:rFonts w:ascii="Times New Roman" w:hAnsi="Times New Roman" w:cs="Times New Roman"/>
                            <w:b/>
                            <w:bCs/>
                            <w:i w:val="0"/>
                            <w:iCs w:val="0"/>
                            <w:color w:val="auto"/>
                            <w:rPrChange w:id="152"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153"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154"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155"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156"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157"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158"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159" w:author="Maino Vieytes, Christian (NIH/NIA/IRP) [F]" w:date="2023-11-19T08:29:00Z">
                          <w:r w:rsidRPr="00EF3F4F">
                            <w:rPr>
                              <w:rFonts w:ascii="Times New Roman" w:hAnsi="Times New Roman" w:cs="Times New Roman"/>
                              <w:i w:val="0"/>
                              <w:iCs w:val="0"/>
                              <w:color w:val="auto"/>
                              <w:rPrChange w:id="160" w:author="Maino Vieytes, Christian (NIH/NIA/IRP) [F]" w:date="2023-11-19T08:30:00Z">
                                <w:rPr>
                                  <w:rFonts w:ascii="Times New Roman" w:hAnsi="Times New Roman" w:cs="Times New Roman"/>
                                  <w:i w:val="0"/>
                                  <w:iCs w:val="0"/>
                                  <w:color w:val="auto"/>
                                  <w:sz w:val="20"/>
                                  <w:szCs w:val="20"/>
                                </w:rPr>
                              </w:rPrChange>
                            </w:rPr>
                            <w:t xml:space="preserve"> and the overall analytical </w:t>
                          </w:r>
                        </w:ins>
                        <w:ins w:id="161" w:author="Maino Vieytes, Christian (NIH/NIA/IRP) [F]" w:date="2023-11-20T12:12:00Z">
                          <w:r w:rsidR="003B3243">
                            <w:rPr>
                              <w:rFonts w:ascii="Times New Roman" w:hAnsi="Times New Roman" w:cs="Times New Roman"/>
                              <w:i w:val="0"/>
                              <w:iCs w:val="0"/>
                              <w:color w:val="auto"/>
                            </w:rPr>
                            <w:t>strategy</w:t>
                          </w:r>
                        </w:ins>
                        <w:ins w:id="162" w:author="Maino Vieytes, Christian (NIH/NIA/IRP) [F]" w:date="2023-11-19T08:29:00Z">
                          <w:r w:rsidRPr="00EF3F4F">
                            <w:rPr>
                              <w:rFonts w:ascii="Times New Roman" w:hAnsi="Times New Roman" w:cs="Times New Roman"/>
                              <w:i w:val="0"/>
                              <w:iCs w:val="0"/>
                              <w:color w:val="auto"/>
                              <w:rPrChange w:id="163" w:author="Maino Vieytes, Christian (NIH/NIA/IRP) [F]" w:date="2023-11-19T08:30:00Z">
                                <w:rPr>
                                  <w:rFonts w:ascii="Times New Roman" w:hAnsi="Times New Roman" w:cs="Times New Roman"/>
                                  <w:i w:val="0"/>
                                  <w:iCs w:val="0"/>
                                  <w:color w:val="auto"/>
                                  <w:sz w:val="20"/>
                                  <w:szCs w:val="20"/>
                                </w:rPr>
                              </w:rPrChange>
                            </w:rPr>
                            <w:t xml:space="preserve">. </w:t>
                          </w:r>
                        </w:ins>
                        <w:del w:id="164" w:author="Maino Vieytes, Christian (NIH/NIA/IRP) [F]" w:date="2023-11-19T08:29:00Z">
                          <w:r w:rsidRPr="00EF3F4F" w:rsidDel="00EF3F4F">
                            <w:rPr>
                              <w:rFonts w:ascii="Times New Roman" w:hAnsi="Times New Roman" w:cs="Times New Roman"/>
                              <w:i w:val="0"/>
                              <w:iCs w:val="0"/>
                              <w:color w:val="auto"/>
                              <w:rPrChange w:id="165"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pPr>
                          <w:rPr>
                            <w:rFonts w:ascii="Times New Roman" w:hAnsi="Times New Roman" w:cs="Times New Roman"/>
                            <w:i/>
                            <w:iCs/>
                            <w:sz w:val="18"/>
                            <w:szCs w:val="18"/>
                            <w:rPrChange w:id="166" w:author="Maino Vieytes, Christian (NIH/NIA/IRP) [F]" w:date="2023-11-19T08:30:00Z">
                              <w:rPr>
                                <w:rFonts w:ascii="Times New Roman" w:hAnsi="Times New Roman" w:cs="Times New Roman"/>
                                <w:i w:val="0"/>
                                <w:iCs w:val="0"/>
                                <w:noProof/>
                                <w:color w:val="auto"/>
                                <w:sz w:val="20"/>
                                <w:szCs w:val="20"/>
                              </w:rPr>
                            </w:rPrChange>
                          </w:rPr>
                          <w:pPrChange w:id="167" w:author="Maino Vieytes, Christian (NIH/NIA/IRP) [F]" w:date="2023-11-19T08:29:00Z">
                            <w:pPr>
                              <w:pStyle w:val="Caption"/>
                            </w:pPr>
                          </w:pPrChange>
                        </w:pPr>
                        <w:ins w:id="168" w:author="Maino Vieytes, Christian (NIH/NIA/IRP) [F]" w:date="2023-11-19T08:30:00Z">
                          <w:r w:rsidRPr="00EF3F4F">
                            <w:rPr>
                              <w:rFonts w:ascii="Times New Roman" w:hAnsi="Times New Roman" w:cs="Times New Roman"/>
                              <w:i/>
                              <w:iCs/>
                              <w:sz w:val="18"/>
                              <w:szCs w:val="18"/>
                              <w:rPrChange w:id="169" w:author="Maino Vieytes, Christian (NIH/NIA/IRP) [F]" w:date="2023-11-19T08:30:00Z">
                                <w:rPr/>
                              </w:rPrChange>
                            </w:rPr>
                            <w:t>n</w:t>
                          </w:r>
                          <w:r w:rsidRPr="00EF3F4F">
                            <w:rPr>
                              <w:rFonts w:ascii="Times New Roman" w:hAnsi="Times New Roman" w:cs="Times New Roman"/>
                              <w:i/>
                              <w:iCs/>
                              <w:sz w:val="18"/>
                              <w:szCs w:val="18"/>
                              <w:vertAlign w:val="subscript"/>
                              <w:rPrChange w:id="170" w:author="Maino Vieytes, Christian (NIH/NIA/IRP) [F]" w:date="2023-11-19T08:30:00Z">
                                <w:rPr>
                                  <w:vertAlign w:val="subscript"/>
                                </w:rPr>
                              </w:rPrChange>
                            </w:rPr>
                            <w:t>fi</w:t>
                          </w:r>
                          <w:r w:rsidRPr="00EF3F4F">
                            <w:rPr>
                              <w:rFonts w:ascii="Times New Roman" w:hAnsi="Times New Roman" w:cs="Times New Roman"/>
                              <w:sz w:val="18"/>
                              <w:szCs w:val="18"/>
                              <w:rPrChange w:id="171" w:author="Maino Vieytes, Christian (NIH/NIA/IRP) [F]" w:date="2023-11-19T08:30:00Z">
                                <w:rPr>
                                  <w:i w:val="0"/>
                                  <w:iCs w:val="0"/>
                                </w:rPr>
                              </w:rPrChange>
                            </w:rPr>
                            <w:t xml:space="preserve"> = food insecure subset sample size.</w:t>
                          </w:r>
                        </w:ins>
                      </w:p>
                    </w:txbxContent>
                  </v:textbox>
                  <w10:wrap type="square"/>
                </v:shape>
              </w:pict>
            </mc:Fallback>
          </mc:AlternateContent>
        </w:r>
      </w:ins>
    </w:p>
    <w:p w14:paraId="65FF815E" w14:textId="6CF77777" w:rsidR="00B717EF" w:rsidRPr="00C90B6F" w:rsidRDefault="00B717EF" w:rsidP="005B16E9">
      <w:pPr>
        <w:spacing w:line="360" w:lineRule="auto"/>
        <w:rPr>
          <w:rFonts w:ascii="Times New Roman" w:hAnsi="Times New Roman" w:cs="Times New Roman"/>
        </w:rPr>
      </w:pPr>
    </w:p>
    <w:p w14:paraId="5EEF6184" w14:textId="53A954D1"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5FB625C5"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147"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ins w:id="148" w:author="Maino Vieytes, Christian (NIH/NIA/IRP) [F]" w:date="2023-11-30T16:16:00Z">
        <w:r w:rsidR="0006090B" w:rsidRPr="00931A12">
          <w:rPr>
            <w:rFonts w:ascii="Times New Roman" w:hAnsi="Times New Roman" w:cs="Times New Roman"/>
          </w:rPr>
          <w:t>NHANES study staff assessed dietary intake through two 24-hour recalls using the USDA Automated Multiple-Pass Method</w:t>
        </w:r>
        <w:r w:rsidR="0006090B">
          <w:rPr>
            <w:rFonts w:ascii="Times New Roman" w:hAnsi="Times New Roman" w:cs="Times New Roman"/>
          </w:rPr>
          <w:t xml:space="preserve"> </w:t>
        </w:r>
        <w:r w:rsidR="0006090B" w:rsidRPr="00C90B6F">
          <w:rPr>
            <w:rFonts w:ascii="Times New Roman" w:hAnsi="Times New Roman" w:cs="Times New Roman"/>
          </w:rPr>
          <w:fldChar w:fldCharType="begin"/>
        </w:r>
      </w:ins>
      <w:r w:rsidR="008640CA">
        <w:rPr>
          <w:rFonts w:ascii="Times New Roman" w:hAnsi="Times New Roman" w:cs="Times New Roman"/>
        </w:rPr>
        <w:instrText xml:space="preserve"> ADDIN ZOTERO_ITEM CSL_CITATION {"citationID":"wjNrp99U","properties":{"formattedCitation":"[9, 10]","plainCitation":"[9, 10]","noteIndex":0},"citationItems":[{"id":"ScL1xyFU/uX2AKPu2","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ScL1xyFU/WGIgu24k","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ins w:id="149" w:author="Maino Vieytes, Christian (NIH/NIA/IRP) [F]" w:date="2023-11-30T16:16:00Z">
        <w:r w:rsidR="0006090B" w:rsidRPr="00C90B6F">
          <w:rPr>
            <w:rFonts w:ascii="Times New Roman" w:hAnsi="Times New Roman" w:cs="Times New Roman"/>
          </w:rPr>
          <w:fldChar w:fldCharType="separate"/>
        </w:r>
        <w:r w:rsidR="0006090B">
          <w:rPr>
            <w:rFonts w:ascii="Times New Roman" w:hAnsi="Times New Roman" w:cs="Times New Roman"/>
            <w:noProof/>
          </w:rPr>
          <w:t>[9, 10]</w:t>
        </w:r>
        <w:r w:rsidR="0006090B" w:rsidRPr="00C90B6F">
          <w:rPr>
            <w:rFonts w:ascii="Times New Roman" w:hAnsi="Times New Roman" w:cs="Times New Roman"/>
          </w:rPr>
          <w:fldChar w:fldCharType="end"/>
        </w:r>
        <w:r w:rsidR="0006090B" w:rsidRPr="00931A12">
          <w:rPr>
            <w:rFonts w:ascii="Times New Roman" w:hAnsi="Times New Roman" w:cs="Times New Roman"/>
          </w:rPr>
          <w:t>. For cycles between 1999 and 2002, only a single 24-hour recall was performed</w:t>
        </w:r>
      </w:ins>
      <w:del w:id="150" w:author="Maino Vieytes, Christian (NIH/NIA/IRP) [F]" w:date="2023-11-30T16:16:00Z">
        <w:r w:rsidRPr="00C90B6F" w:rsidDel="0006090B">
          <w:rPr>
            <w:rFonts w:ascii="Times New Roman" w:hAnsi="Times New Roman" w:cs="Times New Roman"/>
          </w:rPr>
          <w:delText xml:space="preserve">NHANES study staff assessed dietary intake through two 24-hour recalls using the USDA Automated Multiple-Pass Method—for cycles between 1999-2002, only a single 24-hour recall was performed </w:delText>
        </w:r>
        <w:r w:rsidRPr="00C90B6F" w:rsidDel="0006090B">
          <w:rPr>
            <w:rFonts w:ascii="Times New Roman" w:hAnsi="Times New Roman" w:cs="Times New Roman"/>
          </w:rPr>
          <w:fldChar w:fldCharType="begin"/>
        </w:r>
        <w:r w:rsidR="00CC356E" w:rsidDel="0006090B">
          <w:rPr>
            <w:rFonts w:ascii="Times New Roman" w:hAnsi="Times New Roman" w:cs="Times New Roman"/>
          </w:rPr>
          <w:delInstrText xml:space="preserve"> ADDIN ZOTERO_ITEM CSL_CITATION {"citationID":"wjNrp99U","properties":{"formattedCitation":"[9, 10]","plainCitation":"[9, 10]","noteIndex":0},"citationItems":[{"id":"QJvq5eoA/amsRoglv","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QJvq5eoA/P629ZcfM","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delInstrText>
        </w:r>
        <w:r w:rsidRPr="00C90B6F" w:rsidDel="0006090B">
          <w:rPr>
            <w:rFonts w:ascii="Times New Roman" w:hAnsi="Times New Roman" w:cs="Times New Roman"/>
          </w:rPr>
          <w:fldChar w:fldCharType="separate"/>
        </w:r>
        <w:r w:rsidR="00CC356E" w:rsidDel="0006090B">
          <w:rPr>
            <w:rFonts w:ascii="Times New Roman" w:hAnsi="Times New Roman" w:cs="Times New Roman"/>
            <w:noProof/>
          </w:rPr>
          <w:delText>[9, 10]</w:delText>
        </w:r>
        <w:r w:rsidRPr="00C90B6F" w:rsidDel="0006090B">
          <w:rPr>
            <w:rFonts w:ascii="Times New Roman" w:hAnsi="Times New Roman" w:cs="Times New Roman"/>
          </w:rPr>
          <w:fldChar w:fldCharType="end"/>
        </w:r>
      </w:del>
      <w:r w:rsidRPr="00C90B6F">
        <w:rPr>
          <w:rFonts w:ascii="Times New Roman" w:hAnsi="Times New Roman" w:cs="Times New Roman"/>
        </w:rPr>
        <w:t xml:space="preserve">. Nutrient intake data were estimated by referencing the Food and Nutrient Database for Dietary Studies (FNDDS). Dietary </w:t>
      </w:r>
      <w:del w:id="151" w:author="Maino Vieytes, Christian (NIH/NIA/IRP) [F]" w:date="2023-11-30T16:17:00Z">
        <w:r w:rsidRPr="00C90B6F" w:rsidDel="002A0FB5">
          <w:rPr>
            <w:rFonts w:ascii="Times New Roman" w:hAnsi="Times New Roman" w:cs="Times New Roman"/>
          </w:rPr>
          <w:delText xml:space="preserve">intake </w:delText>
        </w:r>
      </w:del>
      <w:r w:rsidRPr="00C90B6F">
        <w:rPr>
          <w:rFonts w:ascii="Times New Roman" w:hAnsi="Times New Roman" w:cs="Times New Roman"/>
        </w:rPr>
        <w:t xml:space="preserve">and nutrient intake data were averaged across both 24-hour recalls as previously described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SVt2exrw","properties":{"formattedCitation":"[11\\uc0\\u8211{}13]","plainCitation":"[11–13]","noteIndex":0},"citationItems":[{"id":"ScL1xyFU/6nWfkfpi","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ScL1xyFU/5SgTcsaS","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ScL1xyFU/XUb02tpl","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CC356E" w:rsidRPr="00CC356E">
        <w:rPr>
          <w:rFonts w:ascii="Times New Roman" w:hAnsi="Times New Roman" w:cs="Times New Roman"/>
          <w:kern w:val="0"/>
        </w:rPr>
        <w:t>[11–13]</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vYdeJca8","properties":{"formattedCitation":"[11]","plainCitation":"[11]","noteIndex":0},"citationItems":[{"id":"ScL1xyFU/6nWfkfpi","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w:t>
      </w:r>
      <w:ins w:id="152" w:author="Maino Vieytes, Christian (NIH/NIA/IRP) [F]" w:date="2023-11-16T08:21:00Z">
        <w:r w:rsidR="00E260F1">
          <w:rPr>
            <w:rFonts w:ascii="Times New Roman" w:hAnsi="Times New Roman" w:cs="Times New Roman"/>
          </w:rPr>
          <w:t xml:space="preserve"> the</w:t>
        </w:r>
      </w:ins>
      <w:r w:rsidRPr="00C90B6F">
        <w:rPr>
          <w:rFonts w:ascii="Times New Roman" w:hAnsi="Times New Roman" w:cs="Times New Roman"/>
        </w:rPr>
        <w:t xml:space="preserve"> penalized logit model</w:t>
      </w:r>
      <w:del w:id="153" w:author="Maino Vieytes, Christian (NIH/NIA/IRP) [F]" w:date="2023-11-15T16:39:00Z">
        <w:r w:rsidRPr="00C90B6F" w:rsidDel="00945C90">
          <w:rPr>
            <w:rFonts w:ascii="Times New Roman" w:hAnsi="Times New Roman" w:cs="Times New Roman"/>
          </w:rPr>
          <w:delText>s</w:delText>
        </w:r>
      </w:del>
      <w:r w:rsidRPr="00C90B6F">
        <w:rPr>
          <w:rFonts w:ascii="Times New Roman" w:hAnsi="Times New Roman" w:cs="Times New Roman"/>
        </w:rPr>
        <w:t xml:space="preserve">, </w:t>
      </w:r>
      <w:del w:id="154" w:author="Maino Vieytes, Christian (NIH/NIA/IRP) [F]" w:date="2023-11-15T16:39:00Z">
        <w:r w:rsidRPr="00C90B6F" w:rsidDel="00945C90">
          <w:rPr>
            <w:rFonts w:ascii="Times New Roman" w:hAnsi="Times New Roman" w:cs="Times New Roman"/>
          </w:rPr>
          <w:delText>four binary outcomes were</w:delText>
        </w:r>
      </w:del>
      <w:ins w:id="155" w:author="Maino Vieytes, Christian (NIH/NIA/IRP) [F]" w:date="2023-11-15T16:39:00Z">
        <w:r w:rsidR="00945C90">
          <w:rPr>
            <w:rFonts w:ascii="Times New Roman" w:hAnsi="Times New Roman" w:cs="Times New Roman"/>
          </w:rPr>
          <w:t>food insecurity status (</w:t>
        </w:r>
        <w:r w:rsidR="00945C90" w:rsidRPr="00945C90">
          <w:rPr>
            <w:rFonts w:ascii="Times New Roman" w:hAnsi="Times New Roman" w:cs="Times New Roman"/>
            <w:i/>
            <w:iCs/>
            <w:rPrChange w:id="156" w:author="Maino Vieytes, Christian (NIH/NIA/IRP) [F]" w:date="2023-11-15T16:40:00Z">
              <w:rPr>
                <w:rFonts w:ascii="Times New Roman" w:hAnsi="Times New Roman" w:cs="Times New Roman"/>
              </w:rPr>
            </w:rPrChange>
          </w:rPr>
          <w:t>food insecure</w:t>
        </w:r>
        <w:r w:rsidR="00945C90">
          <w:rPr>
            <w:rFonts w:ascii="Times New Roman" w:hAnsi="Times New Roman" w:cs="Times New Roman"/>
          </w:rPr>
          <w:t>/</w:t>
        </w:r>
        <w:r w:rsidR="00945C90" w:rsidRPr="00945C90">
          <w:rPr>
            <w:rFonts w:ascii="Times New Roman" w:hAnsi="Times New Roman" w:cs="Times New Roman"/>
            <w:i/>
            <w:iCs/>
            <w:rPrChange w:id="157" w:author="Maino Vieytes, Christian (NIH/NIA/IRP) [F]" w:date="2023-11-15T16:39:00Z">
              <w:rPr>
                <w:rFonts w:ascii="Times New Roman" w:hAnsi="Times New Roman" w:cs="Times New Roman"/>
              </w:rPr>
            </w:rPrChange>
          </w:rPr>
          <w:t>food secure</w:t>
        </w:r>
        <w:r w:rsidR="00945C90">
          <w:rPr>
            <w:rFonts w:ascii="Times New Roman" w:hAnsi="Times New Roman" w:cs="Times New Roman"/>
          </w:rPr>
          <w:t>)</w:t>
        </w:r>
      </w:ins>
      <w:r w:rsidRPr="00C90B6F">
        <w:rPr>
          <w:rFonts w:ascii="Times New Roman" w:hAnsi="Times New Roman" w:cs="Times New Roman"/>
        </w:rPr>
        <w:t xml:space="preserve"> </w:t>
      </w:r>
      <w:ins w:id="158" w:author="Maino Vieytes, Christian (NIH/NIA/IRP) [F]" w:date="2023-11-15T16:40:00Z">
        <w:r w:rsidR="00945C90">
          <w:rPr>
            <w:rFonts w:ascii="Times New Roman" w:hAnsi="Times New Roman" w:cs="Times New Roman"/>
          </w:rPr>
          <w:t xml:space="preserve">was </w:t>
        </w:r>
      </w:ins>
      <w:r w:rsidRPr="00C90B6F">
        <w:rPr>
          <w:rFonts w:ascii="Times New Roman" w:hAnsi="Times New Roman" w:cs="Times New Roman"/>
        </w:rPr>
        <w:t xml:space="preserve">regressed on the centered and scaled transformations of the </w:t>
      </w:r>
      <w:del w:id="159" w:author="Maino Vieytes, Christian (NIH/NIA/IRP) [F]" w:date="2023-11-15T16:52:00Z">
        <w:r w:rsidRPr="00C90B6F" w:rsidDel="00555C35">
          <w:rPr>
            <w:rFonts w:ascii="Times New Roman" w:hAnsi="Times New Roman" w:cs="Times New Roman"/>
          </w:rPr>
          <w:delText xml:space="preserve">explanatory </w:delText>
        </w:r>
      </w:del>
      <w:ins w:id="160" w:author="Maino Vieytes, Christian (NIH/NIA/IRP) [F]" w:date="2023-11-15T16:52:00Z">
        <w:r w:rsidR="00555C35">
          <w:rPr>
            <w:rFonts w:ascii="Times New Roman" w:hAnsi="Times New Roman" w:cs="Times New Roman"/>
          </w:rPr>
          <w:t xml:space="preserve">food group </w:t>
        </w:r>
      </w:ins>
      <w:r w:rsidRPr="00C90B6F">
        <w:rPr>
          <w:rFonts w:ascii="Times New Roman" w:hAnsi="Times New Roman" w:cs="Times New Roman"/>
        </w:rPr>
        <w:t>variables</w:t>
      </w:r>
      <w:ins w:id="161" w:author="Maino Vieytes, Christian (NIH/NIA/IRP) [F]" w:date="2023-11-15T16:52:00Z">
        <w:r w:rsidR="00555C35">
          <w:rPr>
            <w:rFonts w:ascii="Times New Roman" w:hAnsi="Times New Roman" w:cs="Times New Roman"/>
          </w:rPr>
          <w:t xml:space="preserve"> and total calorie</w:t>
        </w:r>
      </w:ins>
      <w:ins w:id="162" w:author="Maino Vieytes, Christian (NIH/NIA/IRP) [F]" w:date="2023-11-15T16:53:00Z">
        <w:r w:rsidR="00555C35">
          <w:rPr>
            <w:rFonts w:ascii="Times New Roman" w:hAnsi="Times New Roman" w:cs="Times New Roman"/>
          </w:rPr>
          <w:t>s</w:t>
        </w:r>
      </w:ins>
      <w:ins w:id="163" w:author="Maino Vieytes, Christian (NIH/NIA/IRP) [F]" w:date="2023-11-15T16:54:00Z">
        <w:r w:rsidR="00555C35">
          <w:rPr>
            <w:rFonts w:ascii="Times New Roman" w:hAnsi="Times New Roman" w:cs="Times New Roman"/>
          </w:rPr>
          <w:t xml:space="preserve">—i.e., </w:t>
        </w:r>
      </w:ins>
      <w:ins w:id="164" w:author="Maino Vieytes, Christian (NIH/NIA/IRP) [F]" w:date="2023-11-16T08:21:00Z">
        <w:r w:rsidR="00E260F1">
          <w:rPr>
            <w:rFonts w:ascii="Times New Roman" w:hAnsi="Times New Roman" w:cs="Times New Roman"/>
          </w:rPr>
          <w:t xml:space="preserve">the latter was included to implement </w:t>
        </w:r>
      </w:ins>
      <w:ins w:id="165" w:author="Maino Vieytes, Christian (NIH/NIA/IRP) [F]" w:date="2023-11-15T16:54:00Z">
        <w:r w:rsidR="00555C35">
          <w:rPr>
            <w:rFonts w:ascii="Times New Roman" w:hAnsi="Times New Roman" w:cs="Times New Roman"/>
          </w:rPr>
          <w:t>the standard multivariate method for total energy adjustment described by Willet</w:t>
        </w:r>
      </w:ins>
      <w:ins w:id="166" w:author="Maino Vieytes, Christian (NIH/NIA/IRP) [F]" w:date="2023-11-15T16:55:00Z">
        <w:r w:rsidR="00555C35">
          <w:rPr>
            <w:rFonts w:ascii="Times New Roman" w:hAnsi="Times New Roman" w:cs="Times New Roman"/>
          </w:rPr>
          <w:t>t</w:t>
        </w:r>
      </w:ins>
      <w:ins w:id="167" w:author="Maino Vieytes, Christian (NIH/NIA/IRP) [F]" w:date="2023-11-15T16:54:00Z">
        <w:r w:rsidR="00555C35">
          <w:rPr>
            <w:rFonts w:ascii="Times New Roman" w:hAnsi="Times New Roman" w:cs="Times New Roman"/>
          </w:rPr>
          <w:t xml:space="preserve"> et al.</w:t>
        </w:r>
      </w:ins>
      <w:ins w:id="168" w:author="Maino Vieytes, Christian (NIH/NIA/IRP) [F]" w:date="2023-11-15T16:55:00Z">
        <w:r w:rsidR="00555C35">
          <w:rPr>
            <w:rFonts w:ascii="Times New Roman" w:hAnsi="Times New Roman" w:cs="Times New Roman"/>
          </w:rPr>
          <w:t xml:space="preserve"> </w:t>
        </w:r>
      </w:ins>
      <w:r w:rsidR="00555C35">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KtTauF9D","properties":{"formattedCitation":"[14]","plainCitation":"[14]","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CC356E">
        <w:rPr>
          <w:rFonts w:ascii="Times New Roman" w:hAnsi="Times New Roman" w:cs="Times New Roman"/>
          <w:noProof/>
        </w:rPr>
        <w:t>[14]</w:t>
      </w:r>
      <w:r w:rsidR="00555C35">
        <w:rPr>
          <w:rFonts w:ascii="Times New Roman" w:hAnsi="Times New Roman" w:cs="Times New Roman"/>
        </w:rPr>
        <w:fldChar w:fldCharType="end"/>
      </w:r>
      <w:r w:rsidRPr="00C90B6F">
        <w:rPr>
          <w:rFonts w:ascii="Times New Roman" w:hAnsi="Times New Roman" w:cs="Times New Roman"/>
        </w:rPr>
        <w:t xml:space="preserve">. </w:t>
      </w:r>
      <w:del w:id="169" w:author="Maino Vieytes, Christian (NIH/NIA/IRP) [F]" w:date="2023-11-15T16:40:00Z">
        <w:r w:rsidRPr="00C90B6F" w:rsidDel="00945C90">
          <w:rPr>
            <w:rFonts w:ascii="Times New Roman" w:hAnsi="Times New Roman" w:cs="Times New Roman"/>
          </w:rPr>
          <w:delText xml:space="preserve">These outcomes included: food insecurity status (food-insecure vs. food-secure), age ≥ 60 years, household receipt of SNAP benefits in the last 12 months, and household size ≥ 5, which are all direct measures, surrogate measures, or risk factors of food insecurity </w:delText>
        </w:r>
        <w:r w:rsidRPr="00C90B6F" w:rsidDel="00945C90">
          <w:rPr>
            <w:rFonts w:ascii="Times New Roman" w:hAnsi="Times New Roman" w:cs="Times New Roman"/>
          </w:rPr>
          <w:fldChar w:fldCharType="begin"/>
        </w:r>
        <w:r w:rsidR="00372469" w:rsidDel="00945C90">
          <w:rPr>
            <w:rFonts w:ascii="Times New Roman" w:hAnsi="Times New Roman" w:cs="Times New Roman"/>
          </w:rPr>
          <w:del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delInstrText>
        </w:r>
        <w:r w:rsidRPr="00C90B6F" w:rsidDel="00945C90">
          <w:rPr>
            <w:rFonts w:ascii="Times New Roman" w:hAnsi="Times New Roman" w:cs="Times New Roman"/>
          </w:rPr>
          <w:fldChar w:fldCharType="separate"/>
        </w:r>
        <w:r w:rsidR="00372469" w:rsidDel="00945C90">
          <w:rPr>
            <w:rFonts w:ascii="Times New Roman" w:hAnsi="Times New Roman" w:cs="Times New Roman"/>
            <w:noProof/>
          </w:rPr>
          <w:delText>[18, 19]</w:delText>
        </w:r>
        <w:r w:rsidRPr="00C90B6F" w:rsidDel="00945C90">
          <w:rPr>
            <w:rFonts w:ascii="Times New Roman" w:hAnsi="Times New Roman" w:cs="Times New Roman"/>
          </w:rPr>
          <w:fldChar w:fldCharType="end"/>
        </w:r>
        <w:r w:rsidRPr="00C90B6F" w:rsidDel="00945C90">
          <w:rPr>
            <w:rFonts w:ascii="Times New Roman" w:hAnsi="Times New Roman" w:cs="Times New Roman"/>
          </w:rPr>
          <w:delText xml:space="preserve">. </w:delText>
        </w:r>
      </w:del>
      <w:ins w:id="170" w:author="Maino Vieytes, Christian (NIH/NIA/IRP) [F]" w:date="2023-11-14T16:12:00Z">
        <w:r w:rsidR="008D3382">
          <w:rPr>
            <w:rFonts w:ascii="Times New Roman" w:hAnsi="Times New Roman" w:cs="Times New Roman"/>
          </w:rPr>
          <w:t>We trained th</w:t>
        </w:r>
      </w:ins>
      <w:ins w:id="171" w:author="Maino Vieytes, Christian (NIH/NIA/IRP) [F]" w:date="2023-11-15T16:40:00Z">
        <w:r w:rsidR="00945C90">
          <w:rPr>
            <w:rFonts w:ascii="Times New Roman" w:hAnsi="Times New Roman" w:cs="Times New Roman"/>
          </w:rPr>
          <w:t>is</w:t>
        </w:r>
      </w:ins>
      <w:ins w:id="172" w:author="Maino Vieytes, Christian (NIH/NIA/IRP) [F]" w:date="2023-11-14T16:12:00Z">
        <w:r w:rsidR="008D3382">
          <w:rPr>
            <w:rFonts w:ascii="Times New Roman" w:hAnsi="Times New Roman" w:cs="Times New Roman"/>
          </w:rPr>
          <w:t xml:space="preserve"> model</w:t>
        </w:r>
      </w:ins>
      <w:ins w:id="173" w:author="Maino Vieytes, Christian (NIH/NIA/IRP) [F]" w:date="2023-11-15T16:41:00Z">
        <w:r w:rsidR="00945C90">
          <w:rPr>
            <w:rFonts w:ascii="Times New Roman" w:hAnsi="Times New Roman" w:cs="Times New Roman"/>
          </w:rPr>
          <w:t xml:space="preserve"> </w:t>
        </w:r>
      </w:ins>
      <w:ins w:id="174" w:author="Maino Vieytes, Christian (NIH/NIA/IRP) [F]" w:date="2023-11-14T16:12:00Z">
        <w:r w:rsidR="008D3382">
          <w:rPr>
            <w:rFonts w:ascii="Times New Roman" w:hAnsi="Times New Roman" w:cs="Times New Roman"/>
          </w:rPr>
          <w:t>on a random sample</w:t>
        </w:r>
      </w:ins>
      <w:ins w:id="175" w:author="Maino Vieytes, Christian (NIH/NIA/IRP) [F]" w:date="2023-11-15T16:41:00Z">
        <w:r w:rsidR="00945C90">
          <w:rPr>
            <w:rFonts w:ascii="Times New Roman" w:hAnsi="Times New Roman" w:cs="Times New Roman"/>
          </w:rPr>
          <w:t xml:space="preserve"> (</w:t>
        </w:r>
      </w:ins>
      <w:ins w:id="176" w:author="Maino Vieytes, Christian (NIH/NIA/IRP) [F]" w:date="2023-11-15T16:42:00Z">
        <w:r w:rsidR="00945C90">
          <w:rPr>
            <w:rFonts w:ascii="Times New Roman" w:hAnsi="Times New Roman" w:cs="Times New Roman"/>
          </w:rPr>
          <w:t>referred</w:t>
        </w:r>
      </w:ins>
      <w:ins w:id="177" w:author="Maino Vieytes, Christian (NIH/NIA/IRP) [F]" w:date="2023-11-15T16:41:00Z">
        <w:r w:rsidR="00945C90">
          <w:rPr>
            <w:rFonts w:ascii="Times New Roman" w:hAnsi="Times New Roman" w:cs="Times New Roman"/>
          </w:rPr>
          <w:t xml:space="preserve"> to as the “training subsample”</w:t>
        </w:r>
      </w:ins>
      <w:ins w:id="178" w:author="Maino Vieytes, Christian (NIH/NIA/IRP) [F]" w:date="2023-11-15T16:42:00Z">
        <w:r w:rsidR="00945C90">
          <w:rPr>
            <w:rFonts w:ascii="Times New Roman" w:hAnsi="Times New Roman" w:cs="Times New Roman"/>
          </w:rPr>
          <w:t xml:space="preserve"> </w:t>
        </w:r>
      </w:ins>
      <w:ins w:id="179" w:author="Maino Vieytes, Christian (NIH/NIA/IRP) [F]" w:date="2023-11-30T16:22:00Z">
        <w:r w:rsidR="00A85C9E">
          <w:rPr>
            <w:rFonts w:ascii="Times New Roman" w:hAnsi="Times New Roman" w:cs="Times New Roman"/>
          </w:rPr>
          <w:t>henceforth</w:t>
        </w:r>
      </w:ins>
      <w:ins w:id="180" w:author="Maino Vieytes, Christian (NIH/NIA/IRP) [F]" w:date="2023-11-15T16:41:00Z">
        <w:r w:rsidR="00945C90">
          <w:rPr>
            <w:rFonts w:ascii="Times New Roman" w:hAnsi="Times New Roman" w:cs="Times New Roman"/>
          </w:rPr>
          <w:t>)</w:t>
        </w:r>
      </w:ins>
      <w:ins w:id="181" w:author="Maino Vieytes, Christian (NIH/NIA/IRP) [F]" w:date="2023-11-14T16:12:00Z">
        <w:r w:rsidR="008D3382">
          <w:rPr>
            <w:rFonts w:ascii="Times New Roman" w:hAnsi="Times New Roman" w:cs="Times New Roman"/>
          </w:rPr>
          <w:t xml:space="preserve"> of </w:t>
        </w:r>
        <w:r w:rsidR="008D3382">
          <w:rPr>
            <w:rFonts w:ascii="Times New Roman" w:hAnsi="Times New Roman" w:cs="Times New Roman"/>
            <w:i/>
            <w:iCs/>
          </w:rPr>
          <w:t xml:space="preserve">n </w:t>
        </w:r>
        <w:r w:rsidR="008D3382">
          <w:rPr>
            <w:rFonts w:ascii="Times New Roman" w:hAnsi="Times New Roman" w:cs="Times New Roman"/>
          </w:rPr>
          <w:t xml:space="preserve">= </w:t>
        </w:r>
      </w:ins>
      <w:ins w:id="182" w:author="Maino Vieytes, Christian (NIH/NIA/IRP) [F]" w:date="2023-11-16T08:12:00Z">
        <w:r w:rsidR="00816E75">
          <w:rPr>
            <w:rFonts w:ascii="Times New Roman" w:hAnsi="Times New Roman" w:cs="Times New Roman"/>
          </w:rPr>
          <w:t>748</w:t>
        </w:r>
      </w:ins>
      <w:ins w:id="183" w:author="Maino Vieytes, Christian (NIH/NIA/IRP) [F]" w:date="2023-11-14T16:13:00Z">
        <w:r w:rsidR="008D3382">
          <w:rPr>
            <w:rFonts w:ascii="Times New Roman" w:hAnsi="Times New Roman" w:cs="Times New Roman"/>
          </w:rPr>
          <w:t xml:space="preserve"> subjects</w:t>
        </w:r>
      </w:ins>
      <w:ins w:id="184" w:author="Maino Vieytes, Christian (NIH/NIA/IRP) [F]" w:date="2023-11-16T08:13:00Z">
        <w:r w:rsidR="00816E75">
          <w:rPr>
            <w:rFonts w:ascii="Times New Roman" w:hAnsi="Times New Roman" w:cs="Times New Roman"/>
          </w:rPr>
          <w:t xml:space="preserve"> (30% of </w:t>
        </w:r>
      </w:ins>
      <w:ins w:id="185" w:author="Maino Vieytes, Christian (NIH/NIA/IRP) [F]" w:date="2023-11-30T16:18:00Z">
        <w:r w:rsidR="00A85C9E">
          <w:rPr>
            <w:rFonts w:ascii="Times New Roman" w:hAnsi="Times New Roman" w:cs="Times New Roman"/>
          </w:rPr>
          <w:t xml:space="preserve">the </w:t>
        </w:r>
      </w:ins>
      <w:ins w:id="186" w:author="Maino Vieytes, Christian (NIH/NIA/IRP) [F]" w:date="2023-11-16T08:13:00Z">
        <w:r w:rsidR="00816E75">
          <w:rPr>
            <w:rFonts w:ascii="Times New Roman" w:hAnsi="Times New Roman" w:cs="Times New Roman"/>
          </w:rPr>
          <w:t>original sample</w:t>
        </w:r>
      </w:ins>
      <w:ins w:id="187" w:author="Maino Vieytes, Christian (NIH/NIA/IRP) [F]" w:date="2023-11-19T08:42:00Z">
        <w:r w:rsidR="00AC0C0D">
          <w:rPr>
            <w:rFonts w:ascii="Times New Roman" w:hAnsi="Times New Roman" w:cs="Times New Roman"/>
          </w:rPr>
          <w:t>—see Figure 1</w:t>
        </w:r>
      </w:ins>
      <w:ins w:id="188" w:author="Maino Vieytes, Christian (NIH/NIA/IRP) [F]" w:date="2023-11-16T08:13:00Z">
        <w:r w:rsidR="00816E75">
          <w:rPr>
            <w:rFonts w:ascii="Times New Roman" w:hAnsi="Times New Roman" w:cs="Times New Roman"/>
          </w:rPr>
          <w:t>)</w:t>
        </w:r>
      </w:ins>
      <w:ins w:id="189" w:author="Maino Vieytes, Christian (NIH/NIA/IRP) [F]" w:date="2023-11-14T16:13:00Z">
        <w:r w:rsidR="008D3382">
          <w:rPr>
            <w:rFonts w:ascii="Times New Roman" w:hAnsi="Times New Roman" w:cs="Times New Roman"/>
          </w:rPr>
          <w:t xml:space="preserve">. </w:t>
        </w:r>
      </w:ins>
      <w:ins w:id="190" w:author="Maino Vieytes, Christian (NIH/NIA/IRP) [F]" w:date="2023-11-30T11:01:00Z">
        <w:r w:rsidR="00FC059F">
          <w:rPr>
            <w:rFonts w:ascii="Times New Roman" w:hAnsi="Times New Roman" w:cs="Times New Roman"/>
          </w:rPr>
          <w:t xml:space="preserve">The dietary pattern extracted </w:t>
        </w:r>
      </w:ins>
      <w:ins w:id="191" w:author="Maino Vieytes, Christian (NIH/NIA/IRP) [F]" w:date="2023-11-30T16:19:00Z">
        <w:r w:rsidR="00A85C9E">
          <w:rPr>
            <w:rFonts w:ascii="Times New Roman" w:hAnsi="Times New Roman" w:cs="Times New Roman"/>
          </w:rPr>
          <w:t>using</w:t>
        </w:r>
      </w:ins>
      <w:ins w:id="192" w:author="Maino Vieytes, Christian (NIH/NIA/IRP) [F]" w:date="2023-11-30T11:01:00Z">
        <w:r w:rsidR="00FC059F">
          <w:rPr>
            <w:rFonts w:ascii="Times New Roman" w:hAnsi="Times New Roman" w:cs="Times New Roman"/>
          </w:rPr>
          <w:t xml:space="preserve"> this method was assigned </w:t>
        </w:r>
        <w:r w:rsidR="00FC059F">
          <w:rPr>
            <w:rFonts w:ascii="Times New Roman" w:hAnsi="Times New Roman" w:cs="Times New Roman"/>
            <w:i/>
            <w:iCs/>
          </w:rPr>
          <w:t xml:space="preserve">Pattern </w:t>
        </w:r>
        <w:r w:rsidR="00FC059F" w:rsidRPr="00FC059F">
          <w:rPr>
            <w:rFonts w:ascii="Times New Roman" w:hAnsi="Times New Roman" w:cs="Times New Roman"/>
            <w:i/>
            <w:iCs/>
          </w:rPr>
          <w:t>#</w:t>
        </w:r>
      </w:ins>
      <w:ins w:id="193" w:author="Maino Vieytes, Christian (NIH/NIA/IRP) [F]" w:date="2023-11-30T11:02:00Z">
        <w:r w:rsidR="00FC059F" w:rsidRPr="00FC059F">
          <w:rPr>
            <w:rFonts w:ascii="Times New Roman" w:hAnsi="Times New Roman" w:cs="Times New Roman"/>
            <w:i/>
            <w:iCs/>
          </w:rPr>
          <w:t>1</w:t>
        </w:r>
        <w:r w:rsidR="00FC059F">
          <w:rPr>
            <w:rFonts w:ascii="Times New Roman" w:hAnsi="Times New Roman" w:cs="Times New Roman"/>
          </w:rPr>
          <w:t>.</w:t>
        </w:r>
      </w:ins>
      <w:ins w:id="194" w:author="Maino Vieytes, Christian (NIH/NIA/IRP) [F]" w:date="2023-11-30T11:03:00Z">
        <w:r w:rsidR="00FC059F">
          <w:rPr>
            <w:rFonts w:ascii="Times New Roman" w:hAnsi="Times New Roman" w:cs="Times New Roman"/>
          </w:rPr>
          <w:t xml:space="preserve"> </w:t>
        </w:r>
      </w:ins>
      <w:ins w:id="195" w:author="Maino Vieytes, Christian (NIH/NIA/IRP) [F]" w:date="2023-11-15T16:42:00Z">
        <w:r w:rsidR="00945C90" w:rsidRPr="00FC059F">
          <w:rPr>
            <w:rFonts w:ascii="Times New Roman" w:hAnsi="Times New Roman" w:cs="Times New Roman"/>
          </w:rPr>
          <w:t>PCA</w:t>
        </w:r>
        <w:r w:rsidR="00945C90">
          <w:rPr>
            <w:rFonts w:ascii="Times New Roman" w:hAnsi="Times New Roman" w:cs="Times New Roman"/>
          </w:rPr>
          <w:t xml:space="preserve"> </w:t>
        </w:r>
      </w:ins>
      <w:ins w:id="196" w:author="Maino Vieytes, Christian (NIH/NIA/IRP) [F]" w:date="2023-11-15T16:43:00Z">
        <w:r w:rsidR="00945C90">
          <w:rPr>
            <w:rFonts w:ascii="Times New Roman" w:hAnsi="Times New Roman" w:cs="Times New Roman"/>
          </w:rPr>
          <w:t xml:space="preserve">for dietary patterns extraction </w:t>
        </w:r>
      </w:ins>
      <w:ins w:id="197" w:author="Maino Vieytes, Christian (NIH/NIA/IRP) [F]" w:date="2023-11-15T16:42:00Z">
        <w:r w:rsidR="00945C90">
          <w:rPr>
            <w:rFonts w:ascii="Times New Roman" w:hAnsi="Times New Roman" w:cs="Times New Roman"/>
          </w:rPr>
          <w:t xml:space="preserve">was performed on the food insecure subjects </w:t>
        </w:r>
      </w:ins>
      <w:ins w:id="198" w:author="Maino Vieytes, Christian (NIH/NIA/IRP) [F]" w:date="2023-11-19T07:43:00Z">
        <w:r w:rsidR="00F96675">
          <w:rPr>
            <w:rFonts w:ascii="Times New Roman" w:hAnsi="Times New Roman" w:cs="Times New Roman"/>
          </w:rPr>
          <w:t>of this</w:t>
        </w:r>
      </w:ins>
      <w:ins w:id="199" w:author="Maino Vieytes, Christian (NIH/NIA/IRP) [F]" w:date="2023-11-15T16:42:00Z">
        <w:r w:rsidR="00945C90">
          <w:rPr>
            <w:rFonts w:ascii="Times New Roman" w:hAnsi="Times New Roman" w:cs="Times New Roman"/>
          </w:rPr>
          <w:t xml:space="preserve"> training subsample (</w:t>
        </w:r>
        <w:r w:rsidR="00945C90">
          <w:rPr>
            <w:rFonts w:ascii="Times New Roman" w:hAnsi="Times New Roman" w:cs="Times New Roman"/>
            <w:i/>
            <w:iCs/>
          </w:rPr>
          <w:t xml:space="preserve">n </w:t>
        </w:r>
        <w:r w:rsidR="00945C90">
          <w:rPr>
            <w:rFonts w:ascii="Times New Roman" w:hAnsi="Times New Roman" w:cs="Times New Roman"/>
          </w:rPr>
          <w:t xml:space="preserve">= </w:t>
        </w:r>
      </w:ins>
      <w:ins w:id="200" w:author="Maino Vieytes, Christian (NIH/NIA/IRP) [F]" w:date="2023-11-15T16:43:00Z">
        <w:r w:rsidR="00945C90">
          <w:rPr>
            <w:rFonts w:ascii="Times New Roman" w:hAnsi="Times New Roman" w:cs="Times New Roman"/>
          </w:rPr>
          <w:t>1</w:t>
        </w:r>
      </w:ins>
      <w:ins w:id="201" w:author="Maino Vieytes, Christian (NIH/NIA/IRP) [F]" w:date="2023-11-16T17:14:00Z">
        <w:r w:rsidR="0041134E">
          <w:rPr>
            <w:rFonts w:ascii="Times New Roman" w:hAnsi="Times New Roman" w:cs="Times New Roman"/>
          </w:rPr>
          <w:t>04</w:t>
        </w:r>
      </w:ins>
      <w:ins w:id="202" w:author="Maino Vieytes, Christian (NIH/NIA/IRP) [F]" w:date="2023-11-15T16:43:00Z">
        <w:r w:rsidR="00945C90">
          <w:rPr>
            <w:rFonts w:ascii="Times New Roman" w:hAnsi="Times New Roman" w:cs="Times New Roman"/>
          </w:rPr>
          <w:t xml:space="preserve">). </w:t>
        </w:r>
      </w:ins>
      <w:ins w:id="203" w:author="Maino Vieytes, Christian (NIH/NIA/IRP) [F]" w:date="2023-11-20T12:13:00Z">
        <w:r w:rsidR="00AC3D12">
          <w:rPr>
            <w:rFonts w:ascii="Times New Roman" w:hAnsi="Times New Roman" w:cs="Times New Roman"/>
          </w:rPr>
          <w:t xml:space="preserve">We used a scree plot to </w:t>
        </w:r>
      </w:ins>
      <w:ins w:id="204" w:author="Maino Vieytes, Christian (NIH/NIA/IRP) [F]" w:date="2023-11-30T16:20:00Z">
        <w:r w:rsidR="00A85C9E">
          <w:rPr>
            <w:rFonts w:ascii="Times New Roman" w:hAnsi="Times New Roman" w:cs="Times New Roman"/>
          </w:rPr>
          <w:t>determine</w:t>
        </w:r>
      </w:ins>
      <w:ins w:id="205" w:author="Maino Vieytes, Christian (NIH/NIA/IRP) [F]" w:date="2023-11-20T12:13:00Z">
        <w:r w:rsidR="00AC3D12">
          <w:rPr>
            <w:rFonts w:ascii="Times New Roman" w:hAnsi="Times New Roman" w:cs="Times New Roman"/>
          </w:rPr>
          <w:t xml:space="preserve"> the number of components to retain. </w:t>
        </w:r>
      </w:ins>
      <w:ins w:id="206" w:author="Maino Vieytes, Christian (NIH/NIA/IRP) [F]" w:date="2023-11-30T11:02:00Z">
        <w:r w:rsidR="00FC059F">
          <w:rPr>
            <w:rFonts w:ascii="Times New Roman" w:hAnsi="Times New Roman" w:cs="Times New Roman"/>
          </w:rPr>
          <w:t xml:space="preserve">Two components were retained and assigned </w:t>
        </w:r>
        <w:r w:rsidR="00FC059F" w:rsidRPr="00FC059F">
          <w:rPr>
            <w:rFonts w:ascii="Times New Roman" w:hAnsi="Times New Roman" w:cs="Times New Roman"/>
            <w:i/>
            <w:iCs/>
            <w:rPrChange w:id="207" w:author="Maino Vieytes, Christian (NIH/NIA/IRP) [F]" w:date="2023-11-30T11:02:00Z">
              <w:rPr>
                <w:rFonts w:ascii="Times New Roman" w:hAnsi="Times New Roman" w:cs="Times New Roman"/>
              </w:rPr>
            </w:rPrChange>
          </w:rPr>
          <w:t>Patterns #2</w:t>
        </w:r>
        <w:r w:rsidR="00FC059F">
          <w:rPr>
            <w:rFonts w:ascii="Times New Roman" w:hAnsi="Times New Roman" w:cs="Times New Roman"/>
          </w:rPr>
          <w:t xml:space="preserve"> and </w:t>
        </w:r>
        <w:r w:rsidR="00FC059F" w:rsidRPr="00FC059F">
          <w:rPr>
            <w:rFonts w:ascii="Times New Roman" w:hAnsi="Times New Roman" w:cs="Times New Roman"/>
            <w:i/>
            <w:iCs/>
            <w:rPrChange w:id="208" w:author="Maino Vieytes, Christian (NIH/NIA/IRP) [F]" w:date="2023-11-30T11:02:00Z">
              <w:rPr>
                <w:rFonts w:ascii="Times New Roman" w:hAnsi="Times New Roman" w:cs="Times New Roman"/>
              </w:rPr>
            </w:rPrChange>
          </w:rPr>
          <w:t>#3</w:t>
        </w:r>
        <w:r w:rsidR="00FC059F">
          <w:rPr>
            <w:rFonts w:ascii="Times New Roman" w:hAnsi="Times New Roman" w:cs="Times New Roman"/>
          </w:rPr>
          <w:t xml:space="preserve">. </w:t>
        </w:r>
      </w:ins>
      <w:ins w:id="209" w:author="Maino Vieytes, Christian (NIH/NIA/IRP) [F]" w:date="2023-11-14T16:13:00Z">
        <w:r w:rsidR="008D3382">
          <w:rPr>
            <w:rFonts w:ascii="Times New Roman" w:hAnsi="Times New Roman" w:cs="Times New Roman"/>
          </w:rPr>
          <w:t xml:space="preserve">The </w:t>
        </w:r>
      </w:ins>
      <w:ins w:id="210" w:author="Maino Vieytes, Christian (NIH/NIA/IRP) [F]" w:date="2023-11-14T16:14:00Z">
        <w:r w:rsidR="008D3382">
          <w:rPr>
            <w:rFonts w:ascii="Times New Roman" w:hAnsi="Times New Roman" w:cs="Times New Roman"/>
          </w:rPr>
          <w:t xml:space="preserve">out-of-sample </w:t>
        </w:r>
      </w:ins>
      <w:ins w:id="211"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below) was performed on the </w:t>
        </w:r>
      </w:ins>
      <w:ins w:id="212" w:author="Maino Vieytes, Christian (NIH/NIA/IRP) [F]" w:date="2023-11-14T16:14:00Z">
        <w:r w:rsidR="008D3382">
          <w:rPr>
            <w:rFonts w:ascii="Times New Roman" w:hAnsi="Times New Roman" w:cs="Times New Roman"/>
          </w:rPr>
          <w:t>remaining</w:t>
        </w:r>
      </w:ins>
      <w:ins w:id="213"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xml:space="preserve">= </w:t>
        </w:r>
      </w:ins>
      <w:ins w:id="214" w:author="Maino Vieytes, Christian (NIH/NIA/IRP) [F]" w:date="2023-11-16T08:12:00Z">
        <w:r w:rsidR="00816E75">
          <w:rPr>
            <w:rFonts w:ascii="Times New Roman" w:hAnsi="Times New Roman" w:cs="Times New Roman"/>
          </w:rPr>
          <w:t>1745</w:t>
        </w:r>
      </w:ins>
      <w:ins w:id="215" w:author="Maino Vieytes, Christian (NIH/NIA/IRP) [F]" w:date="2023-11-16T08:13:00Z">
        <w:r w:rsidR="00816E75">
          <w:rPr>
            <w:rFonts w:ascii="Times New Roman" w:hAnsi="Times New Roman" w:cs="Times New Roman"/>
          </w:rPr>
          <w:t>—comprising 70% of the original sample</w:t>
        </w:r>
      </w:ins>
      <w:ins w:id="216" w:author="Maino Vieytes, Christian (NIH/NIA/IRP) [F]" w:date="2023-11-14T16:13:00Z">
        <w:r w:rsidR="008D3382">
          <w:rPr>
            <w:rFonts w:ascii="Times New Roman" w:hAnsi="Times New Roman" w:cs="Times New Roman"/>
          </w:rPr>
          <w:t>)</w:t>
        </w:r>
      </w:ins>
      <w:ins w:id="217" w:author="Maino Vieytes, Christian (NIH/NIA/IRP) [F]" w:date="2023-11-14T16:14:00Z">
        <w:r w:rsidR="008D3382">
          <w:rPr>
            <w:rFonts w:ascii="Times New Roman" w:hAnsi="Times New Roman" w:cs="Times New Roman"/>
          </w:rPr>
          <w:t xml:space="preserve"> of subjects</w:t>
        </w:r>
      </w:ins>
      <w:ins w:id="218" w:author="Maino Vieytes, Christian (NIH/NIA/IRP) [F]" w:date="2023-11-15T16:49:00Z">
        <w:r w:rsidR="00945C90">
          <w:rPr>
            <w:rFonts w:ascii="Times New Roman" w:hAnsi="Times New Roman" w:cs="Times New Roman"/>
          </w:rPr>
          <w:t xml:space="preserve"> (referred to as the “testing subsample” </w:t>
        </w:r>
      </w:ins>
      <w:ins w:id="219" w:author="Maino Vieytes, Christian (NIH/NIA/IRP) [F]" w:date="2023-11-30T16:22:00Z">
        <w:r w:rsidR="00A85C9E">
          <w:rPr>
            <w:rFonts w:ascii="Times New Roman" w:hAnsi="Times New Roman" w:cs="Times New Roman"/>
          </w:rPr>
          <w:t>henceforth</w:t>
        </w:r>
      </w:ins>
      <w:ins w:id="220" w:author="Maino Vieytes, Christian (NIH/NIA/IRP) [F]" w:date="2023-11-15T16:49:00Z">
        <w:r w:rsidR="00945C90">
          <w:rPr>
            <w:rFonts w:ascii="Times New Roman" w:hAnsi="Times New Roman" w:cs="Times New Roman"/>
          </w:rPr>
          <w:t>)</w:t>
        </w:r>
      </w:ins>
      <w:ins w:id="221" w:author="Maino Vieytes, Christian (NIH/NIA/IRP) [F]" w:date="2023-11-14T16:13:00Z">
        <w:r w:rsidR="008D3382">
          <w:rPr>
            <w:rFonts w:ascii="Times New Roman" w:hAnsi="Times New Roman" w:cs="Times New Roman"/>
          </w:rPr>
          <w:t xml:space="preserve">. </w:t>
        </w:r>
      </w:ins>
      <w:del w:id="222" w:author="Maino Vieytes, Christian (NIH/NIA/IRP) [F]" w:date="2023-11-19T08:42:00Z">
        <w:r w:rsidRPr="00C90B6F" w:rsidDel="00AC0C0D">
          <w:rPr>
            <w:rFonts w:ascii="Times New Roman" w:hAnsi="Times New Roman" w:cs="Times New Roman"/>
          </w:rPr>
          <w:delText xml:space="preserve">See </w:delText>
        </w:r>
        <w:r w:rsidR="005B16E9" w:rsidDel="00AC0C0D">
          <w:rPr>
            <w:rFonts w:ascii="Times New Roman" w:hAnsi="Times New Roman" w:cs="Times New Roman"/>
          </w:rPr>
          <w:delText>the</w:delText>
        </w:r>
      </w:del>
      <w:ins w:id="223" w:author="Maino Vieytes, Christian (NIH/NIA/IRP) [F]" w:date="2023-11-19T08:42:00Z">
        <w:r w:rsidR="00AC0C0D">
          <w:rPr>
            <w:rFonts w:ascii="Times New Roman" w:hAnsi="Times New Roman" w:cs="Times New Roman"/>
          </w:rPr>
          <w:t>The</w:t>
        </w:r>
      </w:ins>
      <w:r w:rsidR="005B16E9">
        <w:rPr>
          <w:rFonts w:ascii="Times New Roman" w:hAnsi="Times New Roman" w:cs="Times New Roman"/>
        </w:rPr>
        <w:t xml:space="preserve"> supplementary </w:t>
      </w:r>
      <w:ins w:id="224" w:author="Maino Vieytes, Christian (NIH/NIA/IRP) [F]" w:date="2023-11-19T08:42:00Z">
        <w:r w:rsidR="00AC0C0D">
          <w:rPr>
            <w:rFonts w:ascii="Times New Roman" w:hAnsi="Times New Roman" w:cs="Times New Roman"/>
          </w:rPr>
          <w:t xml:space="preserve">methods </w:t>
        </w:r>
      </w:ins>
      <w:r w:rsidR="005B16E9">
        <w:rPr>
          <w:rFonts w:ascii="Times New Roman" w:hAnsi="Times New Roman" w:cs="Times New Roman"/>
        </w:rPr>
        <w:t xml:space="preserve">file </w:t>
      </w:r>
      <w:ins w:id="225" w:author="Maino Vieytes, Christian (NIH/NIA/IRP) [F]" w:date="2023-11-19T08:42:00Z">
        <w:r w:rsidR="00AC0C0D">
          <w:rPr>
            <w:rFonts w:ascii="Times New Roman" w:hAnsi="Times New Roman" w:cs="Times New Roman"/>
          </w:rPr>
          <w:t xml:space="preserve">contains </w:t>
        </w:r>
      </w:ins>
      <w:del w:id="226" w:author="Maino Vieytes, Christian (NIH/NIA/IRP) [F]" w:date="2023-11-19T08:42:00Z">
        <w:r w:rsidR="005B16E9" w:rsidDel="00AC0C0D">
          <w:rPr>
            <w:rFonts w:ascii="Times New Roman" w:hAnsi="Times New Roman" w:cs="Times New Roman"/>
          </w:rPr>
          <w:delText xml:space="preserve">and </w:delText>
        </w:r>
        <w:r w:rsidRPr="00C90B6F" w:rsidDel="00AC0C0D">
          <w:rPr>
            <w:rFonts w:ascii="Times New Roman" w:hAnsi="Times New Roman" w:cs="Times New Roman"/>
          </w:rPr>
          <w:delText>Maino Vieytes et al. (2022) for an expanded narrative</w:delText>
        </w:r>
      </w:del>
      <w:ins w:id="227" w:author="Maino Vieytes, Christian (NIH/NIA/IRP) [F]" w:date="2023-11-19T08:42:00Z">
        <w:r w:rsidR="00AC0C0D">
          <w:rPr>
            <w:rFonts w:ascii="Times New Roman" w:hAnsi="Times New Roman" w:cs="Times New Roman"/>
          </w:rPr>
          <w:t>additional details</w:t>
        </w:r>
      </w:ins>
      <w:r w:rsidRPr="00C90B6F">
        <w:rPr>
          <w:rFonts w:ascii="Times New Roman" w:hAnsi="Times New Roman" w:cs="Times New Roman"/>
        </w:rPr>
        <w:t xml:space="preserve"> </w:t>
      </w:r>
      <w:del w:id="228" w:author="Maino Vieytes, Christian (NIH/NIA/IRP) [F]" w:date="2023-11-19T08:43:00Z">
        <w:r w:rsidRPr="00C90B6F" w:rsidDel="00AC0C0D">
          <w:rPr>
            <w:rFonts w:ascii="Times New Roman" w:hAnsi="Times New Roman" w:cs="Times New Roman"/>
          </w:rPr>
          <w:delText xml:space="preserve">on </w:delText>
        </w:r>
      </w:del>
      <w:ins w:id="229" w:author="Maino Vieytes, Christian (NIH/NIA/IRP) [F]" w:date="2023-11-19T08:43:00Z">
        <w:r w:rsidR="00AC0C0D">
          <w:rPr>
            <w:rFonts w:ascii="Times New Roman" w:hAnsi="Times New Roman" w:cs="Times New Roman"/>
          </w:rPr>
          <w:t>about</w:t>
        </w:r>
        <w:r w:rsidR="00AC0C0D" w:rsidRPr="00C90B6F">
          <w:rPr>
            <w:rFonts w:ascii="Times New Roman" w:hAnsi="Times New Roman" w:cs="Times New Roman"/>
          </w:rPr>
          <w:t xml:space="preserve"> </w:t>
        </w:r>
      </w:ins>
      <w:r w:rsidRPr="00C90B6F">
        <w:rPr>
          <w:rFonts w:ascii="Times New Roman" w:hAnsi="Times New Roman" w:cs="Times New Roman"/>
        </w:rPr>
        <w:t>these procedures</w:t>
      </w:r>
      <w:ins w:id="230" w:author="Maino Vieytes, Christian (NIH/NIA/IRP) [F]" w:date="2023-11-19T08:43:00Z">
        <w:r w:rsidR="00AC0C0D">
          <w:rPr>
            <w:rFonts w:ascii="Times New Roman" w:hAnsi="Times New Roman" w:cs="Times New Roman"/>
          </w:rPr>
          <w:t xml:space="preserve">. </w:t>
        </w:r>
      </w:ins>
      <w:del w:id="231" w:author="Maino Vieytes, Christian (NIH/NIA/IRP) [F]" w:date="2023-11-19T08:43:00Z">
        <w:r w:rsidRPr="00C90B6F" w:rsidDel="00AC0C0D">
          <w:rPr>
            <w:rFonts w:ascii="Times New Roman" w:hAnsi="Times New Roman" w:cs="Times New Roman"/>
          </w:rPr>
          <w:delText xml:space="preserve"> and a discussion of the component retention process for the PCA </w:delText>
        </w:r>
        <w:r w:rsidRPr="00C90B6F" w:rsidDel="00AC0C0D">
          <w:rPr>
            <w:rFonts w:ascii="Times New Roman" w:hAnsi="Times New Roman" w:cs="Times New Roman"/>
          </w:rPr>
          <w:fldChar w:fldCharType="begin"/>
        </w:r>
        <w:r w:rsidR="00555C35" w:rsidDel="00AC0C0D">
          <w:rPr>
            <w:rFonts w:ascii="Times New Roman" w:hAnsi="Times New Roman" w:cs="Times New Roman"/>
          </w:rPr>
          <w:delInstrText xml:space="preserve"> ADDIN ZOTERO_ITEM CSL_CITATION {"citationID":"6vJRQApU","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AC0C0D">
          <w:rPr>
            <w:rFonts w:ascii="Times New Roman" w:hAnsi="Times New Roman" w:cs="Times New Roman"/>
          </w:rPr>
          <w:fldChar w:fldCharType="separate"/>
        </w:r>
        <w:r w:rsidR="00372469" w:rsidDel="00AC0C0D">
          <w:rPr>
            <w:rFonts w:ascii="Times New Roman" w:hAnsi="Times New Roman" w:cs="Times New Roman"/>
            <w:noProof/>
          </w:rPr>
          <w:delText>[11]</w:delText>
        </w:r>
        <w:r w:rsidRPr="00C90B6F" w:rsidDel="00AC0C0D">
          <w:rPr>
            <w:rFonts w:ascii="Times New Roman" w:hAnsi="Times New Roman" w:cs="Times New Roman"/>
          </w:rPr>
          <w:fldChar w:fldCharType="end"/>
        </w:r>
        <w:r w:rsidRPr="00C90B6F" w:rsidDel="00AC0C0D">
          <w:rPr>
            <w:rFonts w:ascii="Times New Roman" w:hAnsi="Times New Roman" w:cs="Times New Roman"/>
          </w:rPr>
          <w:delText xml:space="preserve">. </w:delText>
        </w:r>
      </w:del>
      <w:r w:rsidRPr="00C90B6F">
        <w:rPr>
          <w:rFonts w:ascii="Times New Roman" w:hAnsi="Times New Roman" w:cs="Times New Roman"/>
        </w:rPr>
        <w:t xml:space="preserve">For the sake of comparison, we also computed Healthy Eating Index 2015 (HEI-2015) scores and incorporated them into all </w:t>
      </w:r>
      <w:del w:id="232" w:author="Maino Vieytes, Christian (NIH/NIA/IRP) [F]" w:date="2023-11-30T16:24:00Z">
        <w:r w:rsidRPr="00C90B6F" w:rsidDel="00A85C9E">
          <w:rPr>
            <w:rFonts w:ascii="Times New Roman" w:hAnsi="Times New Roman" w:cs="Times New Roman"/>
          </w:rPr>
          <w:delText xml:space="preserve">of the </w:delText>
        </w:r>
      </w:del>
      <w:r w:rsidRPr="00C90B6F">
        <w:rPr>
          <w:rFonts w:ascii="Times New Roman" w:hAnsi="Times New Roman" w:cs="Times New Roman"/>
        </w:rPr>
        <w:t xml:space="preserve">subsequent analyse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9XrVGRdz","properties":{"formattedCitation":"[15, 16]","plainCitation":"[15, 16]","noteIndex":0},"citationItems":[{"id":"ScL1xyFU/4oW6oLDo","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ScL1xyFU/UinKw1jk","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15, 16]</w:t>
      </w:r>
      <w:r w:rsidRPr="00C90B6F">
        <w:rPr>
          <w:rFonts w:ascii="Times New Roman" w:hAnsi="Times New Roman" w:cs="Times New Roman"/>
        </w:rPr>
        <w:fldChar w:fldCharType="end"/>
      </w:r>
      <w:r w:rsidRPr="00C90B6F">
        <w:rPr>
          <w:rFonts w:ascii="Times New Roman" w:hAnsi="Times New Roman" w:cs="Times New Roman"/>
        </w:rPr>
        <w:t>.</w:t>
      </w:r>
      <w:ins w:id="233" w:author="Maino Vieytes, Christian (NIH/NIA/IRP) [F]" w:date="2023-11-15T16:53:00Z">
        <w:r w:rsidR="00555C35">
          <w:rPr>
            <w:rFonts w:ascii="Times New Roman" w:hAnsi="Times New Roman" w:cs="Times New Roman"/>
          </w:rPr>
          <w:t xml:space="preserve"> The dietary patterns scores generated with PCA and the HEI-2015 scores were energy-adjusted using the residual meth</w:t>
        </w:r>
      </w:ins>
      <w:ins w:id="234" w:author="Maino Vieytes, Christian (NIH/NIA/IRP) [F]" w:date="2023-11-15T16:54:00Z">
        <w:r w:rsidR="00555C35">
          <w:rPr>
            <w:rFonts w:ascii="Times New Roman" w:hAnsi="Times New Roman" w:cs="Times New Roman"/>
          </w:rPr>
          <w:t xml:space="preserve">od </w:t>
        </w:r>
      </w:ins>
      <w:r w:rsidR="00555C35">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yHvjjuDs","properties":{"formattedCitation":"[14]","plainCitation":"[14]","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CC356E">
        <w:rPr>
          <w:rFonts w:ascii="Times New Roman" w:hAnsi="Times New Roman" w:cs="Times New Roman"/>
          <w:noProof/>
        </w:rPr>
        <w:t>[14]</w:t>
      </w:r>
      <w:r w:rsidR="00555C35">
        <w:rPr>
          <w:rFonts w:ascii="Times New Roman" w:hAnsi="Times New Roman" w:cs="Times New Roman"/>
        </w:rPr>
        <w:fldChar w:fldCharType="end"/>
      </w:r>
      <w:ins w:id="235" w:author="Maino Vieytes, Christian (NIH/NIA/IRP) [F]" w:date="2023-11-15T16:54:00Z">
        <w:r w:rsidR="00555C35">
          <w:rPr>
            <w:rFonts w:ascii="Times New Roman" w:hAnsi="Times New Roman" w:cs="Times New Roman"/>
          </w:rPr>
          <w:t xml:space="preserve">. </w:t>
        </w:r>
      </w:ins>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7BBF77A4"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WzGe0Tps","properties":{"formattedCitation":"[17]","plainCitation":"[17]","noteIndex":0},"citationItems":[{"id":"ScL1xyFU/mjV3ky5N","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rPr>
        <w:t>[17]</w:t>
      </w:r>
      <w:r w:rsidRPr="00C90B6F">
        <w:rPr>
          <w:rFonts w:ascii="Times New Roman" w:hAnsi="Times New Roman" w:cs="Times New Roman"/>
        </w:rPr>
        <w:fldChar w:fldCharType="end"/>
      </w:r>
      <w:r w:rsidRPr="00C90B6F">
        <w:rPr>
          <w:rFonts w:ascii="Times New Roman" w:hAnsi="Times New Roman" w:cs="Times New Roman"/>
        </w:rPr>
        <w:t>. We computed time since diagnosis</w:t>
      </w:r>
      <w:ins w:id="236" w:author="Maino Vieytes, Christian (NIH/NIA/IRP) [F]" w:date="2023-11-15T16:51:00Z">
        <w:r w:rsidR="00366989">
          <w:rPr>
            <w:rFonts w:ascii="Times New Roman" w:hAnsi="Times New Roman" w:cs="Times New Roman"/>
          </w:rPr>
          <w:t xml:space="preserve">, </w:t>
        </w:r>
        <w:r w:rsidR="00366989" w:rsidRPr="00C90B6F">
          <w:rPr>
            <w:rFonts w:ascii="Times New Roman" w:hAnsi="Times New Roman" w:cs="Times New Roman"/>
          </w:rPr>
          <w:t>defined as the difference between the age at the time of the survey and the age at the first cancer diagnosis</w:t>
        </w:r>
        <w:r w:rsidR="00366989">
          <w:rPr>
            <w:rFonts w:ascii="Times New Roman" w:hAnsi="Times New Roman" w:cs="Times New Roman"/>
          </w:rPr>
          <w:t>,</w:t>
        </w:r>
      </w:ins>
      <w:r w:rsidRPr="00C90B6F">
        <w:rPr>
          <w:rFonts w:ascii="Times New Roman" w:hAnsi="Times New Roman" w:cs="Times New Roman"/>
        </w:rPr>
        <w:t xml:space="preserve">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XbtQmxBc","properties":{"formattedCitation":"[18, 19]","plainCitation":"[18, 19]","noteIndex":0},"citationItems":[{"id":"ScL1xyFU/ZgFEKaQv","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ScL1xyFU/APzxhfxJ","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kern w:val="0"/>
        </w:rPr>
        <w:t>[18, 19]</w:t>
      </w:r>
      <w:r w:rsidRPr="00C90B6F">
        <w:rPr>
          <w:rFonts w:ascii="Times New Roman" w:hAnsi="Times New Roman" w:cs="Times New Roman"/>
        </w:rPr>
        <w:fldChar w:fldCharType="end"/>
      </w:r>
      <w:r w:rsidRPr="00C90B6F">
        <w:rPr>
          <w:rFonts w:ascii="Times New Roman" w:hAnsi="Times New Roman" w:cs="Times New Roman"/>
        </w:rPr>
        <w:t>. Data were right-censored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237" w:author="Maino Vieytes, Christian (NIH/NIA/IRP) [F]" w:date="2023-11-14T16:22:00Z">
        <w:r w:rsidR="00DE0E08">
          <w:rPr>
            <w:rFonts w:ascii="Times New Roman" w:hAnsi="Times New Roman" w:cs="Times New Roman"/>
          </w:rPr>
          <w:t>.</w:t>
        </w:r>
      </w:ins>
      <w:del w:id="238"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D9332FF"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ins w:id="239" w:author="Maino Vieytes, Christian (NIH/NIA/IRP) [F]" w:date="2023-12-01T15:26:00Z">
        <w:r w:rsidR="008640CA" w:rsidRPr="008640CA">
          <w:rPr>
            <w:rFonts w:ascii="Times New Roman" w:hAnsi="Times New Roman" w:cs="Times New Roman"/>
            <w:i/>
            <w:iCs/>
            <w:rPrChange w:id="240" w:author="Maino Vieytes, Christian (NIH/NIA/IRP) [F]" w:date="2023-12-01T15:27:00Z">
              <w:rPr>
                <w:rFonts w:ascii="Times New Roman" w:hAnsi="Times New Roman" w:cs="Times New Roman"/>
              </w:rPr>
            </w:rPrChange>
          </w:rPr>
          <w:t>Mexican-American</w:t>
        </w:r>
        <w:r w:rsidR="008640CA">
          <w:rPr>
            <w:rFonts w:ascii="Times New Roman" w:hAnsi="Times New Roman" w:cs="Times New Roman"/>
          </w:rPr>
          <w:t xml:space="preserve">, </w:t>
        </w:r>
        <w:r w:rsidR="008640CA" w:rsidRPr="008640CA">
          <w:rPr>
            <w:rFonts w:ascii="Times New Roman" w:hAnsi="Times New Roman" w:cs="Times New Roman"/>
            <w:i/>
            <w:iCs/>
            <w:rPrChange w:id="241" w:author="Maino Vieytes, Christian (NIH/NIA/IRP) [F]" w:date="2023-12-01T15:27:00Z">
              <w:rPr>
                <w:rFonts w:ascii="Times New Roman" w:hAnsi="Times New Roman" w:cs="Times New Roman"/>
              </w:rPr>
            </w:rPrChange>
          </w:rPr>
          <w:t>Other Hispanic</w:t>
        </w:r>
        <w:r w:rsidR="008640CA">
          <w:rPr>
            <w:rFonts w:ascii="Times New Roman" w:hAnsi="Times New Roman" w:cs="Times New Roman"/>
          </w:rPr>
          <w:t xml:space="preserve">, </w:t>
        </w:r>
      </w:ins>
      <w:r w:rsidRPr="00C90B6F">
        <w:rPr>
          <w:rFonts w:ascii="Times New Roman" w:hAnsi="Times New Roman" w:cs="Times New Roman"/>
          <w:i/>
          <w:iCs/>
        </w:rPr>
        <w:t>non-Hispanic White</w:t>
      </w:r>
      <w:ins w:id="242" w:author="Maino Vieytes, Christian (NIH/NIA/IRP) [F]" w:date="2023-12-01T15:26:00Z">
        <w:r w:rsidR="008640CA">
          <w:rPr>
            <w:rFonts w:ascii="Times New Roman" w:hAnsi="Times New Roman" w:cs="Times New Roman"/>
            <w:i/>
            <w:iCs/>
          </w:rPr>
          <w:t xml:space="preserve">, non-Hispanic Black, </w:t>
        </w:r>
        <w:r w:rsidR="008640CA" w:rsidRPr="008640CA">
          <w:rPr>
            <w:rFonts w:ascii="Times New Roman" w:hAnsi="Times New Roman" w:cs="Times New Roman"/>
            <w:rPrChange w:id="243" w:author="Maino Vieytes, Christian (NIH/NIA/IRP) [F]" w:date="2023-12-01T15:27:00Z">
              <w:rPr>
                <w:rFonts w:ascii="Times New Roman" w:hAnsi="Times New Roman" w:cs="Times New Roman"/>
                <w:i/>
                <w:iCs/>
              </w:rPr>
            </w:rPrChange>
          </w:rPr>
          <w:t>and</w:t>
        </w:r>
        <w:r w:rsidR="008640CA">
          <w:rPr>
            <w:rFonts w:ascii="Times New Roman" w:hAnsi="Times New Roman" w:cs="Times New Roman"/>
            <w:i/>
            <w:iCs/>
          </w:rPr>
          <w:t xml:space="preserve"> Other/Multiracial</w:t>
        </w:r>
      </w:ins>
      <w:del w:id="244" w:author="Maino Vieytes, Christian (NIH/NIA/IRP) [F]" w:date="2023-12-01T15:25:00Z">
        <w:r w:rsidRPr="00C90B6F" w:rsidDel="008640CA">
          <w:rPr>
            <w:rFonts w:ascii="Times New Roman" w:hAnsi="Times New Roman" w:cs="Times New Roman"/>
          </w:rPr>
          <w:delText xml:space="preserve"> and </w:delText>
        </w:r>
        <w:r w:rsidRPr="00C90B6F" w:rsidDel="008640CA">
          <w:rPr>
            <w:rFonts w:ascii="Times New Roman" w:hAnsi="Times New Roman" w:cs="Times New Roman"/>
            <w:i/>
            <w:iCs/>
          </w:rPr>
          <w:delText>other</w:delText>
        </w:r>
      </w:del>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w:t>
      </w:r>
      <w:del w:id="245" w:author="Maino Vieytes, Christian (NIH/NIA/IRP) [F]" w:date="2023-11-30T11:18:00Z">
        <w:r w:rsidRPr="00C90B6F" w:rsidDel="008B007F">
          <w:rPr>
            <w:rFonts w:ascii="Times New Roman" w:hAnsi="Times New Roman" w:cs="Times New Roman"/>
          </w:rPr>
          <w:delText>—for 1999-2004</w:delText>
        </w:r>
      </w:del>
      <w:r w:rsidRPr="00C90B6F">
        <w:rPr>
          <w:rFonts w:ascii="Times New Roman" w:hAnsi="Times New Roman" w:cs="Times New Roman"/>
        </w:rPr>
        <w:t>).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not currently smoking but with a lifetime history of ≥</w:t>
      </w:r>
      <w:ins w:id="246"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 xml:space="preserve">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w:t>
      </w:r>
      <w:ins w:id="247"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del w:id="248" w:author="Maino Vieytes, Christian (NIH/NIA/IRP) [F]" w:date="2023-12-01T15:28:00Z">
        <w:r w:rsidRPr="00C90B6F" w:rsidDel="008640CA">
          <w:rPr>
            <w:rFonts w:ascii="Times New Roman" w:hAnsi="Times New Roman" w:cs="Times New Roman"/>
            <w:i/>
            <w:iCs/>
          </w:rPr>
          <w:delText xml:space="preserve">measured as </w:delText>
        </w:r>
      </w:del>
      <w:r w:rsidRPr="00C90B6F">
        <w:rPr>
          <w:rFonts w:ascii="Times New Roman" w:hAnsi="Times New Roman" w:cs="Times New Roman"/>
          <w:i/>
          <w:iCs/>
        </w:rPr>
        <w:t>weekly MET minutes</w:t>
      </w:r>
      <w:r w:rsidRPr="00C90B6F">
        <w:rPr>
          <w:rFonts w:ascii="Times New Roman" w:hAnsi="Times New Roman" w:cs="Times New Roman"/>
        </w:rPr>
        <w:t>). These data were obtained from the Smoking Questionnaire (SMQ), 24-hour recalls, and physical activity questionnaires (PAQ and PAQIAF</w:t>
      </w:r>
      <w:del w:id="249" w:author="Maino Vieytes, Christian (NIH/NIA/IRP) [F]" w:date="2023-11-30T16:26:00Z">
        <w:r w:rsidRPr="00C90B6F" w:rsidDel="00A85C9E">
          <w:rPr>
            <w:rFonts w:ascii="Times New Roman" w:hAnsi="Times New Roman" w:cs="Times New Roman"/>
          </w:rPr>
          <w:delText>), respectively</w:delText>
        </w:r>
      </w:del>
      <w:ins w:id="250" w:author="Maino Vieytes, Christian (NIH/NIA/IRP) [F]" w:date="2023-11-30T16:26:00Z">
        <w:r w:rsidR="00A85C9E">
          <w:rPr>
            <w:rFonts w:ascii="Times New Roman" w:hAnsi="Times New Roman" w:cs="Times New Roman"/>
          </w:rPr>
          <w:t>)</w:t>
        </w:r>
      </w:ins>
      <w:r w:rsidRPr="00C90B6F">
        <w:rPr>
          <w:rFonts w:ascii="Times New Roman" w:hAnsi="Times New Roman" w:cs="Times New Roman"/>
        </w:rPr>
        <w:t>. Health-related covariates included the Charlson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measured during the physical examination</w:t>
      </w:r>
      <w:ins w:id="251" w:author="Maino Vieytes, Christian (NIH/NIA/IRP) [F]" w:date="2023-12-01T15:32:00Z">
        <w:r w:rsidR="008640CA">
          <w:rPr>
            <w:rFonts w:ascii="Times New Roman" w:hAnsi="Times New Roman" w:cs="Times New Roman"/>
          </w:rPr>
          <w:t xml:space="preserve"> </w:t>
        </w:r>
      </w:ins>
      <w:r w:rsidR="008640CA">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7O8hu0ru","properties":{"formattedCitation":"[20]","plainCitation":"[20]","noteIndex":0},"citationItems":[{"id":46,"uris":["http://zotero.org/users/local/1mtZUsss/items/YAY99J24"],"itemData":{"id":46,"type":"article-journal","abstract":"BACKGROUND: With the rising incidence of chronic diseases, and the increase of aging population has led to multimorbidity a serious public health problem. The aim of this study was to explore the association between metal exposures and Charlson comorbidity index (CCI), which will provide valuable information for improving quality of life and reducing mortality.\nMETHODS: The study sample consists of three continuous cycles (2011-2016) of the National Health and Nutrition Examination Survey (NHANES), and 4901 eligible subjects were included in the study. Zero-inflated negative binomial (ZINB) model was utilized to investigate the effects in metal exposures on CCI, which includes spot urine (arsenic, mercury, and cadmium), whole blood (manganese, selenium, and lead), and serum (copper and zinc).\nRESULTS: In count part (CCI ≥ 0), holding other variables constant, the expected change in CCI for a one-unit increase in blood selenium is 0.997 (RR = 0.997, p = 0.017). In logit part (CCI = 0), the log odds of having CCI equals zero would increase by 0.659, 1.073, and 0.963 for every additional urinary cadmium (OR = 0.659, p = 0.007), blood lead (OR = 1.073, p = 0.023), blood manganese (OR = 0.963, p = 0.025), respectively.\nCONCLUSIONS: Our findings indicated that cadmium and manganese were likely to increase mortality. Inversely, selenium and lead might be positive on people's health. The findings may be extremely essential for preventing diseases and improving life quality.","container-title":"Biological Trace Element Research","DOI":"10.1007/s12011-020-02331-4","ISSN":"1559-0720","issue":"6","journalAbbreviation":"Biol Trace Elem Res","language":"eng","note":"PMID: 32816137","page":"2104-2111","source":"PubMed","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8640CA">
        <w:rPr>
          <w:rFonts w:ascii="Times New Roman" w:hAnsi="Times New Roman" w:cs="Times New Roman"/>
        </w:rPr>
        <w:fldChar w:fldCharType="separate"/>
      </w:r>
      <w:r w:rsidR="008640CA">
        <w:rPr>
          <w:rFonts w:ascii="Times New Roman" w:hAnsi="Times New Roman" w:cs="Times New Roman"/>
          <w:noProof/>
        </w:rPr>
        <w:t>[20]</w:t>
      </w:r>
      <w:r w:rsidR="008640CA">
        <w:rPr>
          <w:rFonts w:ascii="Times New Roman" w:hAnsi="Times New Roman" w:cs="Times New Roman"/>
        </w:rPr>
        <w:fldChar w:fldCharType="end"/>
      </w:r>
      <w:r w:rsidRPr="00C90B6F">
        <w:rPr>
          <w:rFonts w:ascii="Times New Roman" w:hAnsi="Times New Roman" w:cs="Times New Roman"/>
        </w:rPr>
        <w:t xml:space="preserve">.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4oJcMm9V","properties":{"formattedCitation":"[21]","plainCitation":"[21]","noteIndex":0},"citationItems":[{"id":"ScL1xyFU/rwmbo17n","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21]</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w:t>
      </w:r>
      <w:del w:id="252" w:author="Maino Vieytes, Christian (NIH/NIA/IRP) [F]" w:date="2023-11-15T16:51:00Z">
        <w:r w:rsidRPr="00C90B6F" w:rsidDel="00366989">
          <w:rPr>
            <w:rFonts w:ascii="Times New Roman" w:hAnsi="Times New Roman" w:cs="Times New Roman"/>
          </w:rPr>
          <w:delText>, and the time since diagnosis was defined as the difference between the age at the time of the survey and the age at the first cancer diagnosis</w:delText>
        </w:r>
      </w:del>
      <w:r w:rsidRPr="00C90B6F">
        <w:rPr>
          <w:rFonts w:ascii="Times New Roman" w:hAnsi="Times New Roman" w:cs="Times New Roman"/>
        </w:rPr>
        <w:t>.</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010ABCA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We assessed the relationship between diet quality measures and all-cause and cause-specific mortality</w:t>
      </w:r>
      <w:del w:id="253" w:author="Maino Vieytes, Christian (NIH/NIA/IRP) [F]" w:date="2023-11-30T16:27:00Z">
        <w:r w:rsidRPr="00C90B6F" w:rsidDel="00A85C9E">
          <w:rPr>
            <w:rFonts w:ascii="Times New Roman" w:hAnsi="Times New Roman" w:cs="Times New Roman"/>
          </w:rPr>
          <w:delText xml:space="preserve"> using Cox Proportional Hazards models</w:delText>
        </w:r>
      </w:del>
      <w:ins w:id="254" w:author="Maino Vieytes, Christian (NIH/NIA/IRP) [F]" w:date="2023-11-30T16:28:00Z">
        <w:r w:rsidR="00A85C9E">
          <w:rPr>
            <w:rFonts w:ascii="Times New Roman" w:hAnsi="Times New Roman" w:cs="Times New Roman"/>
          </w:rPr>
          <w:t xml:space="preserve"> in</w:t>
        </w:r>
      </w:ins>
      <w:del w:id="255" w:author="Maino Vieytes, Christian (NIH/NIA/IRP) [F]" w:date="2023-11-30T16:28:00Z">
        <w:r w:rsidRPr="00C90B6F" w:rsidDel="00A85C9E">
          <w:rPr>
            <w:rFonts w:ascii="Times New Roman" w:hAnsi="Times New Roman" w:cs="Times New Roman"/>
          </w:rPr>
          <w:delText xml:space="preserve">. </w:delText>
        </w:r>
      </w:del>
      <w:ins w:id="256" w:author="Maino Vieytes, Christian (NIH/NIA/IRP) [F]" w:date="2023-11-14T16:16:00Z">
        <w:r w:rsidR="008D3382">
          <w:rPr>
            <w:rFonts w:ascii="Times New Roman" w:hAnsi="Times New Roman" w:cs="Times New Roman"/>
          </w:rPr>
          <w:t xml:space="preserve"> an out-of</w:t>
        </w:r>
      </w:ins>
      <w:ins w:id="257" w:author="Maino Vieytes, Christian (NIH/NIA/IRP) [F]" w:date="2023-11-14T16:17:00Z">
        <w:r w:rsidR="008D3382">
          <w:rPr>
            <w:rFonts w:ascii="Times New Roman" w:hAnsi="Times New Roman" w:cs="Times New Roman"/>
          </w:rPr>
          <w:t xml:space="preserve">-sample validation analysis </w:t>
        </w:r>
      </w:ins>
      <w:ins w:id="258" w:author="Maino Vieytes, Christian (NIH/NIA/IRP) [F]" w:date="2023-11-30T16:28:00Z">
        <w:r w:rsidR="00A85C9E" w:rsidRPr="00C90B6F">
          <w:rPr>
            <w:rFonts w:ascii="Times New Roman" w:hAnsi="Times New Roman" w:cs="Times New Roman"/>
          </w:rPr>
          <w:t>using Cox Proportional Hazards models</w:t>
        </w:r>
        <w:r w:rsidR="00A85C9E">
          <w:rPr>
            <w:rFonts w:ascii="Times New Roman" w:hAnsi="Times New Roman" w:cs="Times New Roman"/>
          </w:rPr>
          <w:t xml:space="preserve"> </w:t>
        </w:r>
      </w:ins>
      <w:ins w:id="259" w:author="Maino Vieytes, Christian (NIH/NIA/IRP) [F]" w:date="2023-11-14T16:17:00Z">
        <w:r w:rsidR="008D3382">
          <w:rPr>
            <w:rFonts w:ascii="Times New Roman" w:hAnsi="Times New Roman" w:cs="Times New Roman"/>
          </w:rPr>
          <w:t xml:space="preserve">performed on the </w:t>
        </w:r>
        <w:r w:rsidR="008D3382">
          <w:rPr>
            <w:rFonts w:ascii="Times New Roman" w:hAnsi="Times New Roman" w:cs="Times New Roman"/>
            <w:i/>
            <w:iCs/>
          </w:rPr>
          <w:t xml:space="preserve">n </w:t>
        </w:r>
        <w:r w:rsidR="008D3382">
          <w:rPr>
            <w:rFonts w:ascii="Times New Roman" w:hAnsi="Times New Roman" w:cs="Times New Roman"/>
          </w:rPr>
          <w:t>= 1</w:t>
        </w:r>
      </w:ins>
      <w:ins w:id="260" w:author="Maino Vieytes, Christian (NIH/NIA/IRP) [F]" w:date="2023-11-16T17:13:00Z">
        <w:r w:rsidR="00837ED6">
          <w:rPr>
            <w:rFonts w:ascii="Times New Roman" w:hAnsi="Times New Roman" w:cs="Times New Roman"/>
          </w:rPr>
          <w:t>745</w:t>
        </w:r>
      </w:ins>
      <w:ins w:id="261" w:author="Maino Vieytes, Christian (NIH/NIA/IRP) [F]" w:date="2023-11-14T16:17:00Z">
        <w:r w:rsidR="008D3382">
          <w:rPr>
            <w:rFonts w:ascii="Times New Roman" w:hAnsi="Times New Roman" w:cs="Times New Roman"/>
          </w:rPr>
          <w:t xml:space="preserve"> subjects not used to extract the dietary patterns</w:t>
        </w:r>
      </w:ins>
      <w:ins w:id="262" w:author="Maino Vieytes, Christian (NIH/NIA/IRP) [F]" w:date="2023-11-19T08:43:00Z">
        <w:r w:rsidR="00AC0C0D">
          <w:rPr>
            <w:rFonts w:ascii="Times New Roman" w:hAnsi="Times New Roman" w:cs="Times New Roman"/>
          </w:rPr>
          <w:t xml:space="preserve"> (Figure 1)</w:t>
        </w:r>
      </w:ins>
      <w:ins w:id="263" w:author="Maino Vieytes, Christian (NIH/NIA/IRP) [F]" w:date="2023-11-14T16:17:00Z">
        <w:r w:rsidR="008D3382">
          <w:rPr>
            <w:rFonts w:ascii="Times New Roman" w:hAnsi="Times New Roman" w:cs="Times New Roman"/>
          </w:rPr>
          <w:t>.</w:t>
        </w:r>
      </w:ins>
      <w:ins w:id="264"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79A87E62"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del w:id="265" w:author="Maino Vieytes, Christian (NIH/NIA/IRP) [F]" w:date="2023-11-16T17:12:00Z">
        <w:r w:rsidRPr="00C90B6F" w:rsidDel="00837ED6">
          <w:rPr>
            <w:rFonts w:ascii="Times New Roman" w:eastAsiaTheme="minorEastAsia" w:hAnsi="Times New Roman" w:cs="Times New Roman"/>
          </w:rPr>
          <w:delText xml:space="preserve">4 </w:delText>
        </w:r>
      </w:del>
      <w:ins w:id="266" w:author="Maino Vieytes, Christian (NIH/NIA/IRP) [F]" w:date="2023-11-16T17:12:00Z">
        <w:r w:rsidR="00837ED6">
          <w:rPr>
            <w:rFonts w:ascii="Times New Roman" w:eastAsiaTheme="minorEastAsia" w:hAnsi="Times New Roman" w:cs="Times New Roman"/>
          </w:rPr>
          <w:t>3</w:t>
        </w:r>
        <w:r w:rsidR="00837ED6"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m:t>
        </m:r>
        <m:r>
          <w:del w:id="267" w:author="Maino Vieytes, Christian (NIH/NIA/IRP) [F]" w:date="2023-11-16T17:12:00Z">
            <w:rPr>
              <w:rFonts w:ascii="Cambria Math" w:eastAsiaTheme="minorEastAsia" w:hAnsi="Cambria Math" w:cs="Times New Roman"/>
            </w:rPr>
            <m:t>4</m:t>
          </w:del>
        </m:r>
        <m:r>
          <w:ins w:id="268" w:author="Maino Vieytes, Christian (NIH/NIA/IRP) [F]" w:date="2023-11-16T17:12:00Z">
            <w:rPr>
              <w:rFonts w:ascii="Cambria Math" w:eastAsiaTheme="minorEastAsia" w:hAnsi="Cambria Math" w:cs="Times New Roman"/>
            </w:rPr>
            <m:t>3</m:t>
          </w:ins>
        </m:r>
      </m:oMath>
      <w:r w:rsidRPr="00C90B6F">
        <w:rPr>
          <w:rFonts w:ascii="Times New Roman" w:eastAsiaTheme="minorEastAsia" w:hAnsi="Times New Roman" w:cs="Times New Roman"/>
        </w:rPr>
        <w:t xml:space="preserve"> basis functions (see </w:t>
      </w:r>
      <w:ins w:id="269" w:author="Maino Vieytes, Christian (NIH/NIA/IRP) [F]" w:date="2023-11-30T16:29:00Z">
        <w:r w:rsidR="00B0304D">
          <w:rPr>
            <w:rFonts w:ascii="Times New Roman" w:eastAsiaTheme="minorEastAsia" w:hAnsi="Times New Roman" w:cs="Times New Roman"/>
          </w:rPr>
          <w:t xml:space="preserve">the </w:t>
        </w:r>
      </w:ins>
      <w:r w:rsidRPr="00C90B6F">
        <w:rPr>
          <w:rFonts w:ascii="Times New Roman" w:eastAsiaTheme="minorEastAsia" w:hAnsi="Times New Roman" w:cs="Times New Roman"/>
        </w:rPr>
        <w:t xml:space="preserve">supplementary </w:t>
      </w:r>
      <w:del w:id="270" w:author="Maino Vieytes, Christian (NIH/NIA/IRP) [F]" w:date="2023-11-19T08:44:00Z">
        <w:r w:rsidRPr="00C90B6F" w:rsidDel="00AC0C0D">
          <w:rPr>
            <w:rFonts w:ascii="Times New Roman" w:eastAsiaTheme="minorEastAsia" w:hAnsi="Times New Roman" w:cs="Times New Roman"/>
          </w:rPr>
          <w:delText>materials</w:delText>
        </w:r>
      </w:del>
      <w:ins w:id="271" w:author="Maino Vieytes, Christian (NIH/NIA/IRP) [F]" w:date="2023-11-19T08:44:00Z">
        <w:r w:rsidR="00AC0C0D">
          <w:rPr>
            <w:rFonts w:ascii="Times New Roman" w:eastAsiaTheme="minorEastAsia" w:hAnsi="Times New Roman" w:cs="Times New Roman"/>
          </w:rPr>
          <w:t>methods file</w:t>
        </w:r>
      </w:ins>
      <w:r w:rsidRPr="00C90B6F">
        <w:rPr>
          <w:rFonts w:ascii="Times New Roman" w:eastAsiaTheme="minorEastAsia" w:hAnsi="Times New Roman" w:cs="Times New Roman"/>
        </w:rPr>
        <w:t xml:space="preserve">) for a natural cubic spline. The model fit using Equation 4 used </w:t>
      </w:r>
      <w:del w:id="272" w:author="Maino Vieytes, Christian (NIH/NIA/IRP) [F]" w:date="2023-11-19T08:44:00Z">
        <w:r w:rsidRPr="00C90B6F" w:rsidDel="00AC0C0D">
          <w:rPr>
            <w:rFonts w:ascii="Times New Roman" w:eastAsiaTheme="minorEastAsia" w:hAnsi="Times New Roman" w:cs="Times New Roman"/>
          </w:rPr>
          <w:delText xml:space="preserve">two </w:delText>
        </w:r>
      </w:del>
      <w:ins w:id="273" w:author="Maino Vieytes, Christian (NIH/NIA/IRP) [F]" w:date="2023-11-19T08:44:00Z">
        <w:r w:rsidR="00AC0C0D">
          <w:rPr>
            <w:rFonts w:ascii="Times New Roman" w:eastAsiaTheme="minorEastAsia" w:hAnsi="Times New Roman" w:cs="Times New Roman"/>
          </w:rPr>
          <w:t>one</w:t>
        </w:r>
        <w:r w:rsidR="00AC0C0D"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interior knot</w:t>
      </w:r>
      <w:del w:id="274" w:author="Maino Vieytes, Christian (NIH/NIA/IRP) [F]" w:date="2023-11-19T08:44:00Z">
        <w:r w:rsidRPr="00C90B6F" w:rsidDel="00AC0C0D">
          <w:rPr>
            <w:rFonts w:ascii="Times New Roman" w:eastAsiaTheme="minorEastAsia" w:hAnsi="Times New Roman" w:cs="Times New Roman"/>
          </w:rPr>
          <w:delText>s</w:delText>
        </w:r>
      </w:del>
      <w:r w:rsidRPr="00C90B6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8640CA">
        <w:rPr>
          <w:rFonts w:ascii="Times New Roman" w:eastAsiaTheme="minorEastAsia" w:hAnsi="Times New Roman" w:cs="Times New Roman"/>
        </w:rPr>
        <w:instrText xml:space="preserve"> ADDIN ZOTERO_ITEM CSL_CITATION {"citationID":"hMiTwurT","properties":{"formattedCitation":"[22]","plainCitation":"[22]","noteIndex":0},"citationItems":[{"id":"ScL1xyFU/aYsQ4q6B","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8640CA">
        <w:rPr>
          <w:rFonts w:ascii="Times New Roman" w:eastAsiaTheme="minorEastAsia" w:hAnsi="Times New Roman" w:cs="Times New Roman"/>
          <w:noProof/>
        </w:rPr>
        <w:t>[22]</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xml:space="preserve">. Additionally, all models included </w:t>
      </w:r>
      <w:del w:id="275" w:author="Maino Vieytes, Christian (NIH/NIA/IRP) [F]" w:date="2023-11-17T13:16:00Z">
        <w:r w:rsidRPr="00C90B6F" w:rsidDel="00A75BB1">
          <w:rPr>
            <w:rFonts w:ascii="Times New Roman" w:eastAsiaTheme="minorEastAsia" w:hAnsi="Times New Roman" w:cs="Times New Roman"/>
          </w:rPr>
          <w:delText xml:space="preserve">terms </w:delText>
        </w:r>
      </w:del>
      <w:ins w:id="276" w:author="Maino Vieytes, Christian (NIH/NIA/IRP) [F]" w:date="2023-11-17T13:16:00Z">
        <w:r w:rsidR="00A75BB1">
          <w:rPr>
            <w:rFonts w:ascii="Times New Roman" w:eastAsiaTheme="minorEastAsia" w:hAnsi="Times New Roman" w:cs="Times New Roman"/>
          </w:rPr>
          <w:t>parameters</w:t>
        </w:r>
        <w:r w:rsidR="00A75BB1"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w:t>
      </w:r>
      <w:ins w:id="277" w:author="Maino Vieytes, Christian (NIH/NIA/IRP) [F]" w:date="2023-11-17T13:13:00Z">
        <w:r w:rsidR="00A75BB1">
          <w:rPr>
            <w:rFonts w:ascii="Times New Roman" w:eastAsiaTheme="minorEastAsia" w:hAnsi="Times New Roman" w:cs="Times New Roman"/>
          </w:rPr>
          <w:t xml:space="preserve"> in the testing subsample</w:t>
        </w:r>
      </w:ins>
      <w:r w:rsidRPr="00C90B6F">
        <w:rPr>
          <w:rFonts w:ascii="Times New Roman" w:eastAsiaTheme="minorEastAsia" w:hAnsi="Times New Roman" w:cs="Times New Roman"/>
        </w:rPr>
        <w:t xml:space="preserve">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 </w:t>
      </w:r>
      <w:del w:id="278" w:author="Maino Vieytes, Christian (NIH/NIA/IRP) [F]" w:date="2023-11-17T13:14:00Z">
        <w:r w:rsidRPr="00C90B6F" w:rsidDel="00A75BB1">
          <w:rPr>
            <w:rFonts w:ascii="Times New Roman" w:eastAsiaTheme="minorEastAsia" w:hAnsi="Times New Roman" w:cs="Times New Roman"/>
          </w:rPr>
          <w:delText>2493</w:delText>
        </w:r>
      </w:del>
      <w:ins w:id="279" w:author="Maino Vieytes, Christian (NIH/NIA/IRP) [F]" w:date="2023-11-17T13:14:00Z">
        <w:r w:rsidR="00A75BB1">
          <w:rPr>
            <w:rFonts w:ascii="Times New Roman" w:eastAsiaTheme="minorEastAsia" w:hAnsi="Times New Roman" w:cs="Times New Roman"/>
          </w:rPr>
          <w:t>1745</w:t>
        </w:r>
      </w:ins>
      <w:r w:rsidRPr="00C90B6F">
        <w:rPr>
          <w:rFonts w:ascii="Times New Roman" w:eastAsiaTheme="minorEastAsia" w:hAnsi="Times New Roman" w:cs="Times New Roman"/>
        </w:rPr>
        <w:t xml:space="preserve">) and separately for </w:t>
      </w:r>
      <w:del w:id="280" w:author="Maino Vieytes, Christian (NIH/NIA/IRP) [F]" w:date="2023-11-19T07:56:00Z">
        <w:r w:rsidRPr="00C90B6F" w:rsidDel="00F96675">
          <w:rPr>
            <w:rFonts w:ascii="Times New Roman" w:eastAsiaTheme="minorEastAsia" w:hAnsi="Times New Roman" w:cs="Times New Roman"/>
          </w:rPr>
          <w:delText>food-insecure</w:delText>
        </w:r>
      </w:del>
      <w:ins w:id="281" w:author="Maino Vieytes, Christian (NIH/NIA/IRP) [F]" w:date="2023-11-19T07:56:00Z">
        <w:r w:rsidR="00F96675">
          <w:rPr>
            <w:rFonts w:ascii="Times New Roman" w:eastAsiaTheme="minorEastAsia" w:hAnsi="Times New Roman" w:cs="Times New Roman"/>
          </w:rPr>
          <w:t>food insecure</w:t>
        </w:r>
      </w:ins>
      <w:r w:rsidRPr="00C90B6F">
        <w:rPr>
          <w:rFonts w:ascii="Times New Roman" w:eastAsiaTheme="minorEastAsia" w:hAnsi="Times New Roman" w:cs="Times New Roman"/>
        </w:rPr>
        <w:t xml:space="preserv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del w:id="282" w:author="Maino Vieytes, Christian (NIH/NIA/IRP) [F]" w:date="2023-11-17T13:14:00Z">
        <w:r w:rsidRPr="00C90B6F" w:rsidDel="00A75BB1">
          <w:rPr>
            <w:rFonts w:ascii="Times New Roman" w:eastAsiaTheme="minorEastAsia" w:hAnsi="Times New Roman" w:cs="Times New Roman"/>
          </w:rPr>
          <w:delText>317</w:delText>
        </w:r>
      </w:del>
      <w:ins w:id="283" w:author="Maino Vieytes, Christian (NIH/NIA/IRP) [F]" w:date="2023-11-17T13:14:00Z">
        <w:r w:rsidR="00A75BB1">
          <w:rPr>
            <w:rFonts w:ascii="Times New Roman" w:eastAsiaTheme="minorEastAsia" w:hAnsi="Times New Roman" w:cs="Times New Roman"/>
          </w:rPr>
          <w:t>213</w:t>
        </w:r>
      </w:ins>
      <w:r w:rsidRPr="00C90B6F">
        <w:rPr>
          <w:rFonts w:ascii="Times New Roman" w:eastAsiaTheme="minorEastAsia" w:hAnsi="Times New Roman" w:cs="Times New Roman"/>
        </w:rPr>
        <w:t xml:space="preserve">). </w:t>
      </w:r>
      <w:ins w:id="284" w:author="Maino Vieytes, Christian (NIH/NIA/IRP) [F]" w:date="2023-11-17T13:17:00Z">
        <w:r w:rsidR="00A75BB1">
          <w:rPr>
            <w:rFonts w:ascii="Times New Roman" w:eastAsiaTheme="minorEastAsia" w:hAnsi="Times New Roman" w:cs="Times New Roman"/>
          </w:rPr>
          <w:t>Furthermore</w:t>
        </w:r>
      </w:ins>
      <w:ins w:id="285" w:author="Maino Vieytes, Christian (NIH/NIA/IRP) [F]" w:date="2023-11-17T13:18:00Z">
        <w:r w:rsidR="00A75BB1">
          <w:rPr>
            <w:rFonts w:ascii="Times New Roman" w:eastAsiaTheme="minorEastAsia" w:hAnsi="Times New Roman" w:cs="Times New Roman"/>
          </w:rPr>
          <w:t>, w</w:t>
        </w:r>
      </w:ins>
      <w:ins w:id="286" w:author="Maino Vieytes, Christian (NIH/NIA/IRP) [F]" w:date="2023-11-17T13:14:00Z">
        <w:r w:rsidR="00A75BB1">
          <w:rPr>
            <w:rFonts w:ascii="Times New Roman" w:eastAsiaTheme="minorEastAsia" w:hAnsi="Times New Roman" w:cs="Times New Roman"/>
          </w:rPr>
          <w:t xml:space="preserve">e used sequential adjustment </w:t>
        </w:r>
      </w:ins>
      <w:ins w:id="287" w:author="Maino Vieytes, Christian (NIH/NIA/IRP) [F]" w:date="2023-11-17T13:17:00Z">
        <w:r w:rsidR="00A75BB1">
          <w:rPr>
            <w:rFonts w:ascii="Times New Roman" w:eastAsiaTheme="minorEastAsia" w:hAnsi="Times New Roman" w:cs="Times New Roman"/>
          </w:rPr>
          <w:t>within these model specifications</w:t>
        </w:r>
      </w:ins>
      <w:ins w:id="288" w:author="Maino Vieytes, Christian (NIH/NIA/IRP) [F]" w:date="2023-11-17T13:14:00Z">
        <w:r w:rsidR="00A75BB1">
          <w:rPr>
            <w:rFonts w:ascii="Times New Roman" w:eastAsiaTheme="minorEastAsia" w:hAnsi="Times New Roman" w:cs="Times New Roman"/>
          </w:rPr>
          <w:t xml:space="preserve">. </w:t>
        </w:r>
      </w:ins>
      <w:ins w:id="289" w:author="Maino Vieytes, Christian (NIH/NIA/IRP) [F]" w:date="2023-11-17T13:20:00Z">
        <w:r w:rsidR="003E0A82">
          <w:rPr>
            <w:rFonts w:ascii="Times New Roman" w:eastAsiaTheme="minorEastAsia" w:hAnsi="Times New Roman" w:cs="Times New Roman"/>
          </w:rPr>
          <w:t>A</w:t>
        </w:r>
      </w:ins>
      <w:ins w:id="290" w:author="Maino Vieytes, Christian (NIH/NIA/IRP) [F]" w:date="2023-11-17T13:14:00Z">
        <w:r w:rsidR="00A75BB1">
          <w:rPr>
            <w:rFonts w:ascii="Times New Roman" w:eastAsiaTheme="minorEastAsia" w:hAnsi="Times New Roman" w:cs="Times New Roman"/>
          </w:rPr>
          <w:t xml:space="preserve"> </w:t>
        </w:r>
      </w:ins>
      <w:ins w:id="291" w:author="Maino Vieytes, Christian (NIH/NIA/IRP) [F]" w:date="2023-11-17T13:17:00Z">
        <w:r w:rsidR="00A75BB1">
          <w:rPr>
            <w:rFonts w:ascii="Times New Roman" w:eastAsiaTheme="minorEastAsia" w:hAnsi="Times New Roman" w:cs="Times New Roman"/>
            <w:i/>
            <w:iCs/>
          </w:rPr>
          <w:t>N</w:t>
        </w:r>
      </w:ins>
      <w:ins w:id="292" w:author="Maino Vieytes, Christian (NIH/NIA/IRP) [F]" w:date="2023-11-17T13:14:00Z">
        <w:r w:rsidR="00A75BB1">
          <w:rPr>
            <w:rFonts w:ascii="Times New Roman" w:eastAsiaTheme="minorEastAsia" w:hAnsi="Times New Roman" w:cs="Times New Roman"/>
            <w:i/>
            <w:iCs/>
          </w:rPr>
          <w:t xml:space="preserve">ull </w:t>
        </w:r>
        <w:r w:rsidR="00A75BB1">
          <w:rPr>
            <w:rFonts w:ascii="Times New Roman" w:eastAsiaTheme="minorEastAsia" w:hAnsi="Times New Roman" w:cs="Times New Roman"/>
          </w:rPr>
          <w:t xml:space="preserve">model did not adjust for any covariates beyond the dietary pattern index score. </w:t>
        </w:r>
      </w:ins>
      <w:ins w:id="293" w:author="Maino Vieytes, Christian (NIH/NIA/IRP) [F]" w:date="2023-11-17T13:20:00Z">
        <w:r w:rsidR="003E0A82">
          <w:rPr>
            <w:rFonts w:ascii="Times New Roman" w:eastAsiaTheme="minorEastAsia" w:hAnsi="Times New Roman" w:cs="Times New Roman"/>
          </w:rPr>
          <w:t>A</w:t>
        </w:r>
      </w:ins>
      <w:ins w:id="294" w:author="Maino Vieytes, Christian (NIH/NIA/IRP) [F]" w:date="2023-11-17T13:14:00Z">
        <w:r w:rsidR="00A75BB1">
          <w:rPr>
            <w:rFonts w:ascii="Times New Roman" w:eastAsiaTheme="minorEastAsia" w:hAnsi="Times New Roman" w:cs="Times New Roman"/>
          </w:rPr>
          <w:t xml:space="preserve"> </w:t>
        </w:r>
      </w:ins>
      <w:ins w:id="295" w:author="Maino Vieytes, Christian (NIH/NIA/IRP) [F]" w:date="2023-11-17T13:15:00Z">
        <w:r w:rsidR="00A75BB1">
          <w:rPr>
            <w:rFonts w:ascii="Times New Roman" w:eastAsiaTheme="minorEastAsia" w:hAnsi="Times New Roman" w:cs="Times New Roman"/>
            <w:i/>
            <w:iCs/>
          </w:rPr>
          <w:t xml:space="preserve">Basic </w:t>
        </w:r>
        <w:r w:rsidR="00A75BB1">
          <w:rPr>
            <w:rFonts w:ascii="Times New Roman" w:eastAsiaTheme="minorEastAsia" w:hAnsi="Times New Roman" w:cs="Times New Roman"/>
          </w:rPr>
          <w:t>model further adjusted for</w:t>
        </w:r>
      </w:ins>
      <w:del w:id="296" w:author="Maino Vieytes, Christian (NIH/NIA/IRP) [F]" w:date="2023-11-17T13:15:00Z">
        <w:r w:rsidRPr="00C90B6F" w:rsidDel="00A75BB1">
          <w:rPr>
            <w:rFonts w:ascii="Times New Roman" w:eastAsiaTheme="minorEastAsia" w:hAnsi="Times New Roman" w:cs="Times New Roman"/>
          </w:rPr>
          <w:delText>Model covariates included</w:delText>
        </w:r>
      </w:del>
      <w:r w:rsidRPr="00C90B6F">
        <w:rPr>
          <w:rFonts w:ascii="Times New Roman" w:eastAsiaTheme="minorEastAsia" w:hAnsi="Times New Roman" w:cs="Times New Roman"/>
        </w:rPr>
        <w:t xml:space="preserve"> age, sex, </w:t>
      </w:r>
      <w:ins w:id="297" w:author="Maino Vieytes, Christian (NIH/NIA/IRP) [F]" w:date="2023-11-17T13:15:00Z">
        <w:r w:rsidR="00A75BB1">
          <w:rPr>
            <w:rFonts w:ascii="Times New Roman" w:eastAsiaTheme="minorEastAsia" w:hAnsi="Times New Roman" w:cs="Times New Roman"/>
          </w:rPr>
          <w:t xml:space="preserve">and </w:t>
        </w:r>
      </w:ins>
      <w:r w:rsidRPr="00C90B6F">
        <w:rPr>
          <w:rFonts w:ascii="Times New Roman" w:eastAsiaTheme="minorEastAsia" w:hAnsi="Times New Roman" w:cs="Times New Roman"/>
        </w:rPr>
        <w:t>race</w:t>
      </w:r>
      <w:ins w:id="298" w:author="Maino Vieytes, Christian (NIH/NIA/IRP) [F]" w:date="2023-11-17T13:15:00Z">
        <w:r w:rsidR="00A75BB1">
          <w:rPr>
            <w:rFonts w:ascii="Times New Roman" w:eastAsiaTheme="minorEastAsia" w:hAnsi="Times New Roman" w:cs="Times New Roman"/>
          </w:rPr>
          <w:t xml:space="preserve"> and </w:t>
        </w:r>
      </w:ins>
      <w:del w:id="299" w:author="Maino Vieytes, Christian (NIH/NIA/IRP) [F]" w:date="2023-11-17T13:15:00Z">
        <w:r w:rsidRPr="00C90B6F" w:rsidDel="00A75BB1">
          <w:rPr>
            <w:rFonts w:ascii="Times New Roman" w:eastAsiaTheme="minorEastAsia" w:hAnsi="Times New Roman" w:cs="Times New Roman"/>
          </w:rPr>
          <w:delText>/</w:delText>
        </w:r>
      </w:del>
      <w:r w:rsidRPr="00C90B6F">
        <w:rPr>
          <w:rFonts w:ascii="Times New Roman" w:eastAsiaTheme="minorEastAsia" w:hAnsi="Times New Roman" w:cs="Times New Roman"/>
        </w:rPr>
        <w:t>ethnicity</w:t>
      </w:r>
      <w:ins w:id="300" w:author="Maino Vieytes, Christian (NIH/NIA/IRP) [F]" w:date="2023-11-17T13:17:00Z">
        <w:r w:rsidR="00A75BB1">
          <w:rPr>
            <w:rFonts w:ascii="Times New Roman" w:eastAsiaTheme="minorEastAsia" w:hAnsi="Times New Roman" w:cs="Times New Roman"/>
          </w:rPr>
          <w:t>.</w:t>
        </w:r>
      </w:ins>
      <w:ins w:id="301" w:author="Maino Vieytes, Christian (NIH/NIA/IRP) [F]" w:date="2023-11-17T13:15:00Z">
        <w:r w:rsidR="00A75BB1">
          <w:rPr>
            <w:rFonts w:ascii="Times New Roman" w:eastAsiaTheme="minorEastAsia" w:hAnsi="Times New Roman" w:cs="Times New Roman"/>
          </w:rPr>
          <w:t xml:space="preserve"> </w:t>
        </w:r>
      </w:ins>
      <w:ins w:id="302" w:author="Maino Vieytes, Christian (NIH/NIA/IRP) [F]" w:date="2023-11-17T13:20:00Z">
        <w:r w:rsidR="003E0A82">
          <w:rPr>
            <w:rFonts w:ascii="Times New Roman" w:eastAsiaTheme="minorEastAsia" w:hAnsi="Times New Roman" w:cs="Times New Roman"/>
          </w:rPr>
          <w:t>A</w:t>
        </w:r>
      </w:ins>
      <w:ins w:id="303" w:author="Maino Vieytes, Christian (NIH/NIA/IRP) [F]" w:date="2023-11-17T13:15:00Z">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Full </w:t>
        </w:r>
        <w:r w:rsidR="00A75BB1">
          <w:rPr>
            <w:rFonts w:ascii="Times New Roman" w:eastAsiaTheme="minorEastAsia" w:hAnsi="Times New Roman" w:cs="Times New Roman"/>
          </w:rPr>
          <w:t xml:space="preserve">model further adjusted for </w:t>
        </w:r>
      </w:ins>
      <w:del w:id="304" w:author="Maino Vieytes, Christian (NIH/NIA/IRP) [F]" w:date="2023-11-17T13:15:00Z">
        <w:r w:rsidRPr="00C90B6F" w:rsidDel="00A75BB1">
          <w:rPr>
            <w:rFonts w:ascii="Times New Roman" w:eastAsiaTheme="minorEastAsia" w:hAnsi="Times New Roman" w:cs="Times New Roman"/>
          </w:rPr>
          <w:delText xml:space="preserve">, </w:delText>
        </w:r>
      </w:del>
      <w:bookmarkStart w:id="305"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Charlson Comorbidity Index score, food insecurity status, and receipt of SNAP benefits </w:t>
      </w:r>
      <w:bookmarkEnd w:id="305"/>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cqL63ywH","properties":{"formattedCitation":"[23, 24]","plainCitation":"[23, 24]","noteIndex":0},"citationItems":[{"id":"ScL1xyFU/bfu6V7N9","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ScL1xyFU/hoefZpyQ","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23, 24]</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w:t>
      </w:r>
      <w:del w:id="306" w:author="Maino Vieytes, Christian (NIH/NIA/IRP) [F]" w:date="2023-11-18T08:37:00Z">
        <w:r w:rsidRPr="00C90B6F" w:rsidDel="002B5701">
          <w:rPr>
            <w:rFonts w:ascii="Times New Roman" w:hAnsi="Times New Roman" w:cs="Times New Roman"/>
          </w:rPr>
          <w:delText xml:space="preserve">five </w:delText>
        </w:r>
      </w:del>
      <w:ins w:id="307" w:author="Maino Vieytes, Christian (NIH/NIA/IRP) [F]" w:date="2023-11-18T08:37:00Z">
        <w:r w:rsidR="002B5701">
          <w:rPr>
            <w:rFonts w:ascii="Times New Roman" w:hAnsi="Times New Roman" w:cs="Times New Roman"/>
          </w:rPr>
          <w:t>four</w:t>
        </w:r>
        <w:r w:rsidR="002B5701" w:rsidRPr="00C90B6F">
          <w:rPr>
            <w:rFonts w:ascii="Times New Roman" w:hAnsi="Times New Roman" w:cs="Times New Roman"/>
          </w:rPr>
          <w:t xml:space="preserve"> </w:t>
        </w:r>
      </w:ins>
      <w:r w:rsidRPr="00C90B6F">
        <w:rPr>
          <w:rFonts w:ascii="Times New Roman" w:hAnsi="Times New Roman" w:cs="Times New Roman"/>
        </w:rPr>
        <w:t>years preceding the</w:t>
      </w:r>
      <w:del w:id="308" w:author="Maino Vieytes, Christian (NIH/NIA/IRP) [F]" w:date="2023-11-30T16:32:00Z">
        <w:r w:rsidRPr="00C90B6F" w:rsidDel="00B0304D">
          <w:rPr>
            <w:rFonts w:ascii="Times New Roman" w:hAnsi="Times New Roman" w:cs="Times New Roman"/>
          </w:rPr>
          <w:delText xml:space="preserve"> date of their interview </w:delText>
        </w:r>
      </w:del>
      <w:ins w:id="309" w:author="Maino Vieytes, Christian (NIH/NIA/IRP) [F]" w:date="2023-11-30T16:32:00Z">
        <w:r w:rsidR="00B0304D">
          <w:rPr>
            <w:rFonts w:ascii="Times New Roman" w:hAnsi="Times New Roman" w:cs="Times New Roman"/>
          </w:rPr>
          <w:t xml:space="preserve">ir interview date </w:t>
        </w:r>
      </w:ins>
      <w:r w:rsidRPr="00C90B6F">
        <w:rPr>
          <w:rFonts w:ascii="Times New Roman" w:hAnsi="Times New Roman" w:cs="Times New Roman"/>
        </w:rPr>
        <w:t>(</w:t>
      </w:r>
      <w:r w:rsidRPr="00C90B6F">
        <w:rPr>
          <w:rFonts w:ascii="Times New Roman" w:hAnsi="Times New Roman" w:cs="Times New Roman"/>
          <w:i/>
          <w:iCs/>
        </w:rPr>
        <w:t xml:space="preserve">n </w:t>
      </w:r>
      <w:r w:rsidRPr="00C90B6F">
        <w:rPr>
          <w:rFonts w:ascii="Times New Roman" w:hAnsi="Times New Roman" w:cs="Times New Roman"/>
        </w:rPr>
        <w:t xml:space="preserve">= </w:t>
      </w:r>
      <w:del w:id="310" w:author="Maino Vieytes, Christian (NIH/NIA/IRP) [F]" w:date="2023-11-17T13:21:00Z">
        <w:r w:rsidRPr="00C90B6F" w:rsidDel="003E0A82">
          <w:rPr>
            <w:rFonts w:ascii="Times New Roman" w:hAnsi="Times New Roman" w:cs="Times New Roman"/>
          </w:rPr>
          <w:delText>894</w:delText>
        </w:r>
      </w:del>
      <w:ins w:id="311" w:author="Maino Vieytes, Christian (NIH/NIA/IRP) [F]" w:date="2023-11-18T08:40:00Z">
        <w:r w:rsidR="002B5701">
          <w:rPr>
            <w:rFonts w:ascii="Times New Roman" w:hAnsi="Times New Roman" w:cs="Times New Roman"/>
          </w:rPr>
          <w:t>535</w:t>
        </w:r>
      </w:ins>
      <w:r w:rsidRPr="00C90B6F">
        <w:rPr>
          <w:rFonts w:ascii="Times New Roman" w:hAnsi="Times New Roman" w:cs="Times New Roman"/>
        </w:rPr>
        <w:t xml:space="preserve">).  We also considered the NHANES ADL score as a covariate, given that food </w:t>
      </w:r>
      <w:ins w:id="312" w:author="Maino Vieytes, Christian (NIH/NIA/IRP) [F]" w:date="2023-11-20T10:27:00Z">
        <w:r w:rsidR="00AD47E5">
          <w:rPr>
            <w:rFonts w:ascii="Times New Roman" w:hAnsi="Times New Roman" w:cs="Times New Roman"/>
          </w:rPr>
          <w:t>in</w:t>
        </w:r>
      </w:ins>
      <w:r w:rsidRPr="00C90B6F">
        <w:rPr>
          <w:rFonts w:ascii="Times New Roman" w:hAnsi="Times New Roman" w:cs="Times New Roman"/>
        </w:rPr>
        <w:t xml:space="preserve">security can be associated with physical disability and functional deficits. </w:t>
      </w:r>
      <w:r w:rsidR="00B0304D" w:rsidRPr="00B0304D">
        <w:rPr>
          <w:rFonts w:ascii="Times New Roman" w:hAnsi="Times New Roman" w:cs="Times New Roman"/>
        </w:rPr>
        <w:t>However, given the significant missingness in this variable, we did not include it in our primary models</w:t>
      </w:r>
      <w:r w:rsidRPr="00C90B6F">
        <w:rPr>
          <w:rFonts w:ascii="Times New Roman" w:hAnsi="Times New Roman" w:cs="Times New Roman"/>
        </w:rPr>
        <w:t xml:space="preserve">. Instead, we conducted a sub-analysis where we further adjusted for physical disability. </w:t>
      </w:r>
      <w:ins w:id="313" w:author="Maino Vieytes, Christian (NIH/NIA/IRP) [F]" w:date="2023-11-21T13:16:00Z">
        <w:r w:rsidR="00F65F41">
          <w:rPr>
            <w:rFonts w:ascii="Times New Roman" w:hAnsi="Times New Roman" w:cs="Times New Roman"/>
          </w:rPr>
          <w:t>Finally, as an additional robustness</w:t>
        </w:r>
      </w:ins>
      <w:ins w:id="314" w:author="Maino Vieytes, Christian (NIH/NIA/IRP) [F]" w:date="2023-11-30T16:33:00Z">
        <w:r w:rsidR="00BD04B7">
          <w:rPr>
            <w:rFonts w:ascii="Times New Roman" w:hAnsi="Times New Roman" w:cs="Times New Roman"/>
          </w:rPr>
          <w:t xml:space="preserve"> test</w:t>
        </w:r>
      </w:ins>
      <w:ins w:id="315" w:author="Maino Vieytes, Christian (NIH/NIA/IRP) [F]" w:date="2023-11-21T13:16:00Z">
        <w:r w:rsidR="00F65F41">
          <w:rPr>
            <w:rFonts w:ascii="Times New Roman" w:hAnsi="Times New Roman" w:cs="Times New Roman"/>
          </w:rPr>
          <w:t xml:space="preserve">, we conducted propensity score matching to </w:t>
        </w:r>
      </w:ins>
      <w:ins w:id="316" w:author="Maino Vieytes, Christian (NIH/NIA/IRP) [F]" w:date="2023-11-21T13:18:00Z">
        <w:r w:rsidR="00F65F41">
          <w:rPr>
            <w:rFonts w:ascii="Times New Roman" w:hAnsi="Times New Roman" w:cs="Times New Roman"/>
          </w:rPr>
          <w:t xml:space="preserve">refine the sample to </w:t>
        </w:r>
      </w:ins>
      <w:ins w:id="317" w:author="Maino Vieytes, Christian (NIH/NIA/IRP) [F]" w:date="2023-11-21T13:21:00Z">
        <w:r w:rsidR="00F65F41">
          <w:rPr>
            <w:rFonts w:ascii="Times New Roman" w:hAnsi="Times New Roman" w:cs="Times New Roman"/>
          </w:rPr>
          <w:t>sets of new samples</w:t>
        </w:r>
      </w:ins>
      <w:ins w:id="318" w:author="Maino Vieytes, Christian (NIH/NIA/IRP) [F]" w:date="2023-11-21T13:18:00Z">
        <w:r w:rsidR="00F65F41">
          <w:rPr>
            <w:rFonts w:ascii="Times New Roman" w:hAnsi="Times New Roman" w:cs="Times New Roman"/>
          </w:rPr>
          <w:t xml:space="preserve"> where covariate distributions were similar across high and low scores of the dietary pattern</w:t>
        </w:r>
      </w:ins>
      <w:ins w:id="319" w:author="Maino Vieytes, Christian (NIH/NIA/IRP) [F]" w:date="2023-11-21T13:21:00Z">
        <w:r w:rsidR="00F65F41">
          <w:rPr>
            <w:rFonts w:ascii="Times New Roman" w:hAnsi="Times New Roman" w:cs="Times New Roman"/>
          </w:rPr>
          <w:t>s</w:t>
        </w:r>
      </w:ins>
      <w:ins w:id="320" w:author="Maino Vieytes, Christian (NIH/NIA/IRP) [F]" w:date="2023-11-21T13:28:00Z">
        <w:r w:rsidR="009F3261">
          <w:rPr>
            <w:rFonts w:ascii="Times New Roman" w:hAnsi="Times New Roman" w:cs="Times New Roman"/>
          </w:rPr>
          <w:t xml:space="preserve"> (see the supplementary methods files for more details)</w:t>
        </w:r>
      </w:ins>
      <w:ins w:id="321" w:author="Maino Vieytes, Christian (NIH/NIA/IRP) [F]" w:date="2023-11-21T13:18:00Z">
        <w:r w:rsidR="00F65F41">
          <w:rPr>
            <w:rFonts w:ascii="Times New Roman" w:hAnsi="Times New Roman" w:cs="Times New Roman"/>
          </w:rPr>
          <w:t>.</w:t>
        </w:r>
      </w:ins>
      <w:ins w:id="322" w:author="Maino Vieytes, Christian (NIH/NIA/IRP) [F]" w:date="2023-11-21T13:21:00Z">
        <w:r w:rsidR="00F65F41">
          <w:rPr>
            <w:rFonts w:ascii="Times New Roman" w:hAnsi="Times New Roman" w:cs="Times New Roman"/>
          </w:rPr>
          <w:t xml:space="preserve"> We then refit the survival models on those samples</w:t>
        </w:r>
      </w:ins>
      <w:ins w:id="323" w:author="Maino Vieytes, Christian (NIH/NIA/IRP) [F]" w:date="2023-11-21T13:28:00Z">
        <w:r w:rsidR="009F3261">
          <w:rPr>
            <w:rFonts w:ascii="Times New Roman" w:hAnsi="Times New Roman" w:cs="Times New Roman"/>
          </w:rPr>
          <w:t xml:space="preserve">. </w:t>
        </w:r>
      </w:ins>
      <w:r w:rsidRPr="00C90B6F">
        <w:rPr>
          <w:rFonts w:ascii="Times New Roman" w:hAnsi="Times New Roman" w:cs="Times New Roman"/>
        </w:rPr>
        <w:t xml:space="preserve">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r>
        <w:fldChar w:fldCharType="begin"/>
      </w:r>
      <w:ins w:id="324" w:author="Maino Vieytes, Christian (NIH/NIA/IRP) [F]" w:date="2023-11-17T13:26:00Z">
        <w:r w:rsidR="009367FE">
          <w:instrText>HYPERLINK "https://github.com/cmainov/nhanes-fi-ca-mortality"</w:instrText>
        </w:r>
      </w:ins>
      <w:del w:id="325" w:author="Maino Vieytes, Christian (NIH/NIA/IRP) [F]" w:date="2023-11-17T13:26:00Z">
        <w:r w:rsidDel="009367FE">
          <w:delInstrText>HYPERLINK "https://github.com/cmainov/nhanes-fi-ca-mortality-mirror"</w:delInstrText>
        </w:r>
      </w:del>
      <w:r>
        <w:fldChar w:fldCharType="separate"/>
      </w:r>
      <w:r w:rsidR="005E447D" w:rsidRPr="005E447D">
        <w:rPr>
          <w:rStyle w:val="Hyperlink"/>
          <w:rFonts w:ascii="Times New Roman" w:hAnsi="Times New Roman" w:cs="Times New Roman"/>
        </w:rPr>
        <w:t>https://github.com/cmainov/nhanes-fi-ca-mortality</w:t>
      </w:r>
      <w:del w:id="326" w:author="Maino Vieytes, Christian (NIH/NIA/IRP) [F]" w:date="2023-11-17T13:25:00Z">
        <w:r w:rsidR="005E447D" w:rsidRPr="005E447D" w:rsidDel="009367FE">
          <w:rPr>
            <w:rStyle w:val="Hyperlink"/>
            <w:rFonts w:ascii="Times New Roman" w:hAnsi="Times New Roman" w:cs="Times New Roman"/>
          </w:rPr>
          <w:delText>-mirror</w:delText>
        </w:r>
      </w:del>
      <w:r>
        <w:rPr>
          <w:rStyle w:val="Hyperlink"/>
          <w:rFonts w:ascii="Times New Roman" w:hAnsi="Times New Roman" w:cs="Times New Roman"/>
        </w:rPr>
        <w:fldChar w:fldCharType="end"/>
      </w:r>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192C8728"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 xml:space="preserve">The analysis included 603,960 person-months of contribution to the risk set, with 981 deaths from all causes, 343 cancer deaths, and 235 cardiovascular disease-related deaths. The characteristics of the study sample of cancer survivors stratified on food </w:t>
      </w:r>
      <w:ins w:id="327" w:author="Maino Vieytes, Christian (NIH/NIA/IRP) [F]" w:date="2023-11-20T10:27:00Z">
        <w:r w:rsidR="00AD47E5">
          <w:rPr>
            <w:rFonts w:ascii="Times New Roman" w:hAnsi="Times New Roman" w:cs="Times New Roman"/>
          </w:rPr>
          <w:t>in</w:t>
        </w:r>
      </w:ins>
      <w:r w:rsidRPr="00C90B6F">
        <w:rPr>
          <w:rFonts w:ascii="Times New Roman" w:hAnsi="Times New Roman" w:cs="Times New Roman"/>
        </w:rPr>
        <w:t xml:space="preserve">security status are presented in Table 1. On average, </w:t>
      </w:r>
      <w:del w:id="328" w:author="Maino Vieytes, Christian (NIH/NIA/IRP) [F]" w:date="2023-11-19T07:56:00Z">
        <w:r w:rsidRPr="00C90B6F" w:rsidDel="00F96675">
          <w:rPr>
            <w:rFonts w:ascii="Times New Roman" w:hAnsi="Times New Roman" w:cs="Times New Roman"/>
          </w:rPr>
          <w:delText>food-insecure</w:delText>
        </w:r>
      </w:del>
      <w:ins w:id="32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in this sample were younger than </w:t>
      </w:r>
      <w:del w:id="330" w:author="Maino Vieytes, Christian (NIH/NIA/IRP) [F]" w:date="2023-11-19T07:56:00Z">
        <w:r w:rsidRPr="00C90B6F" w:rsidDel="00F96675">
          <w:rPr>
            <w:rFonts w:ascii="Times New Roman" w:hAnsi="Times New Roman" w:cs="Times New Roman"/>
          </w:rPr>
          <w:delText>food-secure</w:delText>
        </w:r>
      </w:del>
      <w:ins w:id="331"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 more likely to be female, </w:t>
      </w:r>
      <w:ins w:id="332" w:author="Maino Vieytes, Christian (NIH/NIA/IRP) [F]" w:date="2023-11-19T08:47:00Z">
        <w:r w:rsidR="001B2BBA">
          <w:rPr>
            <w:rFonts w:ascii="Times New Roman" w:hAnsi="Times New Roman" w:cs="Times New Roman"/>
          </w:rPr>
          <w:t xml:space="preserve">Non-Hispanic </w:t>
        </w:r>
      </w:ins>
      <w:del w:id="333" w:author="Maino Vieytes, Christian (NIH/NIA/IRP) [F]" w:date="2023-11-19T08:47:00Z">
        <w:r w:rsidRPr="00C90B6F" w:rsidDel="001B2BBA">
          <w:rPr>
            <w:rFonts w:ascii="Times New Roman" w:hAnsi="Times New Roman" w:cs="Times New Roman"/>
          </w:rPr>
          <w:delText>non-White</w:delText>
        </w:r>
      </w:del>
      <w:ins w:id="334" w:author="Maino Vieytes, Christian (NIH/NIA/IRP) [F]" w:date="2023-11-19T08:47:00Z">
        <w:r w:rsidR="001B2BBA">
          <w:rPr>
            <w:rFonts w:ascii="Times New Roman" w:hAnsi="Times New Roman" w:cs="Times New Roman"/>
          </w:rPr>
          <w:t>Black, H</w:t>
        </w:r>
      </w:ins>
      <w:ins w:id="335" w:author="Maino Vieytes, Christian (NIH/NIA/IRP) [F]" w:date="2023-11-19T08:48:00Z">
        <w:r w:rsidR="001B2BBA">
          <w:rPr>
            <w:rFonts w:ascii="Times New Roman" w:hAnsi="Times New Roman" w:cs="Times New Roman"/>
          </w:rPr>
          <w:t>ispanic, multiracial</w:t>
        </w:r>
      </w:ins>
      <w:r w:rsidRPr="00C90B6F">
        <w:rPr>
          <w:rFonts w:ascii="Times New Roman" w:hAnsi="Times New Roman" w:cs="Times New Roman"/>
        </w:rPr>
        <w:t xml:space="preserve">, have a lower educational status, live under the poverty line, and less likely to be covered by health insurance. </w:t>
      </w:r>
      <w:del w:id="336" w:author="Maino Vieytes, Christian (NIH/NIA/IRP) [F]" w:date="2023-11-19T07:56:00Z">
        <w:r w:rsidRPr="00C90B6F" w:rsidDel="00F96675">
          <w:rPr>
            <w:rFonts w:ascii="Times New Roman" w:hAnsi="Times New Roman" w:cs="Times New Roman"/>
          </w:rPr>
          <w:delText>Food-insecure</w:delText>
        </w:r>
      </w:del>
      <w:ins w:id="33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were also more likely to live in a home with five or more individuals, </w:t>
      </w:r>
      <w:del w:id="338" w:author="Maino Vieytes, Christian (NIH/NIA/IRP) [F]" w:date="2023-11-30T16:44:00Z">
        <w:r w:rsidRPr="00C90B6F" w:rsidDel="004719C5">
          <w:rPr>
            <w:rFonts w:ascii="Times New Roman" w:hAnsi="Times New Roman" w:cs="Times New Roman"/>
          </w:rPr>
          <w:delText xml:space="preserve">be </w:delText>
        </w:r>
      </w:del>
      <w:r w:rsidR="004719C5">
        <w:rPr>
          <w:rFonts w:ascii="Times New Roman" w:hAnsi="Times New Roman" w:cs="Times New Roman"/>
        </w:rPr>
        <w:t xml:space="preserve">have a </w:t>
      </w:r>
      <w:r w:rsidRPr="00C90B6F">
        <w:rPr>
          <w:rFonts w:ascii="Times New Roman" w:hAnsi="Times New Roman" w:cs="Times New Roman"/>
        </w:rPr>
        <w:t>physical</w:t>
      </w:r>
      <w:del w:id="339" w:author="Maino Vieytes, Christian (NIH/NIA/IRP) [F]" w:date="2023-11-30T16:44:00Z">
        <w:r w:rsidRPr="00C90B6F" w:rsidDel="004719C5">
          <w:rPr>
            <w:rFonts w:ascii="Times New Roman" w:hAnsi="Times New Roman" w:cs="Times New Roman"/>
          </w:rPr>
          <w:delText>ly</w:delText>
        </w:r>
      </w:del>
      <w:r w:rsidRPr="00C90B6F">
        <w:rPr>
          <w:rFonts w:ascii="Times New Roman" w:hAnsi="Times New Roman" w:cs="Times New Roman"/>
        </w:rPr>
        <w:t xml:space="preserve"> or functiona</w:t>
      </w:r>
      <w:r w:rsidR="004719C5">
        <w:rPr>
          <w:rFonts w:ascii="Times New Roman" w:hAnsi="Times New Roman" w:cs="Times New Roman"/>
        </w:rPr>
        <w:t>l</w:t>
      </w:r>
      <w:r w:rsidRPr="00C90B6F">
        <w:rPr>
          <w:rFonts w:ascii="Times New Roman" w:hAnsi="Times New Roman" w:cs="Times New Roman"/>
        </w:rPr>
        <w:t xml:space="preserve"> </w:t>
      </w:r>
      <w:del w:id="340" w:author="Maino Vieytes, Christian (NIH/NIA/IRP) [F]" w:date="2023-11-30T16:44:00Z">
        <w:r w:rsidRPr="00C90B6F" w:rsidDel="004719C5">
          <w:rPr>
            <w:rFonts w:ascii="Times New Roman" w:hAnsi="Times New Roman" w:cs="Times New Roman"/>
          </w:rPr>
          <w:delText>impaired</w:delText>
        </w:r>
      </w:del>
      <w:r w:rsidR="004719C5">
        <w:rPr>
          <w:rFonts w:ascii="Times New Roman" w:hAnsi="Times New Roman" w:cs="Times New Roman"/>
        </w:rPr>
        <w:t>disability</w:t>
      </w:r>
      <w:r w:rsidRPr="00C90B6F">
        <w:rPr>
          <w:rFonts w:ascii="Times New Roman" w:hAnsi="Times New Roman" w:cs="Times New Roman"/>
        </w:rPr>
        <w:t xml:space="preserve">, identify as current smokers, have a greater comorbidity burden, and were less likely to be heavy drinkers than their </w:t>
      </w:r>
      <w:del w:id="341" w:author="Maino Vieytes, Christian (NIH/NIA/IRP) [F]" w:date="2023-11-19T07:56:00Z">
        <w:r w:rsidRPr="00C90B6F" w:rsidDel="00F96675">
          <w:rPr>
            <w:rFonts w:ascii="Times New Roman" w:hAnsi="Times New Roman" w:cs="Times New Roman"/>
          </w:rPr>
          <w:delText>food-secure</w:delText>
        </w:r>
      </w:del>
      <w:ins w:id="342"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counterparts.</w:t>
      </w:r>
    </w:p>
    <w:tbl>
      <w:tblPr>
        <w:tblStyle w:val="TableGrid"/>
        <w:tblpPr w:leftFromText="180" w:rightFromText="180" w:horzAnchor="margin" w:tblpXSpec="center" w:tblpY="-720"/>
        <w:tblW w:w="10797" w:type="dxa"/>
        <w:tblLook w:val="04A0" w:firstRow="1" w:lastRow="0" w:firstColumn="1" w:lastColumn="0" w:noHBand="0" w:noVBand="1"/>
        <w:tblPrChange w:id="343" w:author="Maino Vieytes, Christian (NIH/NIA/IRP) [F]" w:date="2023-12-01T09:55:00Z">
          <w:tblPr>
            <w:tblStyle w:val="TableGrid"/>
            <w:tblpPr w:leftFromText="180" w:rightFromText="180" w:horzAnchor="margin" w:tblpXSpec="center" w:tblpY="-720"/>
            <w:tblW w:w="10069" w:type="dxa"/>
            <w:tblLook w:val="04A0" w:firstRow="1" w:lastRow="0" w:firstColumn="1" w:lastColumn="0" w:noHBand="0" w:noVBand="1"/>
          </w:tblPr>
        </w:tblPrChange>
      </w:tblPr>
      <w:tblGrid>
        <w:gridCol w:w="3324"/>
        <w:gridCol w:w="2284"/>
        <w:gridCol w:w="1899"/>
        <w:gridCol w:w="1871"/>
        <w:gridCol w:w="1401"/>
        <w:gridCol w:w="18"/>
        <w:tblGridChange w:id="344">
          <w:tblGrid>
            <w:gridCol w:w="2616"/>
            <w:gridCol w:w="2284"/>
            <w:gridCol w:w="1899"/>
            <w:gridCol w:w="1871"/>
            <w:gridCol w:w="1399"/>
          </w:tblGrid>
        </w:tblGridChange>
      </w:tblGrid>
      <w:tr w:rsidR="00B717EF" w:rsidRPr="00B26EF2" w14:paraId="60E2F711" w14:textId="77777777" w:rsidTr="00C51820">
        <w:trPr>
          <w:trHeight w:val="259"/>
          <w:trPrChange w:id="345" w:author="Maino Vieytes, Christian (NIH/NIA/IRP) [F]" w:date="2023-12-01T09:55:00Z">
            <w:trPr>
              <w:trHeight w:val="320"/>
            </w:trPr>
          </w:trPrChange>
        </w:trPr>
        <w:tc>
          <w:tcPr>
            <w:tcW w:w="10797" w:type="dxa"/>
            <w:gridSpan w:val="6"/>
            <w:noWrap/>
            <w:tcPrChange w:id="346" w:author="Maino Vieytes, Christian (NIH/NIA/IRP) [F]" w:date="2023-12-01T09:55:00Z">
              <w:tcPr>
                <w:tcW w:w="10069" w:type="dxa"/>
                <w:gridSpan w:val="5"/>
                <w:noWrap/>
                <w:vAlign w:val="center"/>
              </w:tcPr>
            </w:tcPrChange>
          </w:tcPr>
          <w:p w14:paraId="23FAA043" w14:textId="77777777" w:rsidR="00B717EF" w:rsidRPr="00B26EF2" w:rsidRDefault="00B717EF" w:rsidP="00B717EF">
            <w:pPr>
              <w:rPr>
                <w:rFonts w:ascii="Times New Roman" w:hAnsi="Times New Roman" w:cs="Times New Roman"/>
                <w:sz w:val="18"/>
                <w:szCs w:val="18"/>
                <w:rPrChange w:id="34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b/>
                <w:bCs/>
                <w:sz w:val="18"/>
                <w:szCs w:val="18"/>
                <w:rPrChange w:id="348" w:author="Maino Vieytes, Christian (NIH/NIA/IRP) [F]" w:date="2023-11-20T10:14:00Z">
                  <w:rPr>
                    <w:rFonts w:ascii="Times New Roman" w:hAnsi="Times New Roman" w:cs="Times New Roman"/>
                    <w:b/>
                    <w:bCs/>
                    <w:sz w:val="20"/>
                    <w:szCs w:val="20"/>
                  </w:rPr>
                </w:rPrChange>
              </w:rPr>
              <w:t>Table 1</w:t>
            </w:r>
            <w:r w:rsidRPr="00B26EF2">
              <w:rPr>
                <w:rFonts w:ascii="Times New Roman" w:hAnsi="Times New Roman" w:cs="Times New Roman"/>
                <w:sz w:val="18"/>
                <w:szCs w:val="18"/>
                <w:rPrChange w:id="349" w:author="Maino Vieytes, Christian (NIH/NIA/IRP) [F]" w:date="2023-11-20T10:14:00Z">
                  <w:rPr>
                    <w:rFonts w:ascii="Times New Roman" w:hAnsi="Times New Roman" w:cs="Times New Roman"/>
                    <w:sz w:val="20"/>
                    <w:szCs w:val="20"/>
                  </w:rPr>
                </w:rPrChange>
              </w:rPr>
              <w:t>. Epidemiologic characteristics of the study sample.</w:t>
            </w:r>
          </w:p>
        </w:tc>
      </w:tr>
      <w:tr w:rsidR="00B717EF" w:rsidRPr="00B26EF2" w14:paraId="461A75C8" w14:textId="77777777" w:rsidTr="00C51820">
        <w:trPr>
          <w:gridAfter w:val="1"/>
          <w:wAfter w:w="18" w:type="dxa"/>
          <w:trHeight w:val="259"/>
          <w:trPrChange w:id="350" w:author="Maino Vieytes, Christian (NIH/NIA/IRP) [F]" w:date="2023-12-01T09:55:00Z">
            <w:trPr>
              <w:trHeight w:val="320"/>
            </w:trPr>
          </w:trPrChange>
        </w:trPr>
        <w:tc>
          <w:tcPr>
            <w:tcW w:w="3324" w:type="dxa"/>
            <w:noWrap/>
            <w:hideMark/>
            <w:tcPrChange w:id="351" w:author="Maino Vieytes, Christian (NIH/NIA/IRP) [F]" w:date="2023-12-01T09:55:00Z">
              <w:tcPr>
                <w:tcW w:w="2616" w:type="dxa"/>
                <w:noWrap/>
                <w:vAlign w:val="center"/>
                <w:hideMark/>
              </w:tcPr>
            </w:tcPrChange>
          </w:tcPr>
          <w:p w14:paraId="7E2D2103" w14:textId="77777777" w:rsidR="00B717EF" w:rsidRPr="00B26EF2" w:rsidRDefault="00B717EF" w:rsidP="00B717EF">
            <w:pPr>
              <w:rPr>
                <w:rFonts w:ascii="Times New Roman" w:hAnsi="Times New Roman" w:cs="Times New Roman"/>
                <w:b/>
                <w:bCs/>
                <w:sz w:val="18"/>
                <w:szCs w:val="18"/>
                <w:rPrChange w:id="352" w:author="Maino Vieytes, Christian (NIH/NIA/IRP) [F]" w:date="2023-11-20T10:14:00Z">
                  <w:rPr>
                    <w:rFonts w:ascii="Times New Roman" w:hAnsi="Times New Roman" w:cs="Times New Roman"/>
                    <w:b/>
                    <w:bCs/>
                    <w:sz w:val="20"/>
                    <w:szCs w:val="20"/>
                  </w:rPr>
                </w:rPrChange>
              </w:rPr>
            </w:pPr>
            <w:r w:rsidRPr="00B26EF2">
              <w:rPr>
                <w:rFonts w:ascii="Times New Roman" w:hAnsi="Times New Roman" w:cs="Times New Roman"/>
                <w:b/>
                <w:bCs/>
                <w:sz w:val="18"/>
                <w:szCs w:val="18"/>
                <w:rPrChange w:id="353" w:author="Maino Vieytes, Christian (NIH/NIA/IRP) [F]" w:date="2023-11-20T10:14:00Z">
                  <w:rPr>
                    <w:rFonts w:ascii="Times New Roman" w:hAnsi="Times New Roman" w:cs="Times New Roman"/>
                    <w:b/>
                    <w:bCs/>
                    <w:sz w:val="20"/>
                    <w:szCs w:val="20"/>
                  </w:rPr>
                </w:rPrChange>
              </w:rPr>
              <w:t>Characteristic</w:t>
            </w:r>
          </w:p>
        </w:tc>
        <w:tc>
          <w:tcPr>
            <w:tcW w:w="2284" w:type="dxa"/>
            <w:noWrap/>
            <w:hideMark/>
            <w:tcPrChange w:id="354" w:author="Maino Vieytes, Christian (NIH/NIA/IRP) [F]" w:date="2023-12-01T09:55:00Z">
              <w:tcPr>
                <w:tcW w:w="2284" w:type="dxa"/>
                <w:noWrap/>
                <w:vAlign w:val="center"/>
                <w:hideMark/>
              </w:tcPr>
            </w:tcPrChange>
          </w:tcPr>
          <w:p w14:paraId="24586821" w14:textId="1160EE38" w:rsidR="00B717EF" w:rsidRPr="00B26EF2" w:rsidRDefault="00B717EF" w:rsidP="00B717EF">
            <w:pPr>
              <w:jc w:val="center"/>
              <w:rPr>
                <w:rFonts w:ascii="Times New Roman" w:hAnsi="Times New Roman" w:cs="Times New Roman"/>
                <w:b/>
                <w:bCs/>
                <w:sz w:val="18"/>
                <w:szCs w:val="18"/>
                <w:rPrChange w:id="355" w:author="Maino Vieytes, Christian (NIH/NIA/IRP) [F]" w:date="2023-11-20T10:14:00Z">
                  <w:rPr>
                    <w:rFonts w:ascii="Times New Roman" w:hAnsi="Times New Roman" w:cs="Times New Roman"/>
                    <w:b/>
                    <w:bCs/>
                    <w:sz w:val="20"/>
                    <w:szCs w:val="20"/>
                  </w:rPr>
                </w:rPrChange>
              </w:rPr>
            </w:pPr>
            <w:r w:rsidRPr="00B26EF2">
              <w:rPr>
                <w:rFonts w:ascii="Times New Roman" w:hAnsi="Times New Roman" w:cs="Times New Roman"/>
                <w:b/>
                <w:bCs/>
                <w:sz w:val="18"/>
                <w:szCs w:val="18"/>
                <w:rPrChange w:id="356" w:author="Maino Vieytes, Christian (NIH/NIA/IRP) [F]" w:date="2023-11-20T10:14:00Z">
                  <w:rPr>
                    <w:rFonts w:ascii="Times New Roman" w:hAnsi="Times New Roman" w:cs="Times New Roman"/>
                    <w:b/>
                    <w:bCs/>
                    <w:sz w:val="20"/>
                    <w:szCs w:val="20"/>
                  </w:rPr>
                </w:rPrChange>
              </w:rPr>
              <w:t xml:space="preserve">Combined Sample       </w:t>
            </w:r>
            <w:ins w:id="357" w:author="Maino Vieytes, Christian (NIH/NIA/IRP) [F]" w:date="2023-11-20T10:14:00Z">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358" w:author="Maino Vieytes, Christian (NIH/NIA/IRP) [F]" w:date="2023-11-20T10:14:00Z">
                  <w:rPr>
                    <w:rFonts w:ascii="Times New Roman" w:hAnsi="Times New Roman" w:cs="Times New Roman"/>
                    <w:sz w:val="20"/>
                    <w:szCs w:val="20"/>
                  </w:rPr>
                </w:rPrChange>
              </w:rPr>
              <w:t>(</w:t>
            </w:r>
            <w:r w:rsidRPr="00B26EF2">
              <w:rPr>
                <w:rFonts w:ascii="Times New Roman" w:hAnsi="Times New Roman" w:cs="Times New Roman"/>
                <w:i/>
                <w:iCs/>
                <w:sz w:val="18"/>
                <w:szCs w:val="18"/>
                <w:rPrChange w:id="359"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360" w:author="Maino Vieytes, Christian (NIH/NIA/IRP) [F]" w:date="2023-11-20T10:14:00Z">
                  <w:rPr>
                    <w:rFonts w:ascii="Times New Roman" w:hAnsi="Times New Roman" w:cs="Times New Roman"/>
                    <w:sz w:val="20"/>
                    <w:szCs w:val="20"/>
                  </w:rPr>
                </w:rPrChange>
              </w:rPr>
              <w:t xml:space="preserve"> = 2493)</w:t>
            </w:r>
          </w:p>
        </w:tc>
        <w:tc>
          <w:tcPr>
            <w:tcW w:w="1899" w:type="dxa"/>
            <w:noWrap/>
            <w:hideMark/>
            <w:tcPrChange w:id="361" w:author="Maino Vieytes, Christian (NIH/NIA/IRP) [F]" w:date="2023-12-01T09:55:00Z">
              <w:tcPr>
                <w:tcW w:w="1899" w:type="dxa"/>
                <w:noWrap/>
                <w:vAlign w:val="center"/>
                <w:hideMark/>
              </w:tcPr>
            </w:tcPrChange>
          </w:tcPr>
          <w:p w14:paraId="6E9F6D03" w14:textId="72E846B6" w:rsidR="00B717EF" w:rsidRPr="00B26EF2" w:rsidRDefault="00B717EF" w:rsidP="00B717EF">
            <w:pPr>
              <w:jc w:val="center"/>
              <w:rPr>
                <w:rFonts w:ascii="Times New Roman" w:hAnsi="Times New Roman" w:cs="Times New Roman"/>
                <w:b/>
                <w:bCs/>
                <w:sz w:val="18"/>
                <w:szCs w:val="18"/>
                <w:rPrChange w:id="362" w:author="Maino Vieytes, Christian (NIH/NIA/IRP) [F]" w:date="2023-11-20T10:14:00Z">
                  <w:rPr>
                    <w:rFonts w:ascii="Times New Roman" w:hAnsi="Times New Roman" w:cs="Times New Roman"/>
                    <w:b/>
                    <w:bCs/>
                    <w:sz w:val="20"/>
                    <w:szCs w:val="20"/>
                  </w:rPr>
                </w:rPrChange>
              </w:rPr>
            </w:pPr>
            <w:del w:id="363" w:author="Maino Vieytes, Christian (NIH/NIA/IRP) [F]" w:date="2023-11-19T07:56:00Z">
              <w:r w:rsidRPr="00B26EF2" w:rsidDel="00F96675">
                <w:rPr>
                  <w:rFonts w:ascii="Times New Roman" w:hAnsi="Times New Roman" w:cs="Times New Roman"/>
                  <w:b/>
                  <w:bCs/>
                  <w:sz w:val="18"/>
                  <w:szCs w:val="18"/>
                  <w:rPrChange w:id="364" w:author="Maino Vieytes, Christian (NIH/NIA/IRP) [F]" w:date="2023-11-20T10:14:00Z">
                    <w:rPr>
                      <w:rFonts w:ascii="Times New Roman" w:hAnsi="Times New Roman" w:cs="Times New Roman"/>
                      <w:b/>
                      <w:bCs/>
                      <w:sz w:val="20"/>
                      <w:szCs w:val="20"/>
                    </w:rPr>
                  </w:rPrChange>
                </w:rPr>
                <w:delText>Food-insecure</w:delText>
              </w:r>
            </w:del>
            <w:ins w:id="365" w:author="Maino Vieytes, Christian (NIH/NIA/IRP) [F]" w:date="2023-11-19T07:56:00Z">
              <w:r w:rsidR="00F96675" w:rsidRPr="00B26EF2">
                <w:rPr>
                  <w:rFonts w:ascii="Times New Roman" w:hAnsi="Times New Roman" w:cs="Times New Roman"/>
                  <w:b/>
                  <w:bCs/>
                  <w:sz w:val="18"/>
                  <w:szCs w:val="18"/>
                  <w:rPrChange w:id="366" w:author="Maino Vieytes, Christian (NIH/NIA/IRP) [F]" w:date="2023-11-20T10:14:00Z">
                    <w:rPr>
                      <w:rFonts w:ascii="Times New Roman" w:hAnsi="Times New Roman" w:cs="Times New Roman"/>
                      <w:b/>
                      <w:bCs/>
                      <w:sz w:val="20"/>
                      <w:szCs w:val="20"/>
                    </w:rPr>
                  </w:rPrChange>
                </w:rPr>
                <w:t xml:space="preserve">Food </w:t>
              </w:r>
            </w:ins>
            <w:ins w:id="367" w:author="Maino Vieytes, Christian (NIH/NIA/IRP) [F]" w:date="2023-12-01T15:45:00Z">
              <w:r w:rsidR="001A1E5A">
                <w:rPr>
                  <w:rFonts w:ascii="Times New Roman" w:hAnsi="Times New Roman" w:cs="Times New Roman"/>
                  <w:b/>
                  <w:bCs/>
                  <w:sz w:val="18"/>
                  <w:szCs w:val="18"/>
                </w:rPr>
                <w:t>I</w:t>
              </w:r>
            </w:ins>
            <w:ins w:id="368" w:author="Maino Vieytes, Christian (NIH/NIA/IRP) [F]" w:date="2023-11-19T07:56:00Z">
              <w:r w:rsidR="00F96675" w:rsidRPr="00B26EF2">
                <w:rPr>
                  <w:rFonts w:ascii="Times New Roman" w:hAnsi="Times New Roman" w:cs="Times New Roman"/>
                  <w:b/>
                  <w:bCs/>
                  <w:sz w:val="18"/>
                  <w:szCs w:val="18"/>
                  <w:rPrChange w:id="369" w:author="Maino Vieytes, Christian (NIH/NIA/IRP) [F]" w:date="2023-11-20T10:14:00Z">
                    <w:rPr>
                      <w:rFonts w:ascii="Times New Roman" w:hAnsi="Times New Roman" w:cs="Times New Roman"/>
                      <w:b/>
                      <w:bCs/>
                      <w:sz w:val="20"/>
                      <w:szCs w:val="20"/>
                    </w:rPr>
                  </w:rPrChange>
                </w:rPr>
                <w:t>nsecure</w:t>
              </w:r>
            </w:ins>
            <w:r w:rsidRPr="00B26EF2">
              <w:rPr>
                <w:rFonts w:ascii="Times New Roman" w:hAnsi="Times New Roman" w:cs="Times New Roman"/>
                <w:b/>
                <w:bCs/>
                <w:sz w:val="18"/>
                <w:szCs w:val="18"/>
                <w:rPrChange w:id="370" w:author="Maino Vieytes, Christian (NIH/NIA/IRP) [F]" w:date="2023-11-20T10:14:00Z">
                  <w:rPr>
                    <w:rFonts w:ascii="Times New Roman" w:hAnsi="Times New Roman" w:cs="Times New Roman"/>
                    <w:b/>
                    <w:bCs/>
                    <w:sz w:val="20"/>
                    <w:szCs w:val="20"/>
                  </w:rPr>
                </w:rPrChange>
              </w:rPr>
              <w:t xml:space="preserve">       </w:t>
            </w:r>
            <w:ins w:id="371" w:author="Maino Vieytes, Christian (NIH/NIA/IRP) [F]" w:date="2023-11-20T10:14:00Z">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372" w:author="Maino Vieytes, Christian (NIH/NIA/IRP) [F]" w:date="2023-11-20T10:14:00Z">
                  <w:rPr>
                    <w:rFonts w:ascii="Times New Roman" w:hAnsi="Times New Roman" w:cs="Times New Roman"/>
                    <w:sz w:val="20"/>
                    <w:szCs w:val="20"/>
                  </w:rPr>
                </w:rPrChange>
              </w:rPr>
              <w:t>(</w:t>
            </w:r>
            <w:r w:rsidRPr="00B26EF2">
              <w:rPr>
                <w:rFonts w:ascii="Times New Roman" w:hAnsi="Times New Roman" w:cs="Times New Roman"/>
                <w:i/>
                <w:iCs/>
                <w:sz w:val="18"/>
                <w:szCs w:val="18"/>
                <w:rPrChange w:id="373"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374" w:author="Maino Vieytes, Christian (NIH/NIA/IRP) [F]" w:date="2023-11-20T10:14:00Z">
                  <w:rPr>
                    <w:rFonts w:ascii="Times New Roman" w:hAnsi="Times New Roman" w:cs="Times New Roman"/>
                    <w:sz w:val="20"/>
                    <w:szCs w:val="20"/>
                  </w:rPr>
                </w:rPrChange>
              </w:rPr>
              <w:t xml:space="preserve"> = 317)</w:t>
            </w:r>
          </w:p>
        </w:tc>
        <w:tc>
          <w:tcPr>
            <w:tcW w:w="1871" w:type="dxa"/>
            <w:noWrap/>
            <w:hideMark/>
            <w:tcPrChange w:id="375" w:author="Maino Vieytes, Christian (NIH/NIA/IRP) [F]" w:date="2023-12-01T09:55:00Z">
              <w:tcPr>
                <w:tcW w:w="1871" w:type="dxa"/>
                <w:noWrap/>
                <w:vAlign w:val="center"/>
                <w:hideMark/>
              </w:tcPr>
            </w:tcPrChange>
          </w:tcPr>
          <w:p w14:paraId="752600AD" w14:textId="0D58B84B" w:rsidR="00B717EF" w:rsidRPr="00B26EF2" w:rsidRDefault="00B717EF" w:rsidP="00B717EF">
            <w:pPr>
              <w:jc w:val="center"/>
              <w:rPr>
                <w:rFonts w:ascii="Times New Roman" w:hAnsi="Times New Roman" w:cs="Times New Roman"/>
                <w:b/>
                <w:bCs/>
                <w:sz w:val="18"/>
                <w:szCs w:val="18"/>
                <w:rPrChange w:id="376" w:author="Maino Vieytes, Christian (NIH/NIA/IRP) [F]" w:date="2023-11-20T10:14:00Z">
                  <w:rPr>
                    <w:rFonts w:ascii="Times New Roman" w:hAnsi="Times New Roman" w:cs="Times New Roman"/>
                    <w:b/>
                    <w:bCs/>
                    <w:sz w:val="20"/>
                    <w:szCs w:val="20"/>
                  </w:rPr>
                </w:rPrChange>
              </w:rPr>
            </w:pPr>
            <w:del w:id="377" w:author="Maino Vieytes, Christian (NIH/NIA/IRP) [F]" w:date="2023-11-19T07:56:00Z">
              <w:r w:rsidRPr="00B26EF2" w:rsidDel="00F96675">
                <w:rPr>
                  <w:rFonts w:ascii="Times New Roman" w:hAnsi="Times New Roman" w:cs="Times New Roman"/>
                  <w:b/>
                  <w:bCs/>
                  <w:sz w:val="18"/>
                  <w:szCs w:val="18"/>
                  <w:rPrChange w:id="378" w:author="Maino Vieytes, Christian (NIH/NIA/IRP) [F]" w:date="2023-11-20T10:14:00Z">
                    <w:rPr>
                      <w:rFonts w:ascii="Times New Roman" w:hAnsi="Times New Roman" w:cs="Times New Roman"/>
                      <w:b/>
                      <w:bCs/>
                      <w:sz w:val="20"/>
                      <w:szCs w:val="20"/>
                    </w:rPr>
                  </w:rPrChange>
                </w:rPr>
                <w:delText>Food-secure</w:delText>
              </w:r>
            </w:del>
            <w:ins w:id="379" w:author="Maino Vieytes, Christian (NIH/NIA/IRP) [F]" w:date="2023-11-19T07:56:00Z">
              <w:r w:rsidR="00F96675" w:rsidRPr="00B26EF2">
                <w:rPr>
                  <w:rFonts w:ascii="Times New Roman" w:hAnsi="Times New Roman" w:cs="Times New Roman"/>
                  <w:b/>
                  <w:bCs/>
                  <w:sz w:val="18"/>
                  <w:szCs w:val="18"/>
                  <w:rPrChange w:id="380" w:author="Maino Vieytes, Christian (NIH/NIA/IRP) [F]" w:date="2023-11-20T10:14:00Z">
                    <w:rPr>
                      <w:rFonts w:ascii="Times New Roman" w:hAnsi="Times New Roman" w:cs="Times New Roman"/>
                      <w:b/>
                      <w:bCs/>
                      <w:sz w:val="20"/>
                      <w:szCs w:val="20"/>
                    </w:rPr>
                  </w:rPrChange>
                </w:rPr>
                <w:t xml:space="preserve">Food </w:t>
              </w:r>
            </w:ins>
            <w:ins w:id="381" w:author="Maino Vieytes, Christian (NIH/NIA/IRP) [F]" w:date="2023-12-01T15:45:00Z">
              <w:r w:rsidR="001A1E5A">
                <w:rPr>
                  <w:rFonts w:ascii="Times New Roman" w:hAnsi="Times New Roman" w:cs="Times New Roman"/>
                  <w:b/>
                  <w:bCs/>
                  <w:sz w:val="18"/>
                  <w:szCs w:val="18"/>
                </w:rPr>
                <w:t>S</w:t>
              </w:r>
            </w:ins>
            <w:ins w:id="382" w:author="Maino Vieytes, Christian (NIH/NIA/IRP) [F]" w:date="2023-11-19T07:56:00Z">
              <w:r w:rsidR="00F96675" w:rsidRPr="00B26EF2">
                <w:rPr>
                  <w:rFonts w:ascii="Times New Roman" w:hAnsi="Times New Roman" w:cs="Times New Roman"/>
                  <w:b/>
                  <w:bCs/>
                  <w:sz w:val="18"/>
                  <w:szCs w:val="18"/>
                  <w:rPrChange w:id="383" w:author="Maino Vieytes, Christian (NIH/NIA/IRP) [F]" w:date="2023-11-20T10:14:00Z">
                    <w:rPr>
                      <w:rFonts w:ascii="Times New Roman" w:hAnsi="Times New Roman" w:cs="Times New Roman"/>
                      <w:b/>
                      <w:bCs/>
                      <w:sz w:val="20"/>
                      <w:szCs w:val="20"/>
                    </w:rPr>
                  </w:rPrChange>
                </w:rPr>
                <w:t>ecure</w:t>
              </w:r>
            </w:ins>
            <w:r w:rsidRPr="00B26EF2">
              <w:rPr>
                <w:rFonts w:ascii="Times New Roman" w:hAnsi="Times New Roman" w:cs="Times New Roman"/>
                <w:b/>
                <w:bCs/>
                <w:sz w:val="18"/>
                <w:szCs w:val="18"/>
                <w:rPrChange w:id="384" w:author="Maino Vieytes, Christian (NIH/NIA/IRP) [F]" w:date="2023-11-20T10:14:00Z">
                  <w:rPr>
                    <w:rFonts w:ascii="Times New Roman" w:hAnsi="Times New Roman" w:cs="Times New Roman"/>
                    <w:b/>
                    <w:bCs/>
                    <w:sz w:val="20"/>
                    <w:szCs w:val="20"/>
                  </w:rPr>
                </w:rPrChange>
              </w:rPr>
              <w:t xml:space="preserve">         </w:t>
            </w:r>
            <w:ins w:id="385" w:author="Maino Vieytes, Christian (NIH/NIA/IRP) [F]" w:date="2023-11-19T08:49:00Z">
              <w:r w:rsidR="000925E2" w:rsidRPr="00B26EF2">
                <w:rPr>
                  <w:rFonts w:ascii="Times New Roman" w:hAnsi="Times New Roman" w:cs="Times New Roman"/>
                  <w:b/>
                  <w:bCs/>
                  <w:sz w:val="18"/>
                  <w:szCs w:val="18"/>
                  <w:rPrChange w:id="386" w:author="Maino Vieytes, Christian (NIH/NIA/IRP) [F]" w:date="2023-11-20T10:14:00Z">
                    <w:rPr>
                      <w:rFonts w:ascii="Times New Roman" w:hAnsi="Times New Roman" w:cs="Times New Roman"/>
                      <w:b/>
                      <w:bCs/>
                      <w:sz w:val="20"/>
                      <w:szCs w:val="20"/>
                    </w:rPr>
                  </w:rPrChange>
                </w:rPr>
                <w:t xml:space="preserve"> </w:t>
              </w:r>
            </w:ins>
            <w:ins w:id="387" w:author="Maino Vieytes, Christian (NIH/NIA/IRP) [F]" w:date="2023-11-20T10:14:00Z">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388" w:author="Maino Vieytes, Christian (NIH/NIA/IRP) [F]" w:date="2023-11-20T10:14:00Z">
                  <w:rPr>
                    <w:rFonts w:ascii="Times New Roman" w:hAnsi="Times New Roman" w:cs="Times New Roman"/>
                    <w:sz w:val="20"/>
                    <w:szCs w:val="20"/>
                  </w:rPr>
                </w:rPrChange>
              </w:rPr>
              <w:t>(</w:t>
            </w:r>
            <w:r w:rsidRPr="00B26EF2">
              <w:rPr>
                <w:rFonts w:ascii="Times New Roman" w:hAnsi="Times New Roman" w:cs="Times New Roman"/>
                <w:i/>
                <w:iCs/>
                <w:sz w:val="18"/>
                <w:szCs w:val="18"/>
                <w:rPrChange w:id="389"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390" w:author="Maino Vieytes, Christian (NIH/NIA/IRP) [F]" w:date="2023-11-20T10:14:00Z">
                  <w:rPr>
                    <w:rFonts w:ascii="Times New Roman" w:hAnsi="Times New Roman" w:cs="Times New Roman"/>
                    <w:sz w:val="20"/>
                    <w:szCs w:val="20"/>
                  </w:rPr>
                </w:rPrChange>
              </w:rPr>
              <w:t xml:space="preserve"> = 2176)</w:t>
            </w:r>
          </w:p>
        </w:tc>
        <w:tc>
          <w:tcPr>
            <w:tcW w:w="1401" w:type="dxa"/>
            <w:noWrap/>
            <w:hideMark/>
            <w:tcPrChange w:id="391" w:author="Maino Vieytes, Christian (NIH/NIA/IRP) [F]" w:date="2023-12-01T09:55:00Z">
              <w:tcPr>
                <w:tcW w:w="1399" w:type="dxa"/>
                <w:noWrap/>
                <w:vAlign w:val="center"/>
                <w:hideMark/>
              </w:tcPr>
            </w:tcPrChange>
          </w:tcPr>
          <w:p w14:paraId="4DF4DEF7" w14:textId="77777777" w:rsidR="00B717EF" w:rsidRPr="00B26EF2" w:rsidRDefault="00B717EF" w:rsidP="00B717EF">
            <w:pPr>
              <w:jc w:val="center"/>
              <w:rPr>
                <w:rFonts w:ascii="Times New Roman" w:hAnsi="Times New Roman" w:cs="Times New Roman"/>
                <w:b/>
                <w:bCs/>
                <w:i/>
                <w:iCs/>
                <w:sz w:val="18"/>
                <w:szCs w:val="18"/>
                <w:rPrChange w:id="392" w:author="Maino Vieytes, Christian (NIH/NIA/IRP) [F]" w:date="2023-11-20T10:14:00Z">
                  <w:rPr>
                    <w:rFonts w:ascii="Times New Roman" w:hAnsi="Times New Roman" w:cs="Times New Roman"/>
                    <w:b/>
                    <w:bCs/>
                    <w:i/>
                    <w:iCs/>
                    <w:sz w:val="20"/>
                    <w:szCs w:val="20"/>
                  </w:rPr>
                </w:rPrChange>
              </w:rPr>
            </w:pPr>
            <w:r w:rsidRPr="00B26EF2">
              <w:rPr>
                <w:rFonts w:ascii="Times New Roman" w:hAnsi="Times New Roman" w:cs="Times New Roman"/>
                <w:b/>
                <w:bCs/>
                <w:i/>
                <w:iCs/>
                <w:sz w:val="18"/>
                <w:szCs w:val="18"/>
                <w:rPrChange w:id="393" w:author="Maino Vieytes, Christian (NIH/NIA/IRP) [F]" w:date="2023-11-20T10:14:00Z">
                  <w:rPr>
                    <w:rFonts w:ascii="Times New Roman" w:hAnsi="Times New Roman" w:cs="Times New Roman"/>
                    <w:b/>
                    <w:bCs/>
                    <w:i/>
                    <w:iCs/>
                    <w:sz w:val="20"/>
                    <w:szCs w:val="20"/>
                  </w:rPr>
                </w:rPrChange>
              </w:rPr>
              <w:t>p</w:t>
            </w:r>
          </w:p>
        </w:tc>
      </w:tr>
      <w:tr w:rsidR="00B717EF" w:rsidRPr="00B26EF2" w14:paraId="000FD018" w14:textId="77777777" w:rsidTr="00C51820">
        <w:trPr>
          <w:gridAfter w:val="1"/>
          <w:wAfter w:w="18" w:type="dxa"/>
          <w:trHeight w:val="259"/>
          <w:trPrChange w:id="394" w:author="Maino Vieytes, Christian (NIH/NIA/IRP) [F]" w:date="2023-12-01T09:55:00Z">
            <w:trPr>
              <w:trHeight w:val="320"/>
            </w:trPr>
          </w:trPrChange>
        </w:trPr>
        <w:tc>
          <w:tcPr>
            <w:tcW w:w="3324" w:type="dxa"/>
            <w:noWrap/>
            <w:hideMark/>
            <w:tcPrChange w:id="395" w:author="Maino Vieytes, Christian (NIH/NIA/IRP) [F]" w:date="2023-12-01T09:55:00Z">
              <w:tcPr>
                <w:tcW w:w="2616" w:type="dxa"/>
                <w:noWrap/>
                <w:vAlign w:val="center"/>
                <w:hideMark/>
              </w:tcPr>
            </w:tcPrChange>
          </w:tcPr>
          <w:p w14:paraId="00256183" w14:textId="3B50B75E" w:rsidR="00B717EF" w:rsidRPr="00B26EF2" w:rsidRDefault="00B717EF" w:rsidP="00B717EF">
            <w:pPr>
              <w:rPr>
                <w:rFonts w:ascii="Times New Roman" w:hAnsi="Times New Roman" w:cs="Times New Roman"/>
                <w:sz w:val="18"/>
                <w:szCs w:val="18"/>
                <w:rPrChange w:id="39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97" w:author="Maino Vieytes, Christian (NIH/NIA/IRP) [F]" w:date="2023-11-20T10:14:00Z">
                  <w:rPr>
                    <w:rFonts w:ascii="Times New Roman" w:hAnsi="Times New Roman" w:cs="Times New Roman"/>
                    <w:sz w:val="20"/>
                    <w:szCs w:val="20"/>
                  </w:rPr>
                </w:rPrChange>
              </w:rPr>
              <w:t>Age</w:t>
            </w:r>
            <w:ins w:id="398" w:author="Maino Vieytes, Christian (NIH/NIA/IRP) [F]" w:date="2023-12-01T09:54:00Z">
              <w:r w:rsidR="00C51820">
                <w:rPr>
                  <w:rFonts w:ascii="Times New Roman" w:hAnsi="Times New Roman" w:cs="Times New Roman"/>
                  <w:sz w:val="18"/>
                  <w:szCs w:val="18"/>
                </w:rPr>
                <w:t>—Mean (SD)</w:t>
              </w:r>
            </w:ins>
          </w:p>
        </w:tc>
        <w:tc>
          <w:tcPr>
            <w:tcW w:w="2284" w:type="dxa"/>
            <w:noWrap/>
            <w:hideMark/>
            <w:tcPrChange w:id="399" w:author="Maino Vieytes, Christian (NIH/NIA/IRP) [F]" w:date="2023-12-01T09:55:00Z">
              <w:tcPr>
                <w:tcW w:w="2284" w:type="dxa"/>
                <w:noWrap/>
                <w:vAlign w:val="center"/>
                <w:hideMark/>
              </w:tcPr>
            </w:tcPrChange>
          </w:tcPr>
          <w:p w14:paraId="351A88A0" w14:textId="77777777" w:rsidR="00B717EF" w:rsidRPr="00B26EF2" w:rsidRDefault="00B717EF" w:rsidP="00B717EF">
            <w:pPr>
              <w:jc w:val="center"/>
              <w:rPr>
                <w:rFonts w:ascii="Times New Roman" w:hAnsi="Times New Roman" w:cs="Times New Roman"/>
                <w:sz w:val="18"/>
                <w:szCs w:val="18"/>
                <w:rPrChange w:id="40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1" w:author="Maino Vieytes, Christian (NIH/NIA/IRP) [F]" w:date="2023-11-20T10:14:00Z">
                  <w:rPr>
                    <w:rFonts w:ascii="Times New Roman" w:hAnsi="Times New Roman" w:cs="Times New Roman"/>
                    <w:sz w:val="20"/>
                    <w:szCs w:val="20"/>
                  </w:rPr>
                </w:rPrChange>
              </w:rPr>
              <w:t>62.03 (14.85)</w:t>
            </w:r>
          </w:p>
        </w:tc>
        <w:tc>
          <w:tcPr>
            <w:tcW w:w="1899" w:type="dxa"/>
            <w:noWrap/>
            <w:hideMark/>
            <w:tcPrChange w:id="402" w:author="Maino Vieytes, Christian (NIH/NIA/IRP) [F]" w:date="2023-12-01T09:55:00Z">
              <w:tcPr>
                <w:tcW w:w="1899" w:type="dxa"/>
                <w:noWrap/>
                <w:vAlign w:val="center"/>
                <w:hideMark/>
              </w:tcPr>
            </w:tcPrChange>
          </w:tcPr>
          <w:p w14:paraId="55F83825" w14:textId="77777777" w:rsidR="00B717EF" w:rsidRPr="00B26EF2" w:rsidRDefault="00B717EF" w:rsidP="00B717EF">
            <w:pPr>
              <w:jc w:val="center"/>
              <w:rPr>
                <w:rFonts w:ascii="Times New Roman" w:hAnsi="Times New Roman" w:cs="Times New Roman"/>
                <w:sz w:val="18"/>
                <w:szCs w:val="18"/>
                <w:rPrChange w:id="40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4" w:author="Maino Vieytes, Christian (NIH/NIA/IRP) [F]" w:date="2023-11-20T10:14:00Z">
                  <w:rPr>
                    <w:rFonts w:ascii="Times New Roman" w:hAnsi="Times New Roman" w:cs="Times New Roman"/>
                    <w:sz w:val="20"/>
                    <w:szCs w:val="20"/>
                  </w:rPr>
                </w:rPrChange>
              </w:rPr>
              <w:t>50.4 (16.46)</w:t>
            </w:r>
          </w:p>
        </w:tc>
        <w:tc>
          <w:tcPr>
            <w:tcW w:w="1871" w:type="dxa"/>
            <w:noWrap/>
            <w:hideMark/>
            <w:tcPrChange w:id="405" w:author="Maino Vieytes, Christian (NIH/NIA/IRP) [F]" w:date="2023-12-01T09:55:00Z">
              <w:tcPr>
                <w:tcW w:w="1871" w:type="dxa"/>
                <w:noWrap/>
                <w:vAlign w:val="center"/>
                <w:hideMark/>
              </w:tcPr>
            </w:tcPrChange>
          </w:tcPr>
          <w:p w14:paraId="2E8EB963" w14:textId="77777777" w:rsidR="00B717EF" w:rsidRPr="00B26EF2" w:rsidRDefault="00B717EF" w:rsidP="00B717EF">
            <w:pPr>
              <w:jc w:val="center"/>
              <w:rPr>
                <w:rFonts w:ascii="Times New Roman" w:hAnsi="Times New Roman" w:cs="Times New Roman"/>
                <w:sz w:val="18"/>
                <w:szCs w:val="18"/>
                <w:rPrChange w:id="40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7" w:author="Maino Vieytes, Christian (NIH/NIA/IRP) [F]" w:date="2023-11-20T10:14:00Z">
                  <w:rPr>
                    <w:rFonts w:ascii="Times New Roman" w:hAnsi="Times New Roman" w:cs="Times New Roman"/>
                    <w:sz w:val="20"/>
                    <w:szCs w:val="20"/>
                  </w:rPr>
                </w:rPrChange>
              </w:rPr>
              <w:t>63.32 (14.09)</w:t>
            </w:r>
          </w:p>
        </w:tc>
        <w:tc>
          <w:tcPr>
            <w:tcW w:w="1401" w:type="dxa"/>
            <w:noWrap/>
            <w:hideMark/>
            <w:tcPrChange w:id="408" w:author="Maino Vieytes, Christian (NIH/NIA/IRP) [F]" w:date="2023-12-01T09:55:00Z">
              <w:tcPr>
                <w:tcW w:w="1399" w:type="dxa"/>
                <w:noWrap/>
                <w:vAlign w:val="center"/>
                <w:hideMark/>
              </w:tcPr>
            </w:tcPrChange>
          </w:tcPr>
          <w:p w14:paraId="346ACB8E" w14:textId="77777777" w:rsidR="00B717EF" w:rsidRPr="00B26EF2" w:rsidRDefault="00B717EF" w:rsidP="00B717EF">
            <w:pPr>
              <w:jc w:val="center"/>
              <w:rPr>
                <w:rFonts w:ascii="Times New Roman" w:hAnsi="Times New Roman" w:cs="Times New Roman"/>
                <w:sz w:val="18"/>
                <w:szCs w:val="18"/>
                <w:rPrChange w:id="40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0" w:author="Maino Vieytes, Christian (NIH/NIA/IRP) [F]" w:date="2023-11-20T10:14:00Z">
                  <w:rPr>
                    <w:rFonts w:ascii="Times New Roman" w:hAnsi="Times New Roman" w:cs="Times New Roman"/>
                    <w:sz w:val="20"/>
                    <w:szCs w:val="20"/>
                  </w:rPr>
                </w:rPrChange>
              </w:rPr>
              <w:t>&lt; 0.01</w:t>
            </w:r>
          </w:p>
        </w:tc>
      </w:tr>
      <w:tr w:rsidR="00B717EF" w:rsidRPr="00B26EF2" w14:paraId="143B3654" w14:textId="77777777" w:rsidTr="00C51820">
        <w:trPr>
          <w:gridAfter w:val="1"/>
          <w:wAfter w:w="18" w:type="dxa"/>
          <w:trHeight w:val="259"/>
          <w:trPrChange w:id="411" w:author="Maino Vieytes, Christian (NIH/NIA/IRP) [F]" w:date="2023-12-01T09:55:00Z">
            <w:trPr>
              <w:trHeight w:val="320"/>
            </w:trPr>
          </w:trPrChange>
        </w:trPr>
        <w:tc>
          <w:tcPr>
            <w:tcW w:w="3324" w:type="dxa"/>
            <w:tcBorders>
              <w:bottom w:val="single" w:sz="4" w:space="0" w:color="auto"/>
            </w:tcBorders>
            <w:noWrap/>
            <w:hideMark/>
            <w:tcPrChange w:id="412" w:author="Maino Vieytes, Christian (NIH/NIA/IRP) [F]" w:date="2023-12-01T09:55:00Z">
              <w:tcPr>
                <w:tcW w:w="2616" w:type="dxa"/>
                <w:tcBorders>
                  <w:bottom w:val="single" w:sz="4" w:space="0" w:color="auto"/>
                </w:tcBorders>
                <w:noWrap/>
                <w:vAlign w:val="center"/>
                <w:hideMark/>
              </w:tcPr>
            </w:tcPrChange>
          </w:tcPr>
          <w:p w14:paraId="79AEE376" w14:textId="77777777" w:rsidR="00B717EF" w:rsidRPr="00B26EF2" w:rsidRDefault="00B717EF" w:rsidP="00B717EF">
            <w:pPr>
              <w:rPr>
                <w:rFonts w:ascii="Times New Roman" w:hAnsi="Times New Roman" w:cs="Times New Roman"/>
                <w:sz w:val="18"/>
                <w:szCs w:val="18"/>
                <w:rPrChange w:id="41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4" w:author="Maino Vieytes, Christian (NIH/NIA/IRP) [F]" w:date="2023-11-20T10:14:00Z">
                  <w:rPr>
                    <w:rFonts w:ascii="Times New Roman" w:hAnsi="Times New Roman" w:cs="Times New Roman"/>
                    <w:sz w:val="20"/>
                    <w:szCs w:val="20"/>
                  </w:rPr>
                </w:rPrChange>
              </w:rPr>
              <w:t>Sex</w:t>
            </w:r>
          </w:p>
        </w:tc>
        <w:tc>
          <w:tcPr>
            <w:tcW w:w="2284" w:type="dxa"/>
            <w:tcBorders>
              <w:bottom w:val="single" w:sz="4" w:space="0" w:color="auto"/>
            </w:tcBorders>
            <w:noWrap/>
            <w:hideMark/>
            <w:tcPrChange w:id="415" w:author="Maino Vieytes, Christian (NIH/NIA/IRP) [F]" w:date="2023-12-01T09:55:00Z">
              <w:tcPr>
                <w:tcW w:w="2284" w:type="dxa"/>
                <w:tcBorders>
                  <w:bottom w:val="single" w:sz="4" w:space="0" w:color="auto"/>
                </w:tcBorders>
                <w:noWrap/>
                <w:vAlign w:val="center"/>
                <w:hideMark/>
              </w:tcPr>
            </w:tcPrChange>
          </w:tcPr>
          <w:p w14:paraId="45590F4B" w14:textId="77777777" w:rsidR="00B717EF" w:rsidRPr="00B26EF2" w:rsidRDefault="00B717EF" w:rsidP="00B717EF">
            <w:pPr>
              <w:ind w:firstLine="720"/>
              <w:jc w:val="center"/>
              <w:rPr>
                <w:rFonts w:ascii="Times New Roman" w:hAnsi="Times New Roman" w:cs="Times New Roman"/>
                <w:sz w:val="18"/>
                <w:szCs w:val="18"/>
                <w:rPrChange w:id="416"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417" w:author="Maino Vieytes, Christian (NIH/NIA/IRP) [F]" w:date="2023-12-01T09:55:00Z">
              <w:tcPr>
                <w:tcW w:w="1899" w:type="dxa"/>
                <w:tcBorders>
                  <w:bottom w:val="single" w:sz="4" w:space="0" w:color="auto"/>
                </w:tcBorders>
                <w:noWrap/>
                <w:vAlign w:val="center"/>
                <w:hideMark/>
              </w:tcPr>
            </w:tcPrChange>
          </w:tcPr>
          <w:p w14:paraId="04AC873E" w14:textId="77777777" w:rsidR="00B717EF" w:rsidRPr="00B26EF2" w:rsidRDefault="00B717EF" w:rsidP="00B717EF">
            <w:pPr>
              <w:ind w:firstLine="720"/>
              <w:jc w:val="center"/>
              <w:rPr>
                <w:rFonts w:ascii="Times New Roman" w:hAnsi="Times New Roman" w:cs="Times New Roman"/>
                <w:sz w:val="18"/>
                <w:szCs w:val="18"/>
                <w:rPrChange w:id="418"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419" w:author="Maino Vieytes, Christian (NIH/NIA/IRP) [F]" w:date="2023-12-01T09:55:00Z">
              <w:tcPr>
                <w:tcW w:w="1871" w:type="dxa"/>
                <w:tcBorders>
                  <w:bottom w:val="single" w:sz="4" w:space="0" w:color="auto"/>
                </w:tcBorders>
                <w:noWrap/>
                <w:vAlign w:val="center"/>
                <w:hideMark/>
              </w:tcPr>
            </w:tcPrChange>
          </w:tcPr>
          <w:p w14:paraId="69CD0494" w14:textId="77777777" w:rsidR="00B717EF" w:rsidRPr="00B26EF2" w:rsidRDefault="00B717EF" w:rsidP="00B717EF">
            <w:pPr>
              <w:ind w:firstLine="720"/>
              <w:jc w:val="center"/>
              <w:rPr>
                <w:rFonts w:ascii="Times New Roman" w:hAnsi="Times New Roman" w:cs="Times New Roman"/>
                <w:sz w:val="18"/>
                <w:szCs w:val="18"/>
                <w:rPrChange w:id="420"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421" w:author="Maino Vieytes, Christian (NIH/NIA/IRP) [F]" w:date="2023-12-01T09:55:00Z">
              <w:tcPr>
                <w:tcW w:w="1399" w:type="dxa"/>
                <w:tcBorders>
                  <w:bottom w:val="single" w:sz="4" w:space="0" w:color="auto"/>
                </w:tcBorders>
                <w:noWrap/>
                <w:vAlign w:val="center"/>
                <w:hideMark/>
              </w:tcPr>
            </w:tcPrChange>
          </w:tcPr>
          <w:p w14:paraId="79357E4D" w14:textId="77777777" w:rsidR="00B717EF" w:rsidRPr="00B26EF2" w:rsidRDefault="00B717EF" w:rsidP="00B717EF">
            <w:pPr>
              <w:jc w:val="center"/>
              <w:rPr>
                <w:rFonts w:ascii="Times New Roman" w:hAnsi="Times New Roman" w:cs="Times New Roman"/>
                <w:sz w:val="18"/>
                <w:szCs w:val="18"/>
                <w:rPrChange w:id="42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23" w:author="Maino Vieytes, Christian (NIH/NIA/IRP) [F]" w:date="2023-11-20T10:14:00Z">
                  <w:rPr>
                    <w:rFonts w:ascii="Times New Roman" w:hAnsi="Times New Roman" w:cs="Times New Roman"/>
                    <w:sz w:val="20"/>
                    <w:szCs w:val="20"/>
                  </w:rPr>
                </w:rPrChange>
              </w:rPr>
              <w:t>&lt; 0.01</w:t>
            </w:r>
          </w:p>
        </w:tc>
      </w:tr>
      <w:tr w:rsidR="00B717EF" w:rsidRPr="00B26EF2" w14:paraId="7B2C7759" w14:textId="77777777" w:rsidTr="00C51820">
        <w:trPr>
          <w:gridAfter w:val="1"/>
          <w:wAfter w:w="18" w:type="dxa"/>
          <w:trHeight w:val="259"/>
          <w:trPrChange w:id="424" w:author="Maino Vieytes, Christian (NIH/NIA/IRP) [F]" w:date="2023-12-01T09:55:00Z">
            <w:trPr>
              <w:trHeight w:val="320"/>
            </w:trPr>
          </w:trPrChange>
        </w:trPr>
        <w:tc>
          <w:tcPr>
            <w:tcW w:w="3324" w:type="dxa"/>
            <w:tcBorders>
              <w:bottom w:val="nil"/>
            </w:tcBorders>
            <w:noWrap/>
            <w:hideMark/>
            <w:tcPrChange w:id="425" w:author="Maino Vieytes, Christian (NIH/NIA/IRP) [F]" w:date="2023-12-01T09:55:00Z">
              <w:tcPr>
                <w:tcW w:w="2616" w:type="dxa"/>
                <w:tcBorders>
                  <w:bottom w:val="nil"/>
                </w:tcBorders>
                <w:noWrap/>
                <w:vAlign w:val="center"/>
                <w:hideMark/>
              </w:tcPr>
            </w:tcPrChange>
          </w:tcPr>
          <w:p w14:paraId="3E9FECA3" w14:textId="77777777" w:rsidR="00B717EF" w:rsidRPr="00B26EF2" w:rsidRDefault="00B717EF" w:rsidP="00B717EF">
            <w:pPr>
              <w:ind w:left="720"/>
              <w:rPr>
                <w:rFonts w:ascii="Times New Roman" w:hAnsi="Times New Roman" w:cs="Times New Roman"/>
                <w:sz w:val="18"/>
                <w:szCs w:val="18"/>
                <w:rPrChange w:id="42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27" w:author="Maino Vieytes, Christian (NIH/NIA/IRP) [F]" w:date="2023-11-20T10:14:00Z">
                  <w:rPr>
                    <w:rFonts w:ascii="Times New Roman" w:hAnsi="Times New Roman" w:cs="Times New Roman"/>
                    <w:sz w:val="20"/>
                    <w:szCs w:val="20"/>
                  </w:rPr>
                </w:rPrChange>
              </w:rPr>
              <w:t>Male</w:t>
            </w:r>
          </w:p>
        </w:tc>
        <w:tc>
          <w:tcPr>
            <w:tcW w:w="2284" w:type="dxa"/>
            <w:tcBorders>
              <w:bottom w:val="nil"/>
            </w:tcBorders>
            <w:noWrap/>
            <w:hideMark/>
            <w:tcPrChange w:id="428" w:author="Maino Vieytes, Christian (NIH/NIA/IRP) [F]" w:date="2023-12-01T09:55:00Z">
              <w:tcPr>
                <w:tcW w:w="2284" w:type="dxa"/>
                <w:tcBorders>
                  <w:bottom w:val="nil"/>
                </w:tcBorders>
                <w:noWrap/>
                <w:vAlign w:val="center"/>
                <w:hideMark/>
              </w:tcPr>
            </w:tcPrChange>
          </w:tcPr>
          <w:p w14:paraId="184604EE" w14:textId="77777777" w:rsidR="00B717EF" w:rsidRPr="00B26EF2" w:rsidRDefault="00B717EF" w:rsidP="00B717EF">
            <w:pPr>
              <w:jc w:val="center"/>
              <w:rPr>
                <w:rFonts w:ascii="Times New Roman" w:hAnsi="Times New Roman" w:cs="Times New Roman"/>
                <w:sz w:val="18"/>
                <w:szCs w:val="18"/>
                <w:rPrChange w:id="42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0" w:author="Maino Vieytes, Christian (NIH/NIA/IRP) [F]" w:date="2023-11-20T10:14:00Z">
                  <w:rPr>
                    <w:rFonts w:ascii="Times New Roman" w:hAnsi="Times New Roman" w:cs="Times New Roman"/>
                    <w:sz w:val="20"/>
                    <w:szCs w:val="20"/>
                  </w:rPr>
                </w:rPrChange>
              </w:rPr>
              <w:t>1139 (40.9)</w:t>
            </w:r>
          </w:p>
        </w:tc>
        <w:tc>
          <w:tcPr>
            <w:tcW w:w="1899" w:type="dxa"/>
            <w:tcBorders>
              <w:bottom w:val="nil"/>
            </w:tcBorders>
            <w:noWrap/>
            <w:hideMark/>
            <w:tcPrChange w:id="431" w:author="Maino Vieytes, Christian (NIH/NIA/IRP) [F]" w:date="2023-12-01T09:55:00Z">
              <w:tcPr>
                <w:tcW w:w="1899" w:type="dxa"/>
                <w:tcBorders>
                  <w:bottom w:val="nil"/>
                </w:tcBorders>
                <w:noWrap/>
                <w:vAlign w:val="center"/>
                <w:hideMark/>
              </w:tcPr>
            </w:tcPrChange>
          </w:tcPr>
          <w:p w14:paraId="5137DE86" w14:textId="77777777" w:rsidR="00B717EF" w:rsidRPr="00B26EF2" w:rsidRDefault="00B717EF" w:rsidP="00B717EF">
            <w:pPr>
              <w:jc w:val="center"/>
              <w:rPr>
                <w:rFonts w:ascii="Times New Roman" w:hAnsi="Times New Roman" w:cs="Times New Roman"/>
                <w:sz w:val="18"/>
                <w:szCs w:val="18"/>
                <w:rPrChange w:id="43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3" w:author="Maino Vieytes, Christian (NIH/NIA/IRP) [F]" w:date="2023-11-20T10:14:00Z">
                  <w:rPr>
                    <w:rFonts w:ascii="Times New Roman" w:hAnsi="Times New Roman" w:cs="Times New Roman"/>
                    <w:sz w:val="20"/>
                    <w:szCs w:val="20"/>
                  </w:rPr>
                </w:rPrChange>
              </w:rPr>
              <w:t>99 (25.1)</w:t>
            </w:r>
          </w:p>
        </w:tc>
        <w:tc>
          <w:tcPr>
            <w:tcW w:w="1871" w:type="dxa"/>
            <w:tcBorders>
              <w:bottom w:val="nil"/>
            </w:tcBorders>
            <w:noWrap/>
            <w:hideMark/>
            <w:tcPrChange w:id="434" w:author="Maino Vieytes, Christian (NIH/NIA/IRP) [F]" w:date="2023-12-01T09:55:00Z">
              <w:tcPr>
                <w:tcW w:w="1871" w:type="dxa"/>
                <w:tcBorders>
                  <w:bottom w:val="nil"/>
                </w:tcBorders>
                <w:noWrap/>
                <w:vAlign w:val="center"/>
                <w:hideMark/>
              </w:tcPr>
            </w:tcPrChange>
          </w:tcPr>
          <w:p w14:paraId="6760A021" w14:textId="77777777" w:rsidR="00B717EF" w:rsidRPr="00B26EF2" w:rsidRDefault="00B717EF" w:rsidP="00B717EF">
            <w:pPr>
              <w:jc w:val="center"/>
              <w:rPr>
                <w:rFonts w:ascii="Times New Roman" w:hAnsi="Times New Roman" w:cs="Times New Roman"/>
                <w:sz w:val="18"/>
                <w:szCs w:val="18"/>
                <w:rPrChange w:id="43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6" w:author="Maino Vieytes, Christian (NIH/NIA/IRP) [F]" w:date="2023-11-20T10:14:00Z">
                  <w:rPr>
                    <w:rFonts w:ascii="Times New Roman" w:hAnsi="Times New Roman" w:cs="Times New Roman"/>
                    <w:sz w:val="20"/>
                    <w:szCs w:val="20"/>
                  </w:rPr>
                </w:rPrChange>
              </w:rPr>
              <w:t>1040 (42.6)</w:t>
            </w:r>
          </w:p>
        </w:tc>
        <w:tc>
          <w:tcPr>
            <w:tcW w:w="1401" w:type="dxa"/>
            <w:tcBorders>
              <w:bottom w:val="nil"/>
            </w:tcBorders>
            <w:noWrap/>
            <w:hideMark/>
            <w:tcPrChange w:id="437" w:author="Maino Vieytes, Christian (NIH/NIA/IRP) [F]" w:date="2023-12-01T09:55:00Z">
              <w:tcPr>
                <w:tcW w:w="1399" w:type="dxa"/>
                <w:tcBorders>
                  <w:bottom w:val="nil"/>
                </w:tcBorders>
                <w:noWrap/>
                <w:vAlign w:val="center"/>
                <w:hideMark/>
              </w:tcPr>
            </w:tcPrChange>
          </w:tcPr>
          <w:p w14:paraId="00EC0FF2" w14:textId="77777777" w:rsidR="00B717EF" w:rsidRPr="00B26EF2" w:rsidRDefault="00B717EF" w:rsidP="00B717EF">
            <w:pPr>
              <w:ind w:firstLine="720"/>
              <w:jc w:val="center"/>
              <w:rPr>
                <w:rFonts w:ascii="Times New Roman" w:hAnsi="Times New Roman" w:cs="Times New Roman"/>
                <w:sz w:val="18"/>
                <w:szCs w:val="18"/>
                <w:rPrChange w:id="438" w:author="Maino Vieytes, Christian (NIH/NIA/IRP) [F]" w:date="2023-11-20T10:14:00Z">
                  <w:rPr>
                    <w:rFonts w:ascii="Times New Roman" w:hAnsi="Times New Roman" w:cs="Times New Roman"/>
                    <w:sz w:val="20"/>
                    <w:szCs w:val="20"/>
                  </w:rPr>
                </w:rPrChange>
              </w:rPr>
            </w:pPr>
          </w:p>
        </w:tc>
      </w:tr>
      <w:tr w:rsidR="00B717EF" w:rsidRPr="00B26EF2" w14:paraId="66018E64" w14:textId="77777777" w:rsidTr="00C51820">
        <w:trPr>
          <w:gridAfter w:val="1"/>
          <w:wAfter w:w="18" w:type="dxa"/>
          <w:trHeight w:val="259"/>
          <w:trPrChange w:id="439" w:author="Maino Vieytes, Christian (NIH/NIA/IRP) [F]" w:date="2023-12-01T09:55:00Z">
            <w:trPr>
              <w:trHeight w:val="320"/>
            </w:trPr>
          </w:trPrChange>
        </w:trPr>
        <w:tc>
          <w:tcPr>
            <w:tcW w:w="3324" w:type="dxa"/>
            <w:tcBorders>
              <w:top w:val="nil"/>
            </w:tcBorders>
            <w:noWrap/>
            <w:hideMark/>
            <w:tcPrChange w:id="440" w:author="Maino Vieytes, Christian (NIH/NIA/IRP) [F]" w:date="2023-12-01T09:55:00Z">
              <w:tcPr>
                <w:tcW w:w="2616" w:type="dxa"/>
                <w:tcBorders>
                  <w:top w:val="nil"/>
                </w:tcBorders>
                <w:noWrap/>
                <w:vAlign w:val="center"/>
                <w:hideMark/>
              </w:tcPr>
            </w:tcPrChange>
          </w:tcPr>
          <w:p w14:paraId="73EB99A0" w14:textId="77777777" w:rsidR="00B717EF" w:rsidRPr="00B26EF2" w:rsidRDefault="00B717EF" w:rsidP="00B717EF">
            <w:pPr>
              <w:ind w:left="720"/>
              <w:rPr>
                <w:rFonts w:ascii="Times New Roman" w:hAnsi="Times New Roman" w:cs="Times New Roman"/>
                <w:sz w:val="18"/>
                <w:szCs w:val="18"/>
                <w:rPrChange w:id="44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2" w:author="Maino Vieytes, Christian (NIH/NIA/IRP) [F]" w:date="2023-11-20T10:14:00Z">
                  <w:rPr>
                    <w:rFonts w:ascii="Times New Roman" w:hAnsi="Times New Roman" w:cs="Times New Roman"/>
                    <w:sz w:val="20"/>
                    <w:szCs w:val="20"/>
                  </w:rPr>
                </w:rPrChange>
              </w:rPr>
              <w:t>Female</w:t>
            </w:r>
          </w:p>
        </w:tc>
        <w:tc>
          <w:tcPr>
            <w:tcW w:w="2284" w:type="dxa"/>
            <w:tcBorders>
              <w:top w:val="nil"/>
            </w:tcBorders>
            <w:noWrap/>
            <w:hideMark/>
            <w:tcPrChange w:id="443" w:author="Maino Vieytes, Christian (NIH/NIA/IRP) [F]" w:date="2023-12-01T09:55:00Z">
              <w:tcPr>
                <w:tcW w:w="2284" w:type="dxa"/>
                <w:tcBorders>
                  <w:top w:val="nil"/>
                </w:tcBorders>
                <w:noWrap/>
                <w:vAlign w:val="center"/>
                <w:hideMark/>
              </w:tcPr>
            </w:tcPrChange>
          </w:tcPr>
          <w:p w14:paraId="307183F1" w14:textId="77777777" w:rsidR="00B717EF" w:rsidRPr="00B26EF2" w:rsidRDefault="00B717EF" w:rsidP="00B717EF">
            <w:pPr>
              <w:jc w:val="center"/>
              <w:rPr>
                <w:rFonts w:ascii="Times New Roman" w:hAnsi="Times New Roman" w:cs="Times New Roman"/>
                <w:sz w:val="18"/>
                <w:szCs w:val="18"/>
                <w:rPrChange w:id="44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5" w:author="Maino Vieytes, Christian (NIH/NIA/IRP) [F]" w:date="2023-11-20T10:14:00Z">
                  <w:rPr>
                    <w:rFonts w:ascii="Times New Roman" w:hAnsi="Times New Roman" w:cs="Times New Roman"/>
                    <w:sz w:val="20"/>
                    <w:szCs w:val="20"/>
                  </w:rPr>
                </w:rPrChange>
              </w:rPr>
              <w:t>1354 (59.1)</w:t>
            </w:r>
          </w:p>
        </w:tc>
        <w:tc>
          <w:tcPr>
            <w:tcW w:w="1899" w:type="dxa"/>
            <w:tcBorders>
              <w:top w:val="nil"/>
            </w:tcBorders>
            <w:noWrap/>
            <w:hideMark/>
            <w:tcPrChange w:id="446" w:author="Maino Vieytes, Christian (NIH/NIA/IRP) [F]" w:date="2023-12-01T09:55:00Z">
              <w:tcPr>
                <w:tcW w:w="1899" w:type="dxa"/>
                <w:tcBorders>
                  <w:top w:val="nil"/>
                </w:tcBorders>
                <w:noWrap/>
                <w:vAlign w:val="center"/>
                <w:hideMark/>
              </w:tcPr>
            </w:tcPrChange>
          </w:tcPr>
          <w:p w14:paraId="0DDF6EEC" w14:textId="77777777" w:rsidR="00B717EF" w:rsidRPr="00B26EF2" w:rsidRDefault="00B717EF" w:rsidP="00B717EF">
            <w:pPr>
              <w:jc w:val="center"/>
              <w:rPr>
                <w:rFonts w:ascii="Times New Roman" w:hAnsi="Times New Roman" w:cs="Times New Roman"/>
                <w:sz w:val="18"/>
                <w:szCs w:val="18"/>
                <w:rPrChange w:id="44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8" w:author="Maino Vieytes, Christian (NIH/NIA/IRP) [F]" w:date="2023-11-20T10:14:00Z">
                  <w:rPr>
                    <w:rFonts w:ascii="Times New Roman" w:hAnsi="Times New Roman" w:cs="Times New Roman"/>
                    <w:sz w:val="20"/>
                    <w:szCs w:val="20"/>
                  </w:rPr>
                </w:rPrChange>
              </w:rPr>
              <w:t>218 (74.9)</w:t>
            </w:r>
          </w:p>
        </w:tc>
        <w:tc>
          <w:tcPr>
            <w:tcW w:w="1871" w:type="dxa"/>
            <w:tcBorders>
              <w:top w:val="nil"/>
            </w:tcBorders>
            <w:noWrap/>
            <w:hideMark/>
            <w:tcPrChange w:id="449" w:author="Maino Vieytes, Christian (NIH/NIA/IRP) [F]" w:date="2023-12-01T09:55:00Z">
              <w:tcPr>
                <w:tcW w:w="1871" w:type="dxa"/>
                <w:tcBorders>
                  <w:top w:val="nil"/>
                </w:tcBorders>
                <w:noWrap/>
                <w:vAlign w:val="center"/>
                <w:hideMark/>
              </w:tcPr>
            </w:tcPrChange>
          </w:tcPr>
          <w:p w14:paraId="4FAF1A51" w14:textId="77777777" w:rsidR="00B717EF" w:rsidRPr="00B26EF2" w:rsidRDefault="00B717EF" w:rsidP="00B717EF">
            <w:pPr>
              <w:jc w:val="center"/>
              <w:rPr>
                <w:rFonts w:ascii="Times New Roman" w:hAnsi="Times New Roman" w:cs="Times New Roman"/>
                <w:sz w:val="18"/>
                <w:szCs w:val="18"/>
                <w:rPrChange w:id="45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51" w:author="Maino Vieytes, Christian (NIH/NIA/IRP) [F]" w:date="2023-11-20T10:14:00Z">
                  <w:rPr>
                    <w:rFonts w:ascii="Times New Roman" w:hAnsi="Times New Roman" w:cs="Times New Roman"/>
                    <w:sz w:val="20"/>
                    <w:szCs w:val="20"/>
                  </w:rPr>
                </w:rPrChange>
              </w:rPr>
              <w:t>1136 (57.4)</w:t>
            </w:r>
          </w:p>
        </w:tc>
        <w:tc>
          <w:tcPr>
            <w:tcW w:w="1401" w:type="dxa"/>
            <w:tcBorders>
              <w:top w:val="nil"/>
            </w:tcBorders>
            <w:noWrap/>
            <w:hideMark/>
            <w:tcPrChange w:id="452" w:author="Maino Vieytes, Christian (NIH/NIA/IRP) [F]" w:date="2023-12-01T09:55:00Z">
              <w:tcPr>
                <w:tcW w:w="1399" w:type="dxa"/>
                <w:tcBorders>
                  <w:top w:val="nil"/>
                </w:tcBorders>
                <w:noWrap/>
                <w:vAlign w:val="center"/>
                <w:hideMark/>
              </w:tcPr>
            </w:tcPrChange>
          </w:tcPr>
          <w:p w14:paraId="0B917351" w14:textId="77777777" w:rsidR="00B717EF" w:rsidRPr="00B26EF2" w:rsidRDefault="00B717EF" w:rsidP="00B717EF">
            <w:pPr>
              <w:ind w:firstLine="720"/>
              <w:jc w:val="center"/>
              <w:rPr>
                <w:rFonts w:ascii="Times New Roman" w:hAnsi="Times New Roman" w:cs="Times New Roman"/>
                <w:sz w:val="18"/>
                <w:szCs w:val="18"/>
                <w:rPrChange w:id="453" w:author="Maino Vieytes, Christian (NIH/NIA/IRP) [F]" w:date="2023-11-20T10:14:00Z">
                  <w:rPr>
                    <w:rFonts w:ascii="Times New Roman" w:hAnsi="Times New Roman" w:cs="Times New Roman"/>
                    <w:sz w:val="20"/>
                    <w:szCs w:val="20"/>
                  </w:rPr>
                </w:rPrChange>
              </w:rPr>
            </w:pPr>
          </w:p>
        </w:tc>
      </w:tr>
      <w:tr w:rsidR="00B717EF" w:rsidRPr="00B26EF2" w14:paraId="0982C3D6" w14:textId="77777777" w:rsidTr="00C51820">
        <w:trPr>
          <w:gridAfter w:val="1"/>
          <w:wAfter w:w="18" w:type="dxa"/>
          <w:trHeight w:val="259"/>
          <w:trPrChange w:id="454" w:author="Maino Vieytes, Christian (NIH/NIA/IRP) [F]" w:date="2023-12-01T09:55:00Z">
            <w:trPr>
              <w:trHeight w:val="320"/>
            </w:trPr>
          </w:trPrChange>
        </w:trPr>
        <w:tc>
          <w:tcPr>
            <w:tcW w:w="3324" w:type="dxa"/>
            <w:tcBorders>
              <w:bottom w:val="single" w:sz="4" w:space="0" w:color="auto"/>
            </w:tcBorders>
            <w:noWrap/>
            <w:hideMark/>
            <w:tcPrChange w:id="455" w:author="Maino Vieytes, Christian (NIH/NIA/IRP) [F]" w:date="2023-12-01T09:55:00Z">
              <w:tcPr>
                <w:tcW w:w="2616" w:type="dxa"/>
                <w:tcBorders>
                  <w:bottom w:val="single" w:sz="4" w:space="0" w:color="auto"/>
                </w:tcBorders>
                <w:noWrap/>
                <w:vAlign w:val="center"/>
                <w:hideMark/>
              </w:tcPr>
            </w:tcPrChange>
          </w:tcPr>
          <w:p w14:paraId="64C0735C" w14:textId="77777777" w:rsidR="00B717EF" w:rsidRPr="00B26EF2" w:rsidRDefault="00B717EF" w:rsidP="00B717EF">
            <w:pPr>
              <w:rPr>
                <w:rFonts w:ascii="Times New Roman" w:hAnsi="Times New Roman" w:cs="Times New Roman"/>
                <w:sz w:val="18"/>
                <w:szCs w:val="18"/>
                <w:rPrChange w:id="45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57" w:author="Maino Vieytes, Christian (NIH/NIA/IRP) [F]" w:date="2023-11-20T10:14:00Z">
                  <w:rPr>
                    <w:rFonts w:ascii="Times New Roman" w:hAnsi="Times New Roman" w:cs="Times New Roman"/>
                    <w:sz w:val="20"/>
                    <w:szCs w:val="20"/>
                  </w:rPr>
                </w:rPrChange>
              </w:rPr>
              <w:t>Race/Ethnicity</w:t>
            </w:r>
          </w:p>
        </w:tc>
        <w:tc>
          <w:tcPr>
            <w:tcW w:w="2284" w:type="dxa"/>
            <w:tcBorders>
              <w:bottom w:val="single" w:sz="4" w:space="0" w:color="auto"/>
            </w:tcBorders>
            <w:noWrap/>
            <w:hideMark/>
            <w:tcPrChange w:id="458" w:author="Maino Vieytes, Christian (NIH/NIA/IRP) [F]" w:date="2023-12-01T09:55:00Z">
              <w:tcPr>
                <w:tcW w:w="2284" w:type="dxa"/>
                <w:tcBorders>
                  <w:bottom w:val="single" w:sz="4" w:space="0" w:color="auto"/>
                </w:tcBorders>
                <w:noWrap/>
                <w:vAlign w:val="center"/>
                <w:hideMark/>
              </w:tcPr>
            </w:tcPrChange>
          </w:tcPr>
          <w:p w14:paraId="461672E1" w14:textId="77777777" w:rsidR="00B717EF" w:rsidRPr="00B26EF2" w:rsidRDefault="00B717EF" w:rsidP="00B717EF">
            <w:pPr>
              <w:ind w:firstLine="720"/>
              <w:jc w:val="center"/>
              <w:rPr>
                <w:rFonts w:ascii="Times New Roman" w:hAnsi="Times New Roman" w:cs="Times New Roman"/>
                <w:sz w:val="18"/>
                <w:szCs w:val="18"/>
                <w:rPrChange w:id="459"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460" w:author="Maino Vieytes, Christian (NIH/NIA/IRP) [F]" w:date="2023-12-01T09:55:00Z">
              <w:tcPr>
                <w:tcW w:w="1899" w:type="dxa"/>
                <w:tcBorders>
                  <w:bottom w:val="single" w:sz="4" w:space="0" w:color="auto"/>
                </w:tcBorders>
                <w:noWrap/>
                <w:vAlign w:val="center"/>
                <w:hideMark/>
              </w:tcPr>
            </w:tcPrChange>
          </w:tcPr>
          <w:p w14:paraId="6641EF23" w14:textId="77777777" w:rsidR="00B717EF" w:rsidRPr="00B26EF2" w:rsidRDefault="00B717EF" w:rsidP="00B717EF">
            <w:pPr>
              <w:ind w:firstLine="720"/>
              <w:jc w:val="center"/>
              <w:rPr>
                <w:rFonts w:ascii="Times New Roman" w:hAnsi="Times New Roman" w:cs="Times New Roman"/>
                <w:sz w:val="18"/>
                <w:szCs w:val="18"/>
                <w:rPrChange w:id="461"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462" w:author="Maino Vieytes, Christian (NIH/NIA/IRP) [F]" w:date="2023-12-01T09:55:00Z">
              <w:tcPr>
                <w:tcW w:w="1871" w:type="dxa"/>
                <w:tcBorders>
                  <w:bottom w:val="single" w:sz="4" w:space="0" w:color="auto"/>
                </w:tcBorders>
                <w:noWrap/>
                <w:vAlign w:val="center"/>
                <w:hideMark/>
              </w:tcPr>
            </w:tcPrChange>
          </w:tcPr>
          <w:p w14:paraId="0A8003E9" w14:textId="77777777" w:rsidR="00B717EF" w:rsidRPr="00B26EF2" w:rsidRDefault="00B717EF" w:rsidP="00B717EF">
            <w:pPr>
              <w:ind w:firstLine="720"/>
              <w:jc w:val="center"/>
              <w:rPr>
                <w:rFonts w:ascii="Times New Roman" w:hAnsi="Times New Roman" w:cs="Times New Roman"/>
                <w:sz w:val="18"/>
                <w:szCs w:val="18"/>
                <w:rPrChange w:id="463"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464" w:author="Maino Vieytes, Christian (NIH/NIA/IRP) [F]" w:date="2023-12-01T09:55:00Z">
              <w:tcPr>
                <w:tcW w:w="1399" w:type="dxa"/>
                <w:tcBorders>
                  <w:bottom w:val="single" w:sz="4" w:space="0" w:color="auto"/>
                </w:tcBorders>
                <w:noWrap/>
                <w:vAlign w:val="center"/>
                <w:hideMark/>
              </w:tcPr>
            </w:tcPrChange>
          </w:tcPr>
          <w:p w14:paraId="6C22AE39" w14:textId="77777777" w:rsidR="00B717EF" w:rsidRPr="00B26EF2" w:rsidRDefault="00B717EF" w:rsidP="00B717EF">
            <w:pPr>
              <w:jc w:val="center"/>
              <w:rPr>
                <w:rFonts w:ascii="Times New Roman" w:hAnsi="Times New Roman" w:cs="Times New Roman"/>
                <w:sz w:val="18"/>
                <w:szCs w:val="18"/>
                <w:rPrChange w:id="46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66" w:author="Maino Vieytes, Christian (NIH/NIA/IRP) [F]" w:date="2023-11-20T10:14:00Z">
                  <w:rPr>
                    <w:rFonts w:ascii="Times New Roman" w:hAnsi="Times New Roman" w:cs="Times New Roman"/>
                    <w:sz w:val="20"/>
                    <w:szCs w:val="20"/>
                  </w:rPr>
                </w:rPrChange>
              </w:rPr>
              <w:t>&lt; 0.01</w:t>
            </w:r>
          </w:p>
        </w:tc>
      </w:tr>
      <w:tr w:rsidR="00B717EF" w:rsidRPr="00B26EF2" w14:paraId="7B8B7518" w14:textId="77777777" w:rsidTr="00C51820">
        <w:trPr>
          <w:gridAfter w:val="1"/>
          <w:wAfter w:w="18" w:type="dxa"/>
          <w:trHeight w:val="259"/>
          <w:trPrChange w:id="467" w:author="Maino Vieytes, Christian (NIH/NIA/IRP) [F]" w:date="2023-12-01T09:55:00Z">
            <w:trPr>
              <w:trHeight w:val="320"/>
            </w:trPr>
          </w:trPrChange>
        </w:trPr>
        <w:tc>
          <w:tcPr>
            <w:tcW w:w="3324" w:type="dxa"/>
            <w:tcBorders>
              <w:bottom w:val="nil"/>
            </w:tcBorders>
            <w:noWrap/>
            <w:hideMark/>
            <w:tcPrChange w:id="468" w:author="Maino Vieytes, Christian (NIH/NIA/IRP) [F]" w:date="2023-12-01T09:55:00Z">
              <w:tcPr>
                <w:tcW w:w="2616" w:type="dxa"/>
                <w:tcBorders>
                  <w:bottom w:val="nil"/>
                </w:tcBorders>
                <w:noWrap/>
                <w:vAlign w:val="center"/>
                <w:hideMark/>
              </w:tcPr>
            </w:tcPrChange>
          </w:tcPr>
          <w:p w14:paraId="789F9745" w14:textId="77777777" w:rsidR="00B717EF" w:rsidRPr="00B26EF2" w:rsidRDefault="00B717EF" w:rsidP="00B717EF">
            <w:pPr>
              <w:ind w:left="720"/>
              <w:rPr>
                <w:rFonts w:ascii="Times New Roman" w:hAnsi="Times New Roman" w:cs="Times New Roman"/>
                <w:sz w:val="18"/>
                <w:szCs w:val="18"/>
                <w:rPrChange w:id="46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0" w:author="Maino Vieytes, Christian (NIH/NIA/IRP) [F]" w:date="2023-11-20T10:14:00Z">
                  <w:rPr>
                    <w:rFonts w:ascii="Times New Roman" w:hAnsi="Times New Roman" w:cs="Times New Roman"/>
                    <w:sz w:val="20"/>
                    <w:szCs w:val="20"/>
                  </w:rPr>
                </w:rPrChange>
              </w:rPr>
              <w:t>Mexican-American</w:t>
            </w:r>
          </w:p>
        </w:tc>
        <w:tc>
          <w:tcPr>
            <w:tcW w:w="2284" w:type="dxa"/>
            <w:tcBorders>
              <w:bottom w:val="nil"/>
            </w:tcBorders>
            <w:noWrap/>
            <w:hideMark/>
            <w:tcPrChange w:id="471" w:author="Maino Vieytes, Christian (NIH/NIA/IRP) [F]" w:date="2023-12-01T09:55:00Z">
              <w:tcPr>
                <w:tcW w:w="2284" w:type="dxa"/>
                <w:tcBorders>
                  <w:bottom w:val="nil"/>
                </w:tcBorders>
                <w:noWrap/>
                <w:vAlign w:val="center"/>
                <w:hideMark/>
              </w:tcPr>
            </w:tcPrChange>
          </w:tcPr>
          <w:p w14:paraId="1D7B2A8E" w14:textId="77777777" w:rsidR="00B717EF" w:rsidRPr="00B26EF2" w:rsidRDefault="00B717EF" w:rsidP="00B717EF">
            <w:pPr>
              <w:jc w:val="center"/>
              <w:rPr>
                <w:rFonts w:ascii="Times New Roman" w:hAnsi="Times New Roman" w:cs="Times New Roman"/>
                <w:sz w:val="18"/>
                <w:szCs w:val="18"/>
                <w:rPrChange w:id="47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3" w:author="Maino Vieytes, Christian (NIH/NIA/IRP) [F]" w:date="2023-11-20T10:14:00Z">
                  <w:rPr>
                    <w:rFonts w:ascii="Times New Roman" w:hAnsi="Times New Roman" w:cs="Times New Roman"/>
                    <w:sz w:val="20"/>
                    <w:szCs w:val="20"/>
                  </w:rPr>
                </w:rPrChange>
              </w:rPr>
              <w:t>174 (2.3)</w:t>
            </w:r>
          </w:p>
        </w:tc>
        <w:tc>
          <w:tcPr>
            <w:tcW w:w="1899" w:type="dxa"/>
            <w:tcBorders>
              <w:bottom w:val="nil"/>
            </w:tcBorders>
            <w:noWrap/>
            <w:hideMark/>
            <w:tcPrChange w:id="474" w:author="Maino Vieytes, Christian (NIH/NIA/IRP) [F]" w:date="2023-12-01T09:55:00Z">
              <w:tcPr>
                <w:tcW w:w="1899" w:type="dxa"/>
                <w:tcBorders>
                  <w:bottom w:val="nil"/>
                </w:tcBorders>
                <w:noWrap/>
                <w:vAlign w:val="center"/>
                <w:hideMark/>
              </w:tcPr>
            </w:tcPrChange>
          </w:tcPr>
          <w:p w14:paraId="191C4010" w14:textId="77777777" w:rsidR="00B717EF" w:rsidRPr="00B26EF2" w:rsidRDefault="00B717EF" w:rsidP="00B717EF">
            <w:pPr>
              <w:jc w:val="center"/>
              <w:rPr>
                <w:rFonts w:ascii="Times New Roman" w:hAnsi="Times New Roman" w:cs="Times New Roman"/>
                <w:sz w:val="18"/>
                <w:szCs w:val="18"/>
                <w:rPrChange w:id="4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6" w:author="Maino Vieytes, Christian (NIH/NIA/IRP) [F]" w:date="2023-11-20T10:14:00Z">
                  <w:rPr>
                    <w:rFonts w:ascii="Times New Roman" w:hAnsi="Times New Roman" w:cs="Times New Roman"/>
                    <w:sz w:val="20"/>
                    <w:szCs w:val="20"/>
                  </w:rPr>
                </w:rPrChange>
              </w:rPr>
              <w:t>51 (8.0)</w:t>
            </w:r>
          </w:p>
        </w:tc>
        <w:tc>
          <w:tcPr>
            <w:tcW w:w="1871" w:type="dxa"/>
            <w:tcBorders>
              <w:bottom w:val="nil"/>
            </w:tcBorders>
            <w:noWrap/>
            <w:hideMark/>
            <w:tcPrChange w:id="477" w:author="Maino Vieytes, Christian (NIH/NIA/IRP) [F]" w:date="2023-12-01T09:55:00Z">
              <w:tcPr>
                <w:tcW w:w="1871" w:type="dxa"/>
                <w:tcBorders>
                  <w:bottom w:val="nil"/>
                </w:tcBorders>
                <w:noWrap/>
                <w:vAlign w:val="center"/>
                <w:hideMark/>
              </w:tcPr>
            </w:tcPrChange>
          </w:tcPr>
          <w:p w14:paraId="6BD25B4F" w14:textId="77777777" w:rsidR="00B717EF" w:rsidRPr="00B26EF2" w:rsidRDefault="00B717EF" w:rsidP="00B717EF">
            <w:pPr>
              <w:jc w:val="center"/>
              <w:rPr>
                <w:rFonts w:ascii="Times New Roman" w:hAnsi="Times New Roman" w:cs="Times New Roman"/>
                <w:sz w:val="18"/>
                <w:szCs w:val="18"/>
                <w:rPrChange w:id="47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9" w:author="Maino Vieytes, Christian (NIH/NIA/IRP) [F]" w:date="2023-11-20T10:14:00Z">
                  <w:rPr>
                    <w:rFonts w:ascii="Times New Roman" w:hAnsi="Times New Roman" w:cs="Times New Roman"/>
                    <w:sz w:val="20"/>
                    <w:szCs w:val="20"/>
                  </w:rPr>
                </w:rPrChange>
              </w:rPr>
              <w:t>123 (1.7)</w:t>
            </w:r>
          </w:p>
        </w:tc>
        <w:tc>
          <w:tcPr>
            <w:tcW w:w="1401" w:type="dxa"/>
            <w:tcBorders>
              <w:bottom w:val="nil"/>
            </w:tcBorders>
            <w:noWrap/>
            <w:hideMark/>
            <w:tcPrChange w:id="480" w:author="Maino Vieytes, Christian (NIH/NIA/IRP) [F]" w:date="2023-12-01T09:55:00Z">
              <w:tcPr>
                <w:tcW w:w="1399" w:type="dxa"/>
                <w:tcBorders>
                  <w:bottom w:val="nil"/>
                </w:tcBorders>
                <w:noWrap/>
                <w:vAlign w:val="center"/>
                <w:hideMark/>
              </w:tcPr>
            </w:tcPrChange>
          </w:tcPr>
          <w:p w14:paraId="0005DA11" w14:textId="77777777" w:rsidR="00B717EF" w:rsidRPr="00B26EF2" w:rsidRDefault="00B717EF" w:rsidP="00B717EF">
            <w:pPr>
              <w:ind w:firstLine="720"/>
              <w:jc w:val="center"/>
              <w:rPr>
                <w:rFonts w:ascii="Times New Roman" w:hAnsi="Times New Roman" w:cs="Times New Roman"/>
                <w:sz w:val="18"/>
                <w:szCs w:val="18"/>
                <w:rPrChange w:id="481" w:author="Maino Vieytes, Christian (NIH/NIA/IRP) [F]" w:date="2023-11-20T10:14:00Z">
                  <w:rPr>
                    <w:rFonts w:ascii="Times New Roman" w:hAnsi="Times New Roman" w:cs="Times New Roman"/>
                    <w:sz w:val="20"/>
                    <w:szCs w:val="20"/>
                  </w:rPr>
                </w:rPrChange>
              </w:rPr>
            </w:pPr>
          </w:p>
        </w:tc>
      </w:tr>
      <w:tr w:rsidR="00B717EF" w:rsidRPr="00B26EF2" w14:paraId="09E1248F" w14:textId="77777777" w:rsidTr="00C51820">
        <w:trPr>
          <w:gridAfter w:val="1"/>
          <w:wAfter w:w="18" w:type="dxa"/>
          <w:trHeight w:val="259"/>
          <w:trPrChange w:id="482" w:author="Maino Vieytes, Christian (NIH/NIA/IRP) [F]" w:date="2023-12-01T09:55:00Z">
            <w:trPr>
              <w:trHeight w:val="320"/>
            </w:trPr>
          </w:trPrChange>
        </w:trPr>
        <w:tc>
          <w:tcPr>
            <w:tcW w:w="3324" w:type="dxa"/>
            <w:tcBorders>
              <w:top w:val="nil"/>
              <w:bottom w:val="nil"/>
            </w:tcBorders>
            <w:noWrap/>
            <w:hideMark/>
            <w:tcPrChange w:id="483" w:author="Maino Vieytes, Christian (NIH/NIA/IRP) [F]" w:date="2023-12-01T09:55:00Z">
              <w:tcPr>
                <w:tcW w:w="2616" w:type="dxa"/>
                <w:tcBorders>
                  <w:top w:val="nil"/>
                  <w:bottom w:val="nil"/>
                </w:tcBorders>
                <w:noWrap/>
                <w:vAlign w:val="center"/>
                <w:hideMark/>
              </w:tcPr>
            </w:tcPrChange>
          </w:tcPr>
          <w:p w14:paraId="30181F65" w14:textId="77777777" w:rsidR="00B717EF" w:rsidRPr="00B26EF2" w:rsidRDefault="00B717EF" w:rsidP="00B717EF">
            <w:pPr>
              <w:ind w:left="720"/>
              <w:rPr>
                <w:rFonts w:ascii="Times New Roman" w:hAnsi="Times New Roman" w:cs="Times New Roman"/>
                <w:sz w:val="18"/>
                <w:szCs w:val="18"/>
                <w:rPrChange w:id="48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5" w:author="Maino Vieytes, Christian (NIH/NIA/IRP) [F]" w:date="2023-11-20T10:14:00Z">
                  <w:rPr>
                    <w:rFonts w:ascii="Times New Roman" w:hAnsi="Times New Roman" w:cs="Times New Roman"/>
                    <w:sz w:val="20"/>
                    <w:szCs w:val="20"/>
                  </w:rPr>
                </w:rPrChange>
              </w:rPr>
              <w:t>Other Hispanic</w:t>
            </w:r>
          </w:p>
        </w:tc>
        <w:tc>
          <w:tcPr>
            <w:tcW w:w="2284" w:type="dxa"/>
            <w:tcBorders>
              <w:top w:val="nil"/>
              <w:bottom w:val="nil"/>
            </w:tcBorders>
            <w:noWrap/>
            <w:hideMark/>
            <w:tcPrChange w:id="486" w:author="Maino Vieytes, Christian (NIH/NIA/IRP) [F]" w:date="2023-12-01T09:55:00Z">
              <w:tcPr>
                <w:tcW w:w="2284" w:type="dxa"/>
                <w:tcBorders>
                  <w:top w:val="nil"/>
                  <w:bottom w:val="nil"/>
                </w:tcBorders>
                <w:noWrap/>
                <w:vAlign w:val="center"/>
                <w:hideMark/>
              </w:tcPr>
            </w:tcPrChange>
          </w:tcPr>
          <w:p w14:paraId="287928C1" w14:textId="77777777" w:rsidR="00B717EF" w:rsidRPr="00B26EF2" w:rsidRDefault="00B717EF" w:rsidP="00B717EF">
            <w:pPr>
              <w:jc w:val="center"/>
              <w:rPr>
                <w:rFonts w:ascii="Times New Roman" w:hAnsi="Times New Roman" w:cs="Times New Roman"/>
                <w:sz w:val="18"/>
                <w:szCs w:val="18"/>
                <w:rPrChange w:id="48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8" w:author="Maino Vieytes, Christian (NIH/NIA/IRP) [F]" w:date="2023-11-20T10:14:00Z">
                  <w:rPr>
                    <w:rFonts w:ascii="Times New Roman" w:hAnsi="Times New Roman" w:cs="Times New Roman"/>
                    <w:sz w:val="20"/>
                    <w:szCs w:val="20"/>
                  </w:rPr>
                </w:rPrChange>
              </w:rPr>
              <w:t>133 (2.5)</w:t>
            </w:r>
          </w:p>
        </w:tc>
        <w:tc>
          <w:tcPr>
            <w:tcW w:w="1899" w:type="dxa"/>
            <w:tcBorders>
              <w:top w:val="nil"/>
              <w:bottom w:val="nil"/>
            </w:tcBorders>
            <w:noWrap/>
            <w:hideMark/>
            <w:tcPrChange w:id="489" w:author="Maino Vieytes, Christian (NIH/NIA/IRP) [F]" w:date="2023-12-01T09:55:00Z">
              <w:tcPr>
                <w:tcW w:w="1899" w:type="dxa"/>
                <w:tcBorders>
                  <w:top w:val="nil"/>
                  <w:bottom w:val="nil"/>
                </w:tcBorders>
                <w:noWrap/>
                <w:vAlign w:val="center"/>
                <w:hideMark/>
              </w:tcPr>
            </w:tcPrChange>
          </w:tcPr>
          <w:p w14:paraId="4B1D3D65" w14:textId="77777777" w:rsidR="00B717EF" w:rsidRPr="00B26EF2" w:rsidRDefault="00B717EF" w:rsidP="00B717EF">
            <w:pPr>
              <w:jc w:val="center"/>
              <w:rPr>
                <w:rFonts w:ascii="Times New Roman" w:hAnsi="Times New Roman" w:cs="Times New Roman"/>
                <w:sz w:val="18"/>
                <w:szCs w:val="18"/>
                <w:rPrChange w:id="49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91" w:author="Maino Vieytes, Christian (NIH/NIA/IRP) [F]" w:date="2023-11-20T10:14:00Z">
                  <w:rPr>
                    <w:rFonts w:ascii="Times New Roman" w:hAnsi="Times New Roman" w:cs="Times New Roman"/>
                    <w:sz w:val="20"/>
                    <w:szCs w:val="20"/>
                  </w:rPr>
                </w:rPrChange>
              </w:rPr>
              <w:t>40 (7.5)</w:t>
            </w:r>
          </w:p>
        </w:tc>
        <w:tc>
          <w:tcPr>
            <w:tcW w:w="1871" w:type="dxa"/>
            <w:tcBorders>
              <w:top w:val="nil"/>
              <w:bottom w:val="nil"/>
            </w:tcBorders>
            <w:noWrap/>
            <w:hideMark/>
            <w:tcPrChange w:id="492" w:author="Maino Vieytes, Christian (NIH/NIA/IRP) [F]" w:date="2023-12-01T09:55:00Z">
              <w:tcPr>
                <w:tcW w:w="1871" w:type="dxa"/>
                <w:tcBorders>
                  <w:top w:val="nil"/>
                  <w:bottom w:val="nil"/>
                </w:tcBorders>
                <w:noWrap/>
                <w:vAlign w:val="center"/>
                <w:hideMark/>
              </w:tcPr>
            </w:tcPrChange>
          </w:tcPr>
          <w:p w14:paraId="3BC917E5" w14:textId="77777777" w:rsidR="00B717EF" w:rsidRPr="00B26EF2" w:rsidRDefault="00B717EF" w:rsidP="00B717EF">
            <w:pPr>
              <w:jc w:val="center"/>
              <w:rPr>
                <w:rFonts w:ascii="Times New Roman" w:hAnsi="Times New Roman" w:cs="Times New Roman"/>
                <w:sz w:val="18"/>
                <w:szCs w:val="18"/>
                <w:rPrChange w:id="49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94" w:author="Maino Vieytes, Christian (NIH/NIA/IRP) [F]" w:date="2023-11-20T10:14:00Z">
                  <w:rPr>
                    <w:rFonts w:ascii="Times New Roman" w:hAnsi="Times New Roman" w:cs="Times New Roman"/>
                    <w:sz w:val="20"/>
                    <w:szCs w:val="20"/>
                  </w:rPr>
                </w:rPrChange>
              </w:rPr>
              <w:t>93 (1.9)</w:t>
            </w:r>
          </w:p>
        </w:tc>
        <w:tc>
          <w:tcPr>
            <w:tcW w:w="1401" w:type="dxa"/>
            <w:tcBorders>
              <w:top w:val="nil"/>
              <w:bottom w:val="nil"/>
            </w:tcBorders>
            <w:noWrap/>
            <w:hideMark/>
            <w:tcPrChange w:id="495" w:author="Maino Vieytes, Christian (NIH/NIA/IRP) [F]" w:date="2023-12-01T09:55:00Z">
              <w:tcPr>
                <w:tcW w:w="1399" w:type="dxa"/>
                <w:tcBorders>
                  <w:top w:val="nil"/>
                  <w:bottom w:val="nil"/>
                </w:tcBorders>
                <w:noWrap/>
                <w:vAlign w:val="center"/>
                <w:hideMark/>
              </w:tcPr>
            </w:tcPrChange>
          </w:tcPr>
          <w:p w14:paraId="2CA67B9E" w14:textId="77777777" w:rsidR="00B717EF" w:rsidRPr="00B26EF2" w:rsidRDefault="00B717EF" w:rsidP="00B717EF">
            <w:pPr>
              <w:ind w:firstLine="720"/>
              <w:jc w:val="center"/>
              <w:rPr>
                <w:rFonts w:ascii="Times New Roman" w:hAnsi="Times New Roman" w:cs="Times New Roman"/>
                <w:sz w:val="18"/>
                <w:szCs w:val="18"/>
                <w:rPrChange w:id="496" w:author="Maino Vieytes, Christian (NIH/NIA/IRP) [F]" w:date="2023-11-20T10:14:00Z">
                  <w:rPr>
                    <w:rFonts w:ascii="Times New Roman" w:hAnsi="Times New Roman" w:cs="Times New Roman"/>
                    <w:sz w:val="20"/>
                    <w:szCs w:val="20"/>
                  </w:rPr>
                </w:rPrChange>
              </w:rPr>
            </w:pPr>
          </w:p>
        </w:tc>
      </w:tr>
      <w:tr w:rsidR="00B717EF" w:rsidRPr="00B26EF2" w14:paraId="71759F9E" w14:textId="77777777" w:rsidTr="00C51820">
        <w:trPr>
          <w:gridAfter w:val="1"/>
          <w:wAfter w:w="18" w:type="dxa"/>
          <w:trHeight w:val="259"/>
          <w:trPrChange w:id="497" w:author="Maino Vieytes, Christian (NIH/NIA/IRP) [F]" w:date="2023-12-01T09:55:00Z">
            <w:trPr>
              <w:trHeight w:val="320"/>
            </w:trPr>
          </w:trPrChange>
        </w:trPr>
        <w:tc>
          <w:tcPr>
            <w:tcW w:w="3324" w:type="dxa"/>
            <w:tcBorders>
              <w:top w:val="nil"/>
              <w:bottom w:val="nil"/>
            </w:tcBorders>
            <w:noWrap/>
            <w:hideMark/>
            <w:tcPrChange w:id="498" w:author="Maino Vieytes, Christian (NIH/NIA/IRP) [F]" w:date="2023-12-01T09:55:00Z">
              <w:tcPr>
                <w:tcW w:w="2616" w:type="dxa"/>
                <w:tcBorders>
                  <w:top w:val="nil"/>
                  <w:bottom w:val="nil"/>
                </w:tcBorders>
                <w:noWrap/>
                <w:vAlign w:val="center"/>
                <w:hideMark/>
              </w:tcPr>
            </w:tcPrChange>
          </w:tcPr>
          <w:p w14:paraId="1D44325B" w14:textId="77777777" w:rsidR="00B717EF" w:rsidRPr="00B26EF2" w:rsidRDefault="00B717EF" w:rsidP="00B717EF">
            <w:pPr>
              <w:ind w:left="720"/>
              <w:rPr>
                <w:rFonts w:ascii="Times New Roman" w:hAnsi="Times New Roman" w:cs="Times New Roman"/>
                <w:sz w:val="18"/>
                <w:szCs w:val="18"/>
                <w:rPrChange w:id="49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0" w:author="Maino Vieytes, Christian (NIH/NIA/IRP) [F]" w:date="2023-11-20T10:14:00Z">
                  <w:rPr>
                    <w:rFonts w:ascii="Times New Roman" w:hAnsi="Times New Roman" w:cs="Times New Roman"/>
                    <w:sz w:val="20"/>
                    <w:szCs w:val="20"/>
                  </w:rPr>
                </w:rPrChange>
              </w:rPr>
              <w:t>Non-Hispanic White</w:t>
            </w:r>
          </w:p>
        </w:tc>
        <w:tc>
          <w:tcPr>
            <w:tcW w:w="2284" w:type="dxa"/>
            <w:tcBorders>
              <w:top w:val="nil"/>
              <w:bottom w:val="nil"/>
            </w:tcBorders>
            <w:noWrap/>
            <w:hideMark/>
            <w:tcPrChange w:id="501" w:author="Maino Vieytes, Christian (NIH/NIA/IRP) [F]" w:date="2023-12-01T09:55:00Z">
              <w:tcPr>
                <w:tcW w:w="2284" w:type="dxa"/>
                <w:tcBorders>
                  <w:top w:val="nil"/>
                  <w:bottom w:val="nil"/>
                </w:tcBorders>
                <w:noWrap/>
                <w:vAlign w:val="center"/>
                <w:hideMark/>
              </w:tcPr>
            </w:tcPrChange>
          </w:tcPr>
          <w:p w14:paraId="5C4C8D92" w14:textId="77777777" w:rsidR="00B717EF" w:rsidRPr="00B26EF2" w:rsidRDefault="00B717EF" w:rsidP="00B717EF">
            <w:pPr>
              <w:jc w:val="center"/>
              <w:rPr>
                <w:rFonts w:ascii="Times New Roman" w:hAnsi="Times New Roman" w:cs="Times New Roman"/>
                <w:sz w:val="18"/>
                <w:szCs w:val="18"/>
                <w:rPrChange w:id="50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3" w:author="Maino Vieytes, Christian (NIH/NIA/IRP) [F]" w:date="2023-11-20T10:14:00Z">
                  <w:rPr>
                    <w:rFonts w:ascii="Times New Roman" w:hAnsi="Times New Roman" w:cs="Times New Roman"/>
                    <w:sz w:val="20"/>
                    <w:szCs w:val="20"/>
                  </w:rPr>
                </w:rPrChange>
              </w:rPr>
              <w:t>1730 (86.5)</w:t>
            </w:r>
          </w:p>
        </w:tc>
        <w:tc>
          <w:tcPr>
            <w:tcW w:w="1899" w:type="dxa"/>
            <w:tcBorders>
              <w:top w:val="nil"/>
              <w:bottom w:val="nil"/>
            </w:tcBorders>
            <w:noWrap/>
            <w:hideMark/>
            <w:tcPrChange w:id="504" w:author="Maino Vieytes, Christian (NIH/NIA/IRP) [F]" w:date="2023-12-01T09:55:00Z">
              <w:tcPr>
                <w:tcW w:w="1899" w:type="dxa"/>
                <w:tcBorders>
                  <w:top w:val="nil"/>
                  <w:bottom w:val="nil"/>
                </w:tcBorders>
                <w:noWrap/>
                <w:vAlign w:val="center"/>
                <w:hideMark/>
              </w:tcPr>
            </w:tcPrChange>
          </w:tcPr>
          <w:p w14:paraId="7FE002EF" w14:textId="77777777" w:rsidR="00B717EF" w:rsidRPr="00B26EF2" w:rsidRDefault="00B717EF" w:rsidP="00B717EF">
            <w:pPr>
              <w:jc w:val="center"/>
              <w:rPr>
                <w:rFonts w:ascii="Times New Roman" w:hAnsi="Times New Roman" w:cs="Times New Roman"/>
                <w:sz w:val="18"/>
                <w:szCs w:val="18"/>
                <w:rPrChange w:id="50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6" w:author="Maino Vieytes, Christian (NIH/NIA/IRP) [F]" w:date="2023-11-20T10:14:00Z">
                  <w:rPr>
                    <w:rFonts w:ascii="Times New Roman" w:hAnsi="Times New Roman" w:cs="Times New Roman"/>
                    <w:sz w:val="20"/>
                    <w:szCs w:val="20"/>
                  </w:rPr>
                </w:rPrChange>
              </w:rPr>
              <w:t>156 (70.6)</w:t>
            </w:r>
          </w:p>
        </w:tc>
        <w:tc>
          <w:tcPr>
            <w:tcW w:w="1871" w:type="dxa"/>
            <w:tcBorders>
              <w:top w:val="nil"/>
              <w:bottom w:val="nil"/>
            </w:tcBorders>
            <w:noWrap/>
            <w:hideMark/>
            <w:tcPrChange w:id="507" w:author="Maino Vieytes, Christian (NIH/NIA/IRP) [F]" w:date="2023-12-01T09:55:00Z">
              <w:tcPr>
                <w:tcW w:w="1871" w:type="dxa"/>
                <w:tcBorders>
                  <w:top w:val="nil"/>
                  <w:bottom w:val="nil"/>
                </w:tcBorders>
                <w:noWrap/>
                <w:vAlign w:val="center"/>
                <w:hideMark/>
              </w:tcPr>
            </w:tcPrChange>
          </w:tcPr>
          <w:p w14:paraId="4FDD966A" w14:textId="77777777" w:rsidR="00B717EF" w:rsidRPr="00B26EF2" w:rsidRDefault="00B717EF" w:rsidP="00B717EF">
            <w:pPr>
              <w:jc w:val="center"/>
              <w:rPr>
                <w:rFonts w:ascii="Times New Roman" w:hAnsi="Times New Roman" w:cs="Times New Roman"/>
                <w:sz w:val="18"/>
                <w:szCs w:val="18"/>
                <w:rPrChange w:id="50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9" w:author="Maino Vieytes, Christian (NIH/NIA/IRP) [F]" w:date="2023-11-20T10:14:00Z">
                  <w:rPr>
                    <w:rFonts w:ascii="Times New Roman" w:hAnsi="Times New Roman" w:cs="Times New Roman"/>
                    <w:sz w:val="20"/>
                    <w:szCs w:val="20"/>
                  </w:rPr>
                </w:rPrChange>
              </w:rPr>
              <w:t>1574 (88.3)</w:t>
            </w:r>
          </w:p>
        </w:tc>
        <w:tc>
          <w:tcPr>
            <w:tcW w:w="1401" w:type="dxa"/>
            <w:tcBorders>
              <w:top w:val="nil"/>
              <w:bottom w:val="nil"/>
            </w:tcBorders>
            <w:noWrap/>
            <w:hideMark/>
            <w:tcPrChange w:id="510" w:author="Maino Vieytes, Christian (NIH/NIA/IRP) [F]" w:date="2023-12-01T09:55:00Z">
              <w:tcPr>
                <w:tcW w:w="1399" w:type="dxa"/>
                <w:tcBorders>
                  <w:top w:val="nil"/>
                  <w:bottom w:val="nil"/>
                </w:tcBorders>
                <w:noWrap/>
                <w:vAlign w:val="center"/>
                <w:hideMark/>
              </w:tcPr>
            </w:tcPrChange>
          </w:tcPr>
          <w:p w14:paraId="02E049A3" w14:textId="77777777" w:rsidR="00B717EF" w:rsidRPr="00B26EF2" w:rsidRDefault="00B717EF" w:rsidP="00B717EF">
            <w:pPr>
              <w:ind w:firstLine="720"/>
              <w:jc w:val="center"/>
              <w:rPr>
                <w:rFonts w:ascii="Times New Roman" w:hAnsi="Times New Roman" w:cs="Times New Roman"/>
                <w:sz w:val="18"/>
                <w:szCs w:val="18"/>
                <w:rPrChange w:id="511" w:author="Maino Vieytes, Christian (NIH/NIA/IRP) [F]" w:date="2023-11-20T10:14:00Z">
                  <w:rPr>
                    <w:rFonts w:ascii="Times New Roman" w:hAnsi="Times New Roman" w:cs="Times New Roman"/>
                    <w:sz w:val="20"/>
                    <w:szCs w:val="20"/>
                  </w:rPr>
                </w:rPrChange>
              </w:rPr>
            </w:pPr>
          </w:p>
        </w:tc>
      </w:tr>
      <w:tr w:rsidR="00B717EF" w:rsidRPr="00B26EF2" w14:paraId="7936804C" w14:textId="77777777" w:rsidTr="00C51820">
        <w:trPr>
          <w:gridAfter w:val="1"/>
          <w:wAfter w:w="18" w:type="dxa"/>
          <w:trHeight w:val="259"/>
          <w:trPrChange w:id="512" w:author="Maino Vieytes, Christian (NIH/NIA/IRP) [F]" w:date="2023-12-01T09:55:00Z">
            <w:trPr>
              <w:trHeight w:val="320"/>
            </w:trPr>
          </w:trPrChange>
        </w:trPr>
        <w:tc>
          <w:tcPr>
            <w:tcW w:w="3324" w:type="dxa"/>
            <w:tcBorders>
              <w:top w:val="nil"/>
              <w:bottom w:val="nil"/>
            </w:tcBorders>
            <w:noWrap/>
            <w:hideMark/>
            <w:tcPrChange w:id="513" w:author="Maino Vieytes, Christian (NIH/NIA/IRP) [F]" w:date="2023-12-01T09:55:00Z">
              <w:tcPr>
                <w:tcW w:w="2616" w:type="dxa"/>
                <w:tcBorders>
                  <w:top w:val="nil"/>
                  <w:bottom w:val="nil"/>
                </w:tcBorders>
                <w:noWrap/>
                <w:vAlign w:val="center"/>
                <w:hideMark/>
              </w:tcPr>
            </w:tcPrChange>
          </w:tcPr>
          <w:p w14:paraId="48797373" w14:textId="77777777" w:rsidR="00B717EF" w:rsidRPr="00B26EF2" w:rsidRDefault="00B717EF" w:rsidP="00B717EF">
            <w:pPr>
              <w:ind w:left="720"/>
              <w:rPr>
                <w:rFonts w:ascii="Times New Roman" w:hAnsi="Times New Roman" w:cs="Times New Roman"/>
                <w:sz w:val="18"/>
                <w:szCs w:val="18"/>
                <w:rPrChange w:id="51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15" w:author="Maino Vieytes, Christian (NIH/NIA/IRP) [F]" w:date="2023-11-20T10:14:00Z">
                  <w:rPr>
                    <w:rFonts w:ascii="Times New Roman" w:hAnsi="Times New Roman" w:cs="Times New Roman"/>
                    <w:sz w:val="20"/>
                    <w:szCs w:val="20"/>
                  </w:rPr>
                </w:rPrChange>
              </w:rPr>
              <w:t>Non-Hispanic Black</w:t>
            </w:r>
          </w:p>
        </w:tc>
        <w:tc>
          <w:tcPr>
            <w:tcW w:w="2284" w:type="dxa"/>
            <w:tcBorders>
              <w:top w:val="nil"/>
              <w:bottom w:val="nil"/>
            </w:tcBorders>
            <w:noWrap/>
            <w:hideMark/>
            <w:tcPrChange w:id="516" w:author="Maino Vieytes, Christian (NIH/NIA/IRP) [F]" w:date="2023-12-01T09:55:00Z">
              <w:tcPr>
                <w:tcW w:w="2284" w:type="dxa"/>
                <w:tcBorders>
                  <w:top w:val="nil"/>
                  <w:bottom w:val="nil"/>
                </w:tcBorders>
                <w:noWrap/>
                <w:vAlign w:val="center"/>
                <w:hideMark/>
              </w:tcPr>
            </w:tcPrChange>
          </w:tcPr>
          <w:p w14:paraId="764EE7B4" w14:textId="77777777" w:rsidR="00B717EF" w:rsidRPr="00B26EF2" w:rsidRDefault="00B717EF" w:rsidP="00B717EF">
            <w:pPr>
              <w:jc w:val="center"/>
              <w:rPr>
                <w:rFonts w:ascii="Times New Roman" w:hAnsi="Times New Roman" w:cs="Times New Roman"/>
                <w:sz w:val="18"/>
                <w:szCs w:val="18"/>
                <w:rPrChange w:id="51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18" w:author="Maino Vieytes, Christian (NIH/NIA/IRP) [F]" w:date="2023-11-20T10:14:00Z">
                  <w:rPr>
                    <w:rFonts w:ascii="Times New Roman" w:hAnsi="Times New Roman" w:cs="Times New Roman"/>
                    <w:sz w:val="20"/>
                    <w:szCs w:val="20"/>
                  </w:rPr>
                </w:rPrChange>
              </w:rPr>
              <w:t>376 (6.2)</w:t>
            </w:r>
          </w:p>
        </w:tc>
        <w:tc>
          <w:tcPr>
            <w:tcW w:w="1899" w:type="dxa"/>
            <w:tcBorders>
              <w:top w:val="nil"/>
              <w:bottom w:val="nil"/>
            </w:tcBorders>
            <w:noWrap/>
            <w:hideMark/>
            <w:tcPrChange w:id="519" w:author="Maino Vieytes, Christian (NIH/NIA/IRP) [F]" w:date="2023-12-01T09:55:00Z">
              <w:tcPr>
                <w:tcW w:w="1899" w:type="dxa"/>
                <w:tcBorders>
                  <w:top w:val="nil"/>
                  <w:bottom w:val="nil"/>
                </w:tcBorders>
                <w:noWrap/>
                <w:vAlign w:val="center"/>
                <w:hideMark/>
              </w:tcPr>
            </w:tcPrChange>
          </w:tcPr>
          <w:p w14:paraId="4C1BD7EE" w14:textId="77777777" w:rsidR="00B717EF" w:rsidRPr="00B26EF2" w:rsidRDefault="00B717EF" w:rsidP="00B717EF">
            <w:pPr>
              <w:jc w:val="center"/>
              <w:rPr>
                <w:rFonts w:ascii="Times New Roman" w:hAnsi="Times New Roman" w:cs="Times New Roman"/>
                <w:sz w:val="18"/>
                <w:szCs w:val="18"/>
                <w:rPrChange w:id="52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21" w:author="Maino Vieytes, Christian (NIH/NIA/IRP) [F]" w:date="2023-11-20T10:14:00Z">
                  <w:rPr>
                    <w:rFonts w:ascii="Times New Roman" w:hAnsi="Times New Roman" w:cs="Times New Roman"/>
                    <w:sz w:val="20"/>
                    <w:szCs w:val="20"/>
                  </w:rPr>
                </w:rPrChange>
              </w:rPr>
              <w:t>56 (9.2)</w:t>
            </w:r>
          </w:p>
        </w:tc>
        <w:tc>
          <w:tcPr>
            <w:tcW w:w="1871" w:type="dxa"/>
            <w:tcBorders>
              <w:top w:val="nil"/>
              <w:bottom w:val="nil"/>
            </w:tcBorders>
            <w:noWrap/>
            <w:hideMark/>
            <w:tcPrChange w:id="522" w:author="Maino Vieytes, Christian (NIH/NIA/IRP) [F]" w:date="2023-12-01T09:55:00Z">
              <w:tcPr>
                <w:tcW w:w="1871" w:type="dxa"/>
                <w:tcBorders>
                  <w:top w:val="nil"/>
                  <w:bottom w:val="nil"/>
                </w:tcBorders>
                <w:noWrap/>
                <w:vAlign w:val="center"/>
                <w:hideMark/>
              </w:tcPr>
            </w:tcPrChange>
          </w:tcPr>
          <w:p w14:paraId="6337A2BF" w14:textId="77777777" w:rsidR="00B717EF" w:rsidRPr="00B26EF2" w:rsidRDefault="00B717EF" w:rsidP="00B717EF">
            <w:pPr>
              <w:jc w:val="center"/>
              <w:rPr>
                <w:rFonts w:ascii="Times New Roman" w:hAnsi="Times New Roman" w:cs="Times New Roman"/>
                <w:sz w:val="18"/>
                <w:szCs w:val="18"/>
                <w:rPrChange w:id="52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24" w:author="Maino Vieytes, Christian (NIH/NIA/IRP) [F]" w:date="2023-11-20T10:14:00Z">
                  <w:rPr>
                    <w:rFonts w:ascii="Times New Roman" w:hAnsi="Times New Roman" w:cs="Times New Roman"/>
                    <w:sz w:val="20"/>
                    <w:szCs w:val="20"/>
                  </w:rPr>
                </w:rPrChange>
              </w:rPr>
              <w:t>320 (5.9)</w:t>
            </w:r>
          </w:p>
        </w:tc>
        <w:tc>
          <w:tcPr>
            <w:tcW w:w="1401" w:type="dxa"/>
            <w:tcBorders>
              <w:top w:val="nil"/>
              <w:bottom w:val="nil"/>
            </w:tcBorders>
            <w:noWrap/>
            <w:hideMark/>
            <w:tcPrChange w:id="525" w:author="Maino Vieytes, Christian (NIH/NIA/IRP) [F]" w:date="2023-12-01T09:55:00Z">
              <w:tcPr>
                <w:tcW w:w="1399" w:type="dxa"/>
                <w:tcBorders>
                  <w:top w:val="nil"/>
                  <w:bottom w:val="nil"/>
                </w:tcBorders>
                <w:noWrap/>
                <w:vAlign w:val="center"/>
                <w:hideMark/>
              </w:tcPr>
            </w:tcPrChange>
          </w:tcPr>
          <w:p w14:paraId="686B58B2" w14:textId="77777777" w:rsidR="00B717EF" w:rsidRPr="00B26EF2" w:rsidRDefault="00B717EF" w:rsidP="00B717EF">
            <w:pPr>
              <w:ind w:firstLine="720"/>
              <w:jc w:val="center"/>
              <w:rPr>
                <w:rFonts w:ascii="Times New Roman" w:hAnsi="Times New Roman" w:cs="Times New Roman"/>
                <w:sz w:val="18"/>
                <w:szCs w:val="18"/>
                <w:rPrChange w:id="526" w:author="Maino Vieytes, Christian (NIH/NIA/IRP) [F]" w:date="2023-11-20T10:14:00Z">
                  <w:rPr>
                    <w:rFonts w:ascii="Times New Roman" w:hAnsi="Times New Roman" w:cs="Times New Roman"/>
                    <w:sz w:val="20"/>
                    <w:szCs w:val="20"/>
                  </w:rPr>
                </w:rPrChange>
              </w:rPr>
            </w:pPr>
          </w:p>
        </w:tc>
      </w:tr>
      <w:tr w:rsidR="00B717EF" w:rsidRPr="00B26EF2" w14:paraId="57E5368D" w14:textId="77777777" w:rsidTr="00C51820">
        <w:trPr>
          <w:gridAfter w:val="1"/>
          <w:wAfter w:w="18" w:type="dxa"/>
          <w:trHeight w:val="259"/>
          <w:trPrChange w:id="527" w:author="Maino Vieytes, Christian (NIH/NIA/IRP) [F]" w:date="2023-12-01T09:55:00Z">
            <w:trPr>
              <w:trHeight w:val="320"/>
            </w:trPr>
          </w:trPrChange>
        </w:trPr>
        <w:tc>
          <w:tcPr>
            <w:tcW w:w="3324" w:type="dxa"/>
            <w:tcBorders>
              <w:top w:val="nil"/>
            </w:tcBorders>
            <w:noWrap/>
            <w:hideMark/>
            <w:tcPrChange w:id="528" w:author="Maino Vieytes, Christian (NIH/NIA/IRP) [F]" w:date="2023-12-01T09:55:00Z">
              <w:tcPr>
                <w:tcW w:w="2616" w:type="dxa"/>
                <w:tcBorders>
                  <w:top w:val="nil"/>
                </w:tcBorders>
                <w:noWrap/>
                <w:vAlign w:val="center"/>
                <w:hideMark/>
              </w:tcPr>
            </w:tcPrChange>
          </w:tcPr>
          <w:p w14:paraId="3AE4E96F" w14:textId="77777777" w:rsidR="00B717EF" w:rsidRPr="00B26EF2" w:rsidRDefault="00B717EF" w:rsidP="00B717EF">
            <w:pPr>
              <w:ind w:left="720"/>
              <w:rPr>
                <w:rFonts w:ascii="Times New Roman" w:hAnsi="Times New Roman" w:cs="Times New Roman"/>
                <w:sz w:val="18"/>
                <w:szCs w:val="18"/>
                <w:rPrChange w:id="52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0" w:author="Maino Vieytes, Christian (NIH/NIA/IRP) [F]" w:date="2023-11-20T10:14:00Z">
                  <w:rPr>
                    <w:rFonts w:ascii="Times New Roman" w:hAnsi="Times New Roman" w:cs="Times New Roman"/>
                    <w:sz w:val="20"/>
                    <w:szCs w:val="20"/>
                  </w:rPr>
                </w:rPrChange>
              </w:rPr>
              <w:t>Other/Multiracial</w:t>
            </w:r>
          </w:p>
        </w:tc>
        <w:tc>
          <w:tcPr>
            <w:tcW w:w="2284" w:type="dxa"/>
            <w:tcBorders>
              <w:top w:val="nil"/>
            </w:tcBorders>
            <w:noWrap/>
            <w:hideMark/>
            <w:tcPrChange w:id="531" w:author="Maino Vieytes, Christian (NIH/NIA/IRP) [F]" w:date="2023-12-01T09:55:00Z">
              <w:tcPr>
                <w:tcW w:w="2284" w:type="dxa"/>
                <w:tcBorders>
                  <w:top w:val="nil"/>
                </w:tcBorders>
                <w:noWrap/>
                <w:vAlign w:val="center"/>
                <w:hideMark/>
              </w:tcPr>
            </w:tcPrChange>
          </w:tcPr>
          <w:p w14:paraId="7ADC0A88" w14:textId="77777777" w:rsidR="00B717EF" w:rsidRPr="00B26EF2" w:rsidRDefault="00B717EF" w:rsidP="00B717EF">
            <w:pPr>
              <w:jc w:val="center"/>
              <w:rPr>
                <w:rFonts w:ascii="Times New Roman" w:hAnsi="Times New Roman" w:cs="Times New Roman"/>
                <w:sz w:val="18"/>
                <w:szCs w:val="18"/>
                <w:rPrChange w:id="53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3" w:author="Maino Vieytes, Christian (NIH/NIA/IRP) [F]" w:date="2023-11-20T10:14:00Z">
                  <w:rPr>
                    <w:rFonts w:ascii="Times New Roman" w:hAnsi="Times New Roman" w:cs="Times New Roman"/>
                    <w:sz w:val="20"/>
                    <w:szCs w:val="20"/>
                  </w:rPr>
                </w:rPrChange>
              </w:rPr>
              <w:t>80 (2.4)</w:t>
            </w:r>
          </w:p>
        </w:tc>
        <w:tc>
          <w:tcPr>
            <w:tcW w:w="1899" w:type="dxa"/>
            <w:tcBorders>
              <w:top w:val="nil"/>
            </w:tcBorders>
            <w:noWrap/>
            <w:hideMark/>
            <w:tcPrChange w:id="534" w:author="Maino Vieytes, Christian (NIH/NIA/IRP) [F]" w:date="2023-12-01T09:55:00Z">
              <w:tcPr>
                <w:tcW w:w="1899" w:type="dxa"/>
                <w:tcBorders>
                  <w:top w:val="nil"/>
                </w:tcBorders>
                <w:noWrap/>
                <w:vAlign w:val="center"/>
                <w:hideMark/>
              </w:tcPr>
            </w:tcPrChange>
          </w:tcPr>
          <w:p w14:paraId="668D00FC" w14:textId="77777777" w:rsidR="00B717EF" w:rsidRPr="00B26EF2" w:rsidRDefault="00B717EF" w:rsidP="00B717EF">
            <w:pPr>
              <w:jc w:val="center"/>
              <w:rPr>
                <w:rFonts w:ascii="Times New Roman" w:hAnsi="Times New Roman" w:cs="Times New Roman"/>
                <w:sz w:val="18"/>
                <w:szCs w:val="18"/>
                <w:rPrChange w:id="53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6" w:author="Maino Vieytes, Christian (NIH/NIA/IRP) [F]" w:date="2023-11-20T10:14:00Z">
                  <w:rPr>
                    <w:rFonts w:ascii="Times New Roman" w:hAnsi="Times New Roman" w:cs="Times New Roman"/>
                    <w:sz w:val="20"/>
                    <w:szCs w:val="20"/>
                  </w:rPr>
                </w:rPrChange>
              </w:rPr>
              <w:t>14 (4.6)</w:t>
            </w:r>
          </w:p>
        </w:tc>
        <w:tc>
          <w:tcPr>
            <w:tcW w:w="1871" w:type="dxa"/>
            <w:tcBorders>
              <w:top w:val="nil"/>
            </w:tcBorders>
            <w:noWrap/>
            <w:hideMark/>
            <w:tcPrChange w:id="537" w:author="Maino Vieytes, Christian (NIH/NIA/IRP) [F]" w:date="2023-12-01T09:55:00Z">
              <w:tcPr>
                <w:tcW w:w="1871" w:type="dxa"/>
                <w:tcBorders>
                  <w:top w:val="nil"/>
                </w:tcBorders>
                <w:noWrap/>
                <w:vAlign w:val="center"/>
                <w:hideMark/>
              </w:tcPr>
            </w:tcPrChange>
          </w:tcPr>
          <w:p w14:paraId="4A6BADDF" w14:textId="77777777" w:rsidR="00B717EF" w:rsidRPr="00B26EF2" w:rsidRDefault="00B717EF" w:rsidP="00B717EF">
            <w:pPr>
              <w:jc w:val="center"/>
              <w:rPr>
                <w:rFonts w:ascii="Times New Roman" w:hAnsi="Times New Roman" w:cs="Times New Roman"/>
                <w:sz w:val="18"/>
                <w:szCs w:val="18"/>
                <w:rPrChange w:id="53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9" w:author="Maino Vieytes, Christian (NIH/NIA/IRP) [F]" w:date="2023-11-20T10:14:00Z">
                  <w:rPr>
                    <w:rFonts w:ascii="Times New Roman" w:hAnsi="Times New Roman" w:cs="Times New Roman"/>
                    <w:sz w:val="20"/>
                    <w:szCs w:val="20"/>
                  </w:rPr>
                </w:rPrChange>
              </w:rPr>
              <w:t>66 (2.1)</w:t>
            </w:r>
          </w:p>
        </w:tc>
        <w:tc>
          <w:tcPr>
            <w:tcW w:w="1401" w:type="dxa"/>
            <w:tcBorders>
              <w:top w:val="nil"/>
            </w:tcBorders>
            <w:noWrap/>
            <w:hideMark/>
            <w:tcPrChange w:id="540" w:author="Maino Vieytes, Christian (NIH/NIA/IRP) [F]" w:date="2023-12-01T09:55:00Z">
              <w:tcPr>
                <w:tcW w:w="1399" w:type="dxa"/>
                <w:tcBorders>
                  <w:top w:val="nil"/>
                </w:tcBorders>
                <w:noWrap/>
                <w:vAlign w:val="center"/>
                <w:hideMark/>
              </w:tcPr>
            </w:tcPrChange>
          </w:tcPr>
          <w:p w14:paraId="1FFA1430" w14:textId="77777777" w:rsidR="00B717EF" w:rsidRPr="00B26EF2" w:rsidRDefault="00B717EF" w:rsidP="00B717EF">
            <w:pPr>
              <w:ind w:firstLine="720"/>
              <w:jc w:val="center"/>
              <w:rPr>
                <w:rFonts w:ascii="Times New Roman" w:hAnsi="Times New Roman" w:cs="Times New Roman"/>
                <w:sz w:val="18"/>
                <w:szCs w:val="18"/>
                <w:rPrChange w:id="541" w:author="Maino Vieytes, Christian (NIH/NIA/IRP) [F]" w:date="2023-11-20T10:14:00Z">
                  <w:rPr>
                    <w:rFonts w:ascii="Times New Roman" w:hAnsi="Times New Roman" w:cs="Times New Roman"/>
                    <w:sz w:val="20"/>
                    <w:szCs w:val="20"/>
                  </w:rPr>
                </w:rPrChange>
              </w:rPr>
            </w:pPr>
          </w:p>
        </w:tc>
      </w:tr>
      <w:tr w:rsidR="00B717EF" w:rsidRPr="00B26EF2" w14:paraId="2CC4C336" w14:textId="77777777" w:rsidTr="00C51820">
        <w:trPr>
          <w:gridAfter w:val="1"/>
          <w:wAfter w:w="18" w:type="dxa"/>
          <w:trHeight w:val="259"/>
          <w:trPrChange w:id="542" w:author="Maino Vieytes, Christian (NIH/NIA/IRP) [F]" w:date="2023-12-01T09:55:00Z">
            <w:trPr>
              <w:trHeight w:val="320"/>
            </w:trPr>
          </w:trPrChange>
        </w:trPr>
        <w:tc>
          <w:tcPr>
            <w:tcW w:w="3324" w:type="dxa"/>
            <w:tcBorders>
              <w:bottom w:val="single" w:sz="4" w:space="0" w:color="auto"/>
            </w:tcBorders>
            <w:noWrap/>
            <w:hideMark/>
            <w:tcPrChange w:id="543" w:author="Maino Vieytes, Christian (NIH/NIA/IRP) [F]" w:date="2023-12-01T09:55:00Z">
              <w:tcPr>
                <w:tcW w:w="2616" w:type="dxa"/>
                <w:tcBorders>
                  <w:bottom w:val="single" w:sz="4" w:space="0" w:color="auto"/>
                </w:tcBorders>
                <w:noWrap/>
                <w:vAlign w:val="center"/>
                <w:hideMark/>
              </w:tcPr>
            </w:tcPrChange>
          </w:tcPr>
          <w:p w14:paraId="0F6A9325" w14:textId="77777777" w:rsidR="00B717EF" w:rsidRPr="00B26EF2" w:rsidRDefault="00B717EF" w:rsidP="00B717EF">
            <w:pPr>
              <w:rPr>
                <w:rFonts w:ascii="Times New Roman" w:hAnsi="Times New Roman" w:cs="Times New Roman"/>
                <w:sz w:val="18"/>
                <w:szCs w:val="18"/>
                <w:rPrChange w:id="54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45" w:author="Maino Vieytes, Christian (NIH/NIA/IRP) [F]" w:date="2023-11-20T10:14:00Z">
                  <w:rPr>
                    <w:rFonts w:ascii="Times New Roman" w:hAnsi="Times New Roman" w:cs="Times New Roman"/>
                    <w:sz w:val="20"/>
                    <w:szCs w:val="20"/>
                  </w:rPr>
                </w:rPrChange>
              </w:rPr>
              <w:t>Education Attained</w:t>
            </w:r>
          </w:p>
        </w:tc>
        <w:tc>
          <w:tcPr>
            <w:tcW w:w="2284" w:type="dxa"/>
            <w:tcBorders>
              <w:bottom w:val="single" w:sz="4" w:space="0" w:color="auto"/>
            </w:tcBorders>
            <w:noWrap/>
            <w:hideMark/>
            <w:tcPrChange w:id="546" w:author="Maino Vieytes, Christian (NIH/NIA/IRP) [F]" w:date="2023-12-01T09:55:00Z">
              <w:tcPr>
                <w:tcW w:w="2284" w:type="dxa"/>
                <w:tcBorders>
                  <w:bottom w:val="single" w:sz="4" w:space="0" w:color="auto"/>
                </w:tcBorders>
                <w:noWrap/>
                <w:vAlign w:val="center"/>
                <w:hideMark/>
              </w:tcPr>
            </w:tcPrChange>
          </w:tcPr>
          <w:p w14:paraId="069BB6B4" w14:textId="77777777" w:rsidR="00B717EF" w:rsidRPr="00B26EF2" w:rsidRDefault="00B717EF" w:rsidP="00B717EF">
            <w:pPr>
              <w:ind w:firstLine="720"/>
              <w:jc w:val="center"/>
              <w:rPr>
                <w:rFonts w:ascii="Times New Roman" w:hAnsi="Times New Roman" w:cs="Times New Roman"/>
                <w:sz w:val="18"/>
                <w:szCs w:val="18"/>
                <w:rPrChange w:id="547"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548" w:author="Maino Vieytes, Christian (NIH/NIA/IRP) [F]" w:date="2023-12-01T09:55:00Z">
              <w:tcPr>
                <w:tcW w:w="1899" w:type="dxa"/>
                <w:tcBorders>
                  <w:bottom w:val="single" w:sz="4" w:space="0" w:color="auto"/>
                </w:tcBorders>
                <w:noWrap/>
                <w:vAlign w:val="center"/>
                <w:hideMark/>
              </w:tcPr>
            </w:tcPrChange>
          </w:tcPr>
          <w:p w14:paraId="1EBCDD14" w14:textId="77777777" w:rsidR="00B717EF" w:rsidRPr="00B26EF2" w:rsidRDefault="00B717EF" w:rsidP="00B717EF">
            <w:pPr>
              <w:ind w:firstLine="720"/>
              <w:jc w:val="center"/>
              <w:rPr>
                <w:rFonts w:ascii="Times New Roman" w:hAnsi="Times New Roman" w:cs="Times New Roman"/>
                <w:sz w:val="18"/>
                <w:szCs w:val="18"/>
                <w:rPrChange w:id="549"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550" w:author="Maino Vieytes, Christian (NIH/NIA/IRP) [F]" w:date="2023-12-01T09:55:00Z">
              <w:tcPr>
                <w:tcW w:w="1871" w:type="dxa"/>
                <w:tcBorders>
                  <w:bottom w:val="single" w:sz="4" w:space="0" w:color="auto"/>
                </w:tcBorders>
                <w:noWrap/>
                <w:vAlign w:val="center"/>
                <w:hideMark/>
              </w:tcPr>
            </w:tcPrChange>
          </w:tcPr>
          <w:p w14:paraId="4E79F8E5" w14:textId="77777777" w:rsidR="00B717EF" w:rsidRPr="00B26EF2" w:rsidRDefault="00B717EF" w:rsidP="00B717EF">
            <w:pPr>
              <w:ind w:firstLine="720"/>
              <w:jc w:val="center"/>
              <w:rPr>
                <w:rFonts w:ascii="Times New Roman" w:hAnsi="Times New Roman" w:cs="Times New Roman"/>
                <w:sz w:val="18"/>
                <w:szCs w:val="18"/>
                <w:rPrChange w:id="551"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552" w:author="Maino Vieytes, Christian (NIH/NIA/IRP) [F]" w:date="2023-12-01T09:55:00Z">
              <w:tcPr>
                <w:tcW w:w="1399" w:type="dxa"/>
                <w:tcBorders>
                  <w:bottom w:val="single" w:sz="4" w:space="0" w:color="auto"/>
                </w:tcBorders>
                <w:noWrap/>
                <w:vAlign w:val="center"/>
                <w:hideMark/>
              </w:tcPr>
            </w:tcPrChange>
          </w:tcPr>
          <w:p w14:paraId="384E3E9C" w14:textId="77777777" w:rsidR="00B717EF" w:rsidRPr="00B26EF2" w:rsidRDefault="00B717EF" w:rsidP="00B717EF">
            <w:pPr>
              <w:jc w:val="center"/>
              <w:rPr>
                <w:rFonts w:ascii="Times New Roman" w:hAnsi="Times New Roman" w:cs="Times New Roman"/>
                <w:sz w:val="18"/>
                <w:szCs w:val="18"/>
                <w:rPrChange w:id="55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54" w:author="Maino Vieytes, Christian (NIH/NIA/IRP) [F]" w:date="2023-11-20T10:14:00Z">
                  <w:rPr>
                    <w:rFonts w:ascii="Times New Roman" w:hAnsi="Times New Roman" w:cs="Times New Roman"/>
                    <w:sz w:val="20"/>
                    <w:szCs w:val="20"/>
                  </w:rPr>
                </w:rPrChange>
              </w:rPr>
              <w:t>&lt; 0.01</w:t>
            </w:r>
          </w:p>
        </w:tc>
      </w:tr>
      <w:tr w:rsidR="00B717EF" w:rsidRPr="00B26EF2" w14:paraId="1E6E4A9A" w14:textId="77777777" w:rsidTr="00C51820">
        <w:trPr>
          <w:gridAfter w:val="1"/>
          <w:wAfter w:w="18" w:type="dxa"/>
          <w:trHeight w:val="259"/>
          <w:trPrChange w:id="555" w:author="Maino Vieytes, Christian (NIH/NIA/IRP) [F]" w:date="2023-12-01T09:55:00Z">
            <w:trPr>
              <w:trHeight w:val="320"/>
            </w:trPr>
          </w:trPrChange>
        </w:trPr>
        <w:tc>
          <w:tcPr>
            <w:tcW w:w="3324" w:type="dxa"/>
            <w:tcBorders>
              <w:bottom w:val="nil"/>
            </w:tcBorders>
            <w:noWrap/>
            <w:hideMark/>
            <w:tcPrChange w:id="556" w:author="Maino Vieytes, Christian (NIH/NIA/IRP) [F]" w:date="2023-12-01T09:55:00Z">
              <w:tcPr>
                <w:tcW w:w="2616" w:type="dxa"/>
                <w:tcBorders>
                  <w:bottom w:val="nil"/>
                </w:tcBorders>
                <w:noWrap/>
                <w:vAlign w:val="center"/>
                <w:hideMark/>
              </w:tcPr>
            </w:tcPrChange>
          </w:tcPr>
          <w:p w14:paraId="1381AE9C" w14:textId="77777777" w:rsidR="00B717EF" w:rsidRPr="00B26EF2" w:rsidRDefault="00B717EF" w:rsidP="00B717EF">
            <w:pPr>
              <w:ind w:firstLine="720"/>
              <w:rPr>
                <w:rFonts w:ascii="Times New Roman" w:hAnsi="Times New Roman" w:cs="Times New Roman"/>
                <w:sz w:val="18"/>
                <w:szCs w:val="18"/>
                <w:rPrChange w:id="55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58" w:author="Maino Vieytes, Christian (NIH/NIA/IRP) [F]" w:date="2023-11-20T10:14:00Z">
                  <w:rPr>
                    <w:rFonts w:ascii="Times New Roman" w:hAnsi="Times New Roman" w:cs="Times New Roman"/>
                    <w:sz w:val="20"/>
                    <w:szCs w:val="20"/>
                  </w:rPr>
                </w:rPrChange>
              </w:rPr>
              <w:t>≤ High School</w:t>
            </w:r>
          </w:p>
        </w:tc>
        <w:tc>
          <w:tcPr>
            <w:tcW w:w="2284" w:type="dxa"/>
            <w:tcBorders>
              <w:bottom w:val="nil"/>
            </w:tcBorders>
            <w:noWrap/>
            <w:hideMark/>
            <w:tcPrChange w:id="559" w:author="Maino Vieytes, Christian (NIH/NIA/IRP) [F]" w:date="2023-12-01T09:55:00Z">
              <w:tcPr>
                <w:tcW w:w="2284" w:type="dxa"/>
                <w:tcBorders>
                  <w:bottom w:val="nil"/>
                </w:tcBorders>
                <w:noWrap/>
                <w:vAlign w:val="center"/>
                <w:hideMark/>
              </w:tcPr>
            </w:tcPrChange>
          </w:tcPr>
          <w:p w14:paraId="71144ECA" w14:textId="77777777" w:rsidR="00B717EF" w:rsidRPr="00B26EF2" w:rsidRDefault="00B717EF" w:rsidP="00B717EF">
            <w:pPr>
              <w:jc w:val="center"/>
              <w:rPr>
                <w:rFonts w:ascii="Times New Roman" w:hAnsi="Times New Roman" w:cs="Times New Roman"/>
                <w:sz w:val="18"/>
                <w:szCs w:val="18"/>
                <w:rPrChange w:id="56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1" w:author="Maino Vieytes, Christian (NIH/NIA/IRP) [F]" w:date="2023-11-20T10:14:00Z">
                  <w:rPr>
                    <w:rFonts w:ascii="Times New Roman" w:hAnsi="Times New Roman" w:cs="Times New Roman"/>
                    <w:sz w:val="20"/>
                    <w:szCs w:val="20"/>
                  </w:rPr>
                </w:rPrChange>
              </w:rPr>
              <w:t>1197 (36.5)</w:t>
            </w:r>
          </w:p>
        </w:tc>
        <w:tc>
          <w:tcPr>
            <w:tcW w:w="1899" w:type="dxa"/>
            <w:tcBorders>
              <w:bottom w:val="nil"/>
            </w:tcBorders>
            <w:noWrap/>
            <w:hideMark/>
            <w:tcPrChange w:id="562" w:author="Maino Vieytes, Christian (NIH/NIA/IRP) [F]" w:date="2023-12-01T09:55:00Z">
              <w:tcPr>
                <w:tcW w:w="1899" w:type="dxa"/>
                <w:tcBorders>
                  <w:bottom w:val="nil"/>
                </w:tcBorders>
                <w:noWrap/>
                <w:vAlign w:val="center"/>
                <w:hideMark/>
              </w:tcPr>
            </w:tcPrChange>
          </w:tcPr>
          <w:p w14:paraId="331F9D76" w14:textId="77777777" w:rsidR="00B717EF" w:rsidRPr="00B26EF2" w:rsidRDefault="00B717EF" w:rsidP="00B717EF">
            <w:pPr>
              <w:jc w:val="center"/>
              <w:rPr>
                <w:rFonts w:ascii="Times New Roman" w:hAnsi="Times New Roman" w:cs="Times New Roman"/>
                <w:sz w:val="18"/>
                <w:szCs w:val="18"/>
                <w:rPrChange w:id="56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4" w:author="Maino Vieytes, Christian (NIH/NIA/IRP) [F]" w:date="2023-11-20T10:14:00Z">
                  <w:rPr>
                    <w:rFonts w:ascii="Times New Roman" w:hAnsi="Times New Roman" w:cs="Times New Roman"/>
                    <w:sz w:val="20"/>
                    <w:szCs w:val="20"/>
                  </w:rPr>
                </w:rPrChange>
              </w:rPr>
              <w:t>205 (55.5)</w:t>
            </w:r>
          </w:p>
        </w:tc>
        <w:tc>
          <w:tcPr>
            <w:tcW w:w="1871" w:type="dxa"/>
            <w:tcBorders>
              <w:bottom w:val="nil"/>
            </w:tcBorders>
            <w:noWrap/>
            <w:hideMark/>
            <w:tcPrChange w:id="565" w:author="Maino Vieytes, Christian (NIH/NIA/IRP) [F]" w:date="2023-12-01T09:55:00Z">
              <w:tcPr>
                <w:tcW w:w="1871" w:type="dxa"/>
                <w:tcBorders>
                  <w:bottom w:val="nil"/>
                </w:tcBorders>
                <w:noWrap/>
                <w:vAlign w:val="center"/>
                <w:hideMark/>
              </w:tcPr>
            </w:tcPrChange>
          </w:tcPr>
          <w:p w14:paraId="5EE877EE" w14:textId="77777777" w:rsidR="00B717EF" w:rsidRPr="00B26EF2" w:rsidRDefault="00B717EF" w:rsidP="00B717EF">
            <w:pPr>
              <w:jc w:val="center"/>
              <w:rPr>
                <w:rFonts w:ascii="Times New Roman" w:hAnsi="Times New Roman" w:cs="Times New Roman"/>
                <w:sz w:val="18"/>
                <w:szCs w:val="18"/>
                <w:rPrChange w:id="5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7" w:author="Maino Vieytes, Christian (NIH/NIA/IRP) [F]" w:date="2023-11-20T10:14:00Z">
                  <w:rPr>
                    <w:rFonts w:ascii="Times New Roman" w:hAnsi="Times New Roman" w:cs="Times New Roman"/>
                    <w:sz w:val="20"/>
                    <w:szCs w:val="20"/>
                  </w:rPr>
                </w:rPrChange>
              </w:rPr>
              <w:t>992 (34.4)</w:t>
            </w:r>
          </w:p>
        </w:tc>
        <w:tc>
          <w:tcPr>
            <w:tcW w:w="1401" w:type="dxa"/>
            <w:tcBorders>
              <w:bottom w:val="nil"/>
            </w:tcBorders>
            <w:noWrap/>
            <w:hideMark/>
            <w:tcPrChange w:id="568" w:author="Maino Vieytes, Christian (NIH/NIA/IRP) [F]" w:date="2023-12-01T09:55:00Z">
              <w:tcPr>
                <w:tcW w:w="1399" w:type="dxa"/>
                <w:tcBorders>
                  <w:bottom w:val="nil"/>
                </w:tcBorders>
                <w:noWrap/>
                <w:vAlign w:val="center"/>
                <w:hideMark/>
              </w:tcPr>
            </w:tcPrChange>
          </w:tcPr>
          <w:p w14:paraId="174DCAEB" w14:textId="77777777" w:rsidR="00B717EF" w:rsidRPr="00B26EF2" w:rsidRDefault="00B717EF" w:rsidP="00B717EF">
            <w:pPr>
              <w:ind w:firstLine="720"/>
              <w:jc w:val="center"/>
              <w:rPr>
                <w:rFonts w:ascii="Times New Roman" w:hAnsi="Times New Roman" w:cs="Times New Roman"/>
                <w:sz w:val="18"/>
                <w:szCs w:val="18"/>
                <w:rPrChange w:id="569" w:author="Maino Vieytes, Christian (NIH/NIA/IRP) [F]" w:date="2023-11-20T10:14:00Z">
                  <w:rPr>
                    <w:rFonts w:ascii="Times New Roman" w:hAnsi="Times New Roman" w:cs="Times New Roman"/>
                    <w:sz w:val="20"/>
                    <w:szCs w:val="20"/>
                  </w:rPr>
                </w:rPrChange>
              </w:rPr>
            </w:pPr>
          </w:p>
        </w:tc>
      </w:tr>
      <w:tr w:rsidR="00B717EF" w:rsidRPr="00B26EF2" w14:paraId="2F5754CE" w14:textId="77777777" w:rsidTr="00C51820">
        <w:trPr>
          <w:gridAfter w:val="1"/>
          <w:wAfter w:w="18" w:type="dxa"/>
          <w:trHeight w:val="259"/>
          <w:trPrChange w:id="570" w:author="Maino Vieytes, Christian (NIH/NIA/IRP) [F]" w:date="2023-12-01T09:55:00Z">
            <w:trPr>
              <w:trHeight w:val="320"/>
            </w:trPr>
          </w:trPrChange>
        </w:trPr>
        <w:tc>
          <w:tcPr>
            <w:tcW w:w="3324" w:type="dxa"/>
            <w:tcBorders>
              <w:top w:val="nil"/>
            </w:tcBorders>
            <w:noWrap/>
            <w:hideMark/>
            <w:tcPrChange w:id="571" w:author="Maino Vieytes, Christian (NIH/NIA/IRP) [F]" w:date="2023-12-01T09:55:00Z">
              <w:tcPr>
                <w:tcW w:w="2616" w:type="dxa"/>
                <w:tcBorders>
                  <w:top w:val="nil"/>
                </w:tcBorders>
                <w:noWrap/>
                <w:vAlign w:val="center"/>
                <w:hideMark/>
              </w:tcPr>
            </w:tcPrChange>
          </w:tcPr>
          <w:p w14:paraId="0830B663" w14:textId="77777777" w:rsidR="00B717EF" w:rsidRPr="00B26EF2" w:rsidRDefault="00B717EF" w:rsidP="00B717EF">
            <w:pPr>
              <w:ind w:firstLine="720"/>
              <w:rPr>
                <w:rFonts w:ascii="Times New Roman" w:hAnsi="Times New Roman" w:cs="Times New Roman"/>
                <w:sz w:val="18"/>
                <w:szCs w:val="18"/>
                <w:rPrChange w:id="57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3" w:author="Maino Vieytes, Christian (NIH/NIA/IRP) [F]" w:date="2023-11-20T10:14:00Z">
                  <w:rPr>
                    <w:rFonts w:ascii="Times New Roman" w:hAnsi="Times New Roman" w:cs="Times New Roman"/>
                    <w:sz w:val="20"/>
                    <w:szCs w:val="20"/>
                  </w:rPr>
                </w:rPrChange>
              </w:rPr>
              <w:t>≥ Some College</w:t>
            </w:r>
          </w:p>
        </w:tc>
        <w:tc>
          <w:tcPr>
            <w:tcW w:w="2284" w:type="dxa"/>
            <w:tcBorders>
              <w:top w:val="nil"/>
            </w:tcBorders>
            <w:noWrap/>
            <w:hideMark/>
            <w:tcPrChange w:id="574" w:author="Maino Vieytes, Christian (NIH/NIA/IRP) [F]" w:date="2023-12-01T09:55:00Z">
              <w:tcPr>
                <w:tcW w:w="2284" w:type="dxa"/>
                <w:tcBorders>
                  <w:top w:val="nil"/>
                </w:tcBorders>
                <w:noWrap/>
                <w:vAlign w:val="center"/>
                <w:hideMark/>
              </w:tcPr>
            </w:tcPrChange>
          </w:tcPr>
          <w:p w14:paraId="4FD1AF88" w14:textId="77777777" w:rsidR="00B717EF" w:rsidRPr="00B26EF2" w:rsidRDefault="00B717EF" w:rsidP="00B717EF">
            <w:pPr>
              <w:jc w:val="center"/>
              <w:rPr>
                <w:rFonts w:ascii="Times New Roman" w:hAnsi="Times New Roman" w:cs="Times New Roman"/>
                <w:sz w:val="18"/>
                <w:szCs w:val="18"/>
                <w:rPrChange w:id="5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6" w:author="Maino Vieytes, Christian (NIH/NIA/IRP) [F]" w:date="2023-11-20T10:14:00Z">
                  <w:rPr>
                    <w:rFonts w:ascii="Times New Roman" w:hAnsi="Times New Roman" w:cs="Times New Roman"/>
                    <w:sz w:val="20"/>
                    <w:szCs w:val="20"/>
                  </w:rPr>
                </w:rPrChange>
              </w:rPr>
              <w:t>1296 (63.5)</w:t>
            </w:r>
          </w:p>
        </w:tc>
        <w:tc>
          <w:tcPr>
            <w:tcW w:w="1899" w:type="dxa"/>
            <w:tcBorders>
              <w:top w:val="nil"/>
            </w:tcBorders>
            <w:noWrap/>
            <w:hideMark/>
            <w:tcPrChange w:id="577" w:author="Maino Vieytes, Christian (NIH/NIA/IRP) [F]" w:date="2023-12-01T09:55:00Z">
              <w:tcPr>
                <w:tcW w:w="1899" w:type="dxa"/>
                <w:tcBorders>
                  <w:top w:val="nil"/>
                </w:tcBorders>
                <w:noWrap/>
                <w:vAlign w:val="center"/>
                <w:hideMark/>
              </w:tcPr>
            </w:tcPrChange>
          </w:tcPr>
          <w:p w14:paraId="3A47DDC2" w14:textId="77777777" w:rsidR="00B717EF" w:rsidRPr="00B26EF2" w:rsidRDefault="00B717EF" w:rsidP="00B717EF">
            <w:pPr>
              <w:jc w:val="center"/>
              <w:rPr>
                <w:rFonts w:ascii="Times New Roman" w:hAnsi="Times New Roman" w:cs="Times New Roman"/>
                <w:sz w:val="18"/>
                <w:szCs w:val="18"/>
                <w:rPrChange w:id="57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9" w:author="Maino Vieytes, Christian (NIH/NIA/IRP) [F]" w:date="2023-11-20T10:14:00Z">
                  <w:rPr>
                    <w:rFonts w:ascii="Times New Roman" w:hAnsi="Times New Roman" w:cs="Times New Roman"/>
                    <w:sz w:val="20"/>
                    <w:szCs w:val="20"/>
                  </w:rPr>
                </w:rPrChange>
              </w:rPr>
              <w:t>112 (44.5)</w:t>
            </w:r>
          </w:p>
        </w:tc>
        <w:tc>
          <w:tcPr>
            <w:tcW w:w="1871" w:type="dxa"/>
            <w:tcBorders>
              <w:top w:val="nil"/>
            </w:tcBorders>
            <w:noWrap/>
            <w:hideMark/>
            <w:tcPrChange w:id="580" w:author="Maino Vieytes, Christian (NIH/NIA/IRP) [F]" w:date="2023-12-01T09:55:00Z">
              <w:tcPr>
                <w:tcW w:w="1871" w:type="dxa"/>
                <w:tcBorders>
                  <w:top w:val="nil"/>
                </w:tcBorders>
                <w:noWrap/>
                <w:vAlign w:val="center"/>
                <w:hideMark/>
              </w:tcPr>
            </w:tcPrChange>
          </w:tcPr>
          <w:p w14:paraId="72131DC9" w14:textId="77777777" w:rsidR="00B717EF" w:rsidRPr="00B26EF2" w:rsidRDefault="00B717EF" w:rsidP="00B717EF">
            <w:pPr>
              <w:jc w:val="center"/>
              <w:rPr>
                <w:rFonts w:ascii="Times New Roman" w:hAnsi="Times New Roman" w:cs="Times New Roman"/>
                <w:sz w:val="18"/>
                <w:szCs w:val="18"/>
                <w:rPrChange w:id="58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82" w:author="Maino Vieytes, Christian (NIH/NIA/IRP) [F]" w:date="2023-11-20T10:14:00Z">
                  <w:rPr>
                    <w:rFonts w:ascii="Times New Roman" w:hAnsi="Times New Roman" w:cs="Times New Roman"/>
                    <w:sz w:val="20"/>
                    <w:szCs w:val="20"/>
                  </w:rPr>
                </w:rPrChange>
              </w:rPr>
              <w:t>1184 (65.6)</w:t>
            </w:r>
          </w:p>
        </w:tc>
        <w:tc>
          <w:tcPr>
            <w:tcW w:w="1401" w:type="dxa"/>
            <w:tcBorders>
              <w:top w:val="nil"/>
            </w:tcBorders>
            <w:noWrap/>
            <w:hideMark/>
            <w:tcPrChange w:id="583" w:author="Maino Vieytes, Christian (NIH/NIA/IRP) [F]" w:date="2023-12-01T09:55:00Z">
              <w:tcPr>
                <w:tcW w:w="1399" w:type="dxa"/>
                <w:tcBorders>
                  <w:top w:val="nil"/>
                </w:tcBorders>
                <w:noWrap/>
                <w:vAlign w:val="center"/>
                <w:hideMark/>
              </w:tcPr>
            </w:tcPrChange>
          </w:tcPr>
          <w:p w14:paraId="626A9EB4" w14:textId="77777777" w:rsidR="00B717EF" w:rsidRPr="00B26EF2" w:rsidRDefault="00B717EF" w:rsidP="00B717EF">
            <w:pPr>
              <w:ind w:firstLine="720"/>
              <w:jc w:val="center"/>
              <w:rPr>
                <w:rFonts w:ascii="Times New Roman" w:hAnsi="Times New Roman" w:cs="Times New Roman"/>
                <w:sz w:val="18"/>
                <w:szCs w:val="18"/>
                <w:rPrChange w:id="584" w:author="Maino Vieytes, Christian (NIH/NIA/IRP) [F]" w:date="2023-11-20T10:14:00Z">
                  <w:rPr>
                    <w:rFonts w:ascii="Times New Roman" w:hAnsi="Times New Roman" w:cs="Times New Roman"/>
                    <w:sz w:val="20"/>
                    <w:szCs w:val="20"/>
                  </w:rPr>
                </w:rPrChange>
              </w:rPr>
            </w:pPr>
          </w:p>
        </w:tc>
      </w:tr>
      <w:tr w:rsidR="00B717EF" w:rsidRPr="00B26EF2" w14:paraId="5752C7D9" w14:textId="77777777" w:rsidTr="00C51820">
        <w:trPr>
          <w:gridAfter w:val="1"/>
          <w:wAfter w:w="18" w:type="dxa"/>
          <w:trHeight w:val="259"/>
          <w:trPrChange w:id="585" w:author="Maino Vieytes, Christian (NIH/NIA/IRP) [F]" w:date="2023-12-01T09:55:00Z">
            <w:trPr>
              <w:trHeight w:val="320"/>
            </w:trPr>
          </w:trPrChange>
        </w:trPr>
        <w:tc>
          <w:tcPr>
            <w:tcW w:w="3324" w:type="dxa"/>
            <w:tcBorders>
              <w:bottom w:val="single" w:sz="4" w:space="0" w:color="auto"/>
            </w:tcBorders>
            <w:noWrap/>
            <w:hideMark/>
            <w:tcPrChange w:id="586" w:author="Maino Vieytes, Christian (NIH/NIA/IRP) [F]" w:date="2023-12-01T09:55:00Z">
              <w:tcPr>
                <w:tcW w:w="2616" w:type="dxa"/>
                <w:tcBorders>
                  <w:bottom w:val="single" w:sz="4" w:space="0" w:color="auto"/>
                </w:tcBorders>
                <w:noWrap/>
                <w:vAlign w:val="center"/>
                <w:hideMark/>
              </w:tcPr>
            </w:tcPrChange>
          </w:tcPr>
          <w:p w14:paraId="445D2E83" w14:textId="77777777" w:rsidR="00B717EF" w:rsidRPr="00B26EF2" w:rsidRDefault="00B717EF" w:rsidP="00B717EF">
            <w:pPr>
              <w:rPr>
                <w:rFonts w:ascii="Times New Roman" w:hAnsi="Times New Roman" w:cs="Times New Roman"/>
                <w:sz w:val="18"/>
                <w:szCs w:val="18"/>
                <w:rPrChange w:id="58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88" w:author="Maino Vieytes, Christian (NIH/NIA/IRP) [F]" w:date="2023-11-20T10:14:00Z">
                  <w:rPr>
                    <w:rFonts w:ascii="Times New Roman" w:hAnsi="Times New Roman" w:cs="Times New Roman"/>
                    <w:sz w:val="20"/>
                    <w:szCs w:val="20"/>
                  </w:rPr>
                </w:rPrChange>
              </w:rPr>
              <w:t xml:space="preserve">Family Income to Poverty Ratio </w:t>
            </w:r>
          </w:p>
        </w:tc>
        <w:tc>
          <w:tcPr>
            <w:tcW w:w="2284" w:type="dxa"/>
            <w:tcBorders>
              <w:bottom w:val="single" w:sz="4" w:space="0" w:color="auto"/>
            </w:tcBorders>
            <w:noWrap/>
            <w:hideMark/>
            <w:tcPrChange w:id="589" w:author="Maino Vieytes, Christian (NIH/NIA/IRP) [F]" w:date="2023-12-01T09:55:00Z">
              <w:tcPr>
                <w:tcW w:w="2284" w:type="dxa"/>
                <w:tcBorders>
                  <w:bottom w:val="single" w:sz="4" w:space="0" w:color="auto"/>
                </w:tcBorders>
                <w:noWrap/>
                <w:vAlign w:val="center"/>
                <w:hideMark/>
              </w:tcPr>
            </w:tcPrChange>
          </w:tcPr>
          <w:p w14:paraId="45CE42F6" w14:textId="77777777" w:rsidR="00B717EF" w:rsidRPr="00B26EF2" w:rsidRDefault="00B717EF" w:rsidP="00B717EF">
            <w:pPr>
              <w:ind w:firstLine="720"/>
              <w:jc w:val="center"/>
              <w:rPr>
                <w:rFonts w:ascii="Times New Roman" w:hAnsi="Times New Roman" w:cs="Times New Roman"/>
                <w:sz w:val="18"/>
                <w:szCs w:val="18"/>
                <w:rPrChange w:id="590"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591" w:author="Maino Vieytes, Christian (NIH/NIA/IRP) [F]" w:date="2023-12-01T09:55:00Z">
              <w:tcPr>
                <w:tcW w:w="1899" w:type="dxa"/>
                <w:tcBorders>
                  <w:bottom w:val="single" w:sz="4" w:space="0" w:color="auto"/>
                </w:tcBorders>
                <w:noWrap/>
                <w:vAlign w:val="center"/>
                <w:hideMark/>
              </w:tcPr>
            </w:tcPrChange>
          </w:tcPr>
          <w:p w14:paraId="14EBBC60" w14:textId="77777777" w:rsidR="00B717EF" w:rsidRPr="00B26EF2" w:rsidRDefault="00B717EF" w:rsidP="00B717EF">
            <w:pPr>
              <w:ind w:firstLine="720"/>
              <w:jc w:val="center"/>
              <w:rPr>
                <w:rFonts w:ascii="Times New Roman" w:hAnsi="Times New Roman" w:cs="Times New Roman"/>
                <w:sz w:val="18"/>
                <w:szCs w:val="18"/>
                <w:rPrChange w:id="592"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593" w:author="Maino Vieytes, Christian (NIH/NIA/IRP) [F]" w:date="2023-12-01T09:55:00Z">
              <w:tcPr>
                <w:tcW w:w="1871" w:type="dxa"/>
                <w:tcBorders>
                  <w:bottom w:val="single" w:sz="4" w:space="0" w:color="auto"/>
                </w:tcBorders>
                <w:noWrap/>
                <w:vAlign w:val="center"/>
                <w:hideMark/>
              </w:tcPr>
            </w:tcPrChange>
          </w:tcPr>
          <w:p w14:paraId="32A65CA8" w14:textId="77777777" w:rsidR="00B717EF" w:rsidRPr="00B26EF2" w:rsidRDefault="00B717EF" w:rsidP="00B717EF">
            <w:pPr>
              <w:ind w:firstLine="720"/>
              <w:jc w:val="center"/>
              <w:rPr>
                <w:rFonts w:ascii="Times New Roman" w:hAnsi="Times New Roman" w:cs="Times New Roman"/>
                <w:sz w:val="18"/>
                <w:szCs w:val="18"/>
                <w:rPrChange w:id="594"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595" w:author="Maino Vieytes, Christian (NIH/NIA/IRP) [F]" w:date="2023-12-01T09:55:00Z">
              <w:tcPr>
                <w:tcW w:w="1399" w:type="dxa"/>
                <w:tcBorders>
                  <w:bottom w:val="single" w:sz="4" w:space="0" w:color="auto"/>
                </w:tcBorders>
                <w:noWrap/>
                <w:vAlign w:val="center"/>
                <w:hideMark/>
              </w:tcPr>
            </w:tcPrChange>
          </w:tcPr>
          <w:p w14:paraId="333D7232" w14:textId="77777777" w:rsidR="00B717EF" w:rsidRPr="00B26EF2" w:rsidRDefault="00B717EF" w:rsidP="00B717EF">
            <w:pPr>
              <w:jc w:val="center"/>
              <w:rPr>
                <w:rFonts w:ascii="Times New Roman" w:hAnsi="Times New Roman" w:cs="Times New Roman"/>
                <w:sz w:val="18"/>
                <w:szCs w:val="18"/>
                <w:rPrChange w:id="59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97" w:author="Maino Vieytes, Christian (NIH/NIA/IRP) [F]" w:date="2023-11-20T10:14:00Z">
                  <w:rPr>
                    <w:rFonts w:ascii="Times New Roman" w:hAnsi="Times New Roman" w:cs="Times New Roman"/>
                    <w:sz w:val="20"/>
                    <w:szCs w:val="20"/>
                  </w:rPr>
                </w:rPrChange>
              </w:rPr>
              <w:t>&lt; 0.01</w:t>
            </w:r>
          </w:p>
        </w:tc>
      </w:tr>
      <w:tr w:rsidR="00B717EF" w:rsidRPr="00B26EF2" w14:paraId="07605665" w14:textId="77777777" w:rsidTr="00C51820">
        <w:trPr>
          <w:gridAfter w:val="1"/>
          <w:wAfter w:w="18" w:type="dxa"/>
          <w:trHeight w:val="259"/>
          <w:trPrChange w:id="598" w:author="Maino Vieytes, Christian (NIH/NIA/IRP) [F]" w:date="2023-12-01T09:55:00Z">
            <w:trPr>
              <w:trHeight w:val="320"/>
            </w:trPr>
          </w:trPrChange>
        </w:trPr>
        <w:tc>
          <w:tcPr>
            <w:tcW w:w="3324" w:type="dxa"/>
            <w:tcBorders>
              <w:top w:val="nil"/>
            </w:tcBorders>
            <w:noWrap/>
            <w:hideMark/>
            <w:tcPrChange w:id="599" w:author="Maino Vieytes, Christian (NIH/NIA/IRP) [F]" w:date="2023-12-01T09:55:00Z">
              <w:tcPr>
                <w:tcW w:w="2616" w:type="dxa"/>
                <w:tcBorders>
                  <w:top w:val="nil"/>
                </w:tcBorders>
                <w:noWrap/>
                <w:vAlign w:val="center"/>
                <w:hideMark/>
              </w:tcPr>
            </w:tcPrChange>
          </w:tcPr>
          <w:p w14:paraId="1DC9A7F3" w14:textId="77777777" w:rsidR="00B717EF" w:rsidRPr="00B26EF2" w:rsidRDefault="00B717EF" w:rsidP="00B717EF">
            <w:pPr>
              <w:ind w:firstLine="720"/>
              <w:rPr>
                <w:rFonts w:ascii="Times New Roman" w:hAnsi="Times New Roman" w:cs="Times New Roman"/>
                <w:sz w:val="18"/>
                <w:szCs w:val="18"/>
                <w:rPrChange w:id="60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1" w:author="Maino Vieytes, Christian (NIH/NIA/IRP) [F]" w:date="2023-11-20T10:14:00Z">
                  <w:rPr>
                    <w:rFonts w:ascii="Times New Roman" w:hAnsi="Times New Roman" w:cs="Times New Roman"/>
                    <w:sz w:val="20"/>
                    <w:szCs w:val="20"/>
                  </w:rPr>
                </w:rPrChange>
              </w:rPr>
              <w:t>&lt; 1.3</w:t>
            </w:r>
          </w:p>
        </w:tc>
        <w:tc>
          <w:tcPr>
            <w:tcW w:w="2284" w:type="dxa"/>
            <w:tcBorders>
              <w:top w:val="nil"/>
            </w:tcBorders>
            <w:noWrap/>
            <w:hideMark/>
            <w:tcPrChange w:id="602" w:author="Maino Vieytes, Christian (NIH/NIA/IRP) [F]" w:date="2023-12-01T09:55:00Z">
              <w:tcPr>
                <w:tcW w:w="2284" w:type="dxa"/>
                <w:tcBorders>
                  <w:top w:val="nil"/>
                </w:tcBorders>
                <w:noWrap/>
                <w:vAlign w:val="center"/>
                <w:hideMark/>
              </w:tcPr>
            </w:tcPrChange>
          </w:tcPr>
          <w:p w14:paraId="5C3CE021" w14:textId="77777777" w:rsidR="00B717EF" w:rsidRPr="00B26EF2" w:rsidRDefault="00B717EF" w:rsidP="00B717EF">
            <w:pPr>
              <w:jc w:val="center"/>
              <w:rPr>
                <w:rFonts w:ascii="Times New Roman" w:hAnsi="Times New Roman" w:cs="Times New Roman"/>
                <w:sz w:val="18"/>
                <w:szCs w:val="18"/>
                <w:rPrChange w:id="60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4" w:author="Maino Vieytes, Christian (NIH/NIA/IRP) [F]" w:date="2023-11-20T10:14:00Z">
                  <w:rPr>
                    <w:rFonts w:ascii="Times New Roman" w:hAnsi="Times New Roman" w:cs="Times New Roman"/>
                    <w:sz w:val="20"/>
                    <w:szCs w:val="20"/>
                  </w:rPr>
                </w:rPrChange>
              </w:rPr>
              <w:t>637 (17.3)</w:t>
            </w:r>
          </w:p>
        </w:tc>
        <w:tc>
          <w:tcPr>
            <w:tcW w:w="1899" w:type="dxa"/>
            <w:tcBorders>
              <w:top w:val="nil"/>
            </w:tcBorders>
            <w:noWrap/>
            <w:hideMark/>
            <w:tcPrChange w:id="605" w:author="Maino Vieytes, Christian (NIH/NIA/IRP) [F]" w:date="2023-12-01T09:55:00Z">
              <w:tcPr>
                <w:tcW w:w="1899" w:type="dxa"/>
                <w:tcBorders>
                  <w:top w:val="nil"/>
                </w:tcBorders>
                <w:noWrap/>
                <w:vAlign w:val="center"/>
                <w:hideMark/>
              </w:tcPr>
            </w:tcPrChange>
          </w:tcPr>
          <w:p w14:paraId="266F3D70" w14:textId="77777777" w:rsidR="00B717EF" w:rsidRPr="00B26EF2" w:rsidRDefault="00B717EF" w:rsidP="00B717EF">
            <w:pPr>
              <w:jc w:val="center"/>
              <w:rPr>
                <w:rFonts w:ascii="Times New Roman" w:hAnsi="Times New Roman" w:cs="Times New Roman"/>
                <w:sz w:val="18"/>
                <w:szCs w:val="18"/>
                <w:rPrChange w:id="60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7" w:author="Maino Vieytes, Christian (NIH/NIA/IRP) [F]" w:date="2023-11-20T10:14:00Z">
                  <w:rPr>
                    <w:rFonts w:ascii="Times New Roman" w:hAnsi="Times New Roman" w:cs="Times New Roman"/>
                    <w:sz w:val="20"/>
                    <w:szCs w:val="20"/>
                  </w:rPr>
                </w:rPrChange>
              </w:rPr>
              <w:t>221 (63.5)</w:t>
            </w:r>
          </w:p>
        </w:tc>
        <w:tc>
          <w:tcPr>
            <w:tcW w:w="1871" w:type="dxa"/>
            <w:tcBorders>
              <w:top w:val="nil"/>
            </w:tcBorders>
            <w:noWrap/>
            <w:hideMark/>
            <w:tcPrChange w:id="608" w:author="Maino Vieytes, Christian (NIH/NIA/IRP) [F]" w:date="2023-12-01T09:55:00Z">
              <w:tcPr>
                <w:tcW w:w="1871" w:type="dxa"/>
                <w:tcBorders>
                  <w:top w:val="nil"/>
                </w:tcBorders>
                <w:noWrap/>
                <w:vAlign w:val="center"/>
                <w:hideMark/>
              </w:tcPr>
            </w:tcPrChange>
          </w:tcPr>
          <w:p w14:paraId="1494B74D" w14:textId="77777777" w:rsidR="00B717EF" w:rsidRPr="00B26EF2" w:rsidRDefault="00B717EF" w:rsidP="00B717EF">
            <w:pPr>
              <w:jc w:val="center"/>
              <w:rPr>
                <w:rFonts w:ascii="Times New Roman" w:hAnsi="Times New Roman" w:cs="Times New Roman"/>
                <w:sz w:val="18"/>
                <w:szCs w:val="18"/>
                <w:rPrChange w:id="60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10" w:author="Maino Vieytes, Christian (NIH/NIA/IRP) [F]" w:date="2023-11-20T10:14:00Z">
                  <w:rPr>
                    <w:rFonts w:ascii="Times New Roman" w:hAnsi="Times New Roman" w:cs="Times New Roman"/>
                    <w:sz w:val="20"/>
                    <w:szCs w:val="20"/>
                  </w:rPr>
                </w:rPrChange>
              </w:rPr>
              <w:t>416 (12.2)</w:t>
            </w:r>
          </w:p>
        </w:tc>
        <w:tc>
          <w:tcPr>
            <w:tcW w:w="1401" w:type="dxa"/>
            <w:tcBorders>
              <w:top w:val="nil"/>
            </w:tcBorders>
            <w:noWrap/>
            <w:hideMark/>
            <w:tcPrChange w:id="611" w:author="Maino Vieytes, Christian (NIH/NIA/IRP) [F]" w:date="2023-12-01T09:55:00Z">
              <w:tcPr>
                <w:tcW w:w="1399" w:type="dxa"/>
                <w:tcBorders>
                  <w:top w:val="nil"/>
                </w:tcBorders>
                <w:noWrap/>
                <w:vAlign w:val="center"/>
                <w:hideMark/>
              </w:tcPr>
            </w:tcPrChange>
          </w:tcPr>
          <w:p w14:paraId="2848AEA2" w14:textId="77777777" w:rsidR="00B717EF" w:rsidRPr="00B26EF2" w:rsidRDefault="00B717EF" w:rsidP="00B717EF">
            <w:pPr>
              <w:ind w:firstLine="720"/>
              <w:jc w:val="center"/>
              <w:rPr>
                <w:rFonts w:ascii="Times New Roman" w:hAnsi="Times New Roman" w:cs="Times New Roman"/>
                <w:sz w:val="18"/>
                <w:szCs w:val="18"/>
                <w:rPrChange w:id="612" w:author="Maino Vieytes, Christian (NIH/NIA/IRP) [F]" w:date="2023-11-20T10:14:00Z">
                  <w:rPr>
                    <w:rFonts w:ascii="Times New Roman" w:hAnsi="Times New Roman" w:cs="Times New Roman"/>
                    <w:sz w:val="20"/>
                    <w:szCs w:val="20"/>
                  </w:rPr>
                </w:rPrChange>
              </w:rPr>
            </w:pPr>
          </w:p>
        </w:tc>
      </w:tr>
      <w:tr w:rsidR="00B717EF" w:rsidRPr="00B26EF2" w14:paraId="54502EC8" w14:textId="77777777" w:rsidTr="00C51820">
        <w:trPr>
          <w:gridAfter w:val="1"/>
          <w:wAfter w:w="18" w:type="dxa"/>
          <w:trHeight w:val="259"/>
          <w:trPrChange w:id="613" w:author="Maino Vieytes, Christian (NIH/NIA/IRP) [F]" w:date="2023-12-01T09:55:00Z">
            <w:trPr>
              <w:trHeight w:val="320"/>
            </w:trPr>
          </w:trPrChange>
        </w:trPr>
        <w:tc>
          <w:tcPr>
            <w:tcW w:w="3324" w:type="dxa"/>
            <w:tcBorders>
              <w:bottom w:val="single" w:sz="4" w:space="0" w:color="auto"/>
            </w:tcBorders>
            <w:noWrap/>
            <w:hideMark/>
            <w:tcPrChange w:id="614" w:author="Maino Vieytes, Christian (NIH/NIA/IRP) [F]" w:date="2023-12-01T09:55:00Z">
              <w:tcPr>
                <w:tcW w:w="2616" w:type="dxa"/>
                <w:tcBorders>
                  <w:bottom w:val="single" w:sz="4" w:space="0" w:color="auto"/>
                </w:tcBorders>
                <w:noWrap/>
                <w:vAlign w:val="center"/>
                <w:hideMark/>
              </w:tcPr>
            </w:tcPrChange>
          </w:tcPr>
          <w:p w14:paraId="15DF167E" w14:textId="77777777" w:rsidR="00B717EF" w:rsidRPr="00B26EF2" w:rsidRDefault="00B717EF" w:rsidP="00B717EF">
            <w:pPr>
              <w:rPr>
                <w:rFonts w:ascii="Times New Roman" w:hAnsi="Times New Roman" w:cs="Times New Roman"/>
                <w:sz w:val="18"/>
                <w:szCs w:val="18"/>
                <w:rPrChange w:id="61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16" w:author="Maino Vieytes, Christian (NIH/NIA/IRP) [F]" w:date="2023-11-20T10:14:00Z">
                  <w:rPr>
                    <w:rFonts w:ascii="Times New Roman" w:hAnsi="Times New Roman" w:cs="Times New Roman"/>
                    <w:sz w:val="20"/>
                    <w:szCs w:val="20"/>
                  </w:rPr>
                </w:rPrChange>
              </w:rPr>
              <w:t>Health Insurance Status</w:t>
            </w:r>
          </w:p>
        </w:tc>
        <w:tc>
          <w:tcPr>
            <w:tcW w:w="2284" w:type="dxa"/>
            <w:tcBorders>
              <w:bottom w:val="single" w:sz="4" w:space="0" w:color="auto"/>
            </w:tcBorders>
            <w:noWrap/>
            <w:hideMark/>
            <w:tcPrChange w:id="617" w:author="Maino Vieytes, Christian (NIH/NIA/IRP) [F]" w:date="2023-12-01T09:55:00Z">
              <w:tcPr>
                <w:tcW w:w="2284" w:type="dxa"/>
                <w:tcBorders>
                  <w:bottom w:val="single" w:sz="4" w:space="0" w:color="auto"/>
                </w:tcBorders>
                <w:noWrap/>
                <w:vAlign w:val="center"/>
                <w:hideMark/>
              </w:tcPr>
            </w:tcPrChange>
          </w:tcPr>
          <w:p w14:paraId="2A6EA349" w14:textId="77777777" w:rsidR="00B717EF" w:rsidRPr="00B26EF2" w:rsidRDefault="00B717EF" w:rsidP="00B717EF">
            <w:pPr>
              <w:ind w:firstLine="720"/>
              <w:jc w:val="center"/>
              <w:rPr>
                <w:rFonts w:ascii="Times New Roman" w:hAnsi="Times New Roman" w:cs="Times New Roman"/>
                <w:sz w:val="18"/>
                <w:szCs w:val="18"/>
                <w:rPrChange w:id="618"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619" w:author="Maino Vieytes, Christian (NIH/NIA/IRP) [F]" w:date="2023-12-01T09:55:00Z">
              <w:tcPr>
                <w:tcW w:w="1899" w:type="dxa"/>
                <w:tcBorders>
                  <w:bottom w:val="single" w:sz="4" w:space="0" w:color="auto"/>
                </w:tcBorders>
                <w:noWrap/>
                <w:vAlign w:val="center"/>
                <w:hideMark/>
              </w:tcPr>
            </w:tcPrChange>
          </w:tcPr>
          <w:p w14:paraId="717AF43E" w14:textId="77777777" w:rsidR="00B717EF" w:rsidRPr="00B26EF2" w:rsidRDefault="00B717EF" w:rsidP="00B717EF">
            <w:pPr>
              <w:ind w:firstLine="720"/>
              <w:jc w:val="center"/>
              <w:rPr>
                <w:rFonts w:ascii="Times New Roman" w:hAnsi="Times New Roman" w:cs="Times New Roman"/>
                <w:sz w:val="18"/>
                <w:szCs w:val="18"/>
                <w:rPrChange w:id="620"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621" w:author="Maino Vieytes, Christian (NIH/NIA/IRP) [F]" w:date="2023-12-01T09:55:00Z">
              <w:tcPr>
                <w:tcW w:w="1871" w:type="dxa"/>
                <w:tcBorders>
                  <w:bottom w:val="single" w:sz="4" w:space="0" w:color="auto"/>
                </w:tcBorders>
                <w:noWrap/>
                <w:vAlign w:val="center"/>
                <w:hideMark/>
              </w:tcPr>
            </w:tcPrChange>
          </w:tcPr>
          <w:p w14:paraId="14F8EEBB" w14:textId="77777777" w:rsidR="00B717EF" w:rsidRPr="00B26EF2" w:rsidRDefault="00B717EF" w:rsidP="00B717EF">
            <w:pPr>
              <w:ind w:firstLine="720"/>
              <w:jc w:val="center"/>
              <w:rPr>
                <w:rFonts w:ascii="Times New Roman" w:hAnsi="Times New Roman" w:cs="Times New Roman"/>
                <w:sz w:val="18"/>
                <w:szCs w:val="18"/>
                <w:rPrChange w:id="622"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623" w:author="Maino Vieytes, Christian (NIH/NIA/IRP) [F]" w:date="2023-12-01T09:55:00Z">
              <w:tcPr>
                <w:tcW w:w="1399" w:type="dxa"/>
                <w:tcBorders>
                  <w:bottom w:val="single" w:sz="4" w:space="0" w:color="auto"/>
                </w:tcBorders>
                <w:noWrap/>
                <w:vAlign w:val="center"/>
                <w:hideMark/>
              </w:tcPr>
            </w:tcPrChange>
          </w:tcPr>
          <w:p w14:paraId="2CEB2752" w14:textId="77777777" w:rsidR="00B717EF" w:rsidRPr="00B26EF2" w:rsidRDefault="00B717EF" w:rsidP="00B717EF">
            <w:pPr>
              <w:jc w:val="center"/>
              <w:rPr>
                <w:rFonts w:ascii="Times New Roman" w:hAnsi="Times New Roman" w:cs="Times New Roman"/>
                <w:sz w:val="18"/>
                <w:szCs w:val="18"/>
                <w:rPrChange w:id="62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5" w:author="Maino Vieytes, Christian (NIH/NIA/IRP) [F]" w:date="2023-11-20T10:14:00Z">
                  <w:rPr>
                    <w:rFonts w:ascii="Times New Roman" w:hAnsi="Times New Roman" w:cs="Times New Roman"/>
                    <w:sz w:val="20"/>
                    <w:szCs w:val="20"/>
                  </w:rPr>
                </w:rPrChange>
              </w:rPr>
              <w:t>&lt; 0.01</w:t>
            </w:r>
          </w:p>
        </w:tc>
      </w:tr>
      <w:tr w:rsidR="00B717EF" w:rsidRPr="00B26EF2" w14:paraId="77BF8452" w14:textId="77777777" w:rsidTr="00C51820">
        <w:trPr>
          <w:gridAfter w:val="1"/>
          <w:wAfter w:w="18" w:type="dxa"/>
          <w:trHeight w:val="259"/>
          <w:trPrChange w:id="626" w:author="Maino Vieytes, Christian (NIH/NIA/IRP) [F]" w:date="2023-12-01T09:55:00Z">
            <w:trPr>
              <w:trHeight w:val="320"/>
            </w:trPr>
          </w:trPrChange>
        </w:trPr>
        <w:tc>
          <w:tcPr>
            <w:tcW w:w="3324" w:type="dxa"/>
            <w:tcBorders>
              <w:top w:val="nil"/>
            </w:tcBorders>
            <w:noWrap/>
            <w:hideMark/>
            <w:tcPrChange w:id="627" w:author="Maino Vieytes, Christian (NIH/NIA/IRP) [F]" w:date="2023-12-01T09:55:00Z">
              <w:tcPr>
                <w:tcW w:w="2616" w:type="dxa"/>
                <w:tcBorders>
                  <w:top w:val="nil"/>
                </w:tcBorders>
                <w:noWrap/>
                <w:vAlign w:val="center"/>
                <w:hideMark/>
              </w:tcPr>
            </w:tcPrChange>
          </w:tcPr>
          <w:p w14:paraId="231F9F20" w14:textId="77777777" w:rsidR="00B717EF" w:rsidRPr="00B26EF2" w:rsidRDefault="00B717EF" w:rsidP="00B717EF">
            <w:pPr>
              <w:ind w:firstLine="720"/>
              <w:rPr>
                <w:rFonts w:ascii="Times New Roman" w:hAnsi="Times New Roman" w:cs="Times New Roman"/>
                <w:sz w:val="18"/>
                <w:szCs w:val="18"/>
                <w:rPrChange w:id="62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9" w:author="Maino Vieytes, Christian (NIH/NIA/IRP) [F]" w:date="2023-11-20T10:14:00Z">
                  <w:rPr>
                    <w:rFonts w:ascii="Times New Roman" w:hAnsi="Times New Roman" w:cs="Times New Roman"/>
                    <w:sz w:val="20"/>
                    <w:szCs w:val="20"/>
                  </w:rPr>
                </w:rPrChange>
              </w:rPr>
              <w:t>Insured</w:t>
            </w:r>
          </w:p>
        </w:tc>
        <w:tc>
          <w:tcPr>
            <w:tcW w:w="2284" w:type="dxa"/>
            <w:tcBorders>
              <w:top w:val="nil"/>
            </w:tcBorders>
            <w:noWrap/>
            <w:hideMark/>
            <w:tcPrChange w:id="630" w:author="Maino Vieytes, Christian (NIH/NIA/IRP) [F]" w:date="2023-12-01T09:55:00Z">
              <w:tcPr>
                <w:tcW w:w="2284" w:type="dxa"/>
                <w:tcBorders>
                  <w:top w:val="nil"/>
                </w:tcBorders>
                <w:noWrap/>
                <w:vAlign w:val="center"/>
                <w:hideMark/>
              </w:tcPr>
            </w:tcPrChange>
          </w:tcPr>
          <w:p w14:paraId="0F285AC1" w14:textId="77777777" w:rsidR="00B717EF" w:rsidRPr="00B26EF2" w:rsidRDefault="00B717EF" w:rsidP="00B717EF">
            <w:pPr>
              <w:jc w:val="center"/>
              <w:rPr>
                <w:rFonts w:ascii="Times New Roman" w:hAnsi="Times New Roman" w:cs="Times New Roman"/>
                <w:sz w:val="18"/>
                <w:szCs w:val="18"/>
                <w:rPrChange w:id="63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2" w:author="Maino Vieytes, Christian (NIH/NIA/IRP) [F]" w:date="2023-11-20T10:14:00Z">
                  <w:rPr>
                    <w:rFonts w:ascii="Times New Roman" w:hAnsi="Times New Roman" w:cs="Times New Roman"/>
                    <w:sz w:val="20"/>
                    <w:szCs w:val="20"/>
                  </w:rPr>
                </w:rPrChange>
              </w:rPr>
              <w:t>2329 (94.1)</w:t>
            </w:r>
          </w:p>
        </w:tc>
        <w:tc>
          <w:tcPr>
            <w:tcW w:w="1899" w:type="dxa"/>
            <w:tcBorders>
              <w:top w:val="nil"/>
            </w:tcBorders>
            <w:noWrap/>
            <w:hideMark/>
            <w:tcPrChange w:id="633" w:author="Maino Vieytes, Christian (NIH/NIA/IRP) [F]" w:date="2023-12-01T09:55:00Z">
              <w:tcPr>
                <w:tcW w:w="1899" w:type="dxa"/>
                <w:tcBorders>
                  <w:top w:val="nil"/>
                </w:tcBorders>
                <w:noWrap/>
                <w:vAlign w:val="center"/>
                <w:hideMark/>
              </w:tcPr>
            </w:tcPrChange>
          </w:tcPr>
          <w:p w14:paraId="1A2E6692" w14:textId="77777777" w:rsidR="00B717EF" w:rsidRPr="00B26EF2" w:rsidRDefault="00B717EF" w:rsidP="00B717EF">
            <w:pPr>
              <w:jc w:val="center"/>
              <w:rPr>
                <w:rFonts w:ascii="Times New Roman" w:hAnsi="Times New Roman" w:cs="Times New Roman"/>
                <w:sz w:val="18"/>
                <w:szCs w:val="18"/>
                <w:rPrChange w:id="63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5" w:author="Maino Vieytes, Christian (NIH/NIA/IRP) [F]" w:date="2023-11-20T10:14:00Z">
                  <w:rPr>
                    <w:rFonts w:ascii="Times New Roman" w:hAnsi="Times New Roman" w:cs="Times New Roman"/>
                    <w:sz w:val="20"/>
                    <w:szCs w:val="20"/>
                  </w:rPr>
                </w:rPrChange>
              </w:rPr>
              <w:t>265 (83.7)</w:t>
            </w:r>
          </w:p>
        </w:tc>
        <w:tc>
          <w:tcPr>
            <w:tcW w:w="1871" w:type="dxa"/>
            <w:tcBorders>
              <w:top w:val="nil"/>
            </w:tcBorders>
            <w:noWrap/>
            <w:hideMark/>
            <w:tcPrChange w:id="636" w:author="Maino Vieytes, Christian (NIH/NIA/IRP) [F]" w:date="2023-12-01T09:55:00Z">
              <w:tcPr>
                <w:tcW w:w="1871" w:type="dxa"/>
                <w:tcBorders>
                  <w:top w:val="nil"/>
                </w:tcBorders>
                <w:noWrap/>
                <w:vAlign w:val="center"/>
                <w:hideMark/>
              </w:tcPr>
            </w:tcPrChange>
          </w:tcPr>
          <w:p w14:paraId="0121BB52" w14:textId="77777777" w:rsidR="00B717EF" w:rsidRPr="00B26EF2" w:rsidRDefault="00B717EF" w:rsidP="00B717EF">
            <w:pPr>
              <w:jc w:val="center"/>
              <w:rPr>
                <w:rFonts w:ascii="Times New Roman" w:hAnsi="Times New Roman" w:cs="Times New Roman"/>
                <w:sz w:val="18"/>
                <w:szCs w:val="18"/>
                <w:rPrChange w:id="63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8" w:author="Maino Vieytes, Christian (NIH/NIA/IRP) [F]" w:date="2023-11-20T10:14:00Z">
                  <w:rPr>
                    <w:rFonts w:ascii="Times New Roman" w:hAnsi="Times New Roman" w:cs="Times New Roman"/>
                    <w:sz w:val="20"/>
                    <w:szCs w:val="20"/>
                  </w:rPr>
                </w:rPrChange>
              </w:rPr>
              <w:t>2064 (95.3)</w:t>
            </w:r>
          </w:p>
        </w:tc>
        <w:tc>
          <w:tcPr>
            <w:tcW w:w="1401" w:type="dxa"/>
            <w:tcBorders>
              <w:top w:val="nil"/>
            </w:tcBorders>
            <w:noWrap/>
            <w:hideMark/>
            <w:tcPrChange w:id="639" w:author="Maino Vieytes, Christian (NIH/NIA/IRP) [F]" w:date="2023-12-01T09:55:00Z">
              <w:tcPr>
                <w:tcW w:w="1399" w:type="dxa"/>
                <w:tcBorders>
                  <w:top w:val="nil"/>
                </w:tcBorders>
                <w:noWrap/>
                <w:vAlign w:val="center"/>
                <w:hideMark/>
              </w:tcPr>
            </w:tcPrChange>
          </w:tcPr>
          <w:p w14:paraId="061BE8D2" w14:textId="77777777" w:rsidR="00B717EF" w:rsidRPr="00B26EF2" w:rsidRDefault="00B717EF" w:rsidP="00B717EF">
            <w:pPr>
              <w:ind w:firstLine="720"/>
              <w:jc w:val="center"/>
              <w:rPr>
                <w:rFonts w:ascii="Times New Roman" w:hAnsi="Times New Roman" w:cs="Times New Roman"/>
                <w:sz w:val="18"/>
                <w:szCs w:val="18"/>
                <w:rPrChange w:id="640" w:author="Maino Vieytes, Christian (NIH/NIA/IRP) [F]" w:date="2023-11-20T10:14:00Z">
                  <w:rPr>
                    <w:rFonts w:ascii="Times New Roman" w:hAnsi="Times New Roman" w:cs="Times New Roman"/>
                    <w:sz w:val="20"/>
                    <w:szCs w:val="20"/>
                  </w:rPr>
                </w:rPrChange>
              </w:rPr>
            </w:pPr>
          </w:p>
        </w:tc>
      </w:tr>
      <w:tr w:rsidR="00B717EF" w:rsidRPr="00B26EF2" w14:paraId="67532AF9" w14:textId="77777777" w:rsidTr="00C51820">
        <w:trPr>
          <w:gridAfter w:val="1"/>
          <w:wAfter w:w="18" w:type="dxa"/>
          <w:trHeight w:val="259"/>
          <w:trPrChange w:id="641" w:author="Maino Vieytes, Christian (NIH/NIA/IRP) [F]" w:date="2023-12-01T09:55:00Z">
            <w:trPr>
              <w:trHeight w:val="320"/>
            </w:trPr>
          </w:trPrChange>
        </w:trPr>
        <w:tc>
          <w:tcPr>
            <w:tcW w:w="3324" w:type="dxa"/>
            <w:tcBorders>
              <w:bottom w:val="single" w:sz="4" w:space="0" w:color="auto"/>
            </w:tcBorders>
            <w:noWrap/>
            <w:hideMark/>
            <w:tcPrChange w:id="642" w:author="Maino Vieytes, Christian (NIH/NIA/IRP) [F]" w:date="2023-12-01T09:55:00Z">
              <w:tcPr>
                <w:tcW w:w="2616" w:type="dxa"/>
                <w:tcBorders>
                  <w:bottom w:val="single" w:sz="4" w:space="0" w:color="auto"/>
                </w:tcBorders>
                <w:noWrap/>
                <w:vAlign w:val="center"/>
                <w:hideMark/>
              </w:tcPr>
            </w:tcPrChange>
          </w:tcPr>
          <w:p w14:paraId="094446CD" w14:textId="77777777" w:rsidR="00B717EF" w:rsidRPr="00B26EF2" w:rsidRDefault="00B717EF" w:rsidP="00B717EF">
            <w:pPr>
              <w:rPr>
                <w:rFonts w:ascii="Times New Roman" w:hAnsi="Times New Roman" w:cs="Times New Roman"/>
                <w:sz w:val="18"/>
                <w:szCs w:val="18"/>
                <w:rPrChange w:id="64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44" w:author="Maino Vieytes, Christian (NIH/NIA/IRP) [F]" w:date="2023-11-20T10:14:00Z">
                  <w:rPr>
                    <w:rFonts w:ascii="Times New Roman" w:hAnsi="Times New Roman" w:cs="Times New Roman"/>
                    <w:sz w:val="20"/>
                    <w:szCs w:val="20"/>
                  </w:rPr>
                </w:rPrChange>
              </w:rPr>
              <w:t>Household Size</w:t>
            </w:r>
          </w:p>
        </w:tc>
        <w:tc>
          <w:tcPr>
            <w:tcW w:w="2284" w:type="dxa"/>
            <w:tcBorders>
              <w:bottom w:val="single" w:sz="4" w:space="0" w:color="auto"/>
            </w:tcBorders>
            <w:noWrap/>
            <w:hideMark/>
            <w:tcPrChange w:id="645" w:author="Maino Vieytes, Christian (NIH/NIA/IRP) [F]" w:date="2023-12-01T09:55:00Z">
              <w:tcPr>
                <w:tcW w:w="2284" w:type="dxa"/>
                <w:tcBorders>
                  <w:bottom w:val="single" w:sz="4" w:space="0" w:color="auto"/>
                </w:tcBorders>
                <w:noWrap/>
                <w:vAlign w:val="center"/>
                <w:hideMark/>
              </w:tcPr>
            </w:tcPrChange>
          </w:tcPr>
          <w:p w14:paraId="1B5CCBB7" w14:textId="77777777" w:rsidR="00B717EF" w:rsidRPr="00B26EF2" w:rsidRDefault="00B717EF" w:rsidP="00B717EF">
            <w:pPr>
              <w:ind w:firstLine="720"/>
              <w:jc w:val="center"/>
              <w:rPr>
                <w:rFonts w:ascii="Times New Roman" w:hAnsi="Times New Roman" w:cs="Times New Roman"/>
                <w:sz w:val="18"/>
                <w:szCs w:val="18"/>
                <w:rPrChange w:id="646"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647" w:author="Maino Vieytes, Christian (NIH/NIA/IRP) [F]" w:date="2023-12-01T09:55:00Z">
              <w:tcPr>
                <w:tcW w:w="1899" w:type="dxa"/>
                <w:tcBorders>
                  <w:bottom w:val="single" w:sz="4" w:space="0" w:color="auto"/>
                </w:tcBorders>
                <w:noWrap/>
                <w:vAlign w:val="center"/>
                <w:hideMark/>
              </w:tcPr>
            </w:tcPrChange>
          </w:tcPr>
          <w:p w14:paraId="51FFE985" w14:textId="77777777" w:rsidR="00B717EF" w:rsidRPr="00B26EF2" w:rsidRDefault="00B717EF" w:rsidP="00B717EF">
            <w:pPr>
              <w:ind w:firstLine="720"/>
              <w:jc w:val="center"/>
              <w:rPr>
                <w:rFonts w:ascii="Times New Roman" w:hAnsi="Times New Roman" w:cs="Times New Roman"/>
                <w:sz w:val="18"/>
                <w:szCs w:val="18"/>
                <w:rPrChange w:id="648"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649" w:author="Maino Vieytes, Christian (NIH/NIA/IRP) [F]" w:date="2023-12-01T09:55:00Z">
              <w:tcPr>
                <w:tcW w:w="1871" w:type="dxa"/>
                <w:tcBorders>
                  <w:bottom w:val="single" w:sz="4" w:space="0" w:color="auto"/>
                </w:tcBorders>
                <w:noWrap/>
                <w:vAlign w:val="center"/>
                <w:hideMark/>
              </w:tcPr>
            </w:tcPrChange>
          </w:tcPr>
          <w:p w14:paraId="61AE7C70" w14:textId="77777777" w:rsidR="00B717EF" w:rsidRPr="00B26EF2" w:rsidRDefault="00B717EF" w:rsidP="00B717EF">
            <w:pPr>
              <w:ind w:firstLine="720"/>
              <w:jc w:val="center"/>
              <w:rPr>
                <w:rFonts w:ascii="Times New Roman" w:hAnsi="Times New Roman" w:cs="Times New Roman"/>
                <w:sz w:val="18"/>
                <w:szCs w:val="18"/>
                <w:rPrChange w:id="650"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651" w:author="Maino Vieytes, Christian (NIH/NIA/IRP) [F]" w:date="2023-12-01T09:55:00Z">
              <w:tcPr>
                <w:tcW w:w="1399" w:type="dxa"/>
                <w:tcBorders>
                  <w:bottom w:val="single" w:sz="4" w:space="0" w:color="auto"/>
                </w:tcBorders>
                <w:noWrap/>
                <w:vAlign w:val="center"/>
                <w:hideMark/>
              </w:tcPr>
            </w:tcPrChange>
          </w:tcPr>
          <w:p w14:paraId="7DE8CED1" w14:textId="77777777" w:rsidR="00B717EF" w:rsidRPr="00B26EF2" w:rsidRDefault="00B717EF" w:rsidP="00B717EF">
            <w:pPr>
              <w:jc w:val="center"/>
              <w:rPr>
                <w:rFonts w:ascii="Times New Roman" w:hAnsi="Times New Roman" w:cs="Times New Roman"/>
                <w:sz w:val="18"/>
                <w:szCs w:val="18"/>
                <w:rPrChange w:id="65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3" w:author="Maino Vieytes, Christian (NIH/NIA/IRP) [F]" w:date="2023-11-20T10:14:00Z">
                  <w:rPr>
                    <w:rFonts w:ascii="Times New Roman" w:hAnsi="Times New Roman" w:cs="Times New Roman"/>
                    <w:sz w:val="20"/>
                    <w:szCs w:val="20"/>
                  </w:rPr>
                </w:rPrChange>
              </w:rPr>
              <w:t>&lt; 0.01</w:t>
            </w:r>
          </w:p>
        </w:tc>
      </w:tr>
      <w:tr w:rsidR="00B717EF" w:rsidRPr="00B26EF2" w14:paraId="062C8C3F" w14:textId="77777777" w:rsidTr="00C51820">
        <w:trPr>
          <w:gridAfter w:val="1"/>
          <w:wAfter w:w="18" w:type="dxa"/>
          <w:trHeight w:val="259"/>
          <w:trPrChange w:id="654" w:author="Maino Vieytes, Christian (NIH/NIA/IRP) [F]" w:date="2023-12-01T09:55:00Z">
            <w:trPr>
              <w:trHeight w:val="320"/>
            </w:trPr>
          </w:trPrChange>
        </w:trPr>
        <w:tc>
          <w:tcPr>
            <w:tcW w:w="3324" w:type="dxa"/>
            <w:tcBorders>
              <w:bottom w:val="nil"/>
            </w:tcBorders>
            <w:noWrap/>
            <w:hideMark/>
            <w:tcPrChange w:id="655" w:author="Maino Vieytes, Christian (NIH/NIA/IRP) [F]" w:date="2023-12-01T09:55:00Z">
              <w:tcPr>
                <w:tcW w:w="2616" w:type="dxa"/>
                <w:tcBorders>
                  <w:bottom w:val="nil"/>
                </w:tcBorders>
                <w:noWrap/>
                <w:vAlign w:val="center"/>
                <w:hideMark/>
              </w:tcPr>
            </w:tcPrChange>
          </w:tcPr>
          <w:p w14:paraId="7CA486D1" w14:textId="77777777" w:rsidR="00B717EF" w:rsidRPr="00B26EF2" w:rsidRDefault="00B717EF" w:rsidP="00B717EF">
            <w:pPr>
              <w:ind w:firstLine="720"/>
              <w:rPr>
                <w:rFonts w:ascii="Times New Roman" w:hAnsi="Times New Roman" w:cs="Times New Roman"/>
                <w:sz w:val="18"/>
                <w:szCs w:val="18"/>
                <w:rPrChange w:id="65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7" w:author="Maino Vieytes, Christian (NIH/NIA/IRP) [F]" w:date="2023-11-20T10:14:00Z">
                  <w:rPr>
                    <w:rFonts w:ascii="Times New Roman" w:hAnsi="Times New Roman" w:cs="Times New Roman"/>
                    <w:sz w:val="20"/>
                    <w:szCs w:val="20"/>
                  </w:rPr>
                </w:rPrChange>
              </w:rPr>
              <w:t>&lt; 5 Persons</w:t>
            </w:r>
          </w:p>
        </w:tc>
        <w:tc>
          <w:tcPr>
            <w:tcW w:w="2284" w:type="dxa"/>
            <w:tcBorders>
              <w:bottom w:val="nil"/>
            </w:tcBorders>
            <w:noWrap/>
            <w:hideMark/>
            <w:tcPrChange w:id="658" w:author="Maino Vieytes, Christian (NIH/NIA/IRP) [F]" w:date="2023-12-01T09:55:00Z">
              <w:tcPr>
                <w:tcW w:w="2284" w:type="dxa"/>
                <w:tcBorders>
                  <w:bottom w:val="nil"/>
                </w:tcBorders>
                <w:noWrap/>
                <w:vAlign w:val="center"/>
                <w:hideMark/>
              </w:tcPr>
            </w:tcPrChange>
          </w:tcPr>
          <w:p w14:paraId="4ED50380" w14:textId="77777777" w:rsidR="00B717EF" w:rsidRPr="00B26EF2" w:rsidRDefault="00B717EF" w:rsidP="00B717EF">
            <w:pPr>
              <w:jc w:val="center"/>
              <w:rPr>
                <w:rFonts w:ascii="Times New Roman" w:hAnsi="Times New Roman" w:cs="Times New Roman"/>
                <w:sz w:val="18"/>
                <w:szCs w:val="18"/>
                <w:rPrChange w:id="65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60" w:author="Maino Vieytes, Christian (NIH/NIA/IRP) [F]" w:date="2023-11-20T10:14:00Z">
                  <w:rPr>
                    <w:rFonts w:ascii="Times New Roman" w:hAnsi="Times New Roman" w:cs="Times New Roman"/>
                    <w:sz w:val="20"/>
                    <w:szCs w:val="20"/>
                  </w:rPr>
                </w:rPrChange>
              </w:rPr>
              <w:t>2274 (92.5)</w:t>
            </w:r>
          </w:p>
        </w:tc>
        <w:tc>
          <w:tcPr>
            <w:tcW w:w="1899" w:type="dxa"/>
            <w:tcBorders>
              <w:bottom w:val="nil"/>
            </w:tcBorders>
            <w:noWrap/>
            <w:hideMark/>
            <w:tcPrChange w:id="661" w:author="Maino Vieytes, Christian (NIH/NIA/IRP) [F]" w:date="2023-12-01T09:55:00Z">
              <w:tcPr>
                <w:tcW w:w="1899" w:type="dxa"/>
                <w:tcBorders>
                  <w:bottom w:val="nil"/>
                </w:tcBorders>
                <w:noWrap/>
                <w:vAlign w:val="center"/>
                <w:hideMark/>
              </w:tcPr>
            </w:tcPrChange>
          </w:tcPr>
          <w:p w14:paraId="5CF41DD7" w14:textId="77777777" w:rsidR="00B717EF" w:rsidRPr="00B26EF2" w:rsidRDefault="00B717EF" w:rsidP="00B717EF">
            <w:pPr>
              <w:jc w:val="center"/>
              <w:rPr>
                <w:rFonts w:ascii="Times New Roman" w:hAnsi="Times New Roman" w:cs="Times New Roman"/>
                <w:sz w:val="18"/>
                <w:szCs w:val="18"/>
                <w:rPrChange w:id="66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63" w:author="Maino Vieytes, Christian (NIH/NIA/IRP) [F]" w:date="2023-11-20T10:14:00Z">
                  <w:rPr>
                    <w:rFonts w:ascii="Times New Roman" w:hAnsi="Times New Roman" w:cs="Times New Roman"/>
                    <w:sz w:val="20"/>
                    <w:szCs w:val="20"/>
                  </w:rPr>
                </w:rPrChange>
              </w:rPr>
              <w:t>247 (78.6)</w:t>
            </w:r>
          </w:p>
        </w:tc>
        <w:tc>
          <w:tcPr>
            <w:tcW w:w="1871" w:type="dxa"/>
            <w:tcBorders>
              <w:bottom w:val="nil"/>
            </w:tcBorders>
            <w:noWrap/>
            <w:hideMark/>
            <w:tcPrChange w:id="664" w:author="Maino Vieytes, Christian (NIH/NIA/IRP) [F]" w:date="2023-12-01T09:55:00Z">
              <w:tcPr>
                <w:tcW w:w="1871" w:type="dxa"/>
                <w:tcBorders>
                  <w:bottom w:val="nil"/>
                </w:tcBorders>
                <w:noWrap/>
                <w:vAlign w:val="center"/>
                <w:hideMark/>
              </w:tcPr>
            </w:tcPrChange>
          </w:tcPr>
          <w:p w14:paraId="1C29A0DE" w14:textId="77777777" w:rsidR="00B717EF" w:rsidRPr="00B26EF2" w:rsidRDefault="00B717EF" w:rsidP="00B717EF">
            <w:pPr>
              <w:jc w:val="center"/>
              <w:rPr>
                <w:rFonts w:ascii="Times New Roman" w:hAnsi="Times New Roman" w:cs="Times New Roman"/>
                <w:sz w:val="18"/>
                <w:szCs w:val="18"/>
                <w:rPrChange w:id="66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66" w:author="Maino Vieytes, Christian (NIH/NIA/IRP) [F]" w:date="2023-11-20T10:14:00Z">
                  <w:rPr>
                    <w:rFonts w:ascii="Times New Roman" w:hAnsi="Times New Roman" w:cs="Times New Roman"/>
                    <w:sz w:val="20"/>
                    <w:szCs w:val="20"/>
                  </w:rPr>
                </w:rPrChange>
              </w:rPr>
              <w:t>2027 (94.1)</w:t>
            </w:r>
          </w:p>
        </w:tc>
        <w:tc>
          <w:tcPr>
            <w:tcW w:w="1401" w:type="dxa"/>
            <w:tcBorders>
              <w:bottom w:val="nil"/>
            </w:tcBorders>
            <w:noWrap/>
            <w:hideMark/>
            <w:tcPrChange w:id="667" w:author="Maino Vieytes, Christian (NIH/NIA/IRP) [F]" w:date="2023-12-01T09:55:00Z">
              <w:tcPr>
                <w:tcW w:w="1399" w:type="dxa"/>
                <w:tcBorders>
                  <w:bottom w:val="nil"/>
                </w:tcBorders>
                <w:noWrap/>
                <w:vAlign w:val="center"/>
                <w:hideMark/>
              </w:tcPr>
            </w:tcPrChange>
          </w:tcPr>
          <w:p w14:paraId="040D1D60" w14:textId="77777777" w:rsidR="00B717EF" w:rsidRPr="00B26EF2" w:rsidRDefault="00B717EF" w:rsidP="00B717EF">
            <w:pPr>
              <w:ind w:firstLine="720"/>
              <w:jc w:val="center"/>
              <w:rPr>
                <w:rFonts w:ascii="Times New Roman" w:hAnsi="Times New Roman" w:cs="Times New Roman"/>
                <w:sz w:val="18"/>
                <w:szCs w:val="18"/>
                <w:rPrChange w:id="668" w:author="Maino Vieytes, Christian (NIH/NIA/IRP) [F]" w:date="2023-11-20T10:14:00Z">
                  <w:rPr>
                    <w:rFonts w:ascii="Times New Roman" w:hAnsi="Times New Roman" w:cs="Times New Roman"/>
                    <w:sz w:val="20"/>
                    <w:szCs w:val="20"/>
                  </w:rPr>
                </w:rPrChange>
              </w:rPr>
            </w:pPr>
          </w:p>
        </w:tc>
      </w:tr>
      <w:tr w:rsidR="00B717EF" w:rsidRPr="00B26EF2" w14:paraId="5E04BA8A" w14:textId="77777777" w:rsidTr="00C51820">
        <w:trPr>
          <w:gridAfter w:val="1"/>
          <w:wAfter w:w="18" w:type="dxa"/>
          <w:trHeight w:val="259"/>
          <w:trPrChange w:id="669" w:author="Maino Vieytes, Christian (NIH/NIA/IRP) [F]" w:date="2023-12-01T09:55:00Z">
            <w:trPr>
              <w:trHeight w:val="320"/>
            </w:trPr>
          </w:trPrChange>
        </w:trPr>
        <w:tc>
          <w:tcPr>
            <w:tcW w:w="3324" w:type="dxa"/>
            <w:tcBorders>
              <w:top w:val="nil"/>
            </w:tcBorders>
            <w:noWrap/>
            <w:hideMark/>
            <w:tcPrChange w:id="670" w:author="Maino Vieytes, Christian (NIH/NIA/IRP) [F]" w:date="2023-12-01T09:55:00Z">
              <w:tcPr>
                <w:tcW w:w="2616" w:type="dxa"/>
                <w:tcBorders>
                  <w:top w:val="nil"/>
                </w:tcBorders>
                <w:noWrap/>
                <w:vAlign w:val="center"/>
                <w:hideMark/>
              </w:tcPr>
            </w:tcPrChange>
          </w:tcPr>
          <w:p w14:paraId="760D1258" w14:textId="77777777" w:rsidR="00B717EF" w:rsidRPr="00B26EF2" w:rsidRDefault="00B717EF" w:rsidP="00B717EF">
            <w:pPr>
              <w:ind w:firstLine="720"/>
              <w:rPr>
                <w:rFonts w:ascii="Times New Roman" w:hAnsi="Times New Roman" w:cs="Times New Roman"/>
                <w:sz w:val="18"/>
                <w:szCs w:val="18"/>
                <w:rPrChange w:id="67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72" w:author="Maino Vieytes, Christian (NIH/NIA/IRP) [F]" w:date="2023-11-20T10:14:00Z">
                  <w:rPr>
                    <w:rFonts w:ascii="Times New Roman" w:hAnsi="Times New Roman" w:cs="Times New Roman"/>
                    <w:sz w:val="20"/>
                    <w:szCs w:val="20"/>
                  </w:rPr>
                </w:rPrChange>
              </w:rPr>
              <w:t>≥ 5 Persons</w:t>
            </w:r>
          </w:p>
        </w:tc>
        <w:tc>
          <w:tcPr>
            <w:tcW w:w="2284" w:type="dxa"/>
            <w:tcBorders>
              <w:top w:val="nil"/>
            </w:tcBorders>
            <w:noWrap/>
            <w:hideMark/>
            <w:tcPrChange w:id="673" w:author="Maino Vieytes, Christian (NIH/NIA/IRP) [F]" w:date="2023-12-01T09:55:00Z">
              <w:tcPr>
                <w:tcW w:w="2284" w:type="dxa"/>
                <w:tcBorders>
                  <w:top w:val="nil"/>
                </w:tcBorders>
                <w:noWrap/>
                <w:vAlign w:val="center"/>
                <w:hideMark/>
              </w:tcPr>
            </w:tcPrChange>
          </w:tcPr>
          <w:p w14:paraId="6E85A26B" w14:textId="77777777" w:rsidR="00B717EF" w:rsidRPr="00B26EF2" w:rsidRDefault="00B717EF" w:rsidP="00B717EF">
            <w:pPr>
              <w:jc w:val="center"/>
              <w:rPr>
                <w:rFonts w:ascii="Times New Roman" w:hAnsi="Times New Roman" w:cs="Times New Roman"/>
                <w:sz w:val="18"/>
                <w:szCs w:val="18"/>
                <w:rPrChange w:id="67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75" w:author="Maino Vieytes, Christian (NIH/NIA/IRP) [F]" w:date="2023-11-20T10:14:00Z">
                  <w:rPr>
                    <w:rFonts w:ascii="Times New Roman" w:hAnsi="Times New Roman" w:cs="Times New Roman"/>
                    <w:sz w:val="20"/>
                    <w:szCs w:val="20"/>
                  </w:rPr>
                </w:rPrChange>
              </w:rPr>
              <w:t>219 (7.5)</w:t>
            </w:r>
          </w:p>
        </w:tc>
        <w:tc>
          <w:tcPr>
            <w:tcW w:w="1899" w:type="dxa"/>
            <w:tcBorders>
              <w:top w:val="nil"/>
            </w:tcBorders>
            <w:noWrap/>
            <w:hideMark/>
            <w:tcPrChange w:id="676" w:author="Maino Vieytes, Christian (NIH/NIA/IRP) [F]" w:date="2023-12-01T09:55:00Z">
              <w:tcPr>
                <w:tcW w:w="1899" w:type="dxa"/>
                <w:tcBorders>
                  <w:top w:val="nil"/>
                </w:tcBorders>
                <w:noWrap/>
                <w:vAlign w:val="center"/>
                <w:hideMark/>
              </w:tcPr>
            </w:tcPrChange>
          </w:tcPr>
          <w:p w14:paraId="17B4C4A8" w14:textId="77777777" w:rsidR="00B717EF" w:rsidRPr="00B26EF2" w:rsidRDefault="00B717EF" w:rsidP="00B717EF">
            <w:pPr>
              <w:jc w:val="center"/>
              <w:rPr>
                <w:rFonts w:ascii="Times New Roman" w:hAnsi="Times New Roman" w:cs="Times New Roman"/>
                <w:sz w:val="18"/>
                <w:szCs w:val="18"/>
                <w:rPrChange w:id="67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78" w:author="Maino Vieytes, Christian (NIH/NIA/IRP) [F]" w:date="2023-11-20T10:14:00Z">
                  <w:rPr>
                    <w:rFonts w:ascii="Times New Roman" w:hAnsi="Times New Roman" w:cs="Times New Roman"/>
                    <w:sz w:val="20"/>
                    <w:szCs w:val="20"/>
                  </w:rPr>
                </w:rPrChange>
              </w:rPr>
              <w:t>70 (21.4)</w:t>
            </w:r>
          </w:p>
        </w:tc>
        <w:tc>
          <w:tcPr>
            <w:tcW w:w="1871" w:type="dxa"/>
            <w:tcBorders>
              <w:top w:val="nil"/>
            </w:tcBorders>
            <w:noWrap/>
            <w:hideMark/>
            <w:tcPrChange w:id="679" w:author="Maino Vieytes, Christian (NIH/NIA/IRP) [F]" w:date="2023-12-01T09:55:00Z">
              <w:tcPr>
                <w:tcW w:w="1871" w:type="dxa"/>
                <w:tcBorders>
                  <w:top w:val="nil"/>
                </w:tcBorders>
                <w:noWrap/>
                <w:vAlign w:val="center"/>
                <w:hideMark/>
              </w:tcPr>
            </w:tcPrChange>
          </w:tcPr>
          <w:p w14:paraId="0CE91629" w14:textId="77777777" w:rsidR="00B717EF" w:rsidRPr="00B26EF2" w:rsidRDefault="00B717EF" w:rsidP="00B717EF">
            <w:pPr>
              <w:jc w:val="center"/>
              <w:rPr>
                <w:rFonts w:ascii="Times New Roman" w:hAnsi="Times New Roman" w:cs="Times New Roman"/>
                <w:sz w:val="18"/>
                <w:szCs w:val="18"/>
                <w:rPrChange w:id="68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81" w:author="Maino Vieytes, Christian (NIH/NIA/IRP) [F]" w:date="2023-11-20T10:14:00Z">
                  <w:rPr>
                    <w:rFonts w:ascii="Times New Roman" w:hAnsi="Times New Roman" w:cs="Times New Roman"/>
                    <w:sz w:val="20"/>
                    <w:szCs w:val="20"/>
                  </w:rPr>
                </w:rPrChange>
              </w:rPr>
              <w:t>149 (5.9)</w:t>
            </w:r>
          </w:p>
        </w:tc>
        <w:tc>
          <w:tcPr>
            <w:tcW w:w="1401" w:type="dxa"/>
            <w:tcBorders>
              <w:top w:val="nil"/>
            </w:tcBorders>
            <w:noWrap/>
            <w:hideMark/>
            <w:tcPrChange w:id="682" w:author="Maino Vieytes, Christian (NIH/NIA/IRP) [F]" w:date="2023-12-01T09:55:00Z">
              <w:tcPr>
                <w:tcW w:w="1399" w:type="dxa"/>
                <w:tcBorders>
                  <w:top w:val="nil"/>
                </w:tcBorders>
                <w:noWrap/>
                <w:vAlign w:val="center"/>
                <w:hideMark/>
              </w:tcPr>
            </w:tcPrChange>
          </w:tcPr>
          <w:p w14:paraId="6503CE0D" w14:textId="77777777" w:rsidR="00B717EF" w:rsidRPr="00B26EF2" w:rsidRDefault="00B717EF" w:rsidP="00B717EF">
            <w:pPr>
              <w:ind w:firstLine="720"/>
              <w:jc w:val="center"/>
              <w:rPr>
                <w:rFonts w:ascii="Times New Roman" w:hAnsi="Times New Roman" w:cs="Times New Roman"/>
                <w:sz w:val="18"/>
                <w:szCs w:val="18"/>
                <w:rPrChange w:id="683" w:author="Maino Vieytes, Christian (NIH/NIA/IRP) [F]" w:date="2023-11-20T10:14:00Z">
                  <w:rPr>
                    <w:rFonts w:ascii="Times New Roman" w:hAnsi="Times New Roman" w:cs="Times New Roman"/>
                    <w:sz w:val="20"/>
                    <w:szCs w:val="20"/>
                  </w:rPr>
                </w:rPrChange>
              </w:rPr>
            </w:pPr>
          </w:p>
        </w:tc>
      </w:tr>
      <w:tr w:rsidR="00B717EF" w:rsidRPr="00B26EF2" w14:paraId="306869F0" w14:textId="77777777" w:rsidTr="00C51820">
        <w:trPr>
          <w:gridAfter w:val="1"/>
          <w:wAfter w:w="18" w:type="dxa"/>
          <w:trHeight w:val="259"/>
          <w:trPrChange w:id="684" w:author="Maino Vieytes, Christian (NIH/NIA/IRP) [F]" w:date="2023-12-01T09:55:00Z">
            <w:trPr>
              <w:trHeight w:val="320"/>
            </w:trPr>
          </w:trPrChange>
        </w:trPr>
        <w:tc>
          <w:tcPr>
            <w:tcW w:w="3324" w:type="dxa"/>
            <w:noWrap/>
            <w:hideMark/>
            <w:tcPrChange w:id="685" w:author="Maino Vieytes, Christian (NIH/NIA/IRP) [F]" w:date="2023-12-01T09:55:00Z">
              <w:tcPr>
                <w:tcW w:w="2616" w:type="dxa"/>
                <w:noWrap/>
                <w:vAlign w:val="center"/>
                <w:hideMark/>
              </w:tcPr>
            </w:tcPrChange>
          </w:tcPr>
          <w:p w14:paraId="76751699" w14:textId="5E340944" w:rsidR="00B717EF" w:rsidRPr="00B26EF2" w:rsidRDefault="00B717EF" w:rsidP="00B717EF">
            <w:pPr>
              <w:rPr>
                <w:rFonts w:ascii="Times New Roman" w:hAnsi="Times New Roman" w:cs="Times New Roman"/>
                <w:sz w:val="18"/>
                <w:szCs w:val="18"/>
                <w:rPrChange w:id="68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87" w:author="Maino Vieytes, Christian (NIH/NIA/IRP) [F]" w:date="2023-11-20T10:14:00Z">
                  <w:rPr>
                    <w:rFonts w:ascii="Times New Roman" w:hAnsi="Times New Roman" w:cs="Times New Roman"/>
                    <w:sz w:val="20"/>
                    <w:szCs w:val="20"/>
                  </w:rPr>
                </w:rPrChange>
              </w:rPr>
              <w:t>NHANES ADL Score</w:t>
            </w:r>
            <w:ins w:id="688" w:author="Maino Vieytes, Christian (NIH/NIA/IRP) [F]" w:date="2023-12-01T09:54:00Z">
              <w:r w:rsidR="00C51820">
                <w:rPr>
                  <w:rFonts w:ascii="Times New Roman" w:hAnsi="Times New Roman" w:cs="Times New Roman"/>
                  <w:sz w:val="18"/>
                  <w:szCs w:val="18"/>
                </w:rPr>
                <w:t>—Mean (SD)</w:t>
              </w:r>
            </w:ins>
          </w:p>
        </w:tc>
        <w:tc>
          <w:tcPr>
            <w:tcW w:w="2284" w:type="dxa"/>
            <w:noWrap/>
            <w:hideMark/>
            <w:tcPrChange w:id="689" w:author="Maino Vieytes, Christian (NIH/NIA/IRP) [F]" w:date="2023-12-01T09:55:00Z">
              <w:tcPr>
                <w:tcW w:w="2284" w:type="dxa"/>
                <w:noWrap/>
                <w:vAlign w:val="center"/>
                <w:hideMark/>
              </w:tcPr>
            </w:tcPrChange>
          </w:tcPr>
          <w:p w14:paraId="04F0DCF4" w14:textId="77777777" w:rsidR="00B717EF" w:rsidRPr="00B26EF2" w:rsidRDefault="00B717EF" w:rsidP="00B717EF">
            <w:pPr>
              <w:jc w:val="center"/>
              <w:rPr>
                <w:rFonts w:ascii="Times New Roman" w:hAnsi="Times New Roman" w:cs="Times New Roman"/>
                <w:sz w:val="18"/>
                <w:szCs w:val="18"/>
                <w:rPrChange w:id="69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1" w:author="Maino Vieytes, Christian (NIH/NIA/IRP) [F]" w:date="2023-11-20T10:14:00Z">
                  <w:rPr>
                    <w:rFonts w:ascii="Times New Roman" w:hAnsi="Times New Roman" w:cs="Times New Roman"/>
                    <w:sz w:val="20"/>
                    <w:szCs w:val="20"/>
                  </w:rPr>
                </w:rPrChange>
              </w:rPr>
              <w:t>22.26 (4.56)</w:t>
            </w:r>
          </w:p>
        </w:tc>
        <w:tc>
          <w:tcPr>
            <w:tcW w:w="1899" w:type="dxa"/>
            <w:noWrap/>
            <w:hideMark/>
            <w:tcPrChange w:id="692" w:author="Maino Vieytes, Christian (NIH/NIA/IRP) [F]" w:date="2023-12-01T09:55:00Z">
              <w:tcPr>
                <w:tcW w:w="1899" w:type="dxa"/>
                <w:noWrap/>
                <w:vAlign w:val="center"/>
                <w:hideMark/>
              </w:tcPr>
            </w:tcPrChange>
          </w:tcPr>
          <w:p w14:paraId="27592960" w14:textId="77777777" w:rsidR="00B717EF" w:rsidRPr="00B26EF2" w:rsidRDefault="00B717EF" w:rsidP="00B717EF">
            <w:pPr>
              <w:jc w:val="center"/>
              <w:rPr>
                <w:rFonts w:ascii="Times New Roman" w:hAnsi="Times New Roman" w:cs="Times New Roman"/>
                <w:sz w:val="18"/>
                <w:szCs w:val="18"/>
                <w:rPrChange w:id="69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4" w:author="Maino Vieytes, Christian (NIH/NIA/IRP) [F]" w:date="2023-11-20T10:14:00Z">
                  <w:rPr>
                    <w:rFonts w:ascii="Times New Roman" w:hAnsi="Times New Roman" w:cs="Times New Roman"/>
                    <w:sz w:val="20"/>
                    <w:szCs w:val="20"/>
                  </w:rPr>
                </w:rPrChange>
              </w:rPr>
              <w:t>26.1 (7.34)</w:t>
            </w:r>
          </w:p>
        </w:tc>
        <w:tc>
          <w:tcPr>
            <w:tcW w:w="1871" w:type="dxa"/>
            <w:noWrap/>
            <w:hideMark/>
            <w:tcPrChange w:id="695" w:author="Maino Vieytes, Christian (NIH/NIA/IRP) [F]" w:date="2023-12-01T09:55:00Z">
              <w:tcPr>
                <w:tcW w:w="1871" w:type="dxa"/>
                <w:noWrap/>
                <w:vAlign w:val="center"/>
                <w:hideMark/>
              </w:tcPr>
            </w:tcPrChange>
          </w:tcPr>
          <w:p w14:paraId="22950C36" w14:textId="77777777" w:rsidR="00B717EF" w:rsidRPr="00B26EF2" w:rsidRDefault="00B717EF" w:rsidP="00B717EF">
            <w:pPr>
              <w:jc w:val="center"/>
              <w:rPr>
                <w:rFonts w:ascii="Times New Roman" w:hAnsi="Times New Roman" w:cs="Times New Roman"/>
                <w:sz w:val="18"/>
                <w:szCs w:val="18"/>
                <w:rPrChange w:id="69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7" w:author="Maino Vieytes, Christian (NIH/NIA/IRP) [F]" w:date="2023-11-20T10:14:00Z">
                  <w:rPr>
                    <w:rFonts w:ascii="Times New Roman" w:hAnsi="Times New Roman" w:cs="Times New Roman"/>
                    <w:sz w:val="20"/>
                    <w:szCs w:val="20"/>
                  </w:rPr>
                </w:rPrChange>
              </w:rPr>
              <w:t>21.93 (4.07)</w:t>
            </w:r>
          </w:p>
        </w:tc>
        <w:tc>
          <w:tcPr>
            <w:tcW w:w="1401" w:type="dxa"/>
            <w:noWrap/>
            <w:hideMark/>
            <w:tcPrChange w:id="698" w:author="Maino Vieytes, Christian (NIH/NIA/IRP) [F]" w:date="2023-12-01T09:55:00Z">
              <w:tcPr>
                <w:tcW w:w="1399" w:type="dxa"/>
                <w:noWrap/>
                <w:vAlign w:val="center"/>
                <w:hideMark/>
              </w:tcPr>
            </w:tcPrChange>
          </w:tcPr>
          <w:p w14:paraId="4B024045" w14:textId="77777777" w:rsidR="00B717EF" w:rsidRPr="00B26EF2" w:rsidRDefault="00B717EF" w:rsidP="00B717EF">
            <w:pPr>
              <w:jc w:val="center"/>
              <w:rPr>
                <w:rFonts w:ascii="Times New Roman" w:hAnsi="Times New Roman" w:cs="Times New Roman"/>
                <w:sz w:val="18"/>
                <w:szCs w:val="18"/>
                <w:rPrChange w:id="69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00" w:author="Maino Vieytes, Christian (NIH/NIA/IRP) [F]" w:date="2023-11-20T10:14:00Z">
                  <w:rPr>
                    <w:rFonts w:ascii="Times New Roman" w:hAnsi="Times New Roman" w:cs="Times New Roman"/>
                    <w:sz w:val="20"/>
                    <w:szCs w:val="20"/>
                  </w:rPr>
                </w:rPrChange>
              </w:rPr>
              <w:t>&lt; 0.01</w:t>
            </w:r>
          </w:p>
        </w:tc>
      </w:tr>
      <w:tr w:rsidR="00B717EF" w:rsidRPr="00B26EF2" w14:paraId="13C0C08A" w14:textId="77777777" w:rsidTr="00C51820">
        <w:trPr>
          <w:gridAfter w:val="1"/>
          <w:wAfter w:w="18" w:type="dxa"/>
          <w:trHeight w:val="259"/>
          <w:trPrChange w:id="701" w:author="Maino Vieytes, Christian (NIH/NIA/IRP) [F]" w:date="2023-12-01T09:55:00Z">
            <w:trPr>
              <w:trHeight w:val="320"/>
            </w:trPr>
          </w:trPrChange>
        </w:trPr>
        <w:tc>
          <w:tcPr>
            <w:tcW w:w="3324" w:type="dxa"/>
            <w:noWrap/>
            <w:hideMark/>
            <w:tcPrChange w:id="702" w:author="Maino Vieytes, Christian (NIH/NIA/IRP) [F]" w:date="2023-12-01T09:55:00Z">
              <w:tcPr>
                <w:tcW w:w="2616" w:type="dxa"/>
                <w:noWrap/>
                <w:vAlign w:val="center"/>
                <w:hideMark/>
              </w:tcPr>
            </w:tcPrChange>
          </w:tcPr>
          <w:p w14:paraId="30B4F1FB" w14:textId="4A34B530" w:rsidR="00B717EF" w:rsidRPr="00B26EF2" w:rsidRDefault="00B717EF" w:rsidP="00B717EF">
            <w:pPr>
              <w:rPr>
                <w:rFonts w:ascii="Times New Roman" w:hAnsi="Times New Roman" w:cs="Times New Roman"/>
                <w:sz w:val="18"/>
                <w:szCs w:val="18"/>
                <w:rPrChange w:id="70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04" w:author="Maino Vieytes, Christian (NIH/NIA/IRP) [F]" w:date="2023-11-20T10:14:00Z">
                  <w:rPr>
                    <w:rFonts w:ascii="Times New Roman" w:hAnsi="Times New Roman" w:cs="Times New Roman"/>
                    <w:sz w:val="20"/>
                    <w:szCs w:val="20"/>
                  </w:rPr>
                </w:rPrChange>
              </w:rPr>
              <w:t>BMI (kg/m</w:t>
            </w:r>
            <w:r w:rsidRPr="00B26EF2">
              <w:rPr>
                <w:rFonts w:ascii="Times New Roman" w:hAnsi="Times New Roman" w:cs="Times New Roman"/>
                <w:sz w:val="18"/>
                <w:szCs w:val="18"/>
                <w:vertAlign w:val="superscript"/>
                <w:rPrChange w:id="705" w:author="Maino Vieytes, Christian (NIH/NIA/IRP) [F]" w:date="2023-11-20T10:14:00Z">
                  <w:rPr>
                    <w:rFonts w:ascii="Times New Roman" w:hAnsi="Times New Roman" w:cs="Times New Roman"/>
                    <w:sz w:val="20"/>
                    <w:szCs w:val="20"/>
                    <w:vertAlign w:val="superscript"/>
                  </w:rPr>
                </w:rPrChange>
              </w:rPr>
              <w:t>2</w:t>
            </w:r>
            <w:r w:rsidRPr="00B26EF2">
              <w:rPr>
                <w:rFonts w:ascii="Times New Roman" w:hAnsi="Times New Roman" w:cs="Times New Roman"/>
                <w:sz w:val="18"/>
                <w:szCs w:val="18"/>
                <w:rPrChange w:id="706" w:author="Maino Vieytes, Christian (NIH/NIA/IRP) [F]" w:date="2023-11-20T10:14:00Z">
                  <w:rPr>
                    <w:rFonts w:ascii="Times New Roman" w:hAnsi="Times New Roman" w:cs="Times New Roman"/>
                    <w:sz w:val="20"/>
                    <w:szCs w:val="20"/>
                  </w:rPr>
                </w:rPrChange>
              </w:rPr>
              <w:t>)</w:t>
            </w:r>
            <w:ins w:id="707" w:author="Maino Vieytes, Christian (NIH/NIA/IRP) [F]" w:date="2023-12-01T09:54:00Z">
              <w:r w:rsidR="00C51820">
                <w:rPr>
                  <w:rFonts w:ascii="Times New Roman" w:hAnsi="Times New Roman" w:cs="Times New Roman"/>
                  <w:sz w:val="18"/>
                  <w:szCs w:val="18"/>
                </w:rPr>
                <w:t>—Mean (SD)</w:t>
              </w:r>
            </w:ins>
          </w:p>
        </w:tc>
        <w:tc>
          <w:tcPr>
            <w:tcW w:w="2284" w:type="dxa"/>
            <w:noWrap/>
            <w:hideMark/>
            <w:tcPrChange w:id="708" w:author="Maino Vieytes, Christian (NIH/NIA/IRP) [F]" w:date="2023-12-01T09:55:00Z">
              <w:tcPr>
                <w:tcW w:w="2284" w:type="dxa"/>
                <w:noWrap/>
                <w:vAlign w:val="center"/>
                <w:hideMark/>
              </w:tcPr>
            </w:tcPrChange>
          </w:tcPr>
          <w:p w14:paraId="28B40333" w14:textId="77777777" w:rsidR="00B717EF" w:rsidRPr="00B26EF2" w:rsidRDefault="00B717EF" w:rsidP="00B717EF">
            <w:pPr>
              <w:jc w:val="center"/>
              <w:rPr>
                <w:rFonts w:ascii="Times New Roman" w:hAnsi="Times New Roman" w:cs="Times New Roman"/>
                <w:sz w:val="18"/>
                <w:szCs w:val="18"/>
                <w:rPrChange w:id="70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10" w:author="Maino Vieytes, Christian (NIH/NIA/IRP) [F]" w:date="2023-11-20T10:14:00Z">
                  <w:rPr>
                    <w:rFonts w:ascii="Times New Roman" w:hAnsi="Times New Roman" w:cs="Times New Roman"/>
                    <w:sz w:val="20"/>
                    <w:szCs w:val="20"/>
                  </w:rPr>
                </w:rPrChange>
              </w:rPr>
              <w:t>28.92 (6.61)</w:t>
            </w:r>
          </w:p>
        </w:tc>
        <w:tc>
          <w:tcPr>
            <w:tcW w:w="1899" w:type="dxa"/>
            <w:noWrap/>
            <w:hideMark/>
            <w:tcPrChange w:id="711" w:author="Maino Vieytes, Christian (NIH/NIA/IRP) [F]" w:date="2023-12-01T09:55:00Z">
              <w:tcPr>
                <w:tcW w:w="1899" w:type="dxa"/>
                <w:noWrap/>
                <w:vAlign w:val="center"/>
                <w:hideMark/>
              </w:tcPr>
            </w:tcPrChange>
          </w:tcPr>
          <w:p w14:paraId="1CEB8D47" w14:textId="77777777" w:rsidR="00B717EF" w:rsidRPr="00B26EF2" w:rsidRDefault="00B717EF" w:rsidP="00B717EF">
            <w:pPr>
              <w:jc w:val="center"/>
              <w:rPr>
                <w:rFonts w:ascii="Times New Roman" w:hAnsi="Times New Roman" w:cs="Times New Roman"/>
                <w:sz w:val="18"/>
                <w:szCs w:val="18"/>
                <w:rPrChange w:id="71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13" w:author="Maino Vieytes, Christian (NIH/NIA/IRP) [F]" w:date="2023-11-20T10:14:00Z">
                  <w:rPr>
                    <w:rFonts w:ascii="Times New Roman" w:hAnsi="Times New Roman" w:cs="Times New Roman"/>
                    <w:sz w:val="20"/>
                    <w:szCs w:val="20"/>
                  </w:rPr>
                </w:rPrChange>
              </w:rPr>
              <w:t>29.82 (7.43)</w:t>
            </w:r>
          </w:p>
        </w:tc>
        <w:tc>
          <w:tcPr>
            <w:tcW w:w="1871" w:type="dxa"/>
            <w:noWrap/>
            <w:hideMark/>
            <w:tcPrChange w:id="714" w:author="Maino Vieytes, Christian (NIH/NIA/IRP) [F]" w:date="2023-12-01T09:55:00Z">
              <w:tcPr>
                <w:tcW w:w="1871" w:type="dxa"/>
                <w:noWrap/>
                <w:vAlign w:val="center"/>
                <w:hideMark/>
              </w:tcPr>
            </w:tcPrChange>
          </w:tcPr>
          <w:p w14:paraId="139796CA" w14:textId="77777777" w:rsidR="00B717EF" w:rsidRPr="00B26EF2" w:rsidRDefault="00B717EF" w:rsidP="00B717EF">
            <w:pPr>
              <w:jc w:val="center"/>
              <w:rPr>
                <w:rFonts w:ascii="Times New Roman" w:hAnsi="Times New Roman" w:cs="Times New Roman"/>
                <w:sz w:val="18"/>
                <w:szCs w:val="18"/>
                <w:rPrChange w:id="71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16" w:author="Maino Vieytes, Christian (NIH/NIA/IRP) [F]" w:date="2023-11-20T10:14:00Z">
                  <w:rPr>
                    <w:rFonts w:ascii="Times New Roman" w:hAnsi="Times New Roman" w:cs="Times New Roman"/>
                    <w:sz w:val="20"/>
                    <w:szCs w:val="20"/>
                  </w:rPr>
                </w:rPrChange>
              </w:rPr>
              <w:t>28.82 (6.51)</w:t>
            </w:r>
          </w:p>
        </w:tc>
        <w:tc>
          <w:tcPr>
            <w:tcW w:w="1401" w:type="dxa"/>
            <w:noWrap/>
            <w:hideMark/>
            <w:tcPrChange w:id="717" w:author="Maino Vieytes, Christian (NIH/NIA/IRP) [F]" w:date="2023-12-01T09:55:00Z">
              <w:tcPr>
                <w:tcW w:w="1399" w:type="dxa"/>
                <w:noWrap/>
                <w:vAlign w:val="center"/>
                <w:hideMark/>
              </w:tcPr>
            </w:tcPrChange>
          </w:tcPr>
          <w:p w14:paraId="39808D7D" w14:textId="77777777" w:rsidR="00B717EF" w:rsidRPr="00B26EF2" w:rsidRDefault="00B717EF" w:rsidP="00B717EF">
            <w:pPr>
              <w:jc w:val="center"/>
              <w:rPr>
                <w:rFonts w:ascii="Times New Roman" w:hAnsi="Times New Roman" w:cs="Times New Roman"/>
                <w:sz w:val="18"/>
                <w:szCs w:val="18"/>
                <w:rPrChange w:id="71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19" w:author="Maino Vieytes, Christian (NIH/NIA/IRP) [F]" w:date="2023-11-20T10:14:00Z">
                  <w:rPr>
                    <w:rFonts w:ascii="Times New Roman" w:hAnsi="Times New Roman" w:cs="Times New Roman"/>
                    <w:sz w:val="20"/>
                    <w:szCs w:val="20"/>
                  </w:rPr>
                </w:rPrChange>
              </w:rPr>
              <w:t>0.08</w:t>
            </w:r>
          </w:p>
        </w:tc>
      </w:tr>
      <w:tr w:rsidR="00B717EF" w:rsidRPr="00B26EF2" w14:paraId="5AEF1A11" w14:textId="77777777" w:rsidTr="00C51820">
        <w:trPr>
          <w:gridAfter w:val="1"/>
          <w:wAfter w:w="18" w:type="dxa"/>
          <w:trHeight w:val="259"/>
          <w:trPrChange w:id="720" w:author="Maino Vieytes, Christian (NIH/NIA/IRP) [F]" w:date="2023-12-01T09:55:00Z">
            <w:trPr>
              <w:trHeight w:val="320"/>
            </w:trPr>
          </w:trPrChange>
        </w:trPr>
        <w:tc>
          <w:tcPr>
            <w:tcW w:w="3324" w:type="dxa"/>
            <w:noWrap/>
            <w:hideMark/>
            <w:tcPrChange w:id="721" w:author="Maino Vieytes, Christian (NIH/NIA/IRP) [F]" w:date="2023-12-01T09:55:00Z">
              <w:tcPr>
                <w:tcW w:w="2616" w:type="dxa"/>
                <w:noWrap/>
                <w:vAlign w:val="center"/>
                <w:hideMark/>
              </w:tcPr>
            </w:tcPrChange>
          </w:tcPr>
          <w:p w14:paraId="64A73696" w14:textId="1656B940" w:rsidR="00B717EF" w:rsidRPr="00B26EF2" w:rsidRDefault="00B717EF" w:rsidP="00B717EF">
            <w:pPr>
              <w:rPr>
                <w:rFonts w:ascii="Times New Roman" w:hAnsi="Times New Roman" w:cs="Times New Roman"/>
                <w:sz w:val="18"/>
                <w:szCs w:val="18"/>
                <w:rPrChange w:id="72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23" w:author="Maino Vieytes, Christian (NIH/NIA/IRP) [F]" w:date="2023-11-20T10:14:00Z">
                  <w:rPr>
                    <w:rFonts w:ascii="Times New Roman" w:hAnsi="Times New Roman" w:cs="Times New Roman"/>
                    <w:sz w:val="20"/>
                    <w:szCs w:val="20"/>
                  </w:rPr>
                </w:rPrChange>
              </w:rPr>
              <w:t>Weekly MET Minutes</w:t>
            </w:r>
            <w:ins w:id="724" w:author="Maino Vieytes, Christian (NIH/NIA/IRP) [F]" w:date="2023-12-01T09:54:00Z">
              <w:r w:rsidR="00C51820">
                <w:rPr>
                  <w:rFonts w:ascii="Times New Roman" w:hAnsi="Times New Roman" w:cs="Times New Roman"/>
                  <w:sz w:val="18"/>
                  <w:szCs w:val="18"/>
                </w:rPr>
                <w:t>—Mean (SD)</w:t>
              </w:r>
            </w:ins>
          </w:p>
        </w:tc>
        <w:tc>
          <w:tcPr>
            <w:tcW w:w="2284" w:type="dxa"/>
            <w:noWrap/>
            <w:hideMark/>
            <w:tcPrChange w:id="725" w:author="Maino Vieytes, Christian (NIH/NIA/IRP) [F]" w:date="2023-12-01T09:55:00Z">
              <w:tcPr>
                <w:tcW w:w="2284" w:type="dxa"/>
                <w:noWrap/>
                <w:vAlign w:val="center"/>
                <w:hideMark/>
              </w:tcPr>
            </w:tcPrChange>
          </w:tcPr>
          <w:p w14:paraId="7DE60B21" w14:textId="77777777" w:rsidR="00B717EF" w:rsidRPr="00B26EF2" w:rsidRDefault="00B717EF" w:rsidP="00B717EF">
            <w:pPr>
              <w:jc w:val="center"/>
              <w:rPr>
                <w:rFonts w:ascii="Times New Roman" w:hAnsi="Times New Roman" w:cs="Times New Roman"/>
                <w:sz w:val="18"/>
                <w:szCs w:val="18"/>
                <w:rPrChange w:id="72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27" w:author="Maino Vieytes, Christian (NIH/NIA/IRP) [F]" w:date="2023-11-20T10:14:00Z">
                  <w:rPr>
                    <w:rFonts w:ascii="Times New Roman" w:hAnsi="Times New Roman" w:cs="Times New Roman"/>
                    <w:sz w:val="20"/>
                    <w:szCs w:val="20"/>
                  </w:rPr>
                </w:rPrChange>
              </w:rPr>
              <w:t>2249.04 (4387.81)</w:t>
            </w:r>
          </w:p>
        </w:tc>
        <w:tc>
          <w:tcPr>
            <w:tcW w:w="1899" w:type="dxa"/>
            <w:noWrap/>
            <w:hideMark/>
            <w:tcPrChange w:id="728" w:author="Maino Vieytes, Christian (NIH/NIA/IRP) [F]" w:date="2023-12-01T09:55:00Z">
              <w:tcPr>
                <w:tcW w:w="1899" w:type="dxa"/>
                <w:noWrap/>
                <w:vAlign w:val="center"/>
                <w:hideMark/>
              </w:tcPr>
            </w:tcPrChange>
          </w:tcPr>
          <w:p w14:paraId="7D45EDBE" w14:textId="77777777" w:rsidR="00B717EF" w:rsidRPr="00B26EF2" w:rsidRDefault="00B717EF" w:rsidP="00B717EF">
            <w:pPr>
              <w:jc w:val="center"/>
              <w:rPr>
                <w:rFonts w:ascii="Times New Roman" w:hAnsi="Times New Roman" w:cs="Times New Roman"/>
                <w:sz w:val="18"/>
                <w:szCs w:val="18"/>
                <w:rPrChange w:id="72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30" w:author="Maino Vieytes, Christian (NIH/NIA/IRP) [F]" w:date="2023-11-20T10:14:00Z">
                  <w:rPr>
                    <w:rFonts w:ascii="Times New Roman" w:hAnsi="Times New Roman" w:cs="Times New Roman"/>
                    <w:sz w:val="20"/>
                    <w:szCs w:val="20"/>
                  </w:rPr>
                </w:rPrChange>
              </w:rPr>
              <w:t>5195.27 (8691.45)</w:t>
            </w:r>
          </w:p>
        </w:tc>
        <w:tc>
          <w:tcPr>
            <w:tcW w:w="1871" w:type="dxa"/>
            <w:noWrap/>
            <w:hideMark/>
            <w:tcPrChange w:id="731" w:author="Maino Vieytes, Christian (NIH/NIA/IRP) [F]" w:date="2023-12-01T09:55:00Z">
              <w:tcPr>
                <w:tcW w:w="1871" w:type="dxa"/>
                <w:noWrap/>
                <w:vAlign w:val="center"/>
                <w:hideMark/>
              </w:tcPr>
            </w:tcPrChange>
          </w:tcPr>
          <w:p w14:paraId="7EBE7C7E" w14:textId="77777777" w:rsidR="00B717EF" w:rsidRPr="00B26EF2" w:rsidRDefault="00B717EF" w:rsidP="00B717EF">
            <w:pPr>
              <w:jc w:val="center"/>
              <w:rPr>
                <w:rFonts w:ascii="Times New Roman" w:hAnsi="Times New Roman" w:cs="Times New Roman"/>
                <w:sz w:val="18"/>
                <w:szCs w:val="18"/>
                <w:rPrChange w:id="73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33" w:author="Maino Vieytes, Christian (NIH/NIA/IRP) [F]" w:date="2023-11-20T10:14:00Z">
                  <w:rPr>
                    <w:rFonts w:ascii="Times New Roman" w:hAnsi="Times New Roman" w:cs="Times New Roman"/>
                    <w:sz w:val="20"/>
                    <w:szCs w:val="20"/>
                  </w:rPr>
                </w:rPrChange>
              </w:rPr>
              <w:t>1923.51 (3462.9)</w:t>
            </w:r>
          </w:p>
        </w:tc>
        <w:tc>
          <w:tcPr>
            <w:tcW w:w="1401" w:type="dxa"/>
            <w:noWrap/>
            <w:hideMark/>
            <w:tcPrChange w:id="734" w:author="Maino Vieytes, Christian (NIH/NIA/IRP) [F]" w:date="2023-12-01T09:55:00Z">
              <w:tcPr>
                <w:tcW w:w="1399" w:type="dxa"/>
                <w:noWrap/>
                <w:vAlign w:val="center"/>
                <w:hideMark/>
              </w:tcPr>
            </w:tcPrChange>
          </w:tcPr>
          <w:p w14:paraId="6CBAF252" w14:textId="77777777" w:rsidR="00B717EF" w:rsidRPr="00B26EF2" w:rsidRDefault="00B717EF" w:rsidP="00B717EF">
            <w:pPr>
              <w:jc w:val="center"/>
              <w:rPr>
                <w:rFonts w:ascii="Times New Roman" w:hAnsi="Times New Roman" w:cs="Times New Roman"/>
                <w:sz w:val="18"/>
                <w:szCs w:val="18"/>
                <w:rPrChange w:id="73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36" w:author="Maino Vieytes, Christian (NIH/NIA/IRP) [F]" w:date="2023-11-20T10:14:00Z">
                  <w:rPr>
                    <w:rFonts w:ascii="Times New Roman" w:hAnsi="Times New Roman" w:cs="Times New Roman"/>
                    <w:sz w:val="20"/>
                    <w:szCs w:val="20"/>
                  </w:rPr>
                </w:rPrChange>
              </w:rPr>
              <w:t>&lt; 0.01</w:t>
            </w:r>
          </w:p>
        </w:tc>
      </w:tr>
      <w:tr w:rsidR="00B717EF" w:rsidRPr="00B26EF2" w14:paraId="40BE0997" w14:textId="77777777" w:rsidTr="00C51820">
        <w:trPr>
          <w:gridAfter w:val="1"/>
          <w:wAfter w:w="18" w:type="dxa"/>
          <w:trHeight w:val="259"/>
          <w:trPrChange w:id="737" w:author="Maino Vieytes, Christian (NIH/NIA/IRP) [F]" w:date="2023-12-01T09:55:00Z">
            <w:trPr>
              <w:trHeight w:val="320"/>
            </w:trPr>
          </w:trPrChange>
        </w:trPr>
        <w:tc>
          <w:tcPr>
            <w:tcW w:w="3324" w:type="dxa"/>
            <w:noWrap/>
            <w:hideMark/>
            <w:tcPrChange w:id="738" w:author="Maino Vieytes, Christian (NIH/NIA/IRP) [F]" w:date="2023-12-01T09:55:00Z">
              <w:tcPr>
                <w:tcW w:w="2616" w:type="dxa"/>
                <w:noWrap/>
                <w:vAlign w:val="center"/>
                <w:hideMark/>
              </w:tcPr>
            </w:tcPrChange>
          </w:tcPr>
          <w:p w14:paraId="21C7D5C5" w14:textId="24371F6E" w:rsidR="00B717EF" w:rsidRPr="00B26EF2" w:rsidRDefault="00B717EF" w:rsidP="00B717EF">
            <w:pPr>
              <w:rPr>
                <w:rFonts w:ascii="Times New Roman" w:hAnsi="Times New Roman" w:cs="Times New Roman"/>
                <w:sz w:val="18"/>
                <w:szCs w:val="18"/>
                <w:rPrChange w:id="73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40" w:author="Maino Vieytes, Christian (NIH/NIA/IRP) [F]" w:date="2023-11-20T10:14:00Z">
                  <w:rPr>
                    <w:rFonts w:ascii="Times New Roman" w:hAnsi="Times New Roman" w:cs="Times New Roman"/>
                    <w:sz w:val="20"/>
                    <w:szCs w:val="20"/>
                  </w:rPr>
                </w:rPrChange>
              </w:rPr>
              <w:t>Daily Caloric Intake (kcal)</w:t>
            </w:r>
            <w:ins w:id="741" w:author="Maino Vieytes, Christian (NIH/NIA/IRP) [F]" w:date="2023-12-01T09:54:00Z">
              <w:r w:rsidR="00C51820">
                <w:rPr>
                  <w:rFonts w:ascii="Times New Roman" w:hAnsi="Times New Roman" w:cs="Times New Roman"/>
                  <w:sz w:val="18"/>
                  <w:szCs w:val="18"/>
                </w:rPr>
                <w:t>—Mean (SD)</w:t>
              </w:r>
            </w:ins>
          </w:p>
        </w:tc>
        <w:tc>
          <w:tcPr>
            <w:tcW w:w="2284" w:type="dxa"/>
            <w:noWrap/>
            <w:hideMark/>
            <w:tcPrChange w:id="742" w:author="Maino Vieytes, Christian (NIH/NIA/IRP) [F]" w:date="2023-12-01T09:55:00Z">
              <w:tcPr>
                <w:tcW w:w="2284" w:type="dxa"/>
                <w:noWrap/>
                <w:vAlign w:val="center"/>
                <w:hideMark/>
              </w:tcPr>
            </w:tcPrChange>
          </w:tcPr>
          <w:p w14:paraId="0A60A702" w14:textId="77777777" w:rsidR="00B717EF" w:rsidRPr="00B26EF2" w:rsidRDefault="00B717EF" w:rsidP="00B717EF">
            <w:pPr>
              <w:jc w:val="center"/>
              <w:rPr>
                <w:rFonts w:ascii="Times New Roman" w:hAnsi="Times New Roman" w:cs="Times New Roman"/>
                <w:sz w:val="18"/>
                <w:szCs w:val="18"/>
                <w:rPrChange w:id="74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44" w:author="Maino Vieytes, Christian (NIH/NIA/IRP) [F]" w:date="2023-11-20T10:14:00Z">
                  <w:rPr>
                    <w:rFonts w:ascii="Times New Roman" w:hAnsi="Times New Roman" w:cs="Times New Roman"/>
                    <w:sz w:val="20"/>
                    <w:szCs w:val="20"/>
                  </w:rPr>
                </w:rPrChange>
              </w:rPr>
              <w:t>1900.17 (679.88)</w:t>
            </w:r>
          </w:p>
        </w:tc>
        <w:tc>
          <w:tcPr>
            <w:tcW w:w="1899" w:type="dxa"/>
            <w:noWrap/>
            <w:hideMark/>
            <w:tcPrChange w:id="745" w:author="Maino Vieytes, Christian (NIH/NIA/IRP) [F]" w:date="2023-12-01T09:55:00Z">
              <w:tcPr>
                <w:tcW w:w="1899" w:type="dxa"/>
                <w:noWrap/>
                <w:vAlign w:val="center"/>
                <w:hideMark/>
              </w:tcPr>
            </w:tcPrChange>
          </w:tcPr>
          <w:p w14:paraId="38F3B34C" w14:textId="77777777" w:rsidR="00B717EF" w:rsidRPr="00B26EF2" w:rsidRDefault="00B717EF" w:rsidP="00B717EF">
            <w:pPr>
              <w:jc w:val="center"/>
              <w:rPr>
                <w:rFonts w:ascii="Times New Roman" w:hAnsi="Times New Roman" w:cs="Times New Roman"/>
                <w:sz w:val="18"/>
                <w:szCs w:val="18"/>
                <w:rPrChange w:id="74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47" w:author="Maino Vieytes, Christian (NIH/NIA/IRP) [F]" w:date="2023-11-20T10:14:00Z">
                  <w:rPr>
                    <w:rFonts w:ascii="Times New Roman" w:hAnsi="Times New Roman" w:cs="Times New Roman"/>
                    <w:sz w:val="20"/>
                    <w:szCs w:val="20"/>
                  </w:rPr>
                </w:rPrChange>
              </w:rPr>
              <w:t>1751 (791.25)</w:t>
            </w:r>
          </w:p>
        </w:tc>
        <w:tc>
          <w:tcPr>
            <w:tcW w:w="1871" w:type="dxa"/>
            <w:noWrap/>
            <w:hideMark/>
            <w:tcPrChange w:id="748" w:author="Maino Vieytes, Christian (NIH/NIA/IRP) [F]" w:date="2023-12-01T09:55:00Z">
              <w:tcPr>
                <w:tcW w:w="1871" w:type="dxa"/>
                <w:noWrap/>
                <w:vAlign w:val="center"/>
                <w:hideMark/>
              </w:tcPr>
            </w:tcPrChange>
          </w:tcPr>
          <w:p w14:paraId="78322D98" w14:textId="77777777" w:rsidR="00B717EF" w:rsidRPr="00B26EF2" w:rsidRDefault="00B717EF" w:rsidP="00B717EF">
            <w:pPr>
              <w:jc w:val="center"/>
              <w:rPr>
                <w:rFonts w:ascii="Times New Roman" w:hAnsi="Times New Roman" w:cs="Times New Roman"/>
                <w:sz w:val="18"/>
                <w:szCs w:val="18"/>
                <w:rPrChange w:id="74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0" w:author="Maino Vieytes, Christian (NIH/NIA/IRP) [F]" w:date="2023-11-20T10:14:00Z">
                  <w:rPr>
                    <w:rFonts w:ascii="Times New Roman" w:hAnsi="Times New Roman" w:cs="Times New Roman"/>
                    <w:sz w:val="20"/>
                    <w:szCs w:val="20"/>
                  </w:rPr>
                </w:rPrChange>
              </w:rPr>
              <w:t>1916.65 (664.54)</w:t>
            </w:r>
          </w:p>
        </w:tc>
        <w:tc>
          <w:tcPr>
            <w:tcW w:w="1401" w:type="dxa"/>
            <w:noWrap/>
            <w:hideMark/>
            <w:tcPrChange w:id="751" w:author="Maino Vieytes, Christian (NIH/NIA/IRP) [F]" w:date="2023-12-01T09:55:00Z">
              <w:tcPr>
                <w:tcW w:w="1399" w:type="dxa"/>
                <w:noWrap/>
                <w:vAlign w:val="center"/>
                <w:hideMark/>
              </w:tcPr>
            </w:tcPrChange>
          </w:tcPr>
          <w:p w14:paraId="380C08E5" w14:textId="77777777" w:rsidR="00B717EF" w:rsidRPr="00B26EF2" w:rsidRDefault="00B717EF" w:rsidP="00B717EF">
            <w:pPr>
              <w:jc w:val="center"/>
              <w:rPr>
                <w:rFonts w:ascii="Times New Roman" w:hAnsi="Times New Roman" w:cs="Times New Roman"/>
                <w:sz w:val="18"/>
                <w:szCs w:val="18"/>
                <w:rPrChange w:id="75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3" w:author="Maino Vieytes, Christian (NIH/NIA/IRP) [F]" w:date="2023-11-20T10:14:00Z">
                  <w:rPr>
                    <w:rFonts w:ascii="Times New Roman" w:hAnsi="Times New Roman" w:cs="Times New Roman"/>
                    <w:sz w:val="20"/>
                    <w:szCs w:val="20"/>
                  </w:rPr>
                </w:rPrChange>
              </w:rPr>
              <w:t>0.02</w:t>
            </w:r>
          </w:p>
        </w:tc>
      </w:tr>
      <w:tr w:rsidR="00B717EF" w:rsidRPr="00B26EF2" w14:paraId="1CCAD091" w14:textId="77777777" w:rsidTr="00C51820">
        <w:trPr>
          <w:gridAfter w:val="1"/>
          <w:wAfter w:w="18" w:type="dxa"/>
          <w:trHeight w:val="259"/>
          <w:trPrChange w:id="754" w:author="Maino Vieytes, Christian (NIH/NIA/IRP) [F]" w:date="2023-12-01T09:55:00Z">
            <w:trPr>
              <w:trHeight w:val="320"/>
            </w:trPr>
          </w:trPrChange>
        </w:trPr>
        <w:tc>
          <w:tcPr>
            <w:tcW w:w="3324" w:type="dxa"/>
            <w:noWrap/>
            <w:hideMark/>
            <w:tcPrChange w:id="755" w:author="Maino Vieytes, Christian (NIH/NIA/IRP) [F]" w:date="2023-12-01T09:55:00Z">
              <w:tcPr>
                <w:tcW w:w="2616" w:type="dxa"/>
                <w:noWrap/>
                <w:vAlign w:val="center"/>
                <w:hideMark/>
              </w:tcPr>
            </w:tcPrChange>
          </w:tcPr>
          <w:p w14:paraId="5582BBDF" w14:textId="7EE7E81A" w:rsidR="00B717EF" w:rsidRPr="00B26EF2" w:rsidRDefault="00B717EF" w:rsidP="00B717EF">
            <w:pPr>
              <w:rPr>
                <w:rFonts w:ascii="Times New Roman" w:hAnsi="Times New Roman" w:cs="Times New Roman"/>
                <w:sz w:val="18"/>
                <w:szCs w:val="18"/>
                <w:rPrChange w:id="75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7" w:author="Maino Vieytes, Christian (NIH/NIA/IRP) [F]" w:date="2023-11-20T10:14:00Z">
                  <w:rPr>
                    <w:rFonts w:ascii="Times New Roman" w:hAnsi="Times New Roman" w:cs="Times New Roman"/>
                    <w:sz w:val="20"/>
                    <w:szCs w:val="20"/>
                  </w:rPr>
                </w:rPrChange>
              </w:rPr>
              <w:t>Charlson Comorbidity Index</w:t>
            </w:r>
            <w:ins w:id="758" w:author="Maino Vieytes, Christian (NIH/NIA/IRP) [F]" w:date="2023-12-01T09:54:00Z">
              <w:r w:rsidR="00C51820">
                <w:rPr>
                  <w:rFonts w:ascii="Times New Roman" w:hAnsi="Times New Roman" w:cs="Times New Roman"/>
                  <w:sz w:val="18"/>
                  <w:szCs w:val="18"/>
                </w:rPr>
                <w:t>—Mean (SD)</w:t>
              </w:r>
            </w:ins>
          </w:p>
        </w:tc>
        <w:tc>
          <w:tcPr>
            <w:tcW w:w="2284" w:type="dxa"/>
            <w:noWrap/>
            <w:hideMark/>
            <w:tcPrChange w:id="759" w:author="Maino Vieytes, Christian (NIH/NIA/IRP) [F]" w:date="2023-12-01T09:55:00Z">
              <w:tcPr>
                <w:tcW w:w="2284" w:type="dxa"/>
                <w:noWrap/>
                <w:vAlign w:val="center"/>
                <w:hideMark/>
              </w:tcPr>
            </w:tcPrChange>
          </w:tcPr>
          <w:p w14:paraId="136E47EF" w14:textId="77777777" w:rsidR="00B717EF" w:rsidRPr="00B26EF2" w:rsidRDefault="00B717EF" w:rsidP="00B717EF">
            <w:pPr>
              <w:jc w:val="center"/>
              <w:rPr>
                <w:rFonts w:ascii="Times New Roman" w:hAnsi="Times New Roman" w:cs="Times New Roman"/>
                <w:sz w:val="18"/>
                <w:szCs w:val="18"/>
                <w:rPrChange w:id="76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1" w:author="Maino Vieytes, Christian (NIH/NIA/IRP) [F]" w:date="2023-11-20T10:14:00Z">
                  <w:rPr>
                    <w:rFonts w:ascii="Times New Roman" w:hAnsi="Times New Roman" w:cs="Times New Roman"/>
                    <w:sz w:val="20"/>
                    <w:szCs w:val="20"/>
                  </w:rPr>
                </w:rPrChange>
              </w:rPr>
              <w:t>2.98 (1.35)</w:t>
            </w:r>
          </w:p>
        </w:tc>
        <w:tc>
          <w:tcPr>
            <w:tcW w:w="1899" w:type="dxa"/>
            <w:noWrap/>
            <w:hideMark/>
            <w:tcPrChange w:id="762" w:author="Maino Vieytes, Christian (NIH/NIA/IRP) [F]" w:date="2023-12-01T09:55:00Z">
              <w:tcPr>
                <w:tcW w:w="1899" w:type="dxa"/>
                <w:noWrap/>
                <w:vAlign w:val="center"/>
                <w:hideMark/>
              </w:tcPr>
            </w:tcPrChange>
          </w:tcPr>
          <w:p w14:paraId="08CA6136" w14:textId="77777777" w:rsidR="00B717EF" w:rsidRPr="00B26EF2" w:rsidRDefault="00B717EF" w:rsidP="00B717EF">
            <w:pPr>
              <w:jc w:val="center"/>
              <w:rPr>
                <w:rFonts w:ascii="Times New Roman" w:hAnsi="Times New Roman" w:cs="Times New Roman"/>
                <w:sz w:val="18"/>
                <w:szCs w:val="18"/>
                <w:rPrChange w:id="76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4" w:author="Maino Vieytes, Christian (NIH/NIA/IRP) [F]" w:date="2023-11-20T10:14:00Z">
                  <w:rPr>
                    <w:rFonts w:ascii="Times New Roman" w:hAnsi="Times New Roman" w:cs="Times New Roman"/>
                    <w:sz w:val="20"/>
                    <w:szCs w:val="20"/>
                  </w:rPr>
                </w:rPrChange>
              </w:rPr>
              <w:t>3.36 (1.71)</w:t>
            </w:r>
          </w:p>
        </w:tc>
        <w:tc>
          <w:tcPr>
            <w:tcW w:w="1871" w:type="dxa"/>
            <w:noWrap/>
            <w:hideMark/>
            <w:tcPrChange w:id="765" w:author="Maino Vieytes, Christian (NIH/NIA/IRP) [F]" w:date="2023-12-01T09:55:00Z">
              <w:tcPr>
                <w:tcW w:w="1871" w:type="dxa"/>
                <w:noWrap/>
                <w:vAlign w:val="center"/>
                <w:hideMark/>
              </w:tcPr>
            </w:tcPrChange>
          </w:tcPr>
          <w:p w14:paraId="57000FBC" w14:textId="77777777" w:rsidR="00B717EF" w:rsidRPr="00B26EF2" w:rsidRDefault="00B717EF" w:rsidP="00B717EF">
            <w:pPr>
              <w:jc w:val="center"/>
              <w:rPr>
                <w:rFonts w:ascii="Times New Roman" w:hAnsi="Times New Roman" w:cs="Times New Roman"/>
                <w:sz w:val="18"/>
                <w:szCs w:val="18"/>
                <w:rPrChange w:id="7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7" w:author="Maino Vieytes, Christian (NIH/NIA/IRP) [F]" w:date="2023-11-20T10:14:00Z">
                  <w:rPr>
                    <w:rFonts w:ascii="Times New Roman" w:hAnsi="Times New Roman" w:cs="Times New Roman"/>
                    <w:sz w:val="20"/>
                    <w:szCs w:val="20"/>
                  </w:rPr>
                </w:rPrChange>
              </w:rPr>
              <w:t>2.94 (1.3)</w:t>
            </w:r>
          </w:p>
        </w:tc>
        <w:tc>
          <w:tcPr>
            <w:tcW w:w="1401" w:type="dxa"/>
            <w:noWrap/>
            <w:hideMark/>
            <w:tcPrChange w:id="768" w:author="Maino Vieytes, Christian (NIH/NIA/IRP) [F]" w:date="2023-12-01T09:55:00Z">
              <w:tcPr>
                <w:tcW w:w="1399" w:type="dxa"/>
                <w:noWrap/>
                <w:vAlign w:val="center"/>
                <w:hideMark/>
              </w:tcPr>
            </w:tcPrChange>
          </w:tcPr>
          <w:p w14:paraId="38688533" w14:textId="77777777" w:rsidR="00B717EF" w:rsidRPr="00B26EF2" w:rsidRDefault="00B717EF" w:rsidP="00B717EF">
            <w:pPr>
              <w:jc w:val="center"/>
              <w:rPr>
                <w:rFonts w:ascii="Times New Roman" w:hAnsi="Times New Roman" w:cs="Times New Roman"/>
                <w:sz w:val="18"/>
                <w:szCs w:val="18"/>
                <w:rPrChange w:id="76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70" w:author="Maino Vieytes, Christian (NIH/NIA/IRP) [F]" w:date="2023-11-20T10:14:00Z">
                  <w:rPr>
                    <w:rFonts w:ascii="Times New Roman" w:hAnsi="Times New Roman" w:cs="Times New Roman"/>
                    <w:sz w:val="20"/>
                    <w:szCs w:val="20"/>
                  </w:rPr>
                </w:rPrChange>
              </w:rPr>
              <w:t>&lt; 0.01</w:t>
            </w:r>
          </w:p>
        </w:tc>
      </w:tr>
      <w:tr w:rsidR="00B717EF" w:rsidRPr="00B26EF2" w14:paraId="193FAAE6" w14:textId="77777777" w:rsidTr="00C51820">
        <w:trPr>
          <w:gridAfter w:val="1"/>
          <w:wAfter w:w="18" w:type="dxa"/>
          <w:trHeight w:val="259"/>
          <w:trPrChange w:id="771" w:author="Maino Vieytes, Christian (NIH/NIA/IRP) [F]" w:date="2023-12-01T09:55:00Z">
            <w:trPr>
              <w:trHeight w:val="320"/>
            </w:trPr>
          </w:trPrChange>
        </w:trPr>
        <w:tc>
          <w:tcPr>
            <w:tcW w:w="3324" w:type="dxa"/>
            <w:tcBorders>
              <w:bottom w:val="single" w:sz="4" w:space="0" w:color="auto"/>
            </w:tcBorders>
            <w:noWrap/>
            <w:hideMark/>
            <w:tcPrChange w:id="772" w:author="Maino Vieytes, Christian (NIH/NIA/IRP) [F]" w:date="2023-12-01T09:55:00Z">
              <w:tcPr>
                <w:tcW w:w="2616" w:type="dxa"/>
                <w:tcBorders>
                  <w:bottom w:val="single" w:sz="4" w:space="0" w:color="auto"/>
                </w:tcBorders>
                <w:noWrap/>
                <w:vAlign w:val="center"/>
                <w:hideMark/>
              </w:tcPr>
            </w:tcPrChange>
          </w:tcPr>
          <w:p w14:paraId="2BB018C1" w14:textId="77777777" w:rsidR="00B717EF" w:rsidRPr="00B26EF2" w:rsidRDefault="00B717EF" w:rsidP="00B717EF">
            <w:pPr>
              <w:rPr>
                <w:rFonts w:ascii="Times New Roman" w:hAnsi="Times New Roman" w:cs="Times New Roman"/>
                <w:sz w:val="18"/>
                <w:szCs w:val="18"/>
                <w:rPrChange w:id="77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74" w:author="Maino Vieytes, Christian (NIH/NIA/IRP) [F]" w:date="2023-11-20T10:14:00Z">
                  <w:rPr>
                    <w:rFonts w:ascii="Times New Roman" w:hAnsi="Times New Roman" w:cs="Times New Roman"/>
                    <w:sz w:val="20"/>
                    <w:szCs w:val="20"/>
                  </w:rPr>
                </w:rPrChange>
              </w:rPr>
              <w:t>SNAP Benefits</w:t>
            </w:r>
          </w:p>
        </w:tc>
        <w:tc>
          <w:tcPr>
            <w:tcW w:w="2284" w:type="dxa"/>
            <w:tcBorders>
              <w:bottom w:val="single" w:sz="4" w:space="0" w:color="auto"/>
            </w:tcBorders>
            <w:noWrap/>
            <w:hideMark/>
            <w:tcPrChange w:id="775" w:author="Maino Vieytes, Christian (NIH/NIA/IRP) [F]" w:date="2023-12-01T09:55:00Z">
              <w:tcPr>
                <w:tcW w:w="2284" w:type="dxa"/>
                <w:tcBorders>
                  <w:bottom w:val="single" w:sz="4" w:space="0" w:color="auto"/>
                </w:tcBorders>
                <w:noWrap/>
                <w:vAlign w:val="center"/>
                <w:hideMark/>
              </w:tcPr>
            </w:tcPrChange>
          </w:tcPr>
          <w:p w14:paraId="1DB261EE" w14:textId="77777777" w:rsidR="00B717EF" w:rsidRPr="00B26EF2" w:rsidRDefault="00B717EF" w:rsidP="00B717EF">
            <w:pPr>
              <w:ind w:firstLine="720"/>
              <w:jc w:val="center"/>
              <w:rPr>
                <w:rFonts w:ascii="Times New Roman" w:hAnsi="Times New Roman" w:cs="Times New Roman"/>
                <w:sz w:val="18"/>
                <w:szCs w:val="18"/>
                <w:rPrChange w:id="776"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777" w:author="Maino Vieytes, Christian (NIH/NIA/IRP) [F]" w:date="2023-12-01T09:55:00Z">
              <w:tcPr>
                <w:tcW w:w="1899" w:type="dxa"/>
                <w:tcBorders>
                  <w:bottom w:val="single" w:sz="4" w:space="0" w:color="auto"/>
                </w:tcBorders>
                <w:noWrap/>
                <w:vAlign w:val="center"/>
                <w:hideMark/>
              </w:tcPr>
            </w:tcPrChange>
          </w:tcPr>
          <w:p w14:paraId="5F63BBAE" w14:textId="77777777" w:rsidR="00B717EF" w:rsidRPr="00B26EF2" w:rsidRDefault="00B717EF" w:rsidP="00B717EF">
            <w:pPr>
              <w:ind w:firstLine="720"/>
              <w:jc w:val="center"/>
              <w:rPr>
                <w:rFonts w:ascii="Times New Roman" w:hAnsi="Times New Roman" w:cs="Times New Roman"/>
                <w:sz w:val="18"/>
                <w:szCs w:val="18"/>
                <w:rPrChange w:id="778"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779" w:author="Maino Vieytes, Christian (NIH/NIA/IRP) [F]" w:date="2023-12-01T09:55:00Z">
              <w:tcPr>
                <w:tcW w:w="1871" w:type="dxa"/>
                <w:tcBorders>
                  <w:bottom w:val="single" w:sz="4" w:space="0" w:color="auto"/>
                </w:tcBorders>
                <w:noWrap/>
                <w:vAlign w:val="center"/>
                <w:hideMark/>
              </w:tcPr>
            </w:tcPrChange>
          </w:tcPr>
          <w:p w14:paraId="1023E259" w14:textId="77777777" w:rsidR="00B717EF" w:rsidRPr="00B26EF2" w:rsidRDefault="00B717EF" w:rsidP="00B717EF">
            <w:pPr>
              <w:ind w:firstLine="720"/>
              <w:jc w:val="center"/>
              <w:rPr>
                <w:rFonts w:ascii="Times New Roman" w:hAnsi="Times New Roman" w:cs="Times New Roman"/>
                <w:sz w:val="18"/>
                <w:szCs w:val="18"/>
                <w:rPrChange w:id="780"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781" w:author="Maino Vieytes, Christian (NIH/NIA/IRP) [F]" w:date="2023-12-01T09:55:00Z">
              <w:tcPr>
                <w:tcW w:w="1399" w:type="dxa"/>
                <w:tcBorders>
                  <w:bottom w:val="single" w:sz="4" w:space="0" w:color="auto"/>
                </w:tcBorders>
                <w:noWrap/>
                <w:vAlign w:val="center"/>
                <w:hideMark/>
              </w:tcPr>
            </w:tcPrChange>
          </w:tcPr>
          <w:p w14:paraId="4BAF2588" w14:textId="77777777" w:rsidR="00B717EF" w:rsidRPr="00B26EF2" w:rsidRDefault="00B717EF" w:rsidP="00B717EF">
            <w:pPr>
              <w:jc w:val="center"/>
              <w:rPr>
                <w:rFonts w:ascii="Times New Roman" w:hAnsi="Times New Roman" w:cs="Times New Roman"/>
                <w:sz w:val="18"/>
                <w:szCs w:val="18"/>
                <w:rPrChange w:id="78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83" w:author="Maino Vieytes, Christian (NIH/NIA/IRP) [F]" w:date="2023-11-20T10:14:00Z">
                  <w:rPr>
                    <w:rFonts w:ascii="Times New Roman" w:hAnsi="Times New Roman" w:cs="Times New Roman"/>
                    <w:sz w:val="20"/>
                    <w:szCs w:val="20"/>
                  </w:rPr>
                </w:rPrChange>
              </w:rPr>
              <w:t>&lt; 0.01</w:t>
            </w:r>
          </w:p>
        </w:tc>
      </w:tr>
      <w:tr w:rsidR="00B717EF" w:rsidRPr="00B26EF2" w14:paraId="6843879E" w14:textId="77777777" w:rsidTr="00C51820">
        <w:trPr>
          <w:gridAfter w:val="1"/>
          <w:wAfter w:w="18" w:type="dxa"/>
          <w:trHeight w:val="259"/>
          <w:trPrChange w:id="784" w:author="Maino Vieytes, Christian (NIH/NIA/IRP) [F]" w:date="2023-12-01T09:55:00Z">
            <w:trPr>
              <w:trHeight w:val="320"/>
            </w:trPr>
          </w:trPrChange>
        </w:trPr>
        <w:tc>
          <w:tcPr>
            <w:tcW w:w="3324" w:type="dxa"/>
            <w:tcBorders>
              <w:top w:val="nil"/>
            </w:tcBorders>
            <w:noWrap/>
            <w:hideMark/>
            <w:tcPrChange w:id="785" w:author="Maino Vieytes, Christian (NIH/NIA/IRP) [F]" w:date="2023-12-01T09:55:00Z">
              <w:tcPr>
                <w:tcW w:w="2616" w:type="dxa"/>
                <w:tcBorders>
                  <w:top w:val="nil"/>
                </w:tcBorders>
                <w:noWrap/>
                <w:vAlign w:val="center"/>
                <w:hideMark/>
              </w:tcPr>
            </w:tcPrChange>
          </w:tcPr>
          <w:p w14:paraId="3A8C00E3" w14:textId="77777777" w:rsidR="00B717EF" w:rsidRPr="00B26EF2" w:rsidRDefault="00B717EF" w:rsidP="00B717EF">
            <w:pPr>
              <w:ind w:firstLine="720"/>
              <w:rPr>
                <w:rFonts w:ascii="Times New Roman" w:hAnsi="Times New Roman" w:cs="Times New Roman"/>
                <w:sz w:val="18"/>
                <w:szCs w:val="18"/>
                <w:rPrChange w:id="78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87" w:author="Maino Vieytes, Christian (NIH/NIA/IRP) [F]" w:date="2023-11-20T10:14:00Z">
                  <w:rPr>
                    <w:rFonts w:ascii="Times New Roman" w:hAnsi="Times New Roman" w:cs="Times New Roman"/>
                    <w:sz w:val="20"/>
                    <w:szCs w:val="20"/>
                  </w:rPr>
                </w:rPrChange>
              </w:rPr>
              <w:t>Receiving</w:t>
            </w:r>
          </w:p>
        </w:tc>
        <w:tc>
          <w:tcPr>
            <w:tcW w:w="2284" w:type="dxa"/>
            <w:tcBorders>
              <w:top w:val="nil"/>
            </w:tcBorders>
            <w:noWrap/>
            <w:hideMark/>
            <w:tcPrChange w:id="788" w:author="Maino Vieytes, Christian (NIH/NIA/IRP) [F]" w:date="2023-12-01T09:55:00Z">
              <w:tcPr>
                <w:tcW w:w="2284" w:type="dxa"/>
                <w:tcBorders>
                  <w:top w:val="nil"/>
                </w:tcBorders>
                <w:noWrap/>
                <w:vAlign w:val="center"/>
                <w:hideMark/>
              </w:tcPr>
            </w:tcPrChange>
          </w:tcPr>
          <w:p w14:paraId="280ADB4F" w14:textId="77777777" w:rsidR="00B717EF" w:rsidRPr="00B26EF2" w:rsidRDefault="00B717EF" w:rsidP="00B717EF">
            <w:pPr>
              <w:jc w:val="center"/>
              <w:rPr>
                <w:rFonts w:ascii="Times New Roman" w:hAnsi="Times New Roman" w:cs="Times New Roman"/>
                <w:sz w:val="18"/>
                <w:szCs w:val="18"/>
                <w:rPrChange w:id="78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0" w:author="Maino Vieytes, Christian (NIH/NIA/IRP) [F]" w:date="2023-11-20T10:14:00Z">
                  <w:rPr>
                    <w:rFonts w:ascii="Times New Roman" w:hAnsi="Times New Roman" w:cs="Times New Roman"/>
                    <w:sz w:val="20"/>
                    <w:szCs w:val="20"/>
                  </w:rPr>
                </w:rPrChange>
              </w:rPr>
              <w:t>347 (11.2)</w:t>
            </w:r>
          </w:p>
        </w:tc>
        <w:tc>
          <w:tcPr>
            <w:tcW w:w="1899" w:type="dxa"/>
            <w:tcBorders>
              <w:top w:val="nil"/>
            </w:tcBorders>
            <w:noWrap/>
            <w:hideMark/>
            <w:tcPrChange w:id="791" w:author="Maino Vieytes, Christian (NIH/NIA/IRP) [F]" w:date="2023-12-01T09:55:00Z">
              <w:tcPr>
                <w:tcW w:w="1899" w:type="dxa"/>
                <w:tcBorders>
                  <w:top w:val="nil"/>
                </w:tcBorders>
                <w:noWrap/>
                <w:vAlign w:val="center"/>
                <w:hideMark/>
              </w:tcPr>
            </w:tcPrChange>
          </w:tcPr>
          <w:p w14:paraId="438C2D2E" w14:textId="77777777" w:rsidR="00B717EF" w:rsidRPr="00B26EF2" w:rsidRDefault="00B717EF" w:rsidP="00B717EF">
            <w:pPr>
              <w:jc w:val="center"/>
              <w:rPr>
                <w:rFonts w:ascii="Times New Roman" w:hAnsi="Times New Roman" w:cs="Times New Roman"/>
                <w:sz w:val="18"/>
                <w:szCs w:val="18"/>
                <w:rPrChange w:id="79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3" w:author="Maino Vieytes, Christian (NIH/NIA/IRP) [F]" w:date="2023-11-20T10:14:00Z">
                  <w:rPr>
                    <w:rFonts w:ascii="Times New Roman" w:hAnsi="Times New Roman" w:cs="Times New Roman"/>
                    <w:sz w:val="20"/>
                    <w:szCs w:val="20"/>
                  </w:rPr>
                </w:rPrChange>
              </w:rPr>
              <w:t>158 (55.6)</w:t>
            </w:r>
          </w:p>
        </w:tc>
        <w:tc>
          <w:tcPr>
            <w:tcW w:w="1871" w:type="dxa"/>
            <w:tcBorders>
              <w:top w:val="nil"/>
            </w:tcBorders>
            <w:noWrap/>
            <w:hideMark/>
            <w:tcPrChange w:id="794" w:author="Maino Vieytes, Christian (NIH/NIA/IRP) [F]" w:date="2023-12-01T09:55:00Z">
              <w:tcPr>
                <w:tcW w:w="1871" w:type="dxa"/>
                <w:tcBorders>
                  <w:top w:val="nil"/>
                </w:tcBorders>
                <w:noWrap/>
                <w:vAlign w:val="center"/>
                <w:hideMark/>
              </w:tcPr>
            </w:tcPrChange>
          </w:tcPr>
          <w:p w14:paraId="73AE227D" w14:textId="77777777" w:rsidR="00B717EF" w:rsidRPr="00B26EF2" w:rsidRDefault="00B717EF" w:rsidP="00B717EF">
            <w:pPr>
              <w:jc w:val="center"/>
              <w:rPr>
                <w:rFonts w:ascii="Times New Roman" w:hAnsi="Times New Roman" w:cs="Times New Roman"/>
                <w:sz w:val="18"/>
                <w:szCs w:val="18"/>
                <w:rPrChange w:id="79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6" w:author="Maino Vieytes, Christian (NIH/NIA/IRP) [F]" w:date="2023-11-20T10:14:00Z">
                  <w:rPr>
                    <w:rFonts w:ascii="Times New Roman" w:hAnsi="Times New Roman" w:cs="Times New Roman"/>
                    <w:sz w:val="20"/>
                    <w:szCs w:val="20"/>
                  </w:rPr>
                </w:rPrChange>
              </w:rPr>
              <w:t>189 (6.3)</w:t>
            </w:r>
          </w:p>
        </w:tc>
        <w:tc>
          <w:tcPr>
            <w:tcW w:w="1401" w:type="dxa"/>
            <w:tcBorders>
              <w:top w:val="nil"/>
            </w:tcBorders>
            <w:noWrap/>
            <w:hideMark/>
            <w:tcPrChange w:id="797" w:author="Maino Vieytes, Christian (NIH/NIA/IRP) [F]" w:date="2023-12-01T09:55:00Z">
              <w:tcPr>
                <w:tcW w:w="1399" w:type="dxa"/>
                <w:tcBorders>
                  <w:top w:val="nil"/>
                </w:tcBorders>
                <w:noWrap/>
                <w:vAlign w:val="center"/>
                <w:hideMark/>
              </w:tcPr>
            </w:tcPrChange>
          </w:tcPr>
          <w:p w14:paraId="7A6DFB02" w14:textId="77777777" w:rsidR="00B717EF" w:rsidRPr="00B26EF2" w:rsidRDefault="00B717EF" w:rsidP="00B717EF">
            <w:pPr>
              <w:ind w:firstLine="720"/>
              <w:jc w:val="center"/>
              <w:rPr>
                <w:rFonts w:ascii="Times New Roman" w:hAnsi="Times New Roman" w:cs="Times New Roman"/>
                <w:sz w:val="18"/>
                <w:szCs w:val="18"/>
                <w:rPrChange w:id="798" w:author="Maino Vieytes, Christian (NIH/NIA/IRP) [F]" w:date="2023-11-20T10:14:00Z">
                  <w:rPr>
                    <w:rFonts w:ascii="Times New Roman" w:hAnsi="Times New Roman" w:cs="Times New Roman"/>
                    <w:sz w:val="20"/>
                    <w:szCs w:val="20"/>
                  </w:rPr>
                </w:rPrChange>
              </w:rPr>
            </w:pPr>
          </w:p>
        </w:tc>
      </w:tr>
      <w:tr w:rsidR="00B717EF" w:rsidRPr="00B26EF2" w14:paraId="413DD9EC" w14:textId="77777777" w:rsidTr="00C51820">
        <w:trPr>
          <w:gridAfter w:val="1"/>
          <w:wAfter w:w="18" w:type="dxa"/>
          <w:trHeight w:val="259"/>
          <w:trPrChange w:id="799" w:author="Maino Vieytes, Christian (NIH/NIA/IRP) [F]" w:date="2023-12-01T09:55:00Z">
            <w:trPr>
              <w:trHeight w:val="320"/>
            </w:trPr>
          </w:trPrChange>
        </w:trPr>
        <w:tc>
          <w:tcPr>
            <w:tcW w:w="3324" w:type="dxa"/>
            <w:noWrap/>
            <w:hideMark/>
            <w:tcPrChange w:id="800" w:author="Maino Vieytes, Christian (NIH/NIA/IRP) [F]" w:date="2023-12-01T09:55:00Z">
              <w:tcPr>
                <w:tcW w:w="2616" w:type="dxa"/>
                <w:noWrap/>
                <w:vAlign w:val="center"/>
                <w:hideMark/>
              </w:tcPr>
            </w:tcPrChange>
          </w:tcPr>
          <w:p w14:paraId="01B69709" w14:textId="77777777" w:rsidR="00B717EF" w:rsidRPr="00B26EF2" w:rsidRDefault="00B717EF" w:rsidP="00B717EF">
            <w:pPr>
              <w:rPr>
                <w:rFonts w:ascii="Times New Roman" w:hAnsi="Times New Roman" w:cs="Times New Roman"/>
                <w:sz w:val="18"/>
                <w:szCs w:val="18"/>
                <w:rPrChange w:id="80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02" w:author="Maino Vieytes, Christian (NIH/NIA/IRP) [F]" w:date="2023-11-20T10:14:00Z">
                  <w:rPr>
                    <w:rFonts w:ascii="Times New Roman" w:hAnsi="Times New Roman" w:cs="Times New Roman"/>
                    <w:sz w:val="20"/>
                    <w:szCs w:val="20"/>
                  </w:rPr>
                </w:rPrChange>
              </w:rPr>
              <w:t>Years Since Diagnosis</w:t>
            </w:r>
          </w:p>
        </w:tc>
        <w:tc>
          <w:tcPr>
            <w:tcW w:w="2284" w:type="dxa"/>
            <w:noWrap/>
            <w:vAlign w:val="center"/>
            <w:hideMark/>
            <w:tcPrChange w:id="803" w:author="Maino Vieytes, Christian (NIH/NIA/IRP) [F]" w:date="2023-12-01T09:55:00Z">
              <w:tcPr>
                <w:tcW w:w="2284" w:type="dxa"/>
                <w:noWrap/>
                <w:vAlign w:val="center"/>
                <w:hideMark/>
              </w:tcPr>
            </w:tcPrChange>
          </w:tcPr>
          <w:p w14:paraId="54CCF78E" w14:textId="77777777" w:rsidR="00B717EF" w:rsidRPr="00B26EF2" w:rsidRDefault="00B717EF" w:rsidP="0007538E">
            <w:pPr>
              <w:ind w:firstLine="720"/>
              <w:jc w:val="center"/>
              <w:rPr>
                <w:rFonts w:ascii="Times New Roman" w:hAnsi="Times New Roman" w:cs="Times New Roman"/>
                <w:sz w:val="18"/>
                <w:szCs w:val="18"/>
                <w:rPrChange w:id="804" w:author="Maino Vieytes, Christian (NIH/NIA/IRP) [F]" w:date="2023-11-20T10:14:00Z">
                  <w:rPr>
                    <w:rFonts w:ascii="Times New Roman" w:hAnsi="Times New Roman" w:cs="Times New Roman"/>
                    <w:sz w:val="20"/>
                    <w:szCs w:val="20"/>
                  </w:rPr>
                </w:rPrChange>
              </w:rPr>
            </w:pPr>
          </w:p>
        </w:tc>
        <w:tc>
          <w:tcPr>
            <w:tcW w:w="1899" w:type="dxa"/>
            <w:noWrap/>
            <w:vAlign w:val="center"/>
            <w:hideMark/>
            <w:tcPrChange w:id="805" w:author="Maino Vieytes, Christian (NIH/NIA/IRP) [F]" w:date="2023-12-01T09:55:00Z">
              <w:tcPr>
                <w:tcW w:w="1899" w:type="dxa"/>
                <w:noWrap/>
                <w:vAlign w:val="center"/>
                <w:hideMark/>
              </w:tcPr>
            </w:tcPrChange>
          </w:tcPr>
          <w:p w14:paraId="5641E0C6" w14:textId="77777777" w:rsidR="00B717EF" w:rsidRPr="00B26EF2" w:rsidRDefault="00B717EF" w:rsidP="0007538E">
            <w:pPr>
              <w:ind w:firstLine="720"/>
              <w:jc w:val="center"/>
              <w:rPr>
                <w:rFonts w:ascii="Times New Roman" w:hAnsi="Times New Roman" w:cs="Times New Roman"/>
                <w:sz w:val="18"/>
                <w:szCs w:val="18"/>
                <w:rPrChange w:id="806" w:author="Maino Vieytes, Christian (NIH/NIA/IRP) [F]" w:date="2023-11-20T10:14:00Z">
                  <w:rPr>
                    <w:rFonts w:ascii="Times New Roman" w:hAnsi="Times New Roman" w:cs="Times New Roman"/>
                    <w:sz w:val="20"/>
                    <w:szCs w:val="20"/>
                  </w:rPr>
                </w:rPrChange>
              </w:rPr>
            </w:pPr>
          </w:p>
        </w:tc>
        <w:tc>
          <w:tcPr>
            <w:tcW w:w="1871" w:type="dxa"/>
            <w:noWrap/>
            <w:vAlign w:val="center"/>
            <w:hideMark/>
            <w:tcPrChange w:id="807" w:author="Maino Vieytes, Christian (NIH/NIA/IRP) [F]" w:date="2023-12-01T09:55:00Z">
              <w:tcPr>
                <w:tcW w:w="1871" w:type="dxa"/>
                <w:noWrap/>
                <w:vAlign w:val="center"/>
                <w:hideMark/>
              </w:tcPr>
            </w:tcPrChange>
          </w:tcPr>
          <w:p w14:paraId="3858E2C6" w14:textId="77777777" w:rsidR="00B717EF" w:rsidRPr="00B26EF2" w:rsidRDefault="00B717EF" w:rsidP="0007538E">
            <w:pPr>
              <w:ind w:firstLine="720"/>
              <w:jc w:val="center"/>
              <w:rPr>
                <w:rFonts w:ascii="Times New Roman" w:hAnsi="Times New Roman" w:cs="Times New Roman"/>
                <w:sz w:val="18"/>
                <w:szCs w:val="18"/>
                <w:rPrChange w:id="808" w:author="Maino Vieytes, Christian (NIH/NIA/IRP) [F]" w:date="2023-11-20T10:14:00Z">
                  <w:rPr>
                    <w:rFonts w:ascii="Times New Roman" w:hAnsi="Times New Roman" w:cs="Times New Roman"/>
                    <w:sz w:val="20"/>
                    <w:szCs w:val="20"/>
                  </w:rPr>
                </w:rPrChange>
              </w:rPr>
            </w:pPr>
          </w:p>
        </w:tc>
        <w:tc>
          <w:tcPr>
            <w:tcW w:w="1401" w:type="dxa"/>
            <w:noWrap/>
            <w:hideMark/>
            <w:tcPrChange w:id="809" w:author="Maino Vieytes, Christian (NIH/NIA/IRP) [F]" w:date="2023-12-01T09:55:00Z">
              <w:tcPr>
                <w:tcW w:w="1399" w:type="dxa"/>
                <w:noWrap/>
                <w:vAlign w:val="center"/>
                <w:hideMark/>
              </w:tcPr>
            </w:tcPrChange>
          </w:tcPr>
          <w:p w14:paraId="45008D69" w14:textId="652B085D" w:rsidR="00B717EF" w:rsidRPr="00B26EF2" w:rsidRDefault="00B717EF" w:rsidP="00B717EF">
            <w:pPr>
              <w:jc w:val="center"/>
              <w:rPr>
                <w:rFonts w:ascii="Times New Roman" w:hAnsi="Times New Roman" w:cs="Times New Roman"/>
                <w:sz w:val="18"/>
                <w:szCs w:val="18"/>
                <w:rPrChange w:id="81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11" w:author="Maino Vieytes, Christian (NIH/NIA/IRP) [F]" w:date="2023-11-20T10:14:00Z">
                  <w:rPr>
                    <w:rFonts w:ascii="Times New Roman" w:hAnsi="Times New Roman" w:cs="Times New Roman"/>
                    <w:sz w:val="20"/>
                    <w:szCs w:val="20"/>
                  </w:rPr>
                </w:rPrChange>
              </w:rPr>
              <w:t>0.</w:t>
            </w:r>
            <w:r w:rsidR="0007538E" w:rsidRPr="00B26EF2">
              <w:rPr>
                <w:rFonts w:ascii="Times New Roman" w:hAnsi="Times New Roman" w:cs="Times New Roman"/>
                <w:sz w:val="18"/>
                <w:szCs w:val="18"/>
                <w:rPrChange w:id="812" w:author="Maino Vieytes, Christian (NIH/NIA/IRP) [F]" w:date="2023-11-20T10:14:00Z">
                  <w:rPr>
                    <w:rFonts w:ascii="Times New Roman" w:hAnsi="Times New Roman" w:cs="Times New Roman"/>
                    <w:sz w:val="20"/>
                    <w:szCs w:val="20"/>
                  </w:rPr>
                </w:rPrChange>
              </w:rPr>
              <w:t>84</w:t>
            </w:r>
          </w:p>
        </w:tc>
      </w:tr>
      <w:tr w:rsidR="0007538E" w:rsidRPr="00B26EF2" w14:paraId="3F5D4F80" w14:textId="77777777" w:rsidTr="00C51820">
        <w:trPr>
          <w:gridAfter w:val="1"/>
          <w:wAfter w:w="18" w:type="dxa"/>
          <w:trHeight w:val="259"/>
          <w:trPrChange w:id="813" w:author="Maino Vieytes, Christian (NIH/NIA/IRP) [F]" w:date="2023-12-01T09:55:00Z">
            <w:trPr>
              <w:trHeight w:val="320"/>
            </w:trPr>
          </w:trPrChange>
        </w:trPr>
        <w:tc>
          <w:tcPr>
            <w:tcW w:w="3324" w:type="dxa"/>
            <w:noWrap/>
            <w:hideMark/>
            <w:tcPrChange w:id="814" w:author="Maino Vieytes, Christian (NIH/NIA/IRP) [F]" w:date="2023-12-01T09:55:00Z">
              <w:tcPr>
                <w:tcW w:w="2616" w:type="dxa"/>
                <w:noWrap/>
                <w:vAlign w:val="bottom"/>
                <w:hideMark/>
              </w:tcPr>
            </w:tcPrChange>
          </w:tcPr>
          <w:p w14:paraId="7CDE1855" w14:textId="28003F03" w:rsidR="0007538E" w:rsidRPr="00B26EF2" w:rsidRDefault="0007538E" w:rsidP="0007538E">
            <w:pPr>
              <w:ind w:firstLine="720"/>
              <w:rPr>
                <w:rFonts w:ascii="Times New Roman" w:hAnsi="Times New Roman" w:cs="Times New Roman"/>
                <w:sz w:val="18"/>
                <w:szCs w:val="18"/>
                <w:rPrChange w:id="81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816" w:author="Maino Vieytes, Christian (NIH/NIA/IRP) [F]" w:date="2023-11-20T10:14:00Z">
                  <w:rPr>
                    <w:rFonts w:ascii="Times New Roman" w:hAnsi="Times New Roman" w:cs="Times New Roman"/>
                    <w:color w:val="000000"/>
                    <w:sz w:val="20"/>
                    <w:szCs w:val="20"/>
                  </w:rPr>
                </w:rPrChange>
              </w:rPr>
              <w:sym w:font="Symbol" w:char="F0A3"/>
            </w:r>
            <w:r w:rsidRPr="00B26EF2">
              <w:rPr>
                <w:rFonts w:ascii="Times New Roman" w:hAnsi="Times New Roman" w:cs="Times New Roman"/>
                <w:color w:val="000000"/>
                <w:sz w:val="18"/>
                <w:szCs w:val="18"/>
                <w:rPrChange w:id="817" w:author="Maino Vieytes, Christian (NIH/NIA/IRP) [F]" w:date="2023-11-20T10:14:00Z">
                  <w:rPr>
                    <w:rFonts w:ascii="Times New Roman" w:hAnsi="Times New Roman" w:cs="Times New Roman"/>
                    <w:color w:val="000000"/>
                    <w:sz w:val="20"/>
                    <w:szCs w:val="20"/>
                  </w:rPr>
                </w:rPrChange>
              </w:rPr>
              <w:t xml:space="preserve"> </w:t>
            </w:r>
            <w:r w:rsidRPr="00B26EF2">
              <w:rPr>
                <w:rFonts w:ascii="Times New Roman" w:hAnsi="Times New Roman" w:cs="Times New Roman"/>
                <w:color w:val="000000"/>
                <w:sz w:val="18"/>
                <w:szCs w:val="18"/>
              </w:rPr>
              <w:t>4</w:t>
            </w:r>
            <w:r w:rsidRPr="00B26EF2">
              <w:rPr>
                <w:rFonts w:ascii="Times New Roman" w:hAnsi="Times New Roman" w:cs="Times New Roman"/>
                <w:color w:val="000000"/>
                <w:sz w:val="18"/>
                <w:szCs w:val="18"/>
                <w:rPrChange w:id="818" w:author="Maino Vieytes, Christian (NIH/NIA/IRP) [F]" w:date="2023-11-20T10:14:00Z">
                  <w:rPr>
                    <w:rFonts w:ascii="Times New Roman" w:hAnsi="Times New Roman" w:cs="Times New Roman"/>
                    <w:color w:val="000000"/>
                    <w:sz w:val="20"/>
                    <w:szCs w:val="20"/>
                  </w:rPr>
                </w:rPrChange>
              </w:rPr>
              <w:t xml:space="preserve"> years</w:t>
            </w:r>
          </w:p>
        </w:tc>
        <w:tc>
          <w:tcPr>
            <w:tcW w:w="2284" w:type="dxa"/>
            <w:noWrap/>
            <w:vAlign w:val="center"/>
            <w:hideMark/>
            <w:tcPrChange w:id="819" w:author="Maino Vieytes, Christian (NIH/NIA/IRP) [F]" w:date="2023-12-01T09:55:00Z">
              <w:tcPr>
                <w:tcW w:w="2284" w:type="dxa"/>
                <w:noWrap/>
                <w:vAlign w:val="center"/>
                <w:hideMark/>
              </w:tcPr>
            </w:tcPrChange>
          </w:tcPr>
          <w:p w14:paraId="6F5880C4" w14:textId="68B90A0E" w:rsidR="0007538E" w:rsidRPr="00B26EF2" w:rsidRDefault="0007538E" w:rsidP="0007538E">
            <w:pPr>
              <w:jc w:val="center"/>
              <w:rPr>
                <w:rFonts w:ascii="Times New Roman" w:hAnsi="Times New Roman" w:cs="Times New Roman"/>
                <w:sz w:val="18"/>
                <w:szCs w:val="18"/>
                <w:rPrChange w:id="82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821" w:author="Maino Vieytes, Christian (NIH/NIA/IRP) [F]" w:date="2023-11-20T10:14:00Z">
                  <w:rPr>
                    <w:rFonts w:ascii="Calibri" w:hAnsi="Calibri" w:cs="Calibri"/>
                    <w:color w:val="000000"/>
                  </w:rPr>
                </w:rPrChange>
              </w:rPr>
              <w:t>753 (26.6)</w:t>
            </w:r>
          </w:p>
        </w:tc>
        <w:tc>
          <w:tcPr>
            <w:tcW w:w="1899" w:type="dxa"/>
            <w:noWrap/>
            <w:vAlign w:val="center"/>
            <w:hideMark/>
            <w:tcPrChange w:id="822" w:author="Maino Vieytes, Christian (NIH/NIA/IRP) [F]" w:date="2023-12-01T09:55:00Z">
              <w:tcPr>
                <w:tcW w:w="1899" w:type="dxa"/>
                <w:noWrap/>
                <w:vAlign w:val="center"/>
                <w:hideMark/>
              </w:tcPr>
            </w:tcPrChange>
          </w:tcPr>
          <w:p w14:paraId="3150E434" w14:textId="7EA70AC2" w:rsidR="0007538E" w:rsidRPr="00B26EF2" w:rsidRDefault="0007538E" w:rsidP="0007538E">
            <w:pPr>
              <w:jc w:val="center"/>
              <w:rPr>
                <w:rFonts w:ascii="Times New Roman" w:hAnsi="Times New Roman" w:cs="Times New Roman"/>
                <w:sz w:val="18"/>
                <w:szCs w:val="18"/>
              </w:rPr>
            </w:pPr>
            <w:r w:rsidRPr="00B26EF2">
              <w:rPr>
                <w:rFonts w:ascii="Times New Roman" w:hAnsi="Times New Roman" w:cs="Times New Roman"/>
                <w:color w:val="000000"/>
                <w:sz w:val="18"/>
                <w:szCs w:val="18"/>
                <w:rPrChange w:id="823" w:author="Maino Vieytes, Christian (NIH/NIA/IRP) [F]" w:date="2023-11-20T10:14:00Z">
                  <w:rPr>
                    <w:rFonts w:ascii="Calibri" w:hAnsi="Calibri" w:cs="Calibri"/>
                    <w:color w:val="000000"/>
                  </w:rPr>
                </w:rPrChange>
              </w:rPr>
              <w:t>104 (25.9)</w:t>
            </w:r>
          </w:p>
        </w:tc>
        <w:tc>
          <w:tcPr>
            <w:tcW w:w="1871" w:type="dxa"/>
            <w:noWrap/>
            <w:vAlign w:val="center"/>
            <w:hideMark/>
            <w:tcPrChange w:id="824" w:author="Maino Vieytes, Christian (NIH/NIA/IRP) [F]" w:date="2023-12-01T09:55:00Z">
              <w:tcPr>
                <w:tcW w:w="1871" w:type="dxa"/>
                <w:noWrap/>
                <w:vAlign w:val="center"/>
                <w:hideMark/>
              </w:tcPr>
            </w:tcPrChange>
          </w:tcPr>
          <w:p w14:paraId="074F6241" w14:textId="0D205466" w:rsidR="0007538E" w:rsidRPr="00B26EF2" w:rsidRDefault="0007538E" w:rsidP="0007538E">
            <w:pPr>
              <w:jc w:val="center"/>
              <w:rPr>
                <w:rFonts w:ascii="Times New Roman" w:hAnsi="Times New Roman" w:cs="Times New Roman"/>
                <w:sz w:val="18"/>
                <w:szCs w:val="18"/>
                <w:rPrChange w:id="82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
              <w:t>649 (26.7)</w:t>
            </w:r>
          </w:p>
        </w:tc>
        <w:tc>
          <w:tcPr>
            <w:tcW w:w="1401" w:type="dxa"/>
            <w:noWrap/>
            <w:hideMark/>
            <w:tcPrChange w:id="826" w:author="Maino Vieytes, Christian (NIH/NIA/IRP) [F]" w:date="2023-12-01T09:55:00Z">
              <w:tcPr>
                <w:tcW w:w="1399" w:type="dxa"/>
                <w:noWrap/>
                <w:vAlign w:val="center"/>
                <w:hideMark/>
              </w:tcPr>
            </w:tcPrChange>
          </w:tcPr>
          <w:p w14:paraId="0B791668" w14:textId="77777777" w:rsidR="0007538E" w:rsidRPr="00B26EF2" w:rsidRDefault="0007538E" w:rsidP="0007538E">
            <w:pPr>
              <w:ind w:firstLine="720"/>
              <w:jc w:val="center"/>
              <w:rPr>
                <w:rFonts w:ascii="Times New Roman" w:hAnsi="Times New Roman" w:cs="Times New Roman"/>
                <w:sz w:val="18"/>
                <w:szCs w:val="18"/>
                <w:rPrChange w:id="827" w:author="Maino Vieytes, Christian (NIH/NIA/IRP) [F]" w:date="2023-11-20T10:14:00Z">
                  <w:rPr>
                    <w:rFonts w:ascii="Times New Roman" w:hAnsi="Times New Roman" w:cs="Times New Roman"/>
                    <w:sz w:val="20"/>
                    <w:szCs w:val="20"/>
                  </w:rPr>
                </w:rPrChange>
              </w:rPr>
            </w:pPr>
          </w:p>
        </w:tc>
      </w:tr>
      <w:tr w:rsidR="0007538E" w:rsidRPr="00B26EF2" w14:paraId="29557EF6" w14:textId="77777777" w:rsidTr="00C51820">
        <w:trPr>
          <w:gridAfter w:val="1"/>
          <w:wAfter w:w="18" w:type="dxa"/>
          <w:trHeight w:val="259"/>
          <w:trPrChange w:id="828" w:author="Maino Vieytes, Christian (NIH/NIA/IRP) [F]" w:date="2023-12-01T09:55:00Z">
            <w:trPr>
              <w:trHeight w:val="320"/>
            </w:trPr>
          </w:trPrChange>
        </w:trPr>
        <w:tc>
          <w:tcPr>
            <w:tcW w:w="3324" w:type="dxa"/>
            <w:noWrap/>
            <w:hideMark/>
            <w:tcPrChange w:id="829" w:author="Maino Vieytes, Christian (NIH/NIA/IRP) [F]" w:date="2023-12-01T09:55:00Z">
              <w:tcPr>
                <w:tcW w:w="2616" w:type="dxa"/>
                <w:noWrap/>
                <w:vAlign w:val="bottom"/>
                <w:hideMark/>
              </w:tcPr>
            </w:tcPrChange>
          </w:tcPr>
          <w:p w14:paraId="79BFB26B" w14:textId="2D6F1B2D" w:rsidR="0007538E" w:rsidRPr="00B26EF2" w:rsidRDefault="0007538E" w:rsidP="0007538E">
            <w:pPr>
              <w:ind w:firstLine="720"/>
              <w:rPr>
                <w:rFonts w:ascii="Times New Roman" w:hAnsi="Times New Roman" w:cs="Times New Roman"/>
                <w:sz w:val="18"/>
                <w:szCs w:val="18"/>
              </w:rPr>
            </w:pPr>
            <w:r w:rsidRPr="00B26EF2">
              <w:rPr>
                <w:rFonts w:ascii="Times New Roman" w:hAnsi="Times New Roman" w:cs="Times New Roman"/>
                <w:color w:val="000000"/>
                <w:sz w:val="18"/>
                <w:szCs w:val="18"/>
              </w:rPr>
              <w:t>&gt; 4 years</w:t>
            </w:r>
          </w:p>
        </w:tc>
        <w:tc>
          <w:tcPr>
            <w:tcW w:w="2284" w:type="dxa"/>
            <w:noWrap/>
            <w:vAlign w:val="center"/>
            <w:hideMark/>
            <w:tcPrChange w:id="830" w:author="Maino Vieytes, Christian (NIH/NIA/IRP) [F]" w:date="2023-12-01T09:55:00Z">
              <w:tcPr>
                <w:tcW w:w="2284" w:type="dxa"/>
                <w:noWrap/>
                <w:vAlign w:val="center"/>
                <w:hideMark/>
              </w:tcPr>
            </w:tcPrChange>
          </w:tcPr>
          <w:p w14:paraId="4A2CB9AB" w14:textId="1B1CFCA6" w:rsidR="0007538E" w:rsidRPr="00B26EF2" w:rsidRDefault="0007538E" w:rsidP="0007538E">
            <w:pPr>
              <w:jc w:val="center"/>
              <w:rPr>
                <w:rFonts w:ascii="Times New Roman" w:hAnsi="Times New Roman" w:cs="Times New Roman"/>
                <w:sz w:val="18"/>
                <w:szCs w:val="18"/>
                <w:rPrChange w:id="83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832" w:author="Maino Vieytes, Christian (NIH/NIA/IRP) [F]" w:date="2023-11-20T10:14:00Z">
                  <w:rPr>
                    <w:rFonts w:ascii="Calibri" w:hAnsi="Calibri" w:cs="Calibri"/>
                    <w:color w:val="000000"/>
                  </w:rPr>
                </w:rPrChange>
              </w:rPr>
              <w:t>1740 (73.4)</w:t>
            </w:r>
          </w:p>
        </w:tc>
        <w:tc>
          <w:tcPr>
            <w:tcW w:w="1899" w:type="dxa"/>
            <w:noWrap/>
            <w:vAlign w:val="center"/>
            <w:hideMark/>
            <w:tcPrChange w:id="833" w:author="Maino Vieytes, Christian (NIH/NIA/IRP) [F]" w:date="2023-12-01T09:55:00Z">
              <w:tcPr>
                <w:tcW w:w="1899" w:type="dxa"/>
                <w:noWrap/>
                <w:vAlign w:val="center"/>
                <w:hideMark/>
              </w:tcPr>
            </w:tcPrChange>
          </w:tcPr>
          <w:p w14:paraId="30DBA645" w14:textId="3AEFBF4D" w:rsidR="0007538E" w:rsidRPr="00B26EF2" w:rsidRDefault="0007538E" w:rsidP="0007538E">
            <w:pPr>
              <w:jc w:val="center"/>
              <w:rPr>
                <w:rFonts w:ascii="Times New Roman" w:hAnsi="Times New Roman" w:cs="Times New Roman"/>
                <w:sz w:val="18"/>
                <w:szCs w:val="18"/>
                <w:rPrChange w:id="83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835" w:author="Maino Vieytes, Christian (NIH/NIA/IRP) [F]" w:date="2023-11-20T10:14:00Z">
                  <w:rPr>
                    <w:rFonts w:ascii="Calibri" w:hAnsi="Calibri" w:cs="Calibri"/>
                    <w:color w:val="000000"/>
                  </w:rPr>
                </w:rPrChange>
              </w:rPr>
              <w:t>213 (74.1)</w:t>
            </w:r>
          </w:p>
        </w:tc>
        <w:tc>
          <w:tcPr>
            <w:tcW w:w="1871" w:type="dxa"/>
            <w:noWrap/>
            <w:vAlign w:val="center"/>
            <w:hideMark/>
            <w:tcPrChange w:id="836" w:author="Maino Vieytes, Christian (NIH/NIA/IRP) [F]" w:date="2023-12-01T09:55:00Z">
              <w:tcPr>
                <w:tcW w:w="1871" w:type="dxa"/>
                <w:noWrap/>
                <w:vAlign w:val="center"/>
                <w:hideMark/>
              </w:tcPr>
            </w:tcPrChange>
          </w:tcPr>
          <w:p w14:paraId="7586740A" w14:textId="1D420692" w:rsidR="0007538E" w:rsidRPr="00B26EF2" w:rsidRDefault="0007538E" w:rsidP="0007538E">
            <w:pPr>
              <w:jc w:val="center"/>
              <w:rPr>
                <w:rFonts w:ascii="Times New Roman" w:hAnsi="Times New Roman" w:cs="Times New Roman"/>
                <w:sz w:val="18"/>
                <w:szCs w:val="18"/>
                <w:rPrChange w:id="83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838" w:author="Maino Vieytes, Christian (NIH/NIA/IRP) [F]" w:date="2023-11-20T10:14:00Z">
                  <w:rPr>
                    <w:rFonts w:ascii="Calibri" w:hAnsi="Calibri" w:cs="Calibri"/>
                    <w:color w:val="000000"/>
                  </w:rPr>
                </w:rPrChange>
              </w:rPr>
              <w:t>1527 (73.3)</w:t>
            </w:r>
          </w:p>
        </w:tc>
        <w:tc>
          <w:tcPr>
            <w:tcW w:w="1401" w:type="dxa"/>
            <w:noWrap/>
            <w:hideMark/>
            <w:tcPrChange w:id="839" w:author="Maino Vieytes, Christian (NIH/NIA/IRP) [F]" w:date="2023-12-01T09:55:00Z">
              <w:tcPr>
                <w:tcW w:w="1399" w:type="dxa"/>
                <w:noWrap/>
                <w:vAlign w:val="center"/>
                <w:hideMark/>
              </w:tcPr>
            </w:tcPrChange>
          </w:tcPr>
          <w:p w14:paraId="421E8EB5" w14:textId="77777777" w:rsidR="0007538E" w:rsidRPr="00B26EF2" w:rsidRDefault="0007538E" w:rsidP="0007538E">
            <w:pPr>
              <w:ind w:firstLine="720"/>
              <w:jc w:val="center"/>
              <w:rPr>
                <w:rFonts w:ascii="Times New Roman" w:hAnsi="Times New Roman" w:cs="Times New Roman"/>
                <w:sz w:val="18"/>
                <w:szCs w:val="18"/>
                <w:rPrChange w:id="840" w:author="Maino Vieytes, Christian (NIH/NIA/IRP) [F]" w:date="2023-11-20T10:14:00Z">
                  <w:rPr>
                    <w:rFonts w:ascii="Times New Roman" w:hAnsi="Times New Roman" w:cs="Times New Roman"/>
                    <w:sz w:val="20"/>
                    <w:szCs w:val="20"/>
                  </w:rPr>
                </w:rPrChange>
              </w:rPr>
            </w:pPr>
          </w:p>
        </w:tc>
      </w:tr>
      <w:tr w:rsidR="00B717EF" w:rsidRPr="00B26EF2" w14:paraId="37D2EBCD" w14:textId="77777777" w:rsidTr="00C51820">
        <w:trPr>
          <w:gridAfter w:val="1"/>
          <w:wAfter w:w="18" w:type="dxa"/>
          <w:trHeight w:val="259"/>
          <w:trPrChange w:id="841" w:author="Maino Vieytes, Christian (NIH/NIA/IRP) [F]" w:date="2023-12-01T09:55:00Z">
            <w:trPr>
              <w:trHeight w:val="320"/>
            </w:trPr>
          </w:trPrChange>
        </w:trPr>
        <w:tc>
          <w:tcPr>
            <w:tcW w:w="3324" w:type="dxa"/>
            <w:tcBorders>
              <w:bottom w:val="single" w:sz="4" w:space="0" w:color="auto"/>
            </w:tcBorders>
            <w:noWrap/>
            <w:hideMark/>
            <w:tcPrChange w:id="842" w:author="Maino Vieytes, Christian (NIH/NIA/IRP) [F]" w:date="2023-12-01T09:55:00Z">
              <w:tcPr>
                <w:tcW w:w="2616" w:type="dxa"/>
                <w:tcBorders>
                  <w:bottom w:val="single" w:sz="4" w:space="0" w:color="auto"/>
                </w:tcBorders>
                <w:noWrap/>
                <w:vAlign w:val="center"/>
                <w:hideMark/>
              </w:tcPr>
            </w:tcPrChange>
          </w:tcPr>
          <w:p w14:paraId="4FF4689A" w14:textId="77777777" w:rsidR="00B717EF" w:rsidRPr="00B26EF2" w:rsidRDefault="00B717EF" w:rsidP="00B717EF">
            <w:pPr>
              <w:rPr>
                <w:rFonts w:ascii="Times New Roman" w:hAnsi="Times New Roman" w:cs="Times New Roman"/>
                <w:sz w:val="18"/>
                <w:szCs w:val="18"/>
                <w:rPrChange w:id="84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44" w:author="Maino Vieytes, Christian (NIH/NIA/IRP) [F]" w:date="2023-11-20T10:14:00Z">
                  <w:rPr>
                    <w:rFonts w:ascii="Times New Roman" w:hAnsi="Times New Roman" w:cs="Times New Roman"/>
                    <w:sz w:val="20"/>
                    <w:szCs w:val="20"/>
                  </w:rPr>
                </w:rPrChange>
              </w:rPr>
              <w:t>Smoking Status</w:t>
            </w:r>
          </w:p>
        </w:tc>
        <w:tc>
          <w:tcPr>
            <w:tcW w:w="2284" w:type="dxa"/>
            <w:tcBorders>
              <w:bottom w:val="single" w:sz="4" w:space="0" w:color="auto"/>
            </w:tcBorders>
            <w:noWrap/>
            <w:hideMark/>
            <w:tcPrChange w:id="845" w:author="Maino Vieytes, Christian (NIH/NIA/IRP) [F]" w:date="2023-12-01T09:55:00Z">
              <w:tcPr>
                <w:tcW w:w="2284" w:type="dxa"/>
                <w:tcBorders>
                  <w:bottom w:val="single" w:sz="4" w:space="0" w:color="auto"/>
                </w:tcBorders>
                <w:noWrap/>
                <w:vAlign w:val="center"/>
                <w:hideMark/>
              </w:tcPr>
            </w:tcPrChange>
          </w:tcPr>
          <w:p w14:paraId="6E5DAF7D" w14:textId="77777777" w:rsidR="00B717EF" w:rsidRPr="00B26EF2" w:rsidRDefault="00B717EF" w:rsidP="00B717EF">
            <w:pPr>
              <w:ind w:firstLine="720"/>
              <w:jc w:val="center"/>
              <w:rPr>
                <w:rFonts w:ascii="Times New Roman" w:hAnsi="Times New Roman" w:cs="Times New Roman"/>
                <w:sz w:val="18"/>
                <w:szCs w:val="18"/>
                <w:rPrChange w:id="846"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847" w:author="Maino Vieytes, Christian (NIH/NIA/IRP) [F]" w:date="2023-12-01T09:55:00Z">
              <w:tcPr>
                <w:tcW w:w="1899" w:type="dxa"/>
                <w:tcBorders>
                  <w:bottom w:val="single" w:sz="4" w:space="0" w:color="auto"/>
                </w:tcBorders>
                <w:noWrap/>
                <w:vAlign w:val="center"/>
                <w:hideMark/>
              </w:tcPr>
            </w:tcPrChange>
          </w:tcPr>
          <w:p w14:paraId="1B223C8F" w14:textId="77777777" w:rsidR="00B717EF" w:rsidRPr="00B26EF2" w:rsidRDefault="00B717EF" w:rsidP="00B717EF">
            <w:pPr>
              <w:ind w:firstLine="720"/>
              <w:jc w:val="center"/>
              <w:rPr>
                <w:rFonts w:ascii="Times New Roman" w:hAnsi="Times New Roman" w:cs="Times New Roman"/>
                <w:sz w:val="18"/>
                <w:szCs w:val="18"/>
                <w:rPrChange w:id="848"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849" w:author="Maino Vieytes, Christian (NIH/NIA/IRP) [F]" w:date="2023-12-01T09:55:00Z">
              <w:tcPr>
                <w:tcW w:w="1871" w:type="dxa"/>
                <w:tcBorders>
                  <w:bottom w:val="single" w:sz="4" w:space="0" w:color="auto"/>
                </w:tcBorders>
                <w:noWrap/>
                <w:vAlign w:val="center"/>
                <w:hideMark/>
              </w:tcPr>
            </w:tcPrChange>
          </w:tcPr>
          <w:p w14:paraId="0B79EDE1" w14:textId="77777777" w:rsidR="00B717EF" w:rsidRPr="00B26EF2" w:rsidRDefault="00B717EF" w:rsidP="00B717EF">
            <w:pPr>
              <w:ind w:firstLine="720"/>
              <w:jc w:val="center"/>
              <w:rPr>
                <w:rFonts w:ascii="Times New Roman" w:hAnsi="Times New Roman" w:cs="Times New Roman"/>
                <w:sz w:val="18"/>
                <w:szCs w:val="18"/>
                <w:rPrChange w:id="850"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851" w:author="Maino Vieytes, Christian (NIH/NIA/IRP) [F]" w:date="2023-12-01T09:55:00Z">
              <w:tcPr>
                <w:tcW w:w="1399" w:type="dxa"/>
                <w:tcBorders>
                  <w:bottom w:val="single" w:sz="4" w:space="0" w:color="auto"/>
                </w:tcBorders>
                <w:noWrap/>
                <w:vAlign w:val="center"/>
                <w:hideMark/>
              </w:tcPr>
            </w:tcPrChange>
          </w:tcPr>
          <w:p w14:paraId="5FA77F7E" w14:textId="77777777" w:rsidR="00B717EF" w:rsidRPr="00B26EF2" w:rsidRDefault="00B717EF" w:rsidP="00B717EF">
            <w:pPr>
              <w:jc w:val="center"/>
              <w:rPr>
                <w:rFonts w:ascii="Times New Roman" w:hAnsi="Times New Roman" w:cs="Times New Roman"/>
                <w:sz w:val="18"/>
                <w:szCs w:val="18"/>
                <w:rPrChange w:id="85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53" w:author="Maino Vieytes, Christian (NIH/NIA/IRP) [F]" w:date="2023-11-20T10:14:00Z">
                  <w:rPr>
                    <w:rFonts w:ascii="Times New Roman" w:hAnsi="Times New Roman" w:cs="Times New Roman"/>
                    <w:sz w:val="20"/>
                    <w:szCs w:val="20"/>
                  </w:rPr>
                </w:rPrChange>
              </w:rPr>
              <w:t>&lt; 0.01</w:t>
            </w:r>
          </w:p>
        </w:tc>
      </w:tr>
      <w:tr w:rsidR="00B717EF" w:rsidRPr="00B26EF2" w14:paraId="561F70C3" w14:textId="77777777" w:rsidTr="00C51820">
        <w:trPr>
          <w:gridAfter w:val="1"/>
          <w:wAfter w:w="18" w:type="dxa"/>
          <w:trHeight w:val="259"/>
          <w:trPrChange w:id="854" w:author="Maino Vieytes, Christian (NIH/NIA/IRP) [F]" w:date="2023-12-01T09:55:00Z">
            <w:trPr>
              <w:trHeight w:val="320"/>
            </w:trPr>
          </w:trPrChange>
        </w:trPr>
        <w:tc>
          <w:tcPr>
            <w:tcW w:w="3324" w:type="dxa"/>
            <w:tcBorders>
              <w:bottom w:val="nil"/>
            </w:tcBorders>
            <w:noWrap/>
            <w:hideMark/>
            <w:tcPrChange w:id="855" w:author="Maino Vieytes, Christian (NIH/NIA/IRP) [F]" w:date="2023-12-01T09:55:00Z">
              <w:tcPr>
                <w:tcW w:w="2616" w:type="dxa"/>
                <w:tcBorders>
                  <w:bottom w:val="nil"/>
                </w:tcBorders>
                <w:noWrap/>
                <w:vAlign w:val="center"/>
                <w:hideMark/>
              </w:tcPr>
            </w:tcPrChange>
          </w:tcPr>
          <w:p w14:paraId="31ACE7F2" w14:textId="77777777" w:rsidR="00B717EF" w:rsidRPr="00B26EF2" w:rsidRDefault="00B717EF" w:rsidP="00B717EF">
            <w:pPr>
              <w:ind w:firstLine="720"/>
              <w:rPr>
                <w:rFonts w:ascii="Times New Roman" w:hAnsi="Times New Roman" w:cs="Times New Roman"/>
                <w:sz w:val="18"/>
                <w:szCs w:val="18"/>
                <w:rPrChange w:id="85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57" w:author="Maino Vieytes, Christian (NIH/NIA/IRP) [F]" w:date="2023-11-20T10:14:00Z">
                  <w:rPr>
                    <w:rFonts w:ascii="Times New Roman" w:hAnsi="Times New Roman" w:cs="Times New Roman"/>
                    <w:sz w:val="20"/>
                    <w:szCs w:val="20"/>
                  </w:rPr>
                </w:rPrChange>
              </w:rPr>
              <w:t>Current</w:t>
            </w:r>
          </w:p>
        </w:tc>
        <w:tc>
          <w:tcPr>
            <w:tcW w:w="2284" w:type="dxa"/>
            <w:tcBorders>
              <w:bottom w:val="nil"/>
            </w:tcBorders>
            <w:noWrap/>
            <w:hideMark/>
            <w:tcPrChange w:id="858" w:author="Maino Vieytes, Christian (NIH/NIA/IRP) [F]" w:date="2023-12-01T09:55:00Z">
              <w:tcPr>
                <w:tcW w:w="2284" w:type="dxa"/>
                <w:tcBorders>
                  <w:bottom w:val="nil"/>
                </w:tcBorders>
                <w:noWrap/>
                <w:vAlign w:val="center"/>
                <w:hideMark/>
              </w:tcPr>
            </w:tcPrChange>
          </w:tcPr>
          <w:p w14:paraId="514B0BE6" w14:textId="77777777" w:rsidR="00B717EF" w:rsidRPr="00B26EF2" w:rsidRDefault="00B717EF" w:rsidP="00B717EF">
            <w:pPr>
              <w:jc w:val="center"/>
              <w:rPr>
                <w:rFonts w:ascii="Times New Roman" w:hAnsi="Times New Roman" w:cs="Times New Roman"/>
                <w:sz w:val="18"/>
                <w:szCs w:val="18"/>
                <w:rPrChange w:id="85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60" w:author="Maino Vieytes, Christian (NIH/NIA/IRP) [F]" w:date="2023-11-20T10:14:00Z">
                  <w:rPr>
                    <w:rFonts w:ascii="Times New Roman" w:hAnsi="Times New Roman" w:cs="Times New Roman"/>
                    <w:sz w:val="20"/>
                    <w:szCs w:val="20"/>
                  </w:rPr>
                </w:rPrChange>
              </w:rPr>
              <w:t>393 (16.9)</w:t>
            </w:r>
          </w:p>
        </w:tc>
        <w:tc>
          <w:tcPr>
            <w:tcW w:w="1899" w:type="dxa"/>
            <w:tcBorders>
              <w:bottom w:val="nil"/>
            </w:tcBorders>
            <w:noWrap/>
            <w:hideMark/>
            <w:tcPrChange w:id="861" w:author="Maino Vieytes, Christian (NIH/NIA/IRP) [F]" w:date="2023-12-01T09:55:00Z">
              <w:tcPr>
                <w:tcW w:w="1899" w:type="dxa"/>
                <w:tcBorders>
                  <w:bottom w:val="nil"/>
                </w:tcBorders>
                <w:noWrap/>
                <w:vAlign w:val="center"/>
                <w:hideMark/>
              </w:tcPr>
            </w:tcPrChange>
          </w:tcPr>
          <w:p w14:paraId="4714605A" w14:textId="77777777" w:rsidR="00B717EF" w:rsidRPr="00B26EF2" w:rsidRDefault="00B717EF" w:rsidP="00B717EF">
            <w:pPr>
              <w:jc w:val="center"/>
              <w:rPr>
                <w:rFonts w:ascii="Times New Roman" w:hAnsi="Times New Roman" w:cs="Times New Roman"/>
                <w:sz w:val="18"/>
                <w:szCs w:val="18"/>
                <w:rPrChange w:id="86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63" w:author="Maino Vieytes, Christian (NIH/NIA/IRP) [F]" w:date="2023-11-20T10:14:00Z">
                  <w:rPr>
                    <w:rFonts w:ascii="Times New Roman" w:hAnsi="Times New Roman" w:cs="Times New Roman"/>
                    <w:sz w:val="20"/>
                    <w:szCs w:val="20"/>
                  </w:rPr>
                </w:rPrChange>
              </w:rPr>
              <w:t>107 (39.2)</w:t>
            </w:r>
          </w:p>
        </w:tc>
        <w:tc>
          <w:tcPr>
            <w:tcW w:w="1871" w:type="dxa"/>
            <w:tcBorders>
              <w:bottom w:val="nil"/>
            </w:tcBorders>
            <w:noWrap/>
            <w:hideMark/>
            <w:tcPrChange w:id="864" w:author="Maino Vieytes, Christian (NIH/NIA/IRP) [F]" w:date="2023-12-01T09:55:00Z">
              <w:tcPr>
                <w:tcW w:w="1871" w:type="dxa"/>
                <w:tcBorders>
                  <w:bottom w:val="nil"/>
                </w:tcBorders>
                <w:noWrap/>
                <w:vAlign w:val="center"/>
                <w:hideMark/>
              </w:tcPr>
            </w:tcPrChange>
          </w:tcPr>
          <w:p w14:paraId="73C148D0" w14:textId="77777777" w:rsidR="00B717EF" w:rsidRPr="00B26EF2" w:rsidRDefault="00B717EF" w:rsidP="00B717EF">
            <w:pPr>
              <w:jc w:val="center"/>
              <w:rPr>
                <w:rFonts w:ascii="Times New Roman" w:hAnsi="Times New Roman" w:cs="Times New Roman"/>
                <w:sz w:val="18"/>
                <w:szCs w:val="18"/>
                <w:rPrChange w:id="86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66" w:author="Maino Vieytes, Christian (NIH/NIA/IRP) [F]" w:date="2023-11-20T10:14:00Z">
                  <w:rPr>
                    <w:rFonts w:ascii="Times New Roman" w:hAnsi="Times New Roman" w:cs="Times New Roman"/>
                    <w:sz w:val="20"/>
                    <w:szCs w:val="20"/>
                  </w:rPr>
                </w:rPrChange>
              </w:rPr>
              <w:t>286 (14.4)</w:t>
            </w:r>
          </w:p>
        </w:tc>
        <w:tc>
          <w:tcPr>
            <w:tcW w:w="1401" w:type="dxa"/>
            <w:tcBorders>
              <w:bottom w:val="nil"/>
            </w:tcBorders>
            <w:noWrap/>
            <w:hideMark/>
            <w:tcPrChange w:id="867" w:author="Maino Vieytes, Christian (NIH/NIA/IRP) [F]" w:date="2023-12-01T09:55:00Z">
              <w:tcPr>
                <w:tcW w:w="1399" w:type="dxa"/>
                <w:tcBorders>
                  <w:bottom w:val="nil"/>
                </w:tcBorders>
                <w:noWrap/>
                <w:vAlign w:val="center"/>
                <w:hideMark/>
              </w:tcPr>
            </w:tcPrChange>
          </w:tcPr>
          <w:p w14:paraId="591357E2" w14:textId="77777777" w:rsidR="00B717EF" w:rsidRPr="00B26EF2" w:rsidRDefault="00B717EF" w:rsidP="00B717EF">
            <w:pPr>
              <w:ind w:firstLine="720"/>
              <w:jc w:val="center"/>
              <w:rPr>
                <w:rFonts w:ascii="Times New Roman" w:hAnsi="Times New Roman" w:cs="Times New Roman"/>
                <w:sz w:val="18"/>
                <w:szCs w:val="18"/>
                <w:rPrChange w:id="868" w:author="Maino Vieytes, Christian (NIH/NIA/IRP) [F]" w:date="2023-11-20T10:14:00Z">
                  <w:rPr>
                    <w:rFonts w:ascii="Times New Roman" w:hAnsi="Times New Roman" w:cs="Times New Roman"/>
                    <w:sz w:val="20"/>
                    <w:szCs w:val="20"/>
                  </w:rPr>
                </w:rPrChange>
              </w:rPr>
            </w:pPr>
          </w:p>
        </w:tc>
      </w:tr>
      <w:tr w:rsidR="00B717EF" w:rsidRPr="00B26EF2" w14:paraId="05BDAF42" w14:textId="77777777" w:rsidTr="00C51820">
        <w:trPr>
          <w:gridAfter w:val="1"/>
          <w:wAfter w:w="18" w:type="dxa"/>
          <w:trHeight w:val="259"/>
          <w:trPrChange w:id="869" w:author="Maino Vieytes, Christian (NIH/NIA/IRP) [F]" w:date="2023-12-01T09:55:00Z">
            <w:trPr>
              <w:trHeight w:val="320"/>
            </w:trPr>
          </w:trPrChange>
        </w:trPr>
        <w:tc>
          <w:tcPr>
            <w:tcW w:w="3324" w:type="dxa"/>
            <w:tcBorders>
              <w:top w:val="nil"/>
              <w:bottom w:val="nil"/>
            </w:tcBorders>
            <w:noWrap/>
            <w:hideMark/>
            <w:tcPrChange w:id="870" w:author="Maino Vieytes, Christian (NIH/NIA/IRP) [F]" w:date="2023-12-01T09:55:00Z">
              <w:tcPr>
                <w:tcW w:w="2616" w:type="dxa"/>
                <w:tcBorders>
                  <w:top w:val="nil"/>
                  <w:bottom w:val="nil"/>
                </w:tcBorders>
                <w:noWrap/>
                <w:vAlign w:val="center"/>
                <w:hideMark/>
              </w:tcPr>
            </w:tcPrChange>
          </w:tcPr>
          <w:p w14:paraId="0F35C5C1" w14:textId="77777777" w:rsidR="00B717EF" w:rsidRPr="00B26EF2" w:rsidRDefault="00B717EF" w:rsidP="00B717EF">
            <w:pPr>
              <w:ind w:firstLine="720"/>
              <w:rPr>
                <w:rFonts w:ascii="Times New Roman" w:hAnsi="Times New Roman" w:cs="Times New Roman"/>
                <w:sz w:val="18"/>
                <w:szCs w:val="18"/>
                <w:rPrChange w:id="87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2" w:author="Maino Vieytes, Christian (NIH/NIA/IRP) [F]" w:date="2023-11-20T10:14:00Z">
                  <w:rPr>
                    <w:rFonts w:ascii="Times New Roman" w:hAnsi="Times New Roman" w:cs="Times New Roman"/>
                    <w:sz w:val="20"/>
                    <w:szCs w:val="20"/>
                  </w:rPr>
                </w:rPrChange>
              </w:rPr>
              <w:t>Former</w:t>
            </w:r>
          </w:p>
        </w:tc>
        <w:tc>
          <w:tcPr>
            <w:tcW w:w="2284" w:type="dxa"/>
            <w:tcBorders>
              <w:top w:val="nil"/>
              <w:bottom w:val="nil"/>
            </w:tcBorders>
            <w:noWrap/>
            <w:hideMark/>
            <w:tcPrChange w:id="873" w:author="Maino Vieytes, Christian (NIH/NIA/IRP) [F]" w:date="2023-12-01T09:55:00Z">
              <w:tcPr>
                <w:tcW w:w="2284" w:type="dxa"/>
                <w:tcBorders>
                  <w:top w:val="nil"/>
                  <w:bottom w:val="nil"/>
                </w:tcBorders>
                <w:noWrap/>
                <w:vAlign w:val="center"/>
                <w:hideMark/>
              </w:tcPr>
            </w:tcPrChange>
          </w:tcPr>
          <w:p w14:paraId="1CF03995" w14:textId="77777777" w:rsidR="00B717EF" w:rsidRPr="00B26EF2" w:rsidRDefault="00B717EF" w:rsidP="00B717EF">
            <w:pPr>
              <w:jc w:val="center"/>
              <w:rPr>
                <w:rFonts w:ascii="Times New Roman" w:hAnsi="Times New Roman" w:cs="Times New Roman"/>
                <w:sz w:val="18"/>
                <w:szCs w:val="18"/>
                <w:rPrChange w:id="87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5" w:author="Maino Vieytes, Christian (NIH/NIA/IRP) [F]" w:date="2023-11-20T10:14:00Z">
                  <w:rPr>
                    <w:rFonts w:ascii="Times New Roman" w:hAnsi="Times New Roman" w:cs="Times New Roman"/>
                    <w:sz w:val="20"/>
                    <w:szCs w:val="20"/>
                  </w:rPr>
                </w:rPrChange>
              </w:rPr>
              <w:t>1021 (39.4)</w:t>
            </w:r>
          </w:p>
        </w:tc>
        <w:tc>
          <w:tcPr>
            <w:tcW w:w="1899" w:type="dxa"/>
            <w:tcBorders>
              <w:top w:val="nil"/>
              <w:bottom w:val="nil"/>
            </w:tcBorders>
            <w:noWrap/>
            <w:hideMark/>
            <w:tcPrChange w:id="876" w:author="Maino Vieytes, Christian (NIH/NIA/IRP) [F]" w:date="2023-12-01T09:55:00Z">
              <w:tcPr>
                <w:tcW w:w="1899" w:type="dxa"/>
                <w:tcBorders>
                  <w:top w:val="nil"/>
                  <w:bottom w:val="nil"/>
                </w:tcBorders>
                <w:noWrap/>
                <w:vAlign w:val="center"/>
                <w:hideMark/>
              </w:tcPr>
            </w:tcPrChange>
          </w:tcPr>
          <w:p w14:paraId="46DDD302" w14:textId="77777777" w:rsidR="00B717EF" w:rsidRPr="00B26EF2" w:rsidRDefault="00B717EF" w:rsidP="00B717EF">
            <w:pPr>
              <w:jc w:val="center"/>
              <w:rPr>
                <w:rFonts w:ascii="Times New Roman" w:hAnsi="Times New Roman" w:cs="Times New Roman"/>
                <w:sz w:val="18"/>
                <w:szCs w:val="18"/>
                <w:rPrChange w:id="87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8" w:author="Maino Vieytes, Christian (NIH/NIA/IRP) [F]" w:date="2023-11-20T10:14:00Z">
                  <w:rPr>
                    <w:rFonts w:ascii="Times New Roman" w:hAnsi="Times New Roman" w:cs="Times New Roman"/>
                    <w:sz w:val="20"/>
                    <w:szCs w:val="20"/>
                  </w:rPr>
                </w:rPrChange>
              </w:rPr>
              <w:t>79 (21.9)</w:t>
            </w:r>
          </w:p>
        </w:tc>
        <w:tc>
          <w:tcPr>
            <w:tcW w:w="1871" w:type="dxa"/>
            <w:tcBorders>
              <w:top w:val="nil"/>
              <w:bottom w:val="nil"/>
            </w:tcBorders>
            <w:noWrap/>
            <w:hideMark/>
            <w:tcPrChange w:id="879" w:author="Maino Vieytes, Christian (NIH/NIA/IRP) [F]" w:date="2023-12-01T09:55:00Z">
              <w:tcPr>
                <w:tcW w:w="1871" w:type="dxa"/>
                <w:tcBorders>
                  <w:top w:val="nil"/>
                  <w:bottom w:val="nil"/>
                </w:tcBorders>
                <w:noWrap/>
                <w:vAlign w:val="center"/>
                <w:hideMark/>
              </w:tcPr>
            </w:tcPrChange>
          </w:tcPr>
          <w:p w14:paraId="46F4D150" w14:textId="77777777" w:rsidR="00B717EF" w:rsidRPr="00B26EF2" w:rsidRDefault="00B717EF" w:rsidP="00B717EF">
            <w:pPr>
              <w:jc w:val="center"/>
              <w:rPr>
                <w:rFonts w:ascii="Times New Roman" w:hAnsi="Times New Roman" w:cs="Times New Roman"/>
                <w:sz w:val="18"/>
                <w:szCs w:val="18"/>
                <w:rPrChange w:id="88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81" w:author="Maino Vieytes, Christian (NIH/NIA/IRP) [F]" w:date="2023-11-20T10:14:00Z">
                  <w:rPr>
                    <w:rFonts w:ascii="Times New Roman" w:hAnsi="Times New Roman" w:cs="Times New Roman"/>
                    <w:sz w:val="20"/>
                    <w:szCs w:val="20"/>
                  </w:rPr>
                </w:rPrChange>
              </w:rPr>
              <w:t>942 (41.3)</w:t>
            </w:r>
          </w:p>
        </w:tc>
        <w:tc>
          <w:tcPr>
            <w:tcW w:w="1401" w:type="dxa"/>
            <w:tcBorders>
              <w:top w:val="nil"/>
              <w:bottom w:val="nil"/>
            </w:tcBorders>
            <w:noWrap/>
            <w:hideMark/>
            <w:tcPrChange w:id="882" w:author="Maino Vieytes, Christian (NIH/NIA/IRP) [F]" w:date="2023-12-01T09:55:00Z">
              <w:tcPr>
                <w:tcW w:w="1399" w:type="dxa"/>
                <w:tcBorders>
                  <w:top w:val="nil"/>
                  <w:bottom w:val="nil"/>
                </w:tcBorders>
                <w:noWrap/>
                <w:vAlign w:val="center"/>
                <w:hideMark/>
              </w:tcPr>
            </w:tcPrChange>
          </w:tcPr>
          <w:p w14:paraId="390EBEE2" w14:textId="77777777" w:rsidR="00B717EF" w:rsidRPr="00B26EF2" w:rsidRDefault="00B717EF" w:rsidP="00B717EF">
            <w:pPr>
              <w:ind w:firstLine="720"/>
              <w:jc w:val="center"/>
              <w:rPr>
                <w:rFonts w:ascii="Times New Roman" w:hAnsi="Times New Roman" w:cs="Times New Roman"/>
                <w:sz w:val="18"/>
                <w:szCs w:val="18"/>
                <w:rPrChange w:id="883" w:author="Maino Vieytes, Christian (NIH/NIA/IRP) [F]" w:date="2023-11-20T10:14:00Z">
                  <w:rPr>
                    <w:rFonts w:ascii="Times New Roman" w:hAnsi="Times New Roman" w:cs="Times New Roman"/>
                    <w:sz w:val="20"/>
                    <w:szCs w:val="20"/>
                  </w:rPr>
                </w:rPrChange>
              </w:rPr>
            </w:pPr>
          </w:p>
        </w:tc>
      </w:tr>
      <w:tr w:rsidR="00B717EF" w:rsidRPr="00B26EF2" w14:paraId="64005D82" w14:textId="77777777" w:rsidTr="00C51820">
        <w:trPr>
          <w:gridAfter w:val="1"/>
          <w:wAfter w:w="18" w:type="dxa"/>
          <w:trHeight w:val="259"/>
          <w:trPrChange w:id="884" w:author="Maino Vieytes, Christian (NIH/NIA/IRP) [F]" w:date="2023-12-01T09:55:00Z">
            <w:trPr>
              <w:trHeight w:val="320"/>
            </w:trPr>
          </w:trPrChange>
        </w:trPr>
        <w:tc>
          <w:tcPr>
            <w:tcW w:w="3324" w:type="dxa"/>
            <w:tcBorders>
              <w:top w:val="nil"/>
            </w:tcBorders>
            <w:noWrap/>
            <w:hideMark/>
            <w:tcPrChange w:id="885" w:author="Maino Vieytes, Christian (NIH/NIA/IRP) [F]" w:date="2023-12-01T09:55:00Z">
              <w:tcPr>
                <w:tcW w:w="2616" w:type="dxa"/>
                <w:tcBorders>
                  <w:top w:val="nil"/>
                </w:tcBorders>
                <w:noWrap/>
                <w:vAlign w:val="center"/>
                <w:hideMark/>
              </w:tcPr>
            </w:tcPrChange>
          </w:tcPr>
          <w:p w14:paraId="58F93192" w14:textId="77777777" w:rsidR="00B717EF" w:rsidRPr="00B26EF2" w:rsidRDefault="00B717EF" w:rsidP="00B717EF">
            <w:pPr>
              <w:ind w:firstLine="720"/>
              <w:rPr>
                <w:rFonts w:ascii="Times New Roman" w:hAnsi="Times New Roman" w:cs="Times New Roman"/>
                <w:sz w:val="18"/>
                <w:szCs w:val="18"/>
                <w:rPrChange w:id="88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87" w:author="Maino Vieytes, Christian (NIH/NIA/IRP) [F]" w:date="2023-11-20T10:14:00Z">
                  <w:rPr>
                    <w:rFonts w:ascii="Times New Roman" w:hAnsi="Times New Roman" w:cs="Times New Roman"/>
                    <w:sz w:val="20"/>
                    <w:szCs w:val="20"/>
                  </w:rPr>
                </w:rPrChange>
              </w:rPr>
              <w:t>Never</w:t>
            </w:r>
          </w:p>
        </w:tc>
        <w:tc>
          <w:tcPr>
            <w:tcW w:w="2284" w:type="dxa"/>
            <w:tcBorders>
              <w:top w:val="nil"/>
            </w:tcBorders>
            <w:noWrap/>
            <w:hideMark/>
            <w:tcPrChange w:id="888" w:author="Maino Vieytes, Christian (NIH/NIA/IRP) [F]" w:date="2023-12-01T09:55:00Z">
              <w:tcPr>
                <w:tcW w:w="2284" w:type="dxa"/>
                <w:tcBorders>
                  <w:top w:val="nil"/>
                </w:tcBorders>
                <w:noWrap/>
                <w:vAlign w:val="center"/>
                <w:hideMark/>
              </w:tcPr>
            </w:tcPrChange>
          </w:tcPr>
          <w:p w14:paraId="6AEF8986" w14:textId="77777777" w:rsidR="00B717EF" w:rsidRPr="00B26EF2" w:rsidRDefault="00B717EF" w:rsidP="00B717EF">
            <w:pPr>
              <w:jc w:val="center"/>
              <w:rPr>
                <w:rFonts w:ascii="Times New Roman" w:hAnsi="Times New Roman" w:cs="Times New Roman"/>
                <w:sz w:val="18"/>
                <w:szCs w:val="18"/>
                <w:rPrChange w:id="88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90" w:author="Maino Vieytes, Christian (NIH/NIA/IRP) [F]" w:date="2023-11-20T10:14:00Z">
                  <w:rPr>
                    <w:rFonts w:ascii="Times New Roman" w:hAnsi="Times New Roman" w:cs="Times New Roman"/>
                    <w:sz w:val="20"/>
                    <w:szCs w:val="20"/>
                  </w:rPr>
                </w:rPrChange>
              </w:rPr>
              <w:t>1079 (43.7)</w:t>
            </w:r>
          </w:p>
        </w:tc>
        <w:tc>
          <w:tcPr>
            <w:tcW w:w="1899" w:type="dxa"/>
            <w:tcBorders>
              <w:top w:val="nil"/>
            </w:tcBorders>
            <w:noWrap/>
            <w:hideMark/>
            <w:tcPrChange w:id="891" w:author="Maino Vieytes, Christian (NIH/NIA/IRP) [F]" w:date="2023-12-01T09:55:00Z">
              <w:tcPr>
                <w:tcW w:w="1899" w:type="dxa"/>
                <w:tcBorders>
                  <w:top w:val="nil"/>
                </w:tcBorders>
                <w:noWrap/>
                <w:vAlign w:val="center"/>
                <w:hideMark/>
              </w:tcPr>
            </w:tcPrChange>
          </w:tcPr>
          <w:p w14:paraId="027BD192" w14:textId="77777777" w:rsidR="00B717EF" w:rsidRPr="00B26EF2" w:rsidRDefault="00B717EF" w:rsidP="00B717EF">
            <w:pPr>
              <w:jc w:val="center"/>
              <w:rPr>
                <w:rFonts w:ascii="Times New Roman" w:hAnsi="Times New Roman" w:cs="Times New Roman"/>
                <w:sz w:val="18"/>
                <w:szCs w:val="18"/>
                <w:rPrChange w:id="89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93" w:author="Maino Vieytes, Christian (NIH/NIA/IRP) [F]" w:date="2023-11-20T10:14:00Z">
                  <w:rPr>
                    <w:rFonts w:ascii="Times New Roman" w:hAnsi="Times New Roman" w:cs="Times New Roman"/>
                    <w:sz w:val="20"/>
                    <w:szCs w:val="20"/>
                  </w:rPr>
                </w:rPrChange>
              </w:rPr>
              <w:t>131 (38.9)</w:t>
            </w:r>
          </w:p>
        </w:tc>
        <w:tc>
          <w:tcPr>
            <w:tcW w:w="1871" w:type="dxa"/>
            <w:tcBorders>
              <w:top w:val="nil"/>
            </w:tcBorders>
            <w:noWrap/>
            <w:hideMark/>
            <w:tcPrChange w:id="894" w:author="Maino Vieytes, Christian (NIH/NIA/IRP) [F]" w:date="2023-12-01T09:55:00Z">
              <w:tcPr>
                <w:tcW w:w="1871" w:type="dxa"/>
                <w:tcBorders>
                  <w:top w:val="nil"/>
                </w:tcBorders>
                <w:noWrap/>
                <w:vAlign w:val="center"/>
                <w:hideMark/>
              </w:tcPr>
            </w:tcPrChange>
          </w:tcPr>
          <w:p w14:paraId="63237320" w14:textId="77777777" w:rsidR="00B717EF" w:rsidRPr="00B26EF2" w:rsidRDefault="00B717EF" w:rsidP="00B717EF">
            <w:pPr>
              <w:jc w:val="center"/>
              <w:rPr>
                <w:rFonts w:ascii="Times New Roman" w:hAnsi="Times New Roman" w:cs="Times New Roman"/>
                <w:sz w:val="18"/>
                <w:szCs w:val="18"/>
                <w:rPrChange w:id="89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96" w:author="Maino Vieytes, Christian (NIH/NIA/IRP) [F]" w:date="2023-11-20T10:14:00Z">
                  <w:rPr>
                    <w:rFonts w:ascii="Times New Roman" w:hAnsi="Times New Roman" w:cs="Times New Roman"/>
                    <w:sz w:val="20"/>
                    <w:szCs w:val="20"/>
                  </w:rPr>
                </w:rPrChange>
              </w:rPr>
              <w:t>948 (44.2)</w:t>
            </w:r>
          </w:p>
        </w:tc>
        <w:tc>
          <w:tcPr>
            <w:tcW w:w="1401" w:type="dxa"/>
            <w:tcBorders>
              <w:top w:val="nil"/>
            </w:tcBorders>
            <w:noWrap/>
            <w:hideMark/>
            <w:tcPrChange w:id="897" w:author="Maino Vieytes, Christian (NIH/NIA/IRP) [F]" w:date="2023-12-01T09:55:00Z">
              <w:tcPr>
                <w:tcW w:w="1399" w:type="dxa"/>
                <w:tcBorders>
                  <w:top w:val="nil"/>
                </w:tcBorders>
                <w:noWrap/>
                <w:vAlign w:val="center"/>
                <w:hideMark/>
              </w:tcPr>
            </w:tcPrChange>
          </w:tcPr>
          <w:p w14:paraId="62048F75" w14:textId="77777777" w:rsidR="00B717EF" w:rsidRPr="00B26EF2" w:rsidRDefault="00B717EF" w:rsidP="00B717EF">
            <w:pPr>
              <w:ind w:firstLine="720"/>
              <w:jc w:val="center"/>
              <w:rPr>
                <w:rFonts w:ascii="Times New Roman" w:hAnsi="Times New Roman" w:cs="Times New Roman"/>
                <w:sz w:val="18"/>
                <w:szCs w:val="18"/>
                <w:rPrChange w:id="898" w:author="Maino Vieytes, Christian (NIH/NIA/IRP) [F]" w:date="2023-11-20T10:14:00Z">
                  <w:rPr>
                    <w:rFonts w:ascii="Times New Roman" w:hAnsi="Times New Roman" w:cs="Times New Roman"/>
                    <w:sz w:val="20"/>
                    <w:szCs w:val="20"/>
                  </w:rPr>
                </w:rPrChange>
              </w:rPr>
            </w:pPr>
          </w:p>
        </w:tc>
      </w:tr>
      <w:tr w:rsidR="00B717EF" w:rsidRPr="00B26EF2" w14:paraId="0209F871" w14:textId="77777777" w:rsidTr="00C51820">
        <w:trPr>
          <w:gridAfter w:val="1"/>
          <w:wAfter w:w="18" w:type="dxa"/>
          <w:trHeight w:val="259"/>
          <w:trPrChange w:id="899" w:author="Maino Vieytes, Christian (NIH/NIA/IRP) [F]" w:date="2023-12-01T09:55:00Z">
            <w:trPr>
              <w:trHeight w:val="320"/>
            </w:trPr>
          </w:trPrChange>
        </w:trPr>
        <w:tc>
          <w:tcPr>
            <w:tcW w:w="3324" w:type="dxa"/>
            <w:tcBorders>
              <w:bottom w:val="single" w:sz="4" w:space="0" w:color="auto"/>
            </w:tcBorders>
            <w:noWrap/>
            <w:hideMark/>
            <w:tcPrChange w:id="900" w:author="Maino Vieytes, Christian (NIH/NIA/IRP) [F]" w:date="2023-12-01T09:55:00Z">
              <w:tcPr>
                <w:tcW w:w="2616" w:type="dxa"/>
                <w:tcBorders>
                  <w:bottom w:val="single" w:sz="4" w:space="0" w:color="auto"/>
                </w:tcBorders>
                <w:noWrap/>
                <w:vAlign w:val="center"/>
                <w:hideMark/>
              </w:tcPr>
            </w:tcPrChange>
          </w:tcPr>
          <w:p w14:paraId="7D10348A" w14:textId="77777777" w:rsidR="00B717EF" w:rsidRPr="00B26EF2" w:rsidRDefault="00B717EF" w:rsidP="00B717EF">
            <w:pPr>
              <w:rPr>
                <w:rFonts w:ascii="Times New Roman" w:hAnsi="Times New Roman" w:cs="Times New Roman"/>
                <w:sz w:val="18"/>
                <w:szCs w:val="18"/>
                <w:rPrChange w:id="90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02" w:author="Maino Vieytes, Christian (NIH/NIA/IRP) [F]" w:date="2023-11-20T10:14:00Z">
                  <w:rPr>
                    <w:rFonts w:ascii="Times New Roman" w:hAnsi="Times New Roman" w:cs="Times New Roman"/>
                    <w:sz w:val="20"/>
                    <w:szCs w:val="20"/>
                  </w:rPr>
                </w:rPrChange>
              </w:rPr>
              <w:t>Alcohol Use</w:t>
            </w:r>
          </w:p>
        </w:tc>
        <w:tc>
          <w:tcPr>
            <w:tcW w:w="2284" w:type="dxa"/>
            <w:tcBorders>
              <w:bottom w:val="single" w:sz="4" w:space="0" w:color="auto"/>
            </w:tcBorders>
            <w:noWrap/>
            <w:hideMark/>
            <w:tcPrChange w:id="903" w:author="Maino Vieytes, Christian (NIH/NIA/IRP) [F]" w:date="2023-12-01T09:55:00Z">
              <w:tcPr>
                <w:tcW w:w="2284" w:type="dxa"/>
                <w:tcBorders>
                  <w:bottom w:val="single" w:sz="4" w:space="0" w:color="auto"/>
                </w:tcBorders>
                <w:noWrap/>
                <w:vAlign w:val="center"/>
                <w:hideMark/>
              </w:tcPr>
            </w:tcPrChange>
          </w:tcPr>
          <w:p w14:paraId="71BC9D0C" w14:textId="77777777" w:rsidR="00B717EF" w:rsidRPr="00B26EF2" w:rsidRDefault="00B717EF" w:rsidP="00B717EF">
            <w:pPr>
              <w:ind w:firstLine="720"/>
              <w:jc w:val="center"/>
              <w:rPr>
                <w:rFonts w:ascii="Times New Roman" w:hAnsi="Times New Roman" w:cs="Times New Roman"/>
                <w:sz w:val="18"/>
                <w:szCs w:val="18"/>
                <w:rPrChange w:id="904"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905" w:author="Maino Vieytes, Christian (NIH/NIA/IRP) [F]" w:date="2023-12-01T09:55:00Z">
              <w:tcPr>
                <w:tcW w:w="1899" w:type="dxa"/>
                <w:tcBorders>
                  <w:bottom w:val="single" w:sz="4" w:space="0" w:color="auto"/>
                </w:tcBorders>
                <w:noWrap/>
                <w:vAlign w:val="center"/>
                <w:hideMark/>
              </w:tcPr>
            </w:tcPrChange>
          </w:tcPr>
          <w:p w14:paraId="6BE1CC6B" w14:textId="77777777" w:rsidR="00B717EF" w:rsidRPr="00B26EF2" w:rsidRDefault="00B717EF" w:rsidP="00B717EF">
            <w:pPr>
              <w:ind w:firstLine="720"/>
              <w:jc w:val="center"/>
              <w:rPr>
                <w:rFonts w:ascii="Times New Roman" w:hAnsi="Times New Roman" w:cs="Times New Roman"/>
                <w:sz w:val="18"/>
                <w:szCs w:val="18"/>
                <w:rPrChange w:id="906"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907" w:author="Maino Vieytes, Christian (NIH/NIA/IRP) [F]" w:date="2023-12-01T09:55:00Z">
              <w:tcPr>
                <w:tcW w:w="1871" w:type="dxa"/>
                <w:tcBorders>
                  <w:bottom w:val="single" w:sz="4" w:space="0" w:color="auto"/>
                </w:tcBorders>
                <w:noWrap/>
                <w:vAlign w:val="center"/>
                <w:hideMark/>
              </w:tcPr>
            </w:tcPrChange>
          </w:tcPr>
          <w:p w14:paraId="506C16D6" w14:textId="77777777" w:rsidR="00B717EF" w:rsidRPr="00B26EF2" w:rsidRDefault="00B717EF" w:rsidP="00B717EF">
            <w:pPr>
              <w:ind w:firstLine="720"/>
              <w:jc w:val="center"/>
              <w:rPr>
                <w:rFonts w:ascii="Times New Roman" w:hAnsi="Times New Roman" w:cs="Times New Roman"/>
                <w:sz w:val="18"/>
                <w:szCs w:val="18"/>
                <w:rPrChange w:id="908"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909" w:author="Maino Vieytes, Christian (NIH/NIA/IRP) [F]" w:date="2023-12-01T09:55:00Z">
              <w:tcPr>
                <w:tcW w:w="1399" w:type="dxa"/>
                <w:tcBorders>
                  <w:bottom w:val="single" w:sz="4" w:space="0" w:color="auto"/>
                </w:tcBorders>
                <w:noWrap/>
                <w:vAlign w:val="center"/>
                <w:hideMark/>
              </w:tcPr>
            </w:tcPrChange>
          </w:tcPr>
          <w:p w14:paraId="5DB4F438" w14:textId="77777777" w:rsidR="00B717EF" w:rsidRPr="00B26EF2" w:rsidRDefault="00B717EF" w:rsidP="00B717EF">
            <w:pPr>
              <w:jc w:val="center"/>
              <w:rPr>
                <w:rFonts w:ascii="Times New Roman" w:hAnsi="Times New Roman" w:cs="Times New Roman"/>
                <w:sz w:val="18"/>
                <w:szCs w:val="18"/>
                <w:rPrChange w:id="91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11" w:author="Maino Vieytes, Christian (NIH/NIA/IRP) [F]" w:date="2023-11-20T10:14:00Z">
                  <w:rPr>
                    <w:rFonts w:ascii="Times New Roman" w:hAnsi="Times New Roman" w:cs="Times New Roman"/>
                    <w:sz w:val="20"/>
                    <w:szCs w:val="20"/>
                  </w:rPr>
                </w:rPrChange>
              </w:rPr>
              <w:t>0.05</w:t>
            </w:r>
          </w:p>
        </w:tc>
      </w:tr>
      <w:tr w:rsidR="00B717EF" w:rsidRPr="00B26EF2" w14:paraId="1C926AF6" w14:textId="77777777" w:rsidTr="00C51820">
        <w:trPr>
          <w:gridAfter w:val="1"/>
          <w:wAfter w:w="18" w:type="dxa"/>
          <w:trHeight w:val="259"/>
          <w:trPrChange w:id="912" w:author="Maino Vieytes, Christian (NIH/NIA/IRP) [F]" w:date="2023-12-01T09:55:00Z">
            <w:trPr>
              <w:trHeight w:val="320"/>
            </w:trPr>
          </w:trPrChange>
        </w:trPr>
        <w:tc>
          <w:tcPr>
            <w:tcW w:w="3324" w:type="dxa"/>
            <w:tcBorders>
              <w:bottom w:val="nil"/>
            </w:tcBorders>
            <w:noWrap/>
            <w:hideMark/>
            <w:tcPrChange w:id="913" w:author="Maino Vieytes, Christian (NIH/NIA/IRP) [F]" w:date="2023-12-01T09:55:00Z">
              <w:tcPr>
                <w:tcW w:w="2616" w:type="dxa"/>
                <w:tcBorders>
                  <w:bottom w:val="nil"/>
                </w:tcBorders>
                <w:noWrap/>
                <w:vAlign w:val="center"/>
                <w:hideMark/>
              </w:tcPr>
            </w:tcPrChange>
          </w:tcPr>
          <w:p w14:paraId="538CB056" w14:textId="77777777" w:rsidR="00B717EF" w:rsidRPr="00B26EF2" w:rsidRDefault="00B717EF" w:rsidP="00B717EF">
            <w:pPr>
              <w:ind w:firstLine="720"/>
              <w:rPr>
                <w:rFonts w:ascii="Times New Roman" w:hAnsi="Times New Roman" w:cs="Times New Roman"/>
                <w:sz w:val="18"/>
                <w:szCs w:val="18"/>
                <w:rPrChange w:id="91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15" w:author="Maino Vieytes, Christian (NIH/NIA/IRP) [F]" w:date="2023-11-20T10:14:00Z">
                  <w:rPr>
                    <w:rFonts w:ascii="Times New Roman" w:hAnsi="Times New Roman" w:cs="Times New Roman"/>
                    <w:sz w:val="20"/>
                    <w:szCs w:val="20"/>
                  </w:rPr>
                </w:rPrChange>
              </w:rPr>
              <w:t>Heavy</w:t>
            </w:r>
          </w:p>
        </w:tc>
        <w:tc>
          <w:tcPr>
            <w:tcW w:w="2284" w:type="dxa"/>
            <w:tcBorders>
              <w:bottom w:val="nil"/>
            </w:tcBorders>
            <w:noWrap/>
            <w:hideMark/>
            <w:tcPrChange w:id="916" w:author="Maino Vieytes, Christian (NIH/NIA/IRP) [F]" w:date="2023-12-01T09:55:00Z">
              <w:tcPr>
                <w:tcW w:w="2284" w:type="dxa"/>
                <w:tcBorders>
                  <w:bottom w:val="nil"/>
                </w:tcBorders>
                <w:noWrap/>
                <w:vAlign w:val="center"/>
                <w:hideMark/>
              </w:tcPr>
            </w:tcPrChange>
          </w:tcPr>
          <w:p w14:paraId="5755B04E" w14:textId="77777777" w:rsidR="00B717EF" w:rsidRPr="00B26EF2" w:rsidRDefault="00B717EF" w:rsidP="00B717EF">
            <w:pPr>
              <w:jc w:val="center"/>
              <w:rPr>
                <w:rFonts w:ascii="Times New Roman" w:hAnsi="Times New Roman" w:cs="Times New Roman"/>
                <w:sz w:val="18"/>
                <w:szCs w:val="18"/>
                <w:rPrChange w:id="91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18" w:author="Maino Vieytes, Christian (NIH/NIA/IRP) [F]" w:date="2023-11-20T10:14:00Z">
                  <w:rPr>
                    <w:rFonts w:ascii="Times New Roman" w:hAnsi="Times New Roman" w:cs="Times New Roman"/>
                    <w:sz w:val="20"/>
                    <w:szCs w:val="20"/>
                  </w:rPr>
                </w:rPrChange>
              </w:rPr>
              <w:t>268 (13.8)</w:t>
            </w:r>
          </w:p>
        </w:tc>
        <w:tc>
          <w:tcPr>
            <w:tcW w:w="1899" w:type="dxa"/>
            <w:tcBorders>
              <w:bottom w:val="nil"/>
            </w:tcBorders>
            <w:noWrap/>
            <w:hideMark/>
            <w:tcPrChange w:id="919" w:author="Maino Vieytes, Christian (NIH/NIA/IRP) [F]" w:date="2023-12-01T09:55:00Z">
              <w:tcPr>
                <w:tcW w:w="1899" w:type="dxa"/>
                <w:tcBorders>
                  <w:bottom w:val="nil"/>
                </w:tcBorders>
                <w:noWrap/>
                <w:vAlign w:val="center"/>
                <w:hideMark/>
              </w:tcPr>
            </w:tcPrChange>
          </w:tcPr>
          <w:p w14:paraId="0D5981BF" w14:textId="77777777" w:rsidR="00B717EF" w:rsidRPr="00B26EF2" w:rsidRDefault="00B717EF" w:rsidP="00B717EF">
            <w:pPr>
              <w:jc w:val="center"/>
              <w:rPr>
                <w:rFonts w:ascii="Times New Roman" w:hAnsi="Times New Roman" w:cs="Times New Roman"/>
                <w:sz w:val="18"/>
                <w:szCs w:val="18"/>
                <w:rPrChange w:id="92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21" w:author="Maino Vieytes, Christian (NIH/NIA/IRP) [F]" w:date="2023-11-20T10:14:00Z">
                  <w:rPr>
                    <w:rFonts w:ascii="Times New Roman" w:hAnsi="Times New Roman" w:cs="Times New Roman"/>
                    <w:sz w:val="20"/>
                    <w:szCs w:val="20"/>
                  </w:rPr>
                </w:rPrChange>
              </w:rPr>
              <w:t>23 (4.6)</w:t>
            </w:r>
          </w:p>
        </w:tc>
        <w:tc>
          <w:tcPr>
            <w:tcW w:w="1871" w:type="dxa"/>
            <w:tcBorders>
              <w:bottom w:val="nil"/>
            </w:tcBorders>
            <w:noWrap/>
            <w:hideMark/>
            <w:tcPrChange w:id="922" w:author="Maino Vieytes, Christian (NIH/NIA/IRP) [F]" w:date="2023-12-01T09:55:00Z">
              <w:tcPr>
                <w:tcW w:w="1871" w:type="dxa"/>
                <w:tcBorders>
                  <w:bottom w:val="nil"/>
                </w:tcBorders>
                <w:noWrap/>
                <w:vAlign w:val="center"/>
                <w:hideMark/>
              </w:tcPr>
            </w:tcPrChange>
          </w:tcPr>
          <w:p w14:paraId="3DD334F5" w14:textId="77777777" w:rsidR="00B717EF" w:rsidRPr="00B26EF2" w:rsidRDefault="00B717EF" w:rsidP="00B717EF">
            <w:pPr>
              <w:jc w:val="center"/>
              <w:rPr>
                <w:rFonts w:ascii="Times New Roman" w:hAnsi="Times New Roman" w:cs="Times New Roman"/>
                <w:sz w:val="18"/>
                <w:szCs w:val="18"/>
                <w:rPrChange w:id="92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24" w:author="Maino Vieytes, Christian (NIH/NIA/IRP) [F]" w:date="2023-11-20T10:14:00Z">
                  <w:rPr>
                    <w:rFonts w:ascii="Times New Roman" w:hAnsi="Times New Roman" w:cs="Times New Roman"/>
                    <w:sz w:val="20"/>
                    <w:szCs w:val="20"/>
                  </w:rPr>
                </w:rPrChange>
              </w:rPr>
              <w:t>245 (14.9)</w:t>
            </w:r>
          </w:p>
        </w:tc>
        <w:tc>
          <w:tcPr>
            <w:tcW w:w="1401" w:type="dxa"/>
            <w:tcBorders>
              <w:bottom w:val="nil"/>
            </w:tcBorders>
            <w:noWrap/>
            <w:hideMark/>
            <w:tcPrChange w:id="925" w:author="Maino Vieytes, Christian (NIH/NIA/IRP) [F]" w:date="2023-12-01T09:55:00Z">
              <w:tcPr>
                <w:tcW w:w="1399" w:type="dxa"/>
                <w:tcBorders>
                  <w:bottom w:val="nil"/>
                </w:tcBorders>
                <w:noWrap/>
                <w:vAlign w:val="center"/>
                <w:hideMark/>
              </w:tcPr>
            </w:tcPrChange>
          </w:tcPr>
          <w:p w14:paraId="6AA37A29" w14:textId="77777777" w:rsidR="00B717EF" w:rsidRPr="00B26EF2" w:rsidRDefault="00B717EF" w:rsidP="00B717EF">
            <w:pPr>
              <w:ind w:firstLine="720"/>
              <w:jc w:val="center"/>
              <w:rPr>
                <w:rFonts w:ascii="Times New Roman" w:hAnsi="Times New Roman" w:cs="Times New Roman"/>
                <w:sz w:val="18"/>
                <w:szCs w:val="18"/>
                <w:rPrChange w:id="926" w:author="Maino Vieytes, Christian (NIH/NIA/IRP) [F]" w:date="2023-11-20T10:14:00Z">
                  <w:rPr>
                    <w:rFonts w:ascii="Times New Roman" w:hAnsi="Times New Roman" w:cs="Times New Roman"/>
                    <w:sz w:val="20"/>
                    <w:szCs w:val="20"/>
                  </w:rPr>
                </w:rPrChange>
              </w:rPr>
            </w:pPr>
          </w:p>
        </w:tc>
      </w:tr>
      <w:tr w:rsidR="00B717EF" w:rsidRPr="00B26EF2" w14:paraId="5FC060AA" w14:textId="77777777" w:rsidTr="00C51820">
        <w:trPr>
          <w:gridAfter w:val="1"/>
          <w:wAfter w:w="18" w:type="dxa"/>
          <w:trHeight w:val="259"/>
          <w:trPrChange w:id="927" w:author="Maino Vieytes, Christian (NIH/NIA/IRP) [F]" w:date="2023-12-01T09:55:00Z">
            <w:trPr>
              <w:trHeight w:val="320"/>
            </w:trPr>
          </w:trPrChange>
        </w:trPr>
        <w:tc>
          <w:tcPr>
            <w:tcW w:w="3324" w:type="dxa"/>
            <w:tcBorders>
              <w:top w:val="nil"/>
              <w:bottom w:val="nil"/>
            </w:tcBorders>
            <w:noWrap/>
            <w:hideMark/>
            <w:tcPrChange w:id="928" w:author="Maino Vieytes, Christian (NIH/NIA/IRP) [F]" w:date="2023-12-01T09:55:00Z">
              <w:tcPr>
                <w:tcW w:w="2616" w:type="dxa"/>
                <w:tcBorders>
                  <w:top w:val="nil"/>
                  <w:bottom w:val="nil"/>
                </w:tcBorders>
                <w:noWrap/>
                <w:vAlign w:val="center"/>
                <w:hideMark/>
              </w:tcPr>
            </w:tcPrChange>
          </w:tcPr>
          <w:p w14:paraId="381E20B5" w14:textId="77777777" w:rsidR="00B717EF" w:rsidRPr="00B26EF2" w:rsidRDefault="00B717EF" w:rsidP="00B717EF">
            <w:pPr>
              <w:ind w:firstLine="720"/>
              <w:rPr>
                <w:rFonts w:ascii="Times New Roman" w:hAnsi="Times New Roman" w:cs="Times New Roman"/>
                <w:sz w:val="18"/>
                <w:szCs w:val="18"/>
                <w:rPrChange w:id="92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30" w:author="Maino Vieytes, Christian (NIH/NIA/IRP) [F]" w:date="2023-11-20T10:14:00Z">
                  <w:rPr>
                    <w:rFonts w:ascii="Times New Roman" w:hAnsi="Times New Roman" w:cs="Times New Roman"/>
                    <w:sz w:val="20"/>
                    <w:szCs w:val="20"/>
                  </w:rPr>
                </w:rPrChange>
              </w:rPr>
              <w:t>Moderate</w:t>
            </w:r>
          </w:p>
        </w:tc>
        <w:tc>
          <w:tcPr>
            <w:tcW w:w="2284" w:type="dxa"/>
            <w:tcBorders>
              <w:top w:val="nil"/>
              <w:bottom w:val="nil"/>
            </w:tcBorders>
            <w:noWrap/>
            <w:hideMark/>
            <w:tcPrChange w:id="931" w:author="Maino Vieytes, Christian (NIH/NIA/IRP) [F]" w:date="2023-12-01T09:55:00Z">
              <w:tcPr>
                <w:tcW w:w="2284" w:type="dxa"/>
                <w:tcBorders>
                  <w:top w:val="nil"/>
                  <w:bottom w:val="nil"/>
                </w:tcBorders>
                <w:noWrap/>
                <w:vAlign w:val="center"/>
                <w:hideMark/>
              </w:tcPr>
            </w:tcPrChange>
          </w:tcPr>
          <w:p w14:paraId="76D98236" w14:textId="77777777" w:rsidR="00B717EF" w:rsidRPr="00B26EF2" w:rsidRDefault="00B717EF" w:rsidP="00B717EF">
            <w:pPr>
              <w:jc w:val="center"/>
              <w:rPr>
                <w:rFonts w:ascii="Times New Roman" w:hAnsi="Times New Roman" w:cs="Times New Roman"/>
                <w:sz w:val="18"/>
                <w:szCs w:val="18"/>
                <w:rPrChange w:id="93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33" w:author="Maino Vieytes, Christian (NIH/NIA/IRP) [F]" w:date="2023-11-20T10:14:00Z">
                  <w:rPr>
                    <w:rFonts w:ascii="Times New Roman" w:hAnsi="Times New Roman" w:cs="Times New Roman"/>
                    <w:sz w:val="20"/>
                    <w:szCs w:val="20"/>
                  </w:rPr>
                </w:rPrChange>
              </w:rPr>
              <w:t>381 (15.9)</w:t>
            </w:r>
          </w:p>
        </w:tc>
        <w:tc>
          <w:tcPr>
            <w:tcW w:w="1899" w:type="dxa"/>
            <w:tcBorders>
              <w:top w:val="nil"/>
              <w:bottom w:val="nil"/>
            </w:tcBorders>
            <w:noWrap/>
            <w:hideMark/>
            <w:tcPrChange w:id="934" w:author="Maino Vieytes, Christian (NIH/NIA/IRP) [F]" w:date="2023-12-01T09:55:00Z">
              <w:tcPr>
                <w:tcW w:w="1899" w:type="dxa"/>
                <w:tcBorders>
                  <w:top w:val="nil"/>
                  <w:bottom w:val="nil"/>
                </w:tcBorders>
                <w:noWrap/>
                <w:vAlign w:val="center"/>
                <w:hideMark/>
              </w:tcPr>
            </w:tcPrChange>
          </w:tcPr>
          <w:p w14:paraId="1165563E" w14:textId="77777777" w:rsidR="00B717EF" w:rsidRPr="00B26EF2" w:rsidRDefault="00B717EF" w:rsidP="00B717EF">
            <w:pPr>
              <w:jc w:val="center"/>
              <w:rPr>
                <w:rFonts w:ascii="Times New Roman" w:hAnsi="Times New Roman" w:cs="Times New Roman"/>
                <w:sz w:val="18"/>
                <w:szCs w:val="18"/>
                <w:rPrChange w:id="93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36" w:author="Maino Vieytes, Christian (NIH/NIA/IRP) [F]" w:date="2023-11-20T10:14:00Z">
                  <w:rPr>
                    <w:rFonts w:ascii="Times New Roman" w:hAnsi="Times New Roman" w:cs="Times New Roman"/>
                    <w:sz w:val="20"/>
                    <w:szCs w:val="20"/>
                  </w:rPr>
                </w:rPrChange>
              </w:rPr>
              <w:t>32 (16.1)</w:t>
            </w:r>
          </w:p>
        </w:tc>
        <w:tc>
          <w:tcPr>
            <w:tcW w:w="1871" w:type="dxa"/>
            <w:tcBorders>
              <w:top w:val="nil"/>
              <w:bottom w:val="nil"/>
            </w:tcBorders>
            <w:noWrap/>
            <w:hideMark/>
            <w:tcPrChange w:id="937" w:author="Maino Vieytes, Christian (NIH/NIA/IRP) [F]" w:date="2023-12-01T09:55:00Z">
              <w:tcPr>
                <w:tcW w:w="1871" w:type="dxa"/>
                <w:tcBorders>
                  <w:top w:val="nil"/>
                  <w:bottom w:val="nil"/>
                </w:tcBorders>
                <w:noWrap/>
                <w:vAlign w:val="center"/>
                <w:hideMark/>
              </w:tcPr>
            </w:tcPrChange>
          </w:tcPr>
          <w:p w14:paraId="77AA4F54" w14:textId="77777777" w:rsidR="00B717EF" w:rsidRPr="00B26EF2" w:rsidRDefault="00B717EF" w:rsidP="00B717EF">
            <w:pPr>
              <w:jc w:val="center"/>
              <w:rPr>
                <w:rFonts w:ascii="Times New Roman" w:hAnsi="Times New Roman" w:cs="Times New Roman"/>
                <w:sz w:val="18"/>
                <w:szCs w:val="18"/>
                <w:rPrChange w:id="93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39" w:author="Maino Vieytes, Christian (NIH/NIA/IRP) [F]" w:date="2023-11-20T10:14:00Z">
                  <w:rPr>
                    <w:rFonts w:ascii="Times New Roman" w:hAnsi="Times New Roman" w:cs="Times New Roman"/>
                    <w:sz w:val="20"/>
                    <w:szCs w:val="20"/>
                  </w:rPr>
                </w:rPrChange>
              </w:rPr>
              <w:t>349 (15.9)</w:t>
            </w:r>
          </w:p>
        </w:tc>
        <w:tc>
          <w:tcPr>
            <w:tcW w:w="1401" w:type="dxa"/>
            <w:tcBorders>
              <w:top w:val="nil"/>
              <w:bottom w:val="nil"/>
            </w:tcBorders>
            <w:noWrap/>
            <w:hideMark/>
            <w:tcPrChange w:id="940" w:author="Maino Vieytes, Christian (NIH/NIA/IRP) [F]" w:date="2023-12-01T09:55:00Z">
              <w:tcPr>
                <w:tcW w:w="1399" w:type="dxa"/>
                <w:tcBorders>
                  <w:top w:val="nil"/>
                  <w:bottom w:val="nil"/>
                </w:tcBorders>
                <w:noWrap/>
                <w:vAlign w:val="center"/>
                <w:hideMark/>
              </w:tcPr>
            </w:tcPrChange>
          </w:tcPr>
          <w:p w14:paraId="5BB23C4E" w14:textId="77777777" w:rsidR="00B717EF" w:rsidRPr="00B26EF2" w:rsidRDefault="00B717EF" w:rsidP="00B717EF">
            <w:pPr>
              <w:ind w:firstLine="720"/>
              <w:jc w:val="center"/>
              <w:rPr>
                <w:rFonts w:ascii="Times New Roman" w:hAnsi="Times New Roman" w:cs="Times New Roman"/>
                <w:sz w:val="18"/>
                <w:szCs w:val="18"/>
                <w:rPrChange w:id="941" w:author="Maino Vieytes, Christian (NIH/NIA/IRP) [F]" w:date="2023-11-20T10:14:00Z">
                  <w:rPr>
                    <w:rFonts w:ascii="Times New Roman" w:hAnsi="Times New Roman" w:cs="Times New Roman"/>
                    <w:sz w:val="20"/>
                    <w:szCs w:val="20"/>
                  </w:rPr>
                </w:rPrChange>
              </w:rPr>
            </w:pPr>
          </w:p>
        </w:tc>
      </w:tr>
      <w:tr w:rsidR="00B717EF" w:rsidRPr="00B26EF2" w14:paraId="2DECD25C" w14:textId="77777777" w:rsidTr="00C51820">
        <w:trPr>
          <w:gridAfter w:val="1"/>
          <w:wAfter w:w="18" w:type="dxa"/>
          <w:trHeight w:val="259"/>
          <w:trPrChange w:id="942" w:author="Maino Vieytes, Christian (NIH/NIA/IRP) [F]" w:date="2023-12-01T09:55:00Z">
            <w:trPr>
              <w:trHeight w:val="320"/>
            </w:trPr>
          </w:trPrChange>
        </w:trPr>
        <w:tc>
          <w:tcPr>
            <w:tcW w:w="3324" w:type="dxa"/>
            <w:tcBorders>
              <w:top w:val="nil"/>
            </w:tcBorders>
            <w:noWrap/>
            <w:hideMark/>
            <w:tcPrChange w:id="943" w:author="Maino Vieytes, Christian (NIH/NIA/IRP) [F]" w:date="2023-12-01T09:55:00Z">
              <w:tcPr>
                <w:tcW w:w="2616" w:type="dxa"/>
                <w:tcBorders>
                  <w:top w:val="nil"/>
                </w:tcBorders>
                <w:noWrap/>
                <w:vAlign w:val="center"/>
                <w:hideMark/>
              </w:tcPr>
            </w:tcPrChange>
          </w:tcPr>
          <w:p w14:paraId="72493BE9" w14:textId="77777777" w:rsidR="00B717EF" w:rsidRPr="00B26EF2" w:rsidRDefault="00B717EF" w:rsidP="00B717EF">
            <w:pPr>
              <w:ind w:firstLine="720"/>
              <w:rPr>
                <w:rFonts w:ascii="Times New Roman" w:hAnsi="Times New Roman" w:cs="Times New Roman"/>
                <w:sz w:val="18"/>
                <w:szCs w:val="18"/>
                <w:rPrChange w:id="94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45" w:author="Maino Vieytes, Christian (NIH/NIA/IRP) [F]" w:date="2023-11-20T10:14:00Z">
                  <w:rPr>
                    <w:rFonts w:ascii="Times New Roman" w:hAnsi="Times New Roman" w:cs="Times New Roman"/>
                    <w:sz w:val="20"/>
                    <w:szCs w:val="20"/>
                  </w:rPr>
                </w:rPrChange>
              </w:rPr>
              <w:t>None</w:t>
            </w:r>
          </w:p>
        </w:tc>
        <w:tc>
          <w:tcPr>
            <w:tcW w:w="2284" w:type="dxa"/>
            <w:tcBorders>
              <w:top w:val="nil"/>
            </w:tcBorders>
            <w:noWrap/>
            <w:hideMark/>
            <w:tcPrChange w:id="946" w:author="Maino Vieytes, Christian (NIH/NIA/IRP) [F]" w:date="2023-12-01T09:55:00Z">
              <w:tcPr>
                <w:tcW w:w="2284" w:type="dxa"/>
                <w:tcBorders>
                  <w:top w:val="nil"/>
                </w:tcBorders>
                <w:noWrap/>
                <w:vAlign w:val="center"/>
                <w:hideMark/>
              </w:tcPr>
            </w:tcPrChange>
          </w:tcPr>
          <w:p w14:paraId="7E8C57E5" w14:textId="77777777" w:rsidR="00B717EF" w:rsidRPr="00B26EF2" w:rsidRDefault="00B717EF" w:rsidP="00B717EF">
            <w:pPr>
              <w:jc w:val="center"/>
              <w:rPr>
                <w:rFonts w:ascii="Times New Roman" w:hAnsi="Times New Roman" w:cs="Times New Roman"/>
                <w:sz w:val="18"/>
                <w:szCs w:val="18"/>
                <w:rPrChange w:id="94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48" w:author="Maino Vieytes, Christian (NIH/NIA/IRP) [F]" w:date="2023-11-20T10:14:00Z">
                  <w:rPr>
                    <w:rFonts w:ascii="Times New Roman" w:hAnsi="Times New Roman" w:cs="Times New Roman"/>
                    <w:sz w:val="20"/>
                    <w:szCs w:val="20"/>
                  </w:rPr>
                </w:rPrChange>
              </w:rPr>
              <w:t>1844 (70.3)</w:t>
            </w:r>
          </w:p>
        </w:tc>
        <w:tc>
          <w:tcPr>
            <w:tcW w:w="1899" w:type="dxa"/>
            <w:tcBorders>
              <w:top w:val="nil"/>
            </w:tcBorders>
            <w:noWrap/>
            <w:hideMark/>
            <w:tcPrChange w:id="949" w:author="Maino Vieytes, Christian (NIH/NIA/IRP) [F]" w:date="2023-12-01T09:55:00Z">
              <w:tcPr>
                <w:tcW w:w="1899" w:type="dxa"/>
                <w:tcBorders>
                  <w:top w:val="nil"/>
                </w:tcBorders>
                <w:noWrap/>
                <w:vAlign w:val="center"/>
                <w:hideMark/>
              </w:tcPr>
            </w:tcPrChange>
          </w:tcPr>
          <w:p w14:paraId="6914EEF0" w14:textId="77777777" w:rsidR="00B717EF" w:rsidRPr="00B26EF2" w:rsidRDefault="00B717EF" w:rsidP="00B717EF">
            <w:pPr>
              <w:jc w:val="center"/>
              <w:rPr>
                <w:rFonts w:ascii="Times New Roman" w:hAnsi="Times New Roman" w:cs="Times New Roman"/>
                <w:sz w:val="18"/>
                <w:szCs w:val="18"/>
                <w:rPrChange w:id="95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51" w:author="Maino Vieytes, Christian (NIH/NIA/IRP) [F]" w:date="2023-11-20T10:14:00Z">
                  <w:rPr>
                    <w:rFonts w:ascii="Times New Roman" w:hAnsi="Times New Roman" w:cs="Times New Roman"/>
                    <w:sz w:val="20"/>
                    <w:szCs w:val="20"/>
                  </w:rPr>
                </w:rPrChange>
              </w:rPr>
              <w:t>262 (79.3)</w:t>
            </w:r>
          </w:p>
        </w:tc>
        <w:tc>
          <w:tcPr>
            <w:tcW w:w="1871" w:type="dxa"/>
            <w:tcBorders>
              <w:top w:val="nil"/>
            </w:tcBorders>
            <w:noWrap/>
            <w:hideMark/>
            <w:tcPrChange w:id="952" w:author="Maino Vieytes, Christian (NIH/NIA/IRP) [F]" w:date="2023-12-01T09:55:00Z">
              <w:tcPr>
                <w:tcW w:w="1871" w:type="dxa"/>
                <w:tcBorders>
                  <w:top w:val="nil"/>
                </w:tcBorders>
                <w:noWrap/>
                <w:vAlign w:val="center"/>
                <w:hideMark/>
              </w:tcPr>
            </w:tcPrChange>
          </w:tcPr>
          <w:p w14:paraId="631F6C0A" w14:textId="77777777" w:rsidR="00B717EF" w:rsidRPr="00B26EF2" w:rsidRDefault="00B717EF" w:rsidP="00B717EF">
            <w:pPr>
              <w:jc w:val="center"/>
              <w:rPr>
                <w:rFonts w:ascii="Times New Roman" w:hAnsi="Times New Roman" w:cs="Times New Roman"/>
                <w:sz w:val="18"/>
                <w:szCs w:val="18"/>
                <w:rPrChange w:id="95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54" w:author="Maino Vieytes, Christian (NIH/NIA/IRP) [F]" w:date="2023-11-20T10:14:00Z">
                  <w:rPr>
                    <w:rFonts w:ascii="Times New Roman" w:hAnsi="Times New Roman" w:cs="Times New Roman"/>
                    <w:sz w:val="20"/>
                    <w:szCs w:val="20"/>
                  </w:rPr>
                </w:rPrChange>
              </w:rPr>
              <w:t>1582 (69.3)</w:t>
            </w:r>
          </w:p>
        </w:tc>
        <w:tc>
          <w:tcPr>
            <w:tcW w:w="1401" w:type="dxa"/>
            <w:tcBorders>
              <w:top w:val="nil"/>
            </w:tcBorders>
            <w:noWrap/>
            <w:hideMark/>
            <w:tcPrChange w:id="955" w:author="Maino Vieytes, Christian (NIH/NIA/IRP) [F]" w:date="2023-12-01T09:55:00Z">
              <w:tcPr>
                <w:tcW w:w="1399" w:type="dxa"/>
                <w:tcBorders>
                  <w:top w:val="nil"/>
                </w:tcBorders>
                <w:noWrap/>
                <w:vAlign w:val="center"/>
                <w:hideMark/>
              </w:tcPr>
            </w:tcPrChange>
          </w:tcPr>
          <w:p w14:paraId="4780A954" w14:textId="77777777" w:rsidR="00B717EF" w:rsidRPr="00B26EF2" w:rsidRDefault="00B717EF" w:rsidP="00B717EF">
            <w:pPr>
              <w:ind w:firstLine="720"/>
              <w:jc w:val="center"/>
              <w:rPr>
                <w:rFonts w:ascii="Times New Roman" w:hAnsi="Times New Roman" w:cs="Times New Roman"/>
                <w:sz w:val="18"/>
                <w:szCs w:val="18"/>
                <w:rPrChange w:id="956" w:author="Maino Vieytes, Christian (NIH/NIA/IRP) [F]" w:date="2023-11-20T10:14:00Z">
                  <w:rPr>
                    <w:rFonts w:ascii="Times New Roman" w:hAnsi="Times New Roman" w:cs="Times New Roman"/>
                    <w:sz w:val="20"/>
                    <w:szCs w:val="20"/>
                  </w:rPr>
                </w:rPrChange>
              </w:rPr>
            </w:pPr>
          </w:p>
        </w:tc>
      </w:tr>
      <w:tr w:rsidR="00B717EF" w:rsidRPr="00B26EF2" w14:paraId="27E9820D" w14:textId="77777777" w:rsidTr="00C51820">
        <w:trPr>
          <w:gridAfter w:val="1"/>
          <w:wAfter w:w="18" w:type="dxa"/>
          <w:trHeight w:val="259"/>
          <w:trPrChange w:id="957" w:author="Maino Vieytes, Christian (NIH/NIA/IRP) [F]" w:date="2023-12-01T09:55:00Z">
            <w:trPr>
              <w:trHeight w:val="320"/>
            </w:trPr>
          </w:trPrChange>
        </w:trPr>
        <w:tc>
          <w:tcPr>
            <w:tcW w:w="3324" w:type="dxa"/>
            <w:tcBorders>
              <w:bottom w:val="single" w:sz="4" w:space="0" w:color="auto"/>
            </w:tcBorders>
            <w:noWrap/>
            <w:hideMark/>
            <w:tcPrChange w:id="958" w:author="Maino Vieytes, Christian (NIH/NIA/IRP) [F]" w:date="2023-12-01T09:55:00Z">
              <w:tcPr>
                <w:tcW w:w="2616" w:type="dxa"/>
                <w:tcBorders>
                  <w:bottom w:val="single" w:sz="4" w:space="0" w:color="auto"/>
                </w:tcBorders>
                <w:noWrap/>
                <w:vAlign w:val="center"/>
                <w:hideMark/>
              </w:tcPr>
            </w:tcPrChange>
          </w:tcPr>
          <w:p w14:paraId="714EDAE7" w14:textId="77777777" w:rsidR="00B717EF" w:rsidRPr="00B26EF2" w:rsidRDefault="00B717EF" w:rsidP="00B717EF">
            <w:pPr>
              <w:rPr>
                <w:rFonts w:ascii="Times New Roman" w:hAnsi="Times New Roman" w:cs="Times New Roman"/>
                <w:sz w:val="18"/>
                <w:szCs w:val="18"/>
                <w:rPrChange w:id="95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60" w:author="Maino Vieytes, Christian (NIH/NIA/IRP) [F]" w:date="2023-11-20T10:14:00Z">
                  <w:rPr>
                    <w:rFonts w:ascii="Times New Roman" w:hAnsi="Times New Roman" w:cs="Times New Roman"/>
                    <w:sz w:val="20"/>
                    <w:szCs w:val="20"/>
                  </w:rPr>
                </w:rPrChange>
              </w:rPr>
              <w:t>Cause of Death</w:t>
            </w:r>
          </w:p>
        </w:tc>
        <w:tc>
          <w:tcPr>
            <w:tcW w:w="2284" w:type="dxa"/>
            <w:tcBorders>
              <w:bottom w:val="single" w:sz="4" w:space="0" w:color="auto"/>
            </w:tcBorders>
            <w:noWrap/>
            <w:hideMark/>
            <w:tcPrChange w:id="961" w:author="Maino Vieytes, Christian (NIH/NIA/IRP) [F]" w:date="2023-12-01T09:55:00Z">
              <w:tcPr>
                <w:tcW w:w="2284" w:type="dxa"/>
                <w:tcBorders>
                  <w:bottom w:val="single" w:sz="4" w:space="0" w:color="auto"/>
                </w:tcBorders>
                <w:noWrap/>
                <w:vAlign w:val="center"/>
                <w:hideMark/>
              </w:tcPr>
            </w:tcPrChange>
          </w:tcPr>
          <w:p w14:paraId="7930B4B2" w14:textId="77777777" w:rsidR="00B717EF" w:rsidRPr="00B26EF2" w:rsidRDefault="00B717EF" w:rsidP="00B717EF">
            <w:pPr>
              <w:ind w:firstLine="720"/>
              <w:jc w:val="center"/>
              <w:rPr>
                <w:rFonts w:ascii="Times New Roman" w:hAnsi="Times New Roman" w:cs="Times New Roman"/>
                <w:sz w:val="18"/>
                <w:szCs w:val="18"/>
                <w:rPrChange w:id="962"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963" w:author="Maino Vieytes, Christian (NIH/NIA/IRP) [F]" w:date="2023-12-01T09:55:00Z">
              <w:tcPr>
                <w:tcW w:w="1899" w:type="dxa"/>
                <w:tcBorders>
                  <w:bottom w:val="single" w:sz="4" w:space="0" w:color="auto"/>
                </w:tcBorders>
                <w:noWrap/>
                <w:vAlign w:val="center"/>
                <w:hideMark/>
              </w:tcPr>
            </w:tcPrChange>
          </w:tcPr>
          <w:p w14:paraId="5C90F657" w14:textId="77777777" w:rsidR="00B717EF" w:rsidRPr="00B26EF2" w:rsidRDefault="00B717EF" w:rsidP="00B717EF">
            <w:pPr>
              <w:ind w:firstLine="720"/>
              <w:jc w:val="center"/>
              <w:rPr>
                <w:rFonts w:ascii="Times New Roman" w:hAnsi="Times New Roman" w:cs="Times New Roman"/>
                <w:sz w:val="18"/>
                <w:szCs w:val="18"/>
                <w:rPrChange w:id="964"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965" w:author="Maino Vieytes, Christian (NIH/NIA/IRP) [F]" w:date="2023-12-01T09:55:00Z">
              <w:tcPr>
                <w:tcW w:w="1871" w:type="dxa"/>
                <w:tcBorders>
                  <w:bottom w:val="single" w:sz="4" w:space="0" w:color="auto"/>
                </w:tcBorders>
                <w:noWrap/>
                <w:vAlign w:val="center"/>
                <w:hideMark/>
              </w:tcPr>
            </w:tcPrChange>
          </w:tcPr>
          <w:p w14:paraId="4047542D" w14:textId="77777777" w:rsidR="00B717EF" w:rsidRPr="00B26EF2" w:rsidRDefault="00B717EF" w:rsidP="00B717EF">
            <w:pPr>
              <w:ind w:firstLine="720"/>
              <w:jc w:val="center"/>
              <w:rPr>
                <w:rFonts w:ascii="Times New Roman" w:hAnsi="Times New Roman" w:cs="Times New Roman"/>
                <w:sz w:val="18"/>
                <w:szCs w:val="18"/>
                <w:rPrChange w:id="966" w:author="Maino Vieytes, Christian (NIH/NIA/IRP) [F]" w:date="2023-11-20T10:14:00Z">
                  <w:rPr>
                    <w:rFonts w:ascii="Times New Roman" w:hAnsi="Times New Roman" w:cs="Times New Roman"/>
                    <w:sz w:val="20"/>
                    <w:szCs w:val="20"/>
                  </w:rPr>
                </w:rPrChange>
              </w:rPr>
            </w:pPr>
          </w:p>
        </w:tc>
        <w:tc>
          <w:tcPr>
            <w:tcW w:w="1401" w:type="dxa"/>
            <w:tcBorders>
              <w:bottom w:val="single" w:sz="4" w:space="0" w:color="auto"/>
            </w:tcBorders>
            <w:noWrap/>
            <w:hideMark/>
            <w:tcPrChange w:id="967" w:author="Maino Vieytes, Christian (NIH/NIA/IRP) [F]" w:date="2023-12-01T09:55:00Z">
              <w:tcPr>
                <w:tcW w:w="1399" w:type="dxa"/>
                <w:tcBorders>
                  <w:bottom w:val="single" w:sz="4" w:space="0" w:color="auto"/>
                </w:tcBorders>
                <w:noWrap/>
                <w:vAlign w:val="center"/>
                <w:hideMark/>
              </w:tcPr>
            </w:tcPrChange>
          </w:tcPr>
          <w:p w14:paraId="0B7523C2" w14:textId="77777777" w:rsidR="00B717EF" w:rsidRPr="00B26EF2" w:rsidRDefault="00B717EF" w:rsidP="00B717EF">
            <w:pPr>
              <w:jc w:val="center"/>
              <w:rPr>
                <w:rFonts w:ascii="Times New Roman" w:hAnsi="Times New Roman" w:cs="Times New Roman"/>
                <w:sz w:val="18"/>
                <w:szCs w:val="18"/>
                <w:rPrChange w:id="96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69" w:author="Maino Vieytes, Christian (NIH/NIA/IRP) [F]" w:date="2023-11-20T10:14:00Z">
                  <w:rPr>
                    <w:rFonts w:ascii="Times New Roman" w:hAnsi="Times New Roman" w:cs="Times New Roman"/>
                    <w:sz w:val="20"/>
                    <w:szCs w:val="20"/>
                  </w:rPr>
                </w:rPrChange>
              </w:rPr>
              <w:t>0.42</w:t>
            </w:r>
          </w:p>
        </w:tc>
      </w:tr>
      <w:tr w:rsidR="00B717EF" w:rsidRPr="00B26EF2" w14:paraId="536D8693" w14:textId="77777777" w:rsidTr="00C51820">
        <w:trPr>
          <w:gridAfter w:val="1"/>
          <w:wAfter w:w="18" w:type="dxa"/>
          <w:trHeight w:val="259"/>
          <w:trPrChange w:id="970" w:author="Maino Vieytes, Christian (NIH/NIA/IRP) [F]" w:date="2023-12-01T09:55:00Z">
            <w:trPr>
              <w:trHeight w:val="320"/>
            </w:trPr>
          </w:trPrChange>
        </w:trPr>
        <w:tc>
          <w:tcPr>
            <w:tcW w:w="3324" w:type="dxa"/>
            <w:tcBorders>
              <w:bottom w:val="nil"/>
            </w:tcBorders>
            <w:noWrap/>
            <w:hideMark/>
            <w:tcPrChange w:id="971" w:author="Maino Vieytes, Christian (NIH/NIA/IRP) [F]" w:date="2023-12-01T09:55:00Z">
              <w:tcPr>
                <w:tcW w:w="2616" w:type="dxa"/>
                <w:tcBorders>
                  <w:bottom w:val="nil"/>
                </w:tcBorders>
                <w:noWrap/>
                <w:vAlign w:val="center"/>
                <w:hideMark/>
              </w:tcPr>
            </w:tcPrChange>
          </w:tcPr>
          <w:p w14:paraId="442EE585" w14:textId="77777777" w:rsidR="00B717EF" w:rsidRPr="00B26EF2" w:rsidRDefault="00B717EF" w:rsidP="00B717EF">
            <w:pPr>
              <w:ind w:firstLine="720"/>
              <w:rPr>
                <w:rFonts w:ascii="Times New Roman" w:hAnsi="Times New Roman" w:cs="Times New Roman"/>
                <w:sz w:val="18"/>
                <w:szCs w:val="18"/>
                <w:rPrChange w:id="97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73" w:author="Maino Vieytes, Christian (NIH/NIA/IRP) [F]" w:date="2023-11-20T10:14:00Z">
                  <w:rPr>
                    <w:rFonts w:ascii="Times New Roman" w:hAnsi="Times New Roman" w:cs="Times New Roman"/>
                    <w:sz w:val="20"/>
                    <w:szCs w:val="20"/>
                  </w:rPr>
                </w:rPrChange>
              </w:rPr>
              <w:t>Cancer</w:t>
            </w:r>
          </w:p>
        </w:tc>
        <w:tc>
          <w:tcPr>
            <w:tcW w:w="2284" w:type="dxa"/>
            <w:tcBorders>
              <w:bottom w:val="nil"/>
            </w:tcBorders>
            <w:noWrap/>
            <w:hideMark/>
            <w:tcPrChange w:id="974" w:author="Maino Vieytes, Christian (NIH/NIA/IRP) [F]" w:date="2023-12-01T09:55:00Z">
              <w:tcPr>
                <w:tcW w:w="2284" w:type="dxa"/>
                <w:tcBorders>
                  <w:bottom w:val="nil"/>
                </w:tcBorders>
                <w:noWrap/>
                <w:vAlign w:val="center"/>
                <w:hideMark/>
              </w:tcPr>
            </w:tcPrChange>
          </w:tcPr>
          <w:p w14:paraId="5627ED04" w14:textId="77777777" w:rsidR="00B717EF" w:rsidRPr="00B26EF2" w:rsidRDefault="00B717EF" w:rsidP="00B717EF">
            <w:pPr>
              <w:jc w:val="center"/>
              <w:rPr>
                <w:rFonts w:ascii="Times New Roman" w:hAnsi="Times New Roman" w:cs="Times New Roman"/>
                <w:sz w:val="18"/>
                <w:szCs w:val="18"/>
                <w:rPrChange w:id="9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76" w:author="Maino Vieytes, Christian (NIH/NIA/IRP) [F]" w:date="2023-11-20T10:14:00Z">
                  <w:rPr>
                    <w:rFonts w:ascii="Times New Roman" w:hAnsi="Times New Roman" w:cs="Times New Roman"/>
                    <w:sz w:val="20"/>
                    <w:szCs w:val="20"/>
                  </w:rPr>
                </w:rPrChange>
              </w:rPr>
              <w:t>343 (36.4)</w:t>
            </w:r>
          </w:p>
        </w:tc>
        <w:tc>
          <w:tcPr>
            <w:tcW w:w="1899" w:type="dxa"/>
            <w:tcBorders>
              <w:bottom w:val="nil"/>
            </w:tcBorders>
            <w:noWrap/>
            <w:hideMark/>
            <w:tcPrChange w:id="977" w:author="Maino Vieytes, Christian (NIH/NIA/IRP) [F]" w:date="2023-12-01T09:55:00Z">
              <w:tcPr>
                <w:tcW w:w="1899" w:type="dxa"/>
                <w:tcBorders>
                  <w:bottom w:val="nil"/>
                </w:tcBorders>
                <w:noWrap/>
                <w:vAlign w:val="center"/>
                <w:hideMark/>
              </w:tcPr>
            </w:tcPrChange>
          </w:tcPr>
          <w:p w14:paraId="54BC9A27" w14:textId="77777777" w:rsidR="00B717EF" w:rsidRPr="00B26EF2" w:rsidRDefault="00B717EF" w:rsidP="00B717EF">
            <w:pPr>
              <w:jc w:val="center"/>
              <w:rPr>
                <w:rFonts w:ascii="Times New Roman" w:hAnsi="Times New Roman" w:cs="Times New Roman"/>
                <w:sz w:val="18"/>
                <w:szCs w:val="18"/>
                <w:rPrChange w:id="97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79" w:author="Maino Vieytes, Christian (NIH/NIA/IRP) [F]" w:date="2023-11-20T10:14:00Z">
                  <w:rPr>
                    <w:rFonts w:ascii="Times New Roman" w:hAnsi="Times New Roman" w:cs="Times New Roman"/>
                    <w:sz w:val="20"/>
                    <w:szCs w:val="20"/>
                  </w:rPr>
                </w:rPrChange>
              </w:rPr>
              <w:t>30 (31.9)</w:t>
            </w:r>
          </w:p>
        </w:tc>
        <w:tc>
          <w:tcPr>
            <w:tcW w:w="1871" w:type="dxa"/>
            <w:tcBorders>
              <w:bottom w:val="nil"/>
            </w:tcBorders>
            <w:noWrap/>
            <w:hideMark/>
            <w:tcPrChange w:id="980" w:author="Maino Vieytes, Christian (NIH/NIA/IRP) [F]" w:date="2023-12-01T09:55:00Z">
              <w:tcPr>
                <w:tcW w:w="1871" w:type="dxa"/>
                <w:tcBorders>
                  <w:bottom w:val="nil"/>
                </w:tcBorders>
                <w:noWrap/>
                <w:vAlign w:val="center"/>
                <w:hideMark/>
              </w:tcPr>
            </w:tcPrChange>
          </w:tcPr>
          <w:p w14:paraId="6272B2FE" w14:textId="77777777" w:rsidR="00B717EF" w:rsidRPr="00B26EF2" w:rsidRDefault="00B717EF" w:rsidP="00B717EF">
            <w:pPr>
              <w:jc w:val="center"/>
              <w:rPr>
                <w:rFonts w:ascii="Times New Roman" w:hAnsi="Times New Roman" w:cs="Times New Roman"/>
                <w:sz w:val="18"/>
                <w:szCs w:val="18"/>
                <w:rPrChange w:id="98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82" w:author="Maino Vieytes, Christian (NIH/NIA/IRP) [F]" w:date="2023-11-20T10:14:00Z">
                  <w:rPr>
                    <w:rFonts w:ascii="Times New Roman" w:hAnsi="Times New Roman" w:cs="Times New Roman"/>
                    <w:sz w:val="20"/>
                    <w:szCs w:val="20"/>
                  </w:rPr>
                </w:rPrChange>
              </w:rPr>
              <w:t>313 (36.7)</w:t>
            </w:r>
          </w:p>
        </w:tc>
        <w:tc>
          <w:tcPr>
            <w:tcW w:w="1401" w:type="dxa"/>
            <w:tcBorders>
              <w:bottom w:val="nil"/>
            </w:tcBorders>
            <w:noWrap/>
            <w:hideMark/>
            <w:tcPrChange w:id="983" w:author="Maino Vieytes, Christian (NIH/NIA/IRP) [F]" w:date="2023-12-01T09:55:00Z">
              <w:tcPr>
                <w:tcW w:w="1399" w:type="dxa"/>
                <w:tcBorders>
                  <w:bottom w:val="nil"/>
                </w:tcBorders>
                <w:noWrap/>
                <w:vAlign w:val="center"/>
                <w:hideMark/>
              </w:tcPr>
            </w:tcPrChange>
          </w:tcPr>
          <w:p w14:paraId="65499888" w14:textId="77777777" w:rsidR="00B717EF" w:rsidRPr="00B26EF2" w:rsidRDefault="00B717EF" w:rsidP="00B717EF">
            <w:pPr>
              <w:ind w:firstLine="720"/>
              <w:jc w:val="center"/>
              <w:rPr>
                <w:rFonts w:ascii="Times New Roman" w:hAnsi="Times New Roman" w:cs="Times New Roman"/>
                <w:sz w:val="18"/>
                <w:szCs w:val="18"/>
                <w:rPrChange w:id="984" w:author="Maino Vieytes, Christian (NIH/NIA/IRP) [F]" w:date="2023-11-20T10:14:00Z">
                  <w:rPr>
                    <w:rFonts w:ascii="Times New Roman" w:hAnsi="Times New Roman" w:cs="Times New Roman"/>
                    <w:sz w:val="20"/>
                    <w:szCs w:val="20"/>
                  </w:rPr>
                </w:rPrChange>
              </w:rPr>
            </w:pPr>
          </w:p>
        </w:tc>
      </w:tr>
      <w:tr w:rsidR="00B717EF" w:rsidRPr="00B26EF2" w14:paraId="5DCB213F" w14:textId="77777777" w:rsidTr="00C51820">
        <w:trPr>
          <w:gridAfter w:val="1"/>
          <w:wAfter w:w="18" w:type="dxa"/>
          <w:trHeight w:val="259"/>
          <w:trPrChange w:id="985" w:author="Maino Vieytes, Christian (NIH/NIA/IRP) [F]" w:date="2023-12-01T09:55:00Z">
            <w:trPr>
              <w:trHeight w:val="320"/>
            </w:trPr>
          </w:trPrChange>
        </w:trPr>
        <w:tc>
          <w:tcPr>
            <w:tcW w:w="3324" w:type="dxa"/>
            <w:tcBorders>
              <w:top w:val="nil"/>
              <w:bottom w:val="nil"/>
            </w:tcBorders>
            <w:noWrap/>
            <w:hideMark/>
            <w:tcPrChange w:id="986" w:author="Maino Vieytes, Christian (NIH/NIA/IRP) [F]" w:date="2023-12-01T09:55:00Z">
              <w:tcPr>
                <w:tcW w:w="2616" w:type="dxa"/>
                <w:tcBorders>
                  <w:top w:val="nil"/>
                  <w:bottom w:val="nil"/>
                </w:tcBorders>
                <w:noWrap/>
                <w:vAlign w:val="center"/>
                <w:hideMark/>
              </w:tcPr>
            </w:tcPrChange>
          </w:tcPr>
          <w:p w14:paraId="2BD0A832" w14:textId="77777777" w:rsidR="00B717EF" w:rsidRPr="00B26EF2" w:rsidRDefault="00B717EF" w:rsidP="00B717EF">
            <w:pPr>
              <w:ind w:firstLine="720"/>
              <w:rPr>
                <w:rFonts w:ascii="Times New Roman" w:hAnsi="Times New Roman" w:cs="Times New Roman"/>
                <w:sz w:val="18"/>
                <w:szCs w:val="18"/>
                <w:rPrChange w:id="98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88" w:author="Maino Vieytes, Christian (NIH/NIA/IRP) [F]" w:date="2023-11-20T10:14:00Z">
                  <w:rPr>
                    <w:rFonts w:ascii="Times New Roman" w:hAnsi="Times New Roman" w:cs="Times New Roman"/>
                    <w:sz w:val="20"/>
                    <w:szCs w:val="20"/>
                  </w:rPr>
                </w:rPrChange>
              </w:rPr>
              <w:t>Cardiovascular Dis.</w:t>
            </w:r>
          </w:p>
        </w:tc>
        <w:tc>
          <w:tcPr>
            <w:tcW w:w="2284" w:type="dxa"/>
            <w:tcBorders>
              <w:top w:val="nil"/>
              <w:bottom w:val="nil"/>
            </w:tcBorders>
            <w:noWrap/>
            <w:hideMark/>
            <w:tcPrChange w:id="989" w:author="Maino Vieytes, Christian (NIH/NIA/IRP) [F]" w:date="2023-12-01T09:55:00Z">
              <w:tcPr>
                <w:tcW w:w="2284" w:type="dxa"/>
                <w:tcBorders>
                  <w:top w:val="nil"/>
                  <w:bottom w:val="nil"/>
                </w:tcBorders>
                <w:noWrap/>
                <w:vAlign w:val="center"/>
                <w:hideMark/>
              </w:tcPr>
            </w:tcPrChange>
          </w:tcPr>
          <w:p w14:paraId="7ED14420" w14:textId="77777777" w:rsidR="00B717EF" w:rsidRPr="00B26EF2" w:rsidRDefault="00B717EF" w:rsidP="00B717EF">
            <w:pPr>
              <w:jc w:val="center"/>
              <w:rPr>
                <w:rFonts w:ascii="Times New Roman" w:hAnsi="Times New Roman" w:cs="Times New Roman"/>
                <w:sz w:val="18"/>
                <w:szCs w:val="18"/>
                <w:rPrChange w:id="99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91" w:author="Maino Vieytes, Christian (NIH/NIA/IRP) [F]" w:date="2023-11-20T10:14:00Z">
                  <w:rPr>
                    <w:rFonts w:ascii="Times New Roman" w:hAnsi="Times New Roman" w:cs="Times New Roman"/>
                    <w:sz w:val="20"/>
                    <w:szCs w:val="20"/>
                  </w:rPr>
                </w:rPrChange>
              </w:rPr>
              <w:t>235 (25.6)</w:t>
            </w:r>
          </w:p>
        </w:tc>
        <w:tc>
          <w:tcPr>
            <w:tcW w:w="1899" w:type="dxa"/>
            <w:tcBorders>
              <w:top w:val="nil"/>
              <w:bottom w:val="nil"/>
            </w:tcBorders>
            <w:noWrap/>
            <w:hideMark/>
            <w:tcPrChange w:id="992" w:author="Maino Vieytes, Christian (NIH/NIA/IRP) [F]" w:date="2023-12-01T09:55:00Z">
              <w:tcPr>
                <w:tcW w:w="1899" w:type="dxa"/>
                <w:tcBorders>
                  <w:top w:val="nil"/>
                  <w:bottom w:val="nil"/>
                </w:tcBorders>
                <w:noWrap/>
                <w:vAlign w:val="center"/>
                <w:hideMark/>
              </w:tcPr>
            </w:tcPrChange>
          </w:tcPr>
          <w:p w14:paraId="3D2F8825" w14:textId="77777777" w:rsidR="00B717EF" w:rsidRPr="00B26EF2" w:rsidRDefault="00B717EF" w:rsidP="00B717EF">
            <w:pPr>
              <w:jc w:val="center"/>
              <w:rPr>
                <w:rFonts w:ascii="Times New Roman" w:hAnsi="Times New Roman" w:cs="Times New Roman"/>
                <w:sz w:val="18"/>
                <w:szCs w:val="18"/>
                <w:rPrChange w:id="99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94" w:author="Maino Vieytes, Christian (NIH/NIA/IRP) [F]" w:date="2023-11-20T10:14:00Z">
                  <w:rPr>
                    <w:rFonts w:ascii="Times New Roman" w:hAnsi="Times New Roman" w:cs="Times New Roman"/>
                    <w:sz w:val="20"/>
                    <w:szCs w:val="20"/>
                  </w:rPr>
                </w:rPrChange>
              </w:rPr>
              <w:t>11 (20.4)</w:t>
            </w:r>
          </w:p>
        </w:tc>
        <w:tc>
          <w:tcPr>
            <w:tcW w:w="1871" w:type="dxa"/>
            <w:tcBorders>
              <w:top w:val="nil"/>
              <w:bottom w:val="nil"/>
            </w:tcBorders>
            <w:noWrap/>
            <w:hideMark/>
            <w:tcPrChange w:id="995" w:author="Maino Vieytes, Christian (NIH/NIA/IRP) [F]" w:date="2023-12-01T09:55:00Z">
              <w:tcPr>
                <w:tcW w:w="1871" w:type="dxa"/>
                <w:tcBorders>
                  <w:top w:val="nil"/>
                  <w:bottom w:val="nil"/>
                </w:tcBorders>
                <w:noWrap/>
                <w:vAlign w:val="center"/>
                <w:hideMark/>
              </w:tcPr>
            </w:tcPrChange>
          </w:tcPr>
          <w:p w14:paraId="6386CB55" w14:textId="77777777" w:rsidR="00B717EF" w:rsidRPr="00B26EF2" w:rsidRDefault="00B717EF" w:rsidP="00B717EF">
            <w:pPr>
              <w:jc w:val="center"/>
              <w:rPr>
                <w:rFonts w:ascii="Times New Roman" w:hAnsi="Times New Roman" w:cs="Times New Roman"/>
                <w:sz w:val="18"/>
                <w:szCs w:val="18"/>
                <w:rPrChange w:id="99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97" w:author="Maino Vieytes, Christian (NIH/NIA/IRP) [F]" w:date="2023-11-20T10:14:00Z">
                  <w:rPr>
                    <w:rFonts w:ascii="Times New Roman" w:hAnsi="Times New Roman" w:cs="Times New Roman"/>
                    <w:sz w:val="20"/>
                    <w:szCs w:val="20"/>
                  </w:rPr>
                </w:rPrChange>
              </w:rPr>
              <w:t>224 (25.9)</w:t>
            </w:r>
          </w:p>
        </w:tc>
        <w:tc>
          <w:tcPr>
            <w:tcW w:w="1401" w:type="dxa"/>
            <w:tcBorders>
              <w:top w:val="nil"/>
              <w:bottom w:val="nil"/>
            </w:tcBorders>
            <w:noWrap/>
            <w:hideMark/>
            <w:tcPrChange w:id="998" w:author="Maino Vieytes, Christian (NIH/NIA/IRP) [F]" w:date="2023-12-01T09:55:00Z">
              <w:tcPr>
                <w:tcW w:w="1399" w:type="dxa"/>
                <w:tcBorders>
                  <w:top w:val="nil"/>
                  <w:bottom w:val="nil"/>
                </w:tcBorders>
                <w:noWrap/>
                <w:vAlign w:val="center"/>
                <w:hideMark/>
              </w:tcPr>
            </w:tcPrChange>
          </w:tcPr>
          <w:p w14:paraId="45335831" w14:textId="77777777" w:rsidR="00B717EF" w:rsidRPr="00B26EF2" w:rsidRDefault="00B717EF" w:rsidP="00B717EF">
            <w:pPr>
              <w:ind w:firstLine="720"/>
              <w:jc w:val="center"/>
              <w:rPr>
                <w:rFonts w:ascii="Times New Roman" w:hAnsi="Times New Roman" w:cs="Times New Roman"/>
                <w:sz w:val="18"/>
                <w:szCs w:val="18"/>
                <w:rPrChange w:id="999" w:author="Maino Vieytes, Christian (NIH/NIA/IRP) [F]" w:date="2023-11-20T10:14:00Z">
                  <w:rPr>
                    <w:rFonts w:ascii="Times New Roman" w:hAnsi="Times New Roman" w:cs="Times New Roman"/>
                    <w:sz w:val="20"/>
                    <w:szCs w:val="20"/>
                  </w:rPr>
                </w:rPrChange>
              </w:rPr>
            </w:pPr>
          </w:p>
        </w:tc>
      </w:tr>
      <w:tr w:rsidR="00B717EF" w:rsidRPr="00B26EF2" w14:paraId="5FA227E8" w14:textId="77777777" w:rsidTr="00C51820">
        <w:trPr>
          <w:gridAfter w:val="1"/>
          <w:wAfter w:w="18" w:type="dxa"/>
          <w:trHeight w:val="259"/>
          <w:trPrChange w:id="1000" w:author="Maino Vieytes, Christian (NIH/NIA/IRP) [F]" w:date="2023-12-01T09:55:00Z">
            <w:trPr>
              <w:trHeight w:val="320"/>
            </w:trPr>
          </w:trPrChange>
        </w:trPr>
        <w:tc>
          <w:tcPr>
            <w:tcW w:w="3324" w:type="dxa"/>
            <w:tcBorders>
              <w:top w:val="nil"/>
              <w:bottom w:val="single" w:sz="4" w:space="0" w:color="auto"/>
            </w:tcBorders>
            <w:noWrap/>
            <w:hideMark/>
            <w:tcPrChange w:id="1001" w:author="Maino Vieytes, Christian (NIH/NIA/IRP) [F]" w:date="2023-12-01T09:55:00Z">
              <w:tcPr>
                <w:tcW w:w="2616" w:type="dxa"/>
                <w:tcBorders>
                  <w:top w:val="nil"/>
                  <w:bottom w:val="single" w:sz="4" w:space="0" w:color="auto"/>
                </w:tcBorders>
                <w:noWrap/>
                <w:vAlign w:val="center"/>
                <w:hideMark/>
              </w:tcPr>
            </w:tcPrChange>
          </w:tcPr>
          <w:p w14:paraId="54C758BC" w14:textId="77777777" w:rsidR="00B717EF" w:rsidRPr="00B26EF2" w:rsidRDefault="00B717EF" w:rsidP="00B717EF">
            <w:pPr>
              <w:ind w:firstLine="720"/>
              <w:rPr>
                <w:rFonts w:ascii="Times New Roman" w:hAnsi="Times New Roman" w:cs="Times New Roman"/>
                <w:sz w:val="18"/>
                <w:szCs w:val="18"/>
                <w:rPrChange w:id="100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1003" w:author="Maino Vieytes, Christian (NIH/NIA/IRP) [F]" w:date="2023-11-20T10:14:00Z">
                  <w:rPr>
                    <w:rFonts w:ascii="Times New Roman" w:hAnsi="Times New Roman" w:cs="Times New Roman"/>
                    <w:sz w:val="20"/>
                    <w:szCs w:val="20"/>
                  </w:rPr>
                </w:rPrChange>
              </w:rPr>
              <w:t>Other</w:t>
            </w:r>
          </w:p>
        </w:tc>
        <w:tc>
          <w:tcPr>
            <w:tcW w:w="2284" w:type="dxa"/>
            <w:tcBorders>
              <w:top w:val="nil"/>
              <w:bottom w:val="single" w:sz="4" w:space="0" w:color="auto"/>
            </w:tcBorders>
            <w:noWrap/>
            <w:hideMark/>
            <w:tcPrChange w:id="1004" w:author="Maino Vieytes, Christian (NIH/NIA/IRP) [F]" w:date="2023-12-01T09:55:00Z">
              <w:tcPr>
                <w:tcW w:w="2284" w:type="dxa"/>
                <w:tcBorders>
                  <w:top w:val="nil"/>
                  <w:bottom w:val="single" w:sz="4" w:space="0" w:color="auto"/>
                </w:tcBorders>
                <w:noWrap/>
                <w:vAlign w:val="center"/>
                <w:hideMark/>
              </w:tcPr>
            </w:tcPrChange>
          </w:tcPr>
          <w:p w14:paraId="7EA3FEE2" w14:textId="77777777" w:rsidR="00B717EF" w:rsidRPr="00B26EF2" w:rsidRDefault="00B717EF" w:rsidP="00B717EF">
            <w:pPr>
              <w:jc w:val="center"/>
              <w:rPr>
                <w:rFonts w:ascii="Times New Roman" w:hAnsi="Times New Roman" w:cs="Times New Roman"/>
                <w:sz w:val="18"/>
                <w:szCs w:val="18"/>
                <w:rPrChange w:id="100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1006" w:author="Maino Vieytes, Christian (NIH/NIA/IRP) [F]" w:date="2023-11-20T10:14:00Z">
                  <w:rPr>
                    <w:rFonts w:ascii="Times New Roman" w:hAnsi="Times New Roman" w:cs="Times New Roman"/>
                    <w:sz w:val="20"/>
                    <w:szCs w:val="20"/>
                  </w:rPr>
                </w:rPrChange>
              </w:rPr>
              <w:t>403 (38.0)</w:t>
            </w:r>
          </w:p>
        </w:tc>
        <w:tc>
          <w:tcPr>
            <w:tcW w:w="1899" w:type="dxa"/>
            <w:tcBorders>
              <w:top w:val="nil"/>
              <w:bottom w:val="single" w:sz="4" w:space="0" w:color="auto"/>
            </w:tcBorders>
            <w:noWrap/>
            <w:hideMark/>
            <w:tcPrChange w:id="1007" w:author="Maino Vieytes, Christian (NIH/NIA/IRP) [F]" w:date="2023-12-01T09:55:00Z">
              <w:tcPr>
                <w:tcW w:w="1899" w:type="dxa"/>
                <w:tcBorders>
                  <w:top w:val="nil"/>
                  <w:bottom w:val="single" w:sz="4" w:space="0" w:color="auto"/>
                </w:tcBorders>
                <w:noWrap/>
                <w:vAlign w:val="center"/>
                <w:hideMark/>
              </w:tcPr>
            </w:tcPrChange>
          </w:tcPr>
          <w:p w14:paraId="74761517" w14:textId="77777777" w:rsidR="00B717EF" w:rsidRPr="00B26EF2" w:rsidRDefault="00B717EF" w:rsidP="00B717EF">
            <w:pPr>
              <w:jc w:val="center"/>
              <w:rPr>
                <w:rFonts w:ascii="Times New Roman" w:hAnsi="Times New Roman" w:cs="Times New Roman"/>
                <w:sz w:val="18"/>
                <w:szCs w:val="18"/>
                <w:rPrChange w:id="100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1009" w:author="Maino Vieytes, Christian (NIH/NIA/IRP) [F]" w:date="2023-11-20T10:14:00Z">
                  <w:rPr>
                    <w:rFonts w:ascii="Times New Roman" w:hAnsi="Times New Roman" w:cs="Times New Roman"/>
                    <w:sz w:val="20"/>
                    <w:szCs w:val="20"/>
                  </w:rPr>
                </w:rPrChange>
              </w:rPr>
              <w:t>41 (47.7)</w:t>
            </w:r>
          </w:p>
        </w:tc>
        <w:tc>
          <w:tcPr>
            <w:tcW w:w="1871" w:type="dxa"/>
            <w:tcBorders>
              <w:top w:val="nil"/>
              <w:bottom w:val="single" w:sz="4" w:space="0" w:color="auto"/>
            </w:tcBorders>
            <w:noWrap/>
            <w:hideMark/>
            <w:tcPrChange w:id="1010" w:author="Maino Vieytes, Christian (NIH/NIA/IRP) [F]" w:date="2023-12-01T09:55:00Z">
              <w:tcPr>
                <w:tcW w:w="1871" w:type="dxa"/>
                <w:tcBorders>
                  <w:top w:val="nil"/>
                  <w:bottom w:val="single" w:sz="4" w:space="0" w:color="auto"/>
                </w:tcBorders>
                <w:noWrap/>
                <w:vAlign w:val="center"/>
                <w:hideMark/>
              </w:tcPr>
            </w:tcPrChange>
          </w:tcPr>
          <w:p w14:paraId="71141042" w14:textId="77777777" w:rsidR="00B717EF" w:rsidRPr="00B26EF2" w:rsidRDefault="00B717EF" w:rsidP="00B717EF">
            <w:pPr>
              <w:jc w:val="center"/>
              <w:rPr>
                <w:rFonts w:ascii="Times New Roman" w:hAnsi="Times New Roman" w:cs="Times New Roman"/>
                <w:sz w:val="18"/>
                <w:szCs w:val="18"/>
                <w:rPrChange w:id="101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1012" w:author="Maino Vieytes, Christian (NIH/NIA/IRP) [F]" w:date="2023-11-20T10:14:00Z">
                  <w:rPr>
                    <w:rFonts w:ascii="Times New Roman" w:hAnsi="Times New Roman" w:cs="Times New Roman"/>
                    <w:sz w:val="20"/>
                    <w:szCs w:val="20"/>
                  </w:rPr>
                </w:rPrChange>
              </w:rPr>
              <w:t>362 (37.4)</w:t>
            </w:r>
          </w:p>
        </w:tc>
        <w:tc>
          <w:tcPr>
            <w:tcW w:w="1401" w:type="dxa"/>
            <w:tcBorders>
              <w:top w:val="nil"/>
              <w:bottom w:val="single" w:sz="4" w:space="0" w:color="auto"/>
            </w:tcBorders>
            <w:noWrap/>
            <w:hideMark/>
            <w:tcPrChange w:id="1013" w:author="Maino Vieytes, Christian (NIH/NIA/IRP) [F]" w:date="2023-12-01T09:55:00Z">
              <w:tcPr>
                <w:tcW w:w="1399" w:type="dxa"/>
                <w:tcBorders>
                  <w:top w:val="nil"/>
                  <w:bottom w:val="single" w:sz="4" w:space="0" w:color="auto"/>
                </w:tcBorders>
                <w:noWrap/>
                <w:vAlign w:val="center"/>
                <w:hideMark/>
              </w:tcPr>
            </w:tcPrChange>
          </w:tcPr>
          <w:p w14:paraId="29C0AC63" w14:textId="77777777" w:rsidR="00B717EF" w:rsidRPr="00B26EF2" w:rsidRDefault="00B717EF" w:rsidP="00B717EF">
            <w:pPr>
              <w:ind w:firstLine="720"/>
              <w:jc w:val="center"/>
              <w:rPr>
                <w:rFonts w:ascii="Times New Roman" w:hAnsi="Times New Roman" w:cs="Times New Roman"/>
                <w:sz w:val="18"/>
                <w:szCs w:val="18"/>
                <w:rPrChange w:id="1014" w:author="Maino Vieytes, Christian (NIH/NIA/IRP) [F]" w:date="2023-11-20T10:14:00Z">
                  <w:rPr>
                    <w:rFonts w:ascii="Times New Roman" w:hAnsi="Times New Roman" w:cs="Times New Roman"/>
                    <w:sz w:val="20"/>
                    <w:szCs w:val="20"/>
                  </w:rPr>
                </w:rPrChange>
              </w:rPr>
            </w:pPr>
          </w:p>
        </w:tc>
      </w:tr>
      <w:tr w:rsidR="00B717EF" w:rsidRPr="00B26EF2" w14:paraId="4B7114A3" w14:textId="77777777" w:rsidTr="00C51820">
        <w:trPr>
          <w:trHeight w:val="259"/>
          <w:trPrChange w:id="1015" w:author="Maino Vieytes, Christian (NIH/NIA/IRP) [F]" w:date="2023-12-01T09:55:00Z">
            <w:trPr>
              <w:trHeight w:val="320"/>
            </w:trPr>
          </w:trPrChange>
        </w:trPr>
        <w:tc>
          <w:tcPr>
            <w:tcW w:w="10797" w:type="dxa"/>
            <w:gridSpan w:val="6"/>
            <w:tcBorders>
              <w:top w:val="single" w:sz="4" w:space="0" w:color="auto"/>
              <w:left w:val="nil"/>
              <w:bottom w:val="nil"/>
              <w:right w:val="nil"/>
            </w:tcBorders>
            <w:noWrap/>
            <w:tcPrChange w:id="1016" w:author="Maino Vieytes, Christian (NIH/NIA/IRP) [F]" w:date="2023-12-01T09:55:00Z">
              <w:tcPr>
                <w:tcW w:w="10069" w:type="dxa"/>
                <w:gridSpan w:val="5"/>
                <w:tcBorders>
                  <w:top w:val="single" w:sz="4" w:space="0" w:color="auto"/>
                  <w:left w:val="nil"/>
                  <w:bottom w:val="nil"/>
                  <w:right w:val="nil"/>
                </w:tcBorders>
                <w:noWrap/>
              </w:tcPr>
            </w:tcPrChange>
          </w:tcPr>
          <w:p w14:paraId="6AE1D63B" w14:textId="7D1A8748" w:rsidR="00B717EF" w:rsidRDefault="00B717EF" w:rsidP="00B717EF">
            <w:pPr>
              <w:rPr>
                <w:ins w:id="1017" w:author="Maino Vieytes, Christian (NIH/NIA/IRP) [F]" w:date="2023-12-01T11:31:00Z"/>
                <w:rFonts w:ascii="Times New Roman" w:eastAsia="Calibri" w:hAnsi="Times New Roman" w:cs="Times New Roman"/>
                <w:sz w:val="18"/>
                <w:szCs w:val="18"/>
              </w:rPr>
            </w:pPr>
            <w:r w:rsidRPr="00B26EF2">
              <w:rPr>
                <w:rFonts w:ascii="Times New Roman" w:eastAsia="Calibri" w:hAnsi="Times New Roman" w:cs="Times New Roman"/>
                <w:sz w:val="18"/>
                <w:szCs w:val="18"/>
                <w:rPrChange w:id="1018" w:author="Maino Vieytes, Christian (NIH/NIA/IRP) [F]" w:date="2023-11-20T10:14:00Z">
                  <w:rPr>
                    <w:rFonts w:ascii="Times New Roman" w:eastAsia="Calibri" w:hAnsi="Times New Roman" w:cs="Times New Roman"/>
                    <w:sz w:val="20"/>
                    <w:szCs w:val="20"/>
                  </w:rPr>
                </w:rPrChange>
              </w:rPr>
              <w:t>Percentages may not add to 100% given rounding</w:t>
            </w:r>
            <w:ins w:id="1019" w:author="Maino Vieytes, Christian (NIH/NIA/IRP) [F]" w:date="2023-12-01T11:31:00Z">
              <w:r w:rsidR="00590201">
                <w:rPr>
                  <w:rFonts w:ascii="Times New Roman" w:eastAsia="Calibri" w:hAnsi="Times New Roman" w:cs="Times New Roman"/>
                  <w:sz w:val="18"/>
                  <w:szCs w:val="18"/>
                </w:rPr>
                <w:t>.</w:t>
              </w:r>
            </w:ins>
            <w:del w:id="1020" w:author="Maino Vieytes, Christian (NIH/NIA/IRP) [F]" w:date="2023-12-01T11:30:00Z">
              <w:r w:rsidRPr="00B26EF2" w:rsidDel="00590201">
                <w:rPr>
                  <w:rFonts w:ascii="Times New Roman" w:eastAsia="Calibri" w:hAnsi="Times New Roman" w:cs="Times New Roman"/>
                  <w:sz w:val="18"/>
                  <w:szCs w:val="18"/>
                  <w:rPrChange w:id="1021" w:author="Maino Vieytes, Christian (NIH/NIA/IRP) [F]" w:date="2023-11-20T10:14:00Z">
                    <w:rPr>
                      <w:rFonts w:ascii="Times New Roman" w:eastAsia="Calibri" w:hAnsi="Times New Roman" w:cs="Times New Roman"/>
                      <w:sz w:val="20"/>
                      <w:szCs w:val="20"/>
                    </w:rPr>
                  </w:rPrChange>
                </w:rPr>
                <w:delText>.</w:delText>
              </w:r>
            </w:del>
          </w:p>
          <w:p w14:paraId="37774F10" w14:textId="764B0A49" w:rsidR="00590201" w:rsidRPr="00B26EF2" w:rsidRDefault="00590201" w:rsidP="00B717EF">
            <w:pPr>
              <w:rPr>
                <w:rFonts w:ascii="Times New Roman" w:eastAsia="Calibri" w:hAnsi="Times New Roman" w:cs="Times New Roman"/>
                <w:sz w:val="18"/>
                <w:szCs w:val="18"/>
                <w:rPrChange w:id="1022" w:author="Maino Vieytes, Christian (NIH/NIA/IRP) [F]" w:date="2023-11-20T10:14:00Z">
                  <w:rPr>
                    <w:rFonts w:ascii="Times New Roman" w:eastAsia="Calibri" w:hAnsi="Times New Roman" w:cs="Times New Roman"/>
                    <w:sz w:val="20"/>
                    <w:szCs w:val="20"/>
                  </w:rPr>
                </w:rPrChange>
              </w:rPr>
            </w:pPr>
            <w:ins w:id="1023" w:author="Maino Vieytes, Christian (NIH/NIA/IRP) [F]" w:date="2023-12-01T11:31:00Z">
              <w:r>
                <w:rPr>
                  <w:rFonts w:ascii="Times New Roman" w:eastAsia="Calibri" w:hAnsi="Times New Roman" w:cs="Times New Roman"/>
                  <w:sz w:val="18"/>
                  <w:szCs w:val="18"/>
                </w:rPr>
                <w:t xml:space="preserve">Raw frequencies are </w:t>
              </w:r>
            </w:ins>
            <w:ins w:id="1024" w:author="Maino Vieytes, Christian (NIH/NIA/IRP) [F]" w:date="2023-12-01T11:32:00Z">
              <w:r>
                <w:rPr>
                  <w:rFonts w:ascii="Times New Roman" w:eastAsia="Calibri" w:hAnsi="Times New Roman" w:cs="Times New Roman"/>
                  <w:sz w:val="18"/>
                  <w:szCs w:val="18"/>
                </w:rPr>
                <w:t xml:space="preserve">presented for categorical variables, but percentages are survey weighted estimates; i.e., </w:t>
              </w:r>
              <w:r w:rsidRPr="000A65CC">
                <w:rPr>
                  <w:rFonts w:ascii="Times New Roman" w:eastAsia="Calibri" w:hAnsi="Times New Roman" w:cs="Times New Roman"/>
                  <w:sz w:val="18"/>
                  <w:szCs w:val="18"/>
                </w:rPr>
                <w:t xml:space="preserve">they reflect </w:t>
              </w:r>
              <w:r w:rsidRPr="000A65CC">
                <w:rPr>
                  <w:rFonts w:ascii="Times New Roman" w:hAnsi="Times New Roman" w:cs="Times New Roman"/>
                  <w:sz w:val="18"/>
                  <w:szCs w:val="18"/>
                </w:rPr>
                <w:t xml:space="preserve">population (and not sample) </w:t>
              </w:r>
              <w:r>
                <w:rPr>
                  <w:rFonts w:ascii="Times New Roman" w:hAnsi="Times New Roman" w:cs="Times New Roman"/>
                  <w:sz w:val="18"/>
                  <w:szCs w:val="18"/>
                </w:rPr>
                <w:t>percentages</w:t>
              </w:r>
              <w:r w:rsidRPr="000A65CC">
                <w:rPr>
                  <w:rFonts w:ascii="Times New Roman" w:hAnsi="Times New Roman" w:cs="Times New Roman"/>
                  <w:sz w:val="18"/>
                  <w:szCs w:val="18"/>
                </w:rPr>
                <w:t>.</w:t>
              </w:r>
            </w:ins>
          </w:p>
          <w:p w14:paraId="74E4854C" w14:textId="77777777" w:rsidR="00B717EF" w:rsidRPr="00B26EF2" w:rsidRDefault="00B717EF" w:rsidP="00B717EF">
            <w:pPr>
              <w:rPr>
                <w:rFonts w:ascii="Times New Roman" w:eastAsia="+mn-ea" w:hAnsi="Times New Roman" w:cs="Times New Roman"/>
                <w:sz w:val="18"/>
                <w:szCs w:val="18"/>
                <w:rPrChange w:id="1025" w:author="Maino Vieytes, Christian (NIH/NIA/IRP) [F]" w:date="2023-11-20T10:14:00Z">
                  <w:rPr>
                    <w:rFonts w:ascii="Times New Roman" w:eastAsia="+mn-ea" w:hAnsi="Times New Roman" w:cs="Times New Roman"/>
                    <w:sz w:val="20"/>
                    <w:szCs w:val="20"/>
                  </w:rPr>
                </w:rPrChange>
              </w:rPr>
            </w:pPr>
            <w:r w:rsidRPr="00B26EF2">
              <w:rPr>
                <w:rFonts w:ascii="Times New Roman" w:eastAsia="+mn-ea" w:hAnsi="Times New Roman" w:cs="Times New Roman"/>
                <w:i/>
                <w:iCs/>
                <w:sz w:val="18"/>
                <w:szCs w:val="18"/>
                <w:rPrChange w:id="1026" w:author="Maino Vieytes, Christian (NIH/NIA/IRP) [F]" w:date="2023-11-20T10:14:00Z">
                  <w:rPr>
                    <w:rFonts w:ascii="Times New Roman" w:eastAsia="+mn-ea" w:hAnsi="Times New Roman" w:cs="Times New Roman"/>
                    <w:i/>
                    <w:iCs/>
                    <w:sz w:val="20"/>
                    <w:szCs w:val="20"/>
                  </w:rPr>
                </w:rPrChange>
              </w:rPr>
              <w:t>p-</w:t>
            </w:r>
            <w:r w:rsidRPr="00B26EF2">
              <w:rPr>
                <w:rFonts w:ascii="Times New Roman" w:eastAsia="+mn-ea" w:hAnsi="Times New Roman" w:cs="Times New Roman"/>
                <w:sz w:val="18"/>
                <w:szCs w:val="18"/>
                <w:rPrChange w:id="1027" w:author="Maino Vieytes, Christian (NIH/NIA/IRP) [F]" w:date="2023-11-20T10:14:00Z">
                  <w:rPr>
                    <w:rFonts w:ascii="Times New Roman" w:eastAsia="+mn-ea" w:hAnsi="Times New Roman" w:cs="Times New Roman"/>
                    <w:sz w:val="20"/>
                    <w:szCs w:val="20"/>
                  </w:rPr>
                </w:rPrChange>
              </w:rPr>
              <w:t xml:space="preserve">values are from </w:t>
            </w:r>
            <m:oMath>
              <m:sSup>
                <m:sSupPr>
                  <m:ctrlPr>
                    <w:rPr>
                      <w:rFonts w:ascii="Cambria Math" w:eastAsia="+mn-ea" w:hAnsi="Cambria Math" w:cs="Times New Roman"/>
                      <w:i/>
                      <w:sz w:val="18"/>
                      <w:szCs w:val="18"/>
                    </w:rPr>
                  </m:ctrlPr>
                </m:sSupPr>
                <m:e>
                  <m:r>
                    <w:rPr>
                      <w:rFonts w:ascii="Cambria Math" w:eastAsia="+mn-ea" w:hAnsi="Cambria Math" w:cs="Times New Roman"/>
                      <w:sz w:val="18"/>
                      <w:szCs w:val="18"/>
                      <w:rPrChange w:id="1028" w:author="Maino Vieytes, Christian (NIH/NIA/IRP) [F]" w:date="2023-11-20T10:14:00Z">
                        <w:rPr>
                          <w:rFonts w:ascii="Cambria Math" w:eastAsia="+mn-ea" w:hAnsi="Cambria Math" w:cs="Times New Roman"/>
                          <w:sz w:val="20"/>
                          <w:szCs w:val="20"/>
                        </w:rPr>
                      </w:rPrChange>
                    </w:rPr>
                    <m:t>χ</m:t>
                  </m:r>
                </m:e>
                <m:sup>
                  <m:r>
                    <w:rPr>
                      <w:rFonts w:ascii="Cambria Math" w:eastAsia="+mn-ea" w:hAnsi="Cambria Math" w:cs="Times New Roman"/>
                      <w:sz w:val="18"/>
                      <w:szCs w:val="18"/>
                      <w:rPrChange w:id="1029" w:author="Maino Vieytes, Christian (NIH/NIA/IRP) [F]" w:date="2023-11-20T10:14:00Z">
                        <w:rPr>
                          <w:rFonts w:ascii="Cambria Math" w:eastAsia="+mn-ea" w:hAnsi="Cambria Math" w:cs="Times New Roman"/>
                          <w:sz w:val="20"/>
                          <w:szCs w:val="20"/>
                        </w:rPr>
                      </w:rPrChange>
                    </w:rPr>
                    <m:t>2</m:t>
                  </m:r>
                </m:sup>
              </m:sSup>
              <m:r>
                <w:rPr>
                  <w:rFonts w:ascii="Cambria Math" w:eastAsia="+mn-ea" w:hAnsi="Cambria Math" w:cs="Times New Roman"/>
                  <w:sz w:val="18"/>
                  <w:szCs w:val="18"/>
                  <w:rPrChange w:id="1030" w:author="Maino Vieytes, Christian (NIH/NIA/IRP) [F]" w:date="2023-11-20T10:14:00Z">
                    <w:rPr>
                      <w:rFonts w:ascii="Cambria Math" w:eastAsia="+mn-ea" w:hAnsi="Cambria Math" w:cs="Times New Roman"/>
                      <w:sz w:val="20"/>
                      <w:szCs w:val="20"/>
                    </w:rPr>
                  </w:rPrChange>
                </w:rPr>
                <m:t xml:space="preserve"> </m:t>
              </m:r>
            </m:oMath>
            <w:r w:rsidRPr="00B26EF2">
              <w:rPr>
                <w:rFonts w:ascii="Times New Roman" w:eastAsia="+mn-ea" w:hAnsi="Times New Roman" w:cs="Times New Roman"/>
                <w:sz w:val="18"/>
                <w:szCs w:val="18"/>
                <w:rPrChange w:id="1031" w:author="Maino Vieytes, Christian (NIH/NIA/IRP) [F]" w:date="2023-11-20T10:14:00Z">
                  <w:rPr>
                    <w:rFonts w:ascii="Times New Roman" w:eastAsia="+mn-ea" w:hAnsi="Times New Roman" w:cs="Times New Roman"/>
                    <w:sz w:val="20"/>
                    <w:szCs w:val="20"/>
                  </w:rPr>
                </w:rPrChange>
              </w:rPr>
              <w:t xml:space="preserve">tests for categorical variables and </w:t>
            </w:r>
            <w:r w:rsidRPr="00B26EF2">
              <w:rPr>
                <w:rFonts w:ascii="Times New Roman" w:eastAsia="+mn-ea" w:hAnsi="Times New Roman" w:cs="Times New Roman"/>
                <w:i/>
                <w:iCs/>
                <w:sz w:val="18"/>
                <w:szCs w:val="18"/>
                <w:rPrChange w:id="1032" w:author="Maino Vieytes, Christian (NIH/NIA/IRP) [F]" w:date="2023-11-20T10:14:00Z">
                  <w:rPr>
                    <w:rFonts w:ascii="Times New Roman" w:eastAsia="+mn-ea" w:hAnsi="Times New Roman" w:cs="Times New Roman"/>
                    <w:i/>
                    <w:iCs/>
                    <w:sz w:val="20"/>
                    <w:szCs w:val="20"/>
                  </w:rPr>
                </w:rPrChange>
              </w:rPr>
              <w:t>t</w:t>
            </w:r>
            <w:r w:rsidRPr="00B26EF2">
              <w:rPr>
                <w:rFonts w:ascii="Times New Roman" w:eastAsia="+mn-ea" w:hAnsi="Times New Roman" w:cs="Times New Roman"/>
                <w:sz w:val="18"/>
                <w:szCs w:val="18"/>
                <w:rPrChange w:id="1033" w:author="Maino Vieytes, Christian (NIH/NIA/IRP) [F]" w:date="2023-11-20T10:14:00Z">
                  <w:rPr>
                    <w:rFonts w:ascii="Times New Roman" w:eastAsia="+mn-ea" w:hAnsi="Times New Roman" w:cs="Times New Roman"/>
                    <w:sz w:val="20"/>
                    <w:szCs w:val="20"/>
                  </w:rPr>
                </w:rPrChange>
              </w:rPr>
              <w:t>-tests for continuous variables.</w:t>
            </w:r>
          </w:p>
          <w:p w14:paraId="7DDABC27" w14:textId="77777777" w:rsidR="00B717EF" w:rsidRPr="00B26EF2" w:rsidRDefault="00B717EF" w:rsidP="00B717EF">
            <w:pPr>
              <w:rPr>
                <w:rFonts w:ascii="Times New Roman" w:hAnsi="Times New Roman" w:cs="Times New Roman"/>
                <w:sz w:val="18"/>
                <w:szCs w:val="18"/>
                <w:rPrChange w:id="103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1035" w:author="Maino Vieytes, Christian (NIH/NIA/IRP) [F]" w:date="2023-11-20T10:14:00Z">
                  <w:rPr>
                    <w:rFonts w:ascii="Times New Roman" w:hAnsi="Times New Roman" w:cs="Times New Roman"/>
                    <w:sz w:val="20"/>
                    <w:szCs w:val="20"/>
                  </w:rPr>
                </w:rPrChange>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612E5A6B"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w:t>
      </w:r>
      <w:del w:id="1036" w:author="Maino Vieytes, Christian (NIH/NIA/IRP) [F]" w:date="2023-11-19T08:50:00Z">
        <w:r w:rsidRPr="00C90B6F" w:rsidDel="005B3A87">
          <w:rPr>
            <w:rFonts w:ascii="Times New Roman" w:hAnsi="Times New Roman" w:cs="Times New Roman"/>
          </w:rPr>
          <w:delText xml:space="preserve">The Food Insecurity (FI) and Food Assistance (SNAP) patterns suggested “unhealthy” dietary intake behavior. Within the sample of all cancer survivors, </w:delText>
        </w:r>
      </w:del>
      <w:ins w:id="1037" w:author="Maino Vieytes, Christian (NIH/NIA/IRP) [F]" w:date="2023-11-30T11:21:00Z">
        <w:r w:rsidR="008B007F">
          <w:rPr>
            <w:rFonts w:ascii="Times New Roman" w:hAnsi="Times New Roman" w:cs="Times New Roman"/>
          </w:rPr>
          <w:t>Pattern #1</w:t>
        </w:r>
      </w:ins>
      <w:del w:id="1038" w:author="Maino Vieytes, Christian (NIH/NIA/IRP) [F]" w:date="2023-11-19T08:50:00Z">
        <w:r w:rsidRPr="00C90B6F" w:rsidDel="005B3A87">
          <w:rPr>
            <w:rFonts w:ascii="Times New Roman" w:hAnsi="Times New Roman" w:cs="Times New Roman"/>
          </w:rPr>
          <w:delText>t</w:delText>
        </w:r>
      </w:del>
      <w:del w:id="1039" w:author="Maino Vieytes, Christian (NIH/NIA/IRP) [F]" w:date="2023-11-30T11:21:00Z">
        <w:r w:rsidRPr="00C90B6F" w:rsidDel="008B007F">
          <w:rPr>
            <w:rFonts w:ascii="Times New Roman" w:hAnsi="Times New Roman" w:cs="Times New Roman"/>
          </w:rPr>
          <w:delText>he FI pattern</w:delText>
        </w:r>
      </w:del>
      <w:ins w:id="1040" w:author="Maino Vieytes, Christian (NIH/NIA/IRP) [F]" w:date="2023-11-20T12:13:00Z">
        <w:r w:rsidR="00AC3D12">
          <w:rPr>
            <w:rFonts w:ascii="Times New Roman" w:hAnsi="Times New Roman" w:cs="Times New Roman"/>
          </w:rPr>
          <w:t xml:space="preserve"> (generate</w:t>
        </w:r>
      </w:ins>
      <w:ins w:id="1041" w:author="Maino Vieytes, Christian (NIH/NIA/IRP) [F]" w:date="2023-11-20T12:14:00Z">
        <w:r w:rsidR="00AC3D12">
          <w:rPr>
            <w:rFonts w:ascii="Times New Roman" w:hAnsi="Times New Roman" w:cs="Times New Roman"/>
          </w:rPr>
          <w:t>d using penalized logit)</w:t>
        </w:r>
      </w:ins>
      <w:r w:rsidRPr="00C90B6F">
        <w:rPr>
          <w:rFonts w:ascii="Times New Roman" w:hAnsi="Times New Roman" w:cs="Times New Roman"/>
        </w:rPr>
        <w:t xml:space="preserve"> was characterized by negative correlations with fruits, vegetables, nuts, and whole grains, a high correlation with added sugars, and a weak-to-moderate positive correlation with </w:t>
      </w:r>
      <w:del w:id="1042" w:author="Maino Vieytes, Christian (NIH/NIA/IRP) [F]" w:date="2023-11-19T08:53:00Z">
        <w:r w:rsidRPr="00C90B6F" w:rsidDel="005B3A87">
          <w:rPr>
            <w:rFonts w:ascii="Times New Roman" w:hAnsi="Times New Roman" w:cs="Times New Roman"/>
          </w:rPr>
          <w:delText>meat consumption</w:delText>
        </w:r>
      </w:del>
      <w:ins w:id="1043" w:author="Maino Vieytes, Christian (NIH/NIA/IRP) [F]" w:date="2023-11-19T08:53:00Z">
        <w:r w:rsidR="005B3A87">
          <w:rPr>
            <w:rFonts w:ascii="Times New Roman" w:hAnsi="Times New Roman" w:cs="Times New Roman"/>
          </w:rPr>
          <w:t>solid fats</w:t>
        </w:r>
      </w:ins>
      <w:r w:rsidRPr="00C90B6F">
        <w:rPr>
          <w:rFonts w:ascii="Times New Roman" w:hAnsi="Times New Roman" w:cs="Times New Roman"/>
        </w:rPr>
        <w:t xml:space="preserve">. </w:t>
      </w:r>
      <w:ins w:id="1044" w:author="Maino Vieytes, Christian (NIH/NIA/IRP) [F]" w:date="2023-11-30T11:21:00Z">
        <w:r w:rsidR="008B007F">
          <w:rPr>
            <w:rFonts w:ascii="Times New Roman" w:hAnsi="Times New Roman" w:cs="Times New Roman"/>
          </w:rPr>
          <w:t>We</w:t>
        </w:r>
      </w:ins>
      <w:ins w:id="1045" w:author="Maino Vieytes, Christian (NIH/NIA/IRP) [F]" w:date="2023-11-30T11:22:00Z">
        <w:r w:rsidR="008B007F">
          <w:rPr>
            <w:rFonts w:ascii="Times New Roman" w:hAnsi="Times New Roman" w:cs="Times New Roman"/>
          </w:rPr>
          <w:t xml:space="preserve"> </w:t>
        </w:r>
      </w:ins>
      <w:ins w:id="1046" w:author="Maino Vieytes, Christian (NIH/NIA/IRP) [F]" w:date="2023-11-30T11:21:00Z">
        <w:r w:rsidR="008B007F">
          <w:rPr>
            <w:rFonts w:ascii="Times New Roman" w:hAnsi="Times New Roman" w:cs="Times New Roman"/>
          </w:rPr>
          <w:t xml:space="preserve">otherwise refer to this pattern as the </w:t>
        </w:r>
      </w:ins>
      <w:ins w:id="1047" w:author="Maino Vieytes, Christian (NIH/NIA/IRP) [F]" w:date="2023-11-30T11:22:00Z">
        <w:r w:rsidR="008B007F">
          <w:rPr>
            <w:rFonts w:ascii="Times New Roman" w:hAnsi="Times New Roman" w:cs="Times New Roman"/>
          </w:rPr>
          <w:t>“</w:t>
        </w:r>
      </w:ins>
      <w:ins w:id="1048" w:author="Maino Vieytes, Christian (NIH/NIA/IRP) [F]" w:date="2023-11-30T11:21:00Z">
        <w:r w:rsidR="008B007F" w:rsidRPr="008B007F">
          <w:rPr>
            <w:rFonts w:ascii="Times New Roman" w:hAnsi="Times New Roman" w:cs="Times New Roman"/>
          </w:rPr>
          <w:t>High Fat &amp; Sugar, Low Vegetable</w:t>
        </w:r>
      </w:ins>
      <w:ins w:id="1049" w:author="Maino Vieytes, Christian (NIH/NIA/IRP) [F]" w:date="2023-11-30T11:22:00Z">
        <w:r w:rsidR="008B007F">
          <w:rPr>
            <w:rFonts w:ascii="Times New Roman" w:hAnsi="Times New Roman" w:cs="Times New Roman"/>
          </w:rPr>
          <w:t xml:space="preserve">” pattern. </w:t>
        </w:r>
      </w:ins>
      <w:ins w:id="1050" w:author="Maino Vieytes, Christian (NIH/NIA/IRP) [F]" w:date="2023-11-20T12:14:00Z">
        <w:r w:rsidR="00AC3D12">
          <w:rPr>
            <w:rFonts w:ascii="Times New Roman" w:hAnsi="Times New Roman" w:cs="Times New Roman"/>
          </w:rPr>
          <w:t xml:space="preserve">We retained two dietary patterns from the PCA. </w:t>
        </w:r>
      </w:ins>
      <w:del w:id="1051" w:author="Maino Vieytes, Christian (NIH/NIA/IRP) [F]" w:date="2023-11-19T08:54:00Z">
        <w:r w:rsidRPr="00C90B6F" w:rsidDel="005B3A87">
          <w:rPr>
            <w:rFonts w:ascii="Times New Roman" w:hAnsi="Times New Roman" w:cs="Times New Roman"/>
          </w:rPr>
          <w:delText>The SNAP pattern was negatively correlated with fruit and vegetable intake and positively correlated with added sugar consumption, similar to the FI pattern (</w:delText>
        </w:r>
        <w:r w:rsidRPr="00C90B6F" w:rsidDel="005B3A87">
          <w:rPr>
            <w:rFonts w:ascii="Times New Roman" w:hAnsi="Times New Roman" w:cs="Times New Roman"/>
            <w:i/>
            <w:iCs/>
          </w:rPr>
          <w:delText>r </w:delText>
        </w:r>
        <w:r w:rsidRPr="00C90B6F" w:rsidDel="005B3A87">
          <w:rPr>
            <w:rFonts w:ascii="Times New Roman" w:hAnsi="Times New Roman" w:cs="Times New Roman"/>
          </w:rPr>
          <w:delText>= 0.81). The pattern of correlation coefficients for the Household Size pattern was also similar to those from the FI and SNAP patterns and shared a moderate correlation with FI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0.63) and SNAP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xml:space="preserve">= 0.60) patterns. </w:delText>
        </w:r>
      </w:del>
      <w:ins w:id="1052" w:author="Maino Vieytes, Christian (NIH/NIA/IRP) [F]" w:date="2023-11-30T11:24:00Z">
        <w:r w:rsidR="008B007F">
          <w:rPr>
            <w:rFonts w:ascii="Times New Roman" w:hAnsi="Times New Roman" w:cs="Times New Roman"/>
          </w:rPr>
          <w:t>Pattern</w:t>
        </w:r>
      </w:ins>
      <w:ins w:id="1053" w:author="Maino Vieytes, Christian (NIH/NIA/IRP) [F]" w:date="2023-11-19T08:54:00Z">
        <w:r w:rsidR="005B3A87">
          <w:rPr>
            <w:rFonts w:ascii="Times New Roman" w:hAnsi="Times New Roman" w:cs="Times New Roman"/>
          </w:rPr>
          <w:t xml:space="preserve"> #</w:t>
        </w:r>
      </w:ins>
      <w:ins w:id="1054" w:author="Maino Vieytes, Christian (NIH/NIA/IRP) [F]" w:date="2023-11-30T11:24:00Z">
        <w:r w:rsidR="008B007F">
          <w:rPr>
            <w:rFonts w:ascii="Times New Roman" w:hAnsi="Times New Roman" w:cs="Times New Roman"/>
          </w:rPr>
          <w:t>2</w:t>
        </w:r>
      </w:ins>
      <w:ins w:id="1055" w:author="Maino Vieytes, Christian (NIH/NIA/IRP) [F]" w:date="2023-11-19T08:54:00Z">
        <w:r w:rsidR="005B3A87">
          <w:rPr>
            <w:rFonts w:ascii="Times New Roman" w:hAnsi="Times New Roman" w:cs="Times New Roman"/>
          </w:rPr>
          <w:t xml:space="preserve"> was </w:t>
        </w:r>
      </w:ins>
      <w:ins w:id="1056" w:author="Maino Vieytes, Christian (NIH/NIA/IRP) [F]" w:date="2023-11-19T08:59:00Z">
        <w:r w:rsidR="00D34DC0">
          <w:rPr>
            <w:rFonts w:ascii="Times New Roman" w:hAnsi="Times New Roman" w:cs="Times New Roman"/>
          </w:rPr>
          <w:t>negatively</w:t>
        </w:r>
      </w:ins>
      <w:ins w:id="1057" w:author="Maino Vieytes, Christian (NIH/NIA/IRP) [F]" w:date="2023-11-19T08:54:00Z">
        <w:r w:rsidR="005B3A87">
          <w:rPr>
            <w:rFonts w:ascii="Times New Roman" w:hAnsi="Times New Roman" w:cs="Times New Roman"/>
          </w:rPr>
          <w:t xml:space="preserve"> correlated with </w:t>
        </w:r>
      </w:ins>
      <w:ins w:id="1058" w:author="Maino Vieytes, Christian (NIH/NIA/IRP) [F]" w:date="2023-11-19T09:11:00Z">
        <w:r w:rsidR="00884759">
          <w:rPr>
            <w:rFonts w:ascii="Times New Roman" w:hAnsi="Times New Roman" w:cs="Times New Roman"/>
          </w:rPr>
          <w:t xml:space="preserve">the </w:t>
        </w:r>
      </w:ins>
      <w:ins w:id="1059" w:author="Maino Vieytes, Christian (NIH/NIA/IRP) [F]" w:date="2023-11-19T08:54:00Z">
        <w:r w:rsidR="005B3A87">
          <w:rPr>
            <w:rFonts w:ascii="Times New Roman" w:hAnsi="Times New Roman" w:cs="Times New Roman"/>
          </w:rPr>
          <w:t xml:space="preserve">consumption of oils, cheese, </w:t>
        </w:r>
      </w:ins>
      <w:ins w:id="1060" w:author="Maino Vieytes, Christian (NIH/NIA/IRP) [F]" w:date="2023-11-19T08:59:00Z">
        <w:r w:rsidR="00D34DC0">
          <w:rPr>
            <w:rFonts w:ascii="Times New Roman" w:hAnsi="Times New Roman" w:cs="Times New Roman"/>
          </w:rPr>
          <w:t>vegetables,</w:t>
        </w:r>
      </w:ins>
      <w:ins w:id="1061" w:author="Maino Vieytes, Christian (NIH/NIA/IRP) [F]" w:date="2023-11-19T08:55:00Z">
        <w:r w:rsidR="005B3A87">
          <w:rPr>
            <w:rFonts w:ascii="Times New Roman" w:hAnsi="Times New Roman" w:cs="Times New Roman"/>
          </w:rPr>
          <w:t xml:space="preserve"> and tomatoes</w:t>
        </w:r>
      </w:ins>
      <w:ins w:id="1062" w:author="Maino Vieytes, Christian (NIH/NIA/IRP) [F]" w:date="2023-11-19T09:11:00Z">
        <w:r w:rsidR="00884759">
          <w:rPr>
            <w:rFonts w:ascii="Times New Roman" w:hAnsi="Times New Roman" w:cs="Times New Roman"/>
          </w:rPr>
          <w:t xml:space="preserve"> </w:t>
        </w:r>
      </w:ins>
      <w:ins w:id="1063" w:author="Maino Vieytes, Christian (NIH/NIA/IRP) [F]" w:date="2023-11-19T08:55:00Z">
        <w:r w:rsidR="005B3A87">
          <w:rPr>
            <w:rFonts w:ascii="Times New Roman" w:hAnsi="Times New Roman" w:cs="Times New Roman"/>
          </w:rPr>
          <w:t>and positively correlated with added sugar consumption and alcohol</w:t>
        </w:r>
      </w:ins>
      <w:ins w:id="1064" w:author="Maino Vieytes, Christian (NIH/NIA/IRP) [F]" w:date="2023-11-19T09:11:00Z">
        <w:r w:rsidR="00884759">
          <w:rPr>
            <w:rFonts w:ascii="Times New Roman" w:hAnsi="Times New Roman" w:cs="Times New Roman"/>
          </w:rPr>
          <w:t xml:space="preserve"> intake</w:t>
        </w:r>
      </w:ins>
      <w:ins w:id="1065" w:author="Maino Vieytes, Christian (NIH/NIA/IRP) [F]" w:date="2023-11-19T08:55:00Z">
        <w:r w:rsidR="005B3A87">
          <w:rPr>
            <w:rFonts w:ascii="Times New Roman" w:hAnsi="Times New Roman" w:cs="Times New Roman"/>
          </w:rPr>
          <w:t xml:space="preserve">. </w:t>
        </w:r>
      </w:ins>
      <w:ins w:id="1066" w:author="Maino Vieytes, Christian (NIH/NIA/IRP) [F]" w:date="2023-11-30T11:24:00Z">
        <w:r w:rsidR="008B007F">
          <w:rPr>
            <w:rFonts w:ascii="Times New Roman" w:hAnsi="Times New Roman" w:cs="Times New Roman"/>
          </w:rPr>
          <w:t>Pattern #3</w:t>
        </w:r>
      </w:ins>
      <w:ins w:id="1067" w:author="Maino Vieytes, Christian (NIH/NIA/IRP) [F]" w:date="2023-11-19T08:56:00Z">
        <w:r w:rsidR="00D34DC0">
          <w:rPr>
            <w:rFonts w:ascii="Times New Roman" w:hAnsi="Times New Roman" w:cs="Times New Roman"/>
          </w:rPr>
          <w:t xml:space="preserve"> was positively correlated with </w:t>
        </w:r>
      </w:ins>
      <w:ins w:id="1068" w:author="Maino Vieytes, Christian (NIH/NIA/IRP) [F]" w:date="2023-11-19T09:10:00Z">
        <w:r w:rsidR="00884759">
          <w:rPr>
            <w:rFonts w:ascii="Times New Roman" w:hAnsi="Times New Roman" w:cs="Times New Roman"/>
          </w:rPr>
          <w:t xml:space="preserve">the </w:t>
        </w:r>
      </w:ins>
      <w:ins w:id="1069" w:author="Maino Vieytes, Christian (NIH/NIA/IRP) [F]" w:date="2023-11-19T08:57:00Z">
        <w:r w:rsidR="00D34DC0">
          <w:rPr>
            <w:rFonts w:ascii="Times New Roman" w:hAnsi="Times New Roman" w:cs="Times New Roman"/>
          </w:rPr>
          <w:t xml:space="preserve">consumption of </w:t>
        </w:r>
      </w:ins>
      <w:ins w:id="1070" w:author="Maino Vieytes, Christian (NIH/NIA/IRP) [F]" w:date="2023-11-19T08:56:00Z">
        <w:r w:rsidR="00D34DC0">
          <w:rPr>
            <w:rFonts w:ascii="Times New Roman" w:hAnsi="Times New Roman" w:cs="Times New Roman"/>
          </w:rPr>
          <w:t xml:space="preserve">processed meats and </w:t>
        </w:r>
      </w:ins>
      <w:ins w:id="1071" w:author="Maino Vieytes, Christian (NIH/NIA/IRP) [F]" w:date="2023-11-19T08:57:00Z">
        <w:r w:rsidR="00D34DC0">
          <w:rPr>
            <w:rFonts w:ascii="Times New Roman" w:hAnsi="Times New Roman" w:cs="Times New Roman"/>
          </w:rPr>
          <w:t xml:space="preserve">other </w:t>
        </w:r>
      </w:ins>
      <w:ins w:id="1072" w:author="Maino Vieytes, Christian (NIH/NIA/IRP) [F]" w:date="2023-11-19T08:56:00Z">
        <w:r w:rsidR="00D34DC0">
          <w:rPr>
            <w:rFonts w:ascii="Times New Roman" w:hAnsi="Times New Roman" w:cs="Times New Roman"/>
          </w:rPr>
          <w:t>meat</w:t>
        </w:r>
      </w:ins>
      <w:ins w:id="1073" w:author="Maino Vieytes, Christian (NIH/NIA/IRP) [F]" w:date="2023-11-19T08:57:00Z">
        <w:r w:rsidR="00D34DC0">
          <w:rPr>
            <w:rFonts w:ascii="Times New Roman" w:hAnsi="Times New Roman" w:cs="Times New Roman"/>
          </w:rPr>
          <w:t>s</w:t>
        </w:r>
      </w:ins>
      <w:ins w:id="1074" w:author="Maino Vieytes, Christian (NIH/NIA/IRP) [F]" w:date="2023-11-19T08:56:00Z">
        <w:r w:rsidR="00D34DC0">
          <w:rPr>
            <w:rFonts w:ascii="Times New Roman" w:hAnsi="Times New Roman" w:cs="Times New Roman"/>
          </w:rPr>
          <w:t>, alcohol, and potatoes</w:t>
        </w:r>
      </w:ins>
      <w:ins w:id="1075" w:author="Maino Vieytes, Christian (NIH/NIA/IRP) [F]" w:date="2023-11-30T16:50:00Z">
        <w:r w:rsidR="00433E73">
          <w:rPr>
            <w:rFonts w:ascii="Times New Roman" w:hAnsi="Times New Roman" w:cs="Times New Roman"/>
          </w:rPr>
          <w:t>,</w:t>
        </w:r>
      </w:ins>
      <w:ins w:id="1076" w:author="Maino Vieytes, Christian (NIH/NIA/IRP) [F]" w:date="2023-11-19T08:56:00Z">
        <w:r w:rsidR="00D34DC0">
          <w:rPr>
            <w:rFonts w:ascii="Times New Roman" w:hAnsi="Times New Roman" w:cs="Times New Roman"/>
          </w:rPr>
          <w:t xml:space="preserve"> </w:t>
        </w:r>
      </w:ins>
      <w:ins w:id="1077" w:author="Maino Vieytes, Christian (NIH/NIA/IRP) [F]" w:date="2023-11-19T08:57:00Z">
        <w:r w:rsidR="00D34DC0">
          <w:rPr>
            <w:rFonts w:ascii="Times New Roman" w:hAnsi="Times New Roman" w:cs="Times New Roman"/>
          </w:rPr>
          <w:t>while negatively corre</w:t>
        </w:r>
      </w:ins>
      <w:ins w:id="1078" w:author="Maino Vieytes, Christian (NIH/NIA/IRP) [F]" w:date="2023-11-19T08:58:00Z">
        <w:r w:rsidR="00D34DC0">
          <w:rPr>
            <w:rFonts w:ascii="Times New Roman" w:hAnsi="Times New Roman" w:cs="Times New Roman"/>
          </w:rPr>
          <w:t xml:space="preserve">lated with milk, seafood, and starchy vegetable consumption. </w:t>
        </w:r>
      </w:ins>
      <w:ins w:id="1079" w:author="Maino Vieytes, Christian (NIH/NIA/IRP) [F]" w:date="2023-11-30T11:24:00Z">
        <w:r w:rsidR="008B007F">
          <w:rPr>
            <w:rFonts w:ascii="Times New Roman" w:hAnsi="Times New Roman" w:cs="Times New Roman"/>
          </w:rPr>
          <w:t>We otherwise refer to these</w:t>
        </w:r>
      </w:ins>
      <w:ins w:id="1080" w:author="Maino Vieytes, Christian (NIH/NIA/IRP) [F]" w:date="2023-11-30T16:50:00Z">
        <w:r w:rsidR="00433E73">
          <w:rPr>
            <w:rFonts w:ascii="Times New Roman" w:hAnsi="Times New Roman" w:cs="Times New Roman"/>
          </w:rPr>
          <w:t xml:space="preserve"> </w:t>
        </w:r>
      </w:ins>
      <w:ins w:id="1081" w:author="Maino Vieytes, Christian (NIH/NIA/IRP) [F]" w:date="2023-11-30T11:25:00Z">
        <w:r w:rsidR="008B007F">
          <w:rPr>
            <w:rFonts w:ascii="Times New Roman" w:hAnsi="Times New Roman" w:cs="Times New Roman"/>
          </w:rPr>
          <w:t xml:space="preserve">patterns as the </w:t>
        </w:r>
      </w:ins>
      <w:ins w:id="1082" w:author="Maino Vieytes, Christian (NIH/NIA/IRP) [F]" w:date="2023-11-30T11:26:00Z">
        <w:r w:rsidR="008B007F">
          <w:rPr>
            <w:rFonts w:ascii="Times New Roman" w:hAnsi="Times New Roman" w:cs="Times New Roman"/>
          </w:rPr>
          <w:t>“</w:t>
        </w:r>
      </w:ins>
      <w:ins w:id="1083" w:author="Maino Vieytes, Christian (NIH/NIA/IRP) [F]" w:date="2023-11-30T11:25:00Z">
        <w:r w:rsidR="008B007F" w:rsidRPr="008B007F">
          <w:rPr>
            <w:rFonts w:ascii="Times New Roman" w:hAnsi="Times New Roman" w:cs="Times New Roman"/>
          </w:rPr>
          <w:t>High Alcohol &amp; Added Sugar</w:t>
        </w:r>
        <w:r w:rsidR="008B007F">
          <w:rPr>
            <w:rFonts w:ascii="Times New Roman" w:hAnsi="Times New Roman" w:cs="Times New Roman"/>
          </w:rPr>
          <w:t>”</w:t>
        </w:r>
      </w:ins>
      <w:ins w:id="1084" w:author="Maino Vieytes, Christian (NIH/NIA/IRP) [F]" w:date="2023-11-30T11:26:00Z">
        <w:r w:rsidR="008B007F">
          <w:rPr>
            <w:rFonts w:ascii="Times New Roman" w:hAnsi="Times New Roman" w:cs="Times New Roman"/>
          </w:rPr>
          <w:t xml:space="preserve"> and “</w:t>
        </w:r>
        <w:r w:rsidR="008B007F" w:rsidRPr="008B007F">
          <w:rPr>
            <w:rFonts w:ascii="Times New Roman" w:hAnsi="Times New Roman" w:cs="Times New Roman"/>
          </w:rPr>
          <w:t>Meat &amp; Potatoes</w:t>
        </w:r>
        <w:r w:rsidR="008B007F">
          <w:rPr>
            <w:rFonts w:ascii="Times New Roman" w:hAnsi="Times New Roman" w:cs="Times New Roman"/>
          </w:rPr>
          <w:t>” patterns,</w:t>
        </w:r>
      </w:ins>
      <w:ins w:id="1085" w:author="Maino Vieytes, Christian (NIH/NIA/IRP) [F]" w:date="2023-11-30T11:27:00Z">
        <w:r w:rsidR="008B007F">
          <w:rPr>
            <w:rFonts w:ascii="Times New Roman" w:hAnsi="Times New Roman" w:cs="Times New Roman"/>
          </w:rPr>
          <w:t xml:space="preserve"> respectively</w:t>
        </w:r>
      </w:ins>
      <w:ins w:id="1086" w:author="Maino Vieytes, Christian (NIH/NIA/IRP) [F]" w:date="2023-11-30T11:26:00Z">
        <w:r w:rsidR="008B007F">
          <w:rPr>
            <w:rFonts w:ascii="Times New Roman" w:hAnsi="Times New Roman" w:cs="Times New Roman"/>
          </w:rPr>
          <w:t xml:space="preserve">. </w:t>
        </w:r>
      </w:ins>
      <w:del w:id="1087" w:author="Maino Vieytes, Christian (NIH/NIA/IRP) [F]" w:date="2023-11-19T08:54:00Z">
        <w:r w:rsidRPr="00C90B6F" w:rsidDel="005B3A87">
          <w:rPr>
            <w:rFonts w:ascii="Times New Roman" w:hAnsi="Times New Roman" w:cs="Times New Roman"/>
          </w:rPr>
          <w:delText xml:space="preserve">The two patterns extracted with PCA, in general, appeared to reflect “prudent” patterns emphasizing fruit and vegetable intake while de-emphasizing added sugars and were negatively correlated with the FI, SNAP, and Household Size patterns. </w:delText>
        </w:r>
      </w:del>
      <w:r w:rsidRPr="00C90B6F">
        <w:rPr>
          <w:rFonts w:ascii="Times New Roman" w:hAnsi="Times New Roman" w:cs="Times New Roman"/>
        </w:rPr>
        <w:t xml:space="preserve">Finally, the HEI-2015 was loaded positively by several fruit and vegetable categories, nuts, </w:t>
      </w:r>
      <w:del w:id="1088" w:author="Maino Vieytes, Christian (NIH/NIA/IRP) [F]" w:date="2023-11-19T08:58:00Z">
        <w:r w:rsidRPr="00C90B6F" w:rsidDel="00D34DC0">
          <w:rPr>
            <w:rFonts w:ascii="Times New Roman" w:hAnsi="Times New Roman" w:cs="Times New Roman"/>
          </w:rPr>
          <w:delText xml:space="preserve">and </w:delText>
        </w:r>
      </w:del>
      <w:r w:rsidRPr="00C90B6F">
        <w:rPr>
          <w:rFonts w:ascii="Times New Roman" w:hAnsi="Times New Roman" w:cs="Times New Roman"/>
        </w:rPr>
        <w:t>whole grains</w:t>
      </w:r>
      <w:ins w:id="1089" w:author="Maino Vieytes, Christian (NIH/NIA/IRP) [F]" w:date="2023-11-19T08:58:00Z">
        <w:r w:rsidR="00D34DC0">
          <w:rPr>
            <w:rFonts w:ascii="Times New Roman" w:hAnsi="Times New Roman" w:cs="Times New Roman"/>
          </w:rPr>
          <w:t xml:space="preserve">, and high </w:t>
        </w:r>
      </w:ins>
      <w:ins w:id="1090" w:author="Maino Vieytes, Christian (NIH/NIA/IRP) [F]" w:date="2023-11-19T08:59:00Z">
        <w:r w:rsidR="00D34DC0">
          <w:rPr>
            <w:rFonts w:ascii="Times New Roman" w:hAnsi="Times New Roman" w:cs="Times New Roman"/>
          </w:rPr>
          <w:t>n-3 seafood</w:t>
        </w:r>
      </w:ins>
      <w:ins w:id="1091" w:author="Maino Vieytes, Christian (NIH/NIA/IRP) [F]" w:date="2023-11-19T09:12:00Z">
        <w:r w:rsidR="00884759">
          <w:rPr>
            <w:rFonts w:ascii="Times New Roman" w:hAnsi="Times New Roman" w:cs="Times New Roman"/>
          </w:rPr>
          <w:t>,</w:t>
        </w:r>
      </w:ins>
      <w:r w:rsidRPr="00C90B6F">
        <w:rPr>
          <w:rFonts w:ascii="Times New Roman" w:hAnsi="Times New Roman" w:cs="Times New Roman"/>
        </w:rPr>
        <w:t xml:space="preserve"> and negatively by several meat categories,</w:t>
      </w:r>
      <w:ins w:id="1092" w:author="Maino Vieytes, Christian (NIH/NIA/IRP) [F]" w:date="2023-11-19T08:59:00Z">
        <w:r w:rsidR="00D34DC0">
          <w:rPr>
            <w:rFonts w:ascii="Times New Roman" w:hAnsi="Times New Roman" w:cs="Times New Roman"/>
          </w:rPr>
          <w:t xml:space="preserve"> solid fats,</w:t>
        </w:r>
      </w:ins>
      <w:r w:rsidRPr="00C90B6F">
        <w:rPr>
          <w:rFonts w:ascii="Times New Roman" w:hAnsi="Times New Roman" w:cs="Times New Roman"/>
        </w:rPr>
        <w:t xml:space="preserve"> refined grains, and added sugars. HEI-2015 was </w:t>
      </w:r>
      <w:del w:id="1093" w:author="Maino Vieytes, Christian (NIH/NIA/IRP) [F]" w:date="2023-11-19T09:00:00Z">
        <w:r w:rsidRPr="00C90B6F" w:rsidDel="00D34DC0">
          <w:rPr>
            <w:rFonts w:ascii="Times New Roman" w:hAnsi="Times New Roman" w:cs="Times New Roman"/>
          </w:rPr>
          <w:delText xml:space="preserve">positively and moderately correlated with the Age and Prudent #2 patterns and </w:delText>
        </w:r>
      </w:del>
      <w:r w:rsidRPr="00C90B6F">
        <w:rPr>
          <w:rFonts w:ascii="Times New Roman" w:hAnsi="Times New Roman" w:cs="Times New Roman"/>
        </w:rPr>
        <w:t xml:space="preserve">negatively correlated </w:t>
      </w:r>
      <w:del w:id="1094" w:author="Maino Vieytes, Christian (NIH/NIA/IRP) [F]" w:date="2023-11-19T09:00:00Z">
        <w:r w:rsidRPr="00C90B6F" w:rsidDel="00D34DC0">
          <w:rPr>
            <w:rFonts w:ascii="Times New Roman" w:hAnsi="Times New Roman" w:cs="Times New Roman"/>
          </w:rPr>
          <w:delText>with the FI, SNAP, and Household Size patterns.</w:delText>
        </w:r>
      </w:del>
      <w:ins w:id="1095" w:author="Maino Vieytes, Christian (NIH/NIA/IRP) [F]" w:date="2023-11-19T09:00:00Z">
        <w:r w:rsidR="00D34DC0">
          <w:rPr>
            <w:rFonts w:ascii="Times New Roman" w:hAnsi="Times New Roman" w:cs="Times New Roman"/>
          </w:rPr>
          <w:t xml:space="preserve">with all three other patterns but most strongly with </w:t>
        </w:r>
      </w:ins>
      <w:ins w:id="1096" w:author="Maino Vieytes, Christian (NIH/NIA/IRP) [F]" w:date="2023-11-30T11:27:00Z">
        <w:r w:rsidR="008B007F">
          <w:rPr>
            <w:rFonts w:ascii="Times New Roman" w:hAnsi="Times New Roman" w:cs="Times New Roman"/>
          </w:rPr>
          <w:t>Pattern #1</w:t>
        </w:r>
      </w:ins>
      <w:ins w:id="1097" w:author="Maino Vieytes, Christian (NIH/NIA/IRP) [F]" w:date="2023-11-19T09:00:00Z">
        <w:r w:rsidR="00D34DC0">
          <w:rPr>
            <w:rFonts w:ascii="Times New Roman" w:hAnsi="Times New Roman" w:cs="Times New Roman"/>
          </w:rPr>
          <w:t>.</w:t>
        </w:r>
      </w:ins>
      <w:r w:rsidRPr="00C90B6F">
        <w:rPr>
          <w:rFonts w:ascii="Times New Roman" w:hAnsi="Times New Roman" w:cs="Times New Roman"/>
        </w:rPr>
        <w:t xml:space="preserve"> On average, </w:t>
      </w:r>
      <w:del w:id="1098" w:author="Maino Vieytes, Christian (NIH/NIA/IRP) [F]" w:date="2023-11-19T07:56:00Z">
        <w:r w:rsidRPr="00C90B6F" w:rsidDel="00F96675">
          <w:rPr>
            <w:rFonts w:ascii="Times New Roman" w:hAnsi="Times New Roman" w:cs="Times New Roman"/>
          </w:rPr>
          <w:delText>food-insecure</w:delText>
        </w:r>
      </w:del>
      <w:ins w:id="109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w:t>
      </w:r>
      <w:del w:id="1100" w:author="Maino Vieytes, Christian (NIH/NIA/IRP) [F]" w:date="2023-11-30T11:28:00Z">
        <w:r w:rsidRPr="00C90B6F" w:rsidDel="002B405F">
          <w:rPr>
            <w:rFonts w:ascii="Times New Roman" w:hAnsi="Times New Roman" w:cs="Times New Roman"/>
          </w:rPr>
          <w:delText xml:space="preserve">subjects </w:delText>
        </w:r>
      </w:del>
      <w:ins w:id="1101" w:author="Maino Vieytes, Christian (NIH/NIA/IRP) [F]" w:date="2023-11-30T11:28:00Z">
        <w:r w:rsidR="002B405F">
          <w:rPr>
            <w:rFonts w:ascii="Times New Roman" w:hAnsi="Times New Roman" w:cs="Times New Roman"/>
          </w:rPr>
          <w:t>survi</w:t>
        </w:r>
      </w:ins>
      <w:ins w:id="1102" w:author="Maino Vieytes, Christian (NIH/NIA/IRP) [F]" w:date="2023-11-30T11:29:00Z">
        <w:r w:rsidR="002B405F">
          <w:rPr>
            <w:rFonts w:ascii="Times New Roman" w:hAnsi="Times New Roman" w:cs="Times New Roman"/>
          </w:rPr>
          <w:t>vors</w:t>
        </w:r>
      </w:ins>
      <w:ins w:id="1103" w:author="Maino Vieytes, Christian (NIH/NIA/IRP) [F]" w:date="2023-11-30T11:28:00Z">
        <w:r w:rsidR="002B405F" w:rsidRPr="00C90B6F">
          <w:rPr>
            <w:rFonts w:ascii="Times New Roman" w:hAnsi="Times New Roman" w:cs="Times New Roman"/>
          </w:rPr>
          <w:t xml:space="preserve"> </w:t>
        </w:r>
      </w:ins>
      <w:r w:rsidRPr="00C90B6F">
        <w:rPr>
          <w:rFonts w:ascii="Times New Roman" w:hAnsi="Times New Roman" w:cs="Times New Roman"/>
        </w:rPr>
        <w:t xml:space="preserve">had significantly higher scores on </w:t>
      </w:r>
      <w:del w:id="1104" w:author="Maino Vieytes, Christian (NIH/NIA/IRP) [F]" w:date="2023-11-30T11:28:00Z">
        <w:r w:rsidRPr="00C90B6F" w:rsidDel="002B405F">
          <w:rPr>
            <w:rFonts w:ascii="Times New Roman" w:hAnsi="Times New Roman" w:cs="Times New Roman"/>
          </w:rPr>
          <w:delText>the FI</w:delText>
        </w:r>
      </w:del>
      <w:del w:id="1105" w:author="Maino Vieytes, Christian (NIH/NIA/IRP) [F]" w:date="2023-11-19T09:07:00Z">
        <w:r w:rsidRPr="00C90B6F" w:rsidDel="006E1234">
          <w:rPr>
            <w:rFonts w:ascii="Times New Roman" w:hAnsi="Times New Roman" w:cs="Times New Roman"/>
          </w:rPr>
          <w:delText xml:space="preserve"> </w:delText>
        </w:r>
      </w:del>
      <w:ins w:id="1106" w:author="Maino Vieytes, Christian (NIH/NIA/IRP) [F]" w:date="2023-11-30T11:28:00Z">
        <w:r w:rsidR="002B405F">
          <w:rPr>
            <w:rFonts w:ascii="Times New Roman" w:hAnsi="Times New Roman" w:cs="Times New Roman"/>
          </w:rPr>
          <w:t>Patterns #1 and #2</w:t>
        </w:r>
      </w:ins>
      <w:ins w:id="1107" w:author="Maino Vieytes, Christian (NIH/NIA/IRP) [F]" w:date="2023-11-19T09:08:00Z">
        <w:r w:rsidR="006E1234">
          <w:rPr>
            <w:rFonts w:ascii="Times New Roman" w:hAnsi="Times New Roman" w:cs="Times New Roman"/>
          </w:rPr>
          <w:t xml:space="preserve"> </w:t>
        </w:r>
      </w:ins>
      <w:del w:id="1108" w:author="Maino Vieytes, Christian (NIH/NIA/IRP) [F]" w:date="2023-11-19T09:07:00Z">
        <w:r w:rsidRPr="00C90B6F" w:rsidDel="006E1234">
          <w:rPr>
            <w:rFonts w:ascii="Times New Roman" w:hAnsi="Times New Roman" w:cs="Times New Roman"/>
          </w:rPr>
          <w:delText>and SNAP patterns</w:delText>
        </w:r>
      </w:del>
      <w:del w:id="1109" w:author="Maino Vieytes, Christian (NIH/NIA/IRP) [F]" w:date="2023-11-19T09:08:00Z">
        <w:r w:rsidRPr="00C90B6F" w:rsidDel="006E1234">
          <w:rPr>
            <w:rFonts w:ascii="Times New Roman" w:hAnsi="Times New Roman" w:cs="Times New Roman"/>
          </w:rPr>
          <w:delText xml:space="preserve">, </w:delText>
        </w:r>
      </w:del>
      <w:del w:id="1110" w:author="Maino Vieytes, Christian (NIH/NIA/IRP) [F]" w:date="2023-11-19T09:05:00Z">
        <w:r w:rsidRPr="00C90B6F" w:rsidDel="00D34DC0">
          <w:rPr>
            <w:rFonts w:ascii="Times New Roman" w:hAnsi="Times New Roman" w:cs="Times New Roman"/>
          </w:rPr>
          <w:delText xml:space="preserve">with a smaller effect size noted for the household size pattern, and lower scores on the Age, Prudent #1, and Prudent #2 patterns </w:delText>
        </w:r>
      </w:del>
      <w:del w:id="1111" w:author="Maino Vieytes, Christian (NIH/NIA/IRP) [F]" w:date="2023-11-30T16:51:00Z">
        <w:r w:rsidRPr="00C90B6F" w:rsidDel="00651C45">
          <w:rPr>
            <w:rFonts w:ascii="Times New Roman" w:hAnsi="Times New Roman" w:cs="Times New Roman"/>
          </w:rPr>
          <w:delText>compared to</w:delText>
        </w:r>
      </w:del>
      <w:ins w:id="1112" w:author="Maino Vieytes, Christian (NIH/NIA/IRP) [F]" w:date="2023-11-30T16:51:00Z">
        <w:r w:rsidR="00651C45">
          <w:rPr>
            <w:rFonts w:ascii="Times New Roman" w:hAnsi="Times New Roman" w:cs="Times New Roman"/>
          </w:rPr>
          <w:t>than</w:t>
        </w:r>
      </w:ins>
      <w:r w:rsidRPr="00C90B6F">
        <w:rPr>
          <w:rFonts w:ascii="Times New Roman" w:hAnsi="Times New Roman" w:cs="Times New Roman"/>
        </w:rPr>
        <w:t xml:space="preserve"> </w:t>
      </w:r>
      <w:del w:id="1113" w:author="Maino Vieytes, Christian (NIH/NIA/IRP) [F]" w:date="2023-11-19T07:56:00Z">
        <w:r w:rsidRPr="00C90B6F" w:rsidDel="00F96675">
          <w:rPr>
            <w:rFonts w:ascii="Times New Roman" w:hAnsi="Times New Roman" w:cs="Times New Roman"/>
          </w:rPr>
          <w:delText>food-secure</w:delText>
        </w:r>
      </w:del>
      <w:ins w:id="1114"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w:t>
      </w:r>
      <w:del w:id="1115" w:author="Maino Vieytes, Christian (NIH/NIA/IRP) [F]" w:date="2023-11-30T11:29:00Z">
        <w:r w:rsidRPr="00C90B6F" w:rsidDel="002B405F">
          <w:rPr>
            <w:rFonts w:ascii="Times New Roman" w:hAnsi="Times New Roman" w:cs="Times New Roman"/>
          </w:rPr>
          <w:delText xml:space="preserve">subjects </w:delText>
        </w:r>
      </w:del>
      <w:ins w:id="1116" w:author="Maino Vieytes, Christian (NIH/NIA/IRP) [F]" w:date="2023-11-30T11:29:00Z">
        <w:r w:rsidR="002B405F">
          <w:rPr>
            <w:rFonts w:ascii="Times New Roman" w:hAnsi="Times New Roman" w:cs="Times New Roman"/>
          </w:rPr>
          <w:t>survivors</w:t>
        </w:r>
        <w:r w:rsidR="002B405F" w:rsidRPr="00C90B6F">
          <w:rPr>
            <w:rFonts w:ascii="Times New Roman" w:hAnsi="Times New Roman" w:cs="Times New Roman"/>
          </w:rPr>
          <w:t xml:space="preserve"> </w:t>
        </w:r>
      </w:ins>
      <w:r w:rsidRPr="00C90B6F">
        <w:rPr>
          <w:rFonts w:ascii="Times New Roman" w:hAnsi="Times New Roman" w:cs="Times New Roman"/>
        </w:rPr>
        <w:t xml:space="preserve">(Table </w:t>
      </w:r>
      <w:r>
        <w:rPr>
          <w:rFonts w:ascii="Times New Roman" w:hAnsi="Times New Roman" w:cs="Times New Roman"/>
        </w:rPr>
        <w:t>3</w:t>
      </w:r>
      <w:r w:rsidRPr="00C90B6F">
        <w:rPr>
          <w:rFonts w:ascii="Times New Roman" w:hAnsi="Times New Roman" w:cs="Times New Roman"/>
        </w:rPr>
        <w:t xml:space="preserve">). </w:t>
      </w:r>
      <w:del w:id="1117" w:author="Maino Vieytes, Christian (NIH/NIA/IRP) [F]" w:date="2023-11-19T07:56:00Z">
        <w:r w:rsidRPr="00C90B6F" w:rsidDel="00F96675">
          <w:rPr>
            <w:rFonts w:ascii="Times New Roman" w:hAnsi="Times New Roman" w:cs="Times New Roman"/>
          </w:rPr>
          <w:delText>Food-insecure</w:delText>
        </w:r>
      </w:del>
      <w:ins w:id="111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rvivors also had significantly lower HEI-2015 scores compared to </w:t>
      </w:r>
      <w:del w:id="1119" w:author="Maino Vieytes, Christian (NIH/NIA/IRP) [F]" w:date="2023-11-19T07:56:00Z">
        <w:r w:rsidRPr="00C90B6F" w:rsidDel="00F96675">
          <w:rPr>
            <w:rFonts w:ascii="Times New Roman" w:hAnsi="Times New Roman" w:cs="Times New Roman"/>
          </w:rPr>
          <w:delText>food-secure</w:delText>
        </w:r>
      </w:del>
      <w:ins w:id="1120"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w:t>
      </w:r>
    </w:p>
    <w:p w14:paraId="3408F7BE" w14:textId="7EF7A3F7" w:rsidR="00B717EF" w:rsidDel="00BF2714" w:rsidRDefault="00B52403" w:rsidP="00CA04BD">
      <w:pPr>
        <w:spacing w:line="360" w:lineRule="auto"/>
        <w:ind w:firstLine="720"/>
        <w:rPr>
          <w:del w:id="1121" w:author="Maino Vieytes, Christian (NIH/NIA/IRP) [F]" w:date="2023-11-16T10:31:00Z"/>
          <w:rFonts w:ascii="Times New Roman" w:hAnsi="Times New Roman" w:cs="Times New Roman"/>
        </w:rPr>
      </w:pPr>
      <w:del w:id="1122" w:author="Maino Vieytes, Christian (NIH/NIA/IRP) [F]" w:date="2023-12-01T15:56:00Z">
        <w:r w:rsidRPr="00C90B6F" w:rsidDel="00BC731B">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4595B152" wp14:editId="7D5A426C">
                  <wp:simplePos x="0" y="0"/>
                  <wp:positionH relativeFrom="column">
                    <wp:posOffset>287020</wp:posOffset>
                  </wp:positionH>
                  <wp:positionV relativeFrom="paragraph">
                    <wp:posOffset>4677705</wp:posOffset>
                  </wp:positionV>
                  <wp:extent cx="5443855" cy="1626235"/>
                  <wp:effectExtent l="0" t="0" r="4445" b="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443855" cy="1626235"/>
                          </a:xfrm>
                          <a:prstGeom prst="rect">
                            <a:avLst/>
                          </a:prstGeom>
                          <a:solidFill>
                            <a:prstClr val="white"/>
                          </a:solidFill>
                          <a:ln>
                            <a:noFill/>
                          </a:ln>
                        </wps:spPr>
                        <wps:txbx>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1123"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1124"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1125"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patterns extraction phase of the analysis. </w:t>
                              </w:r>
                            </w:p>
                            <w:p w14:paraId="1E01EC1E" w14:textId="776407F3" w:rsidR="00B52403" w:rsidRPr="00B52403" w:rsidRDefault="00B717EF" w:rsidP="00B52403">
                              <w:pPr>
                                <w:rPr>
                                  <w:ins w:id="1126" w:author="Maino Vieytes, Christian (NIH/NIA/IRP) [F]" w:date="2023-11-30T11:55:00Z"/>
                                  <w:rFonts w:ascii="Times New Roman" w:hAnsi="Times New Roman" w:cs="Times New Roman"/>
                                  <w:sz w:val="18"/>
                                  <w:szCs w:val="18"/>
                                  <w:lang w:bidi="en-US"/>
                                  <w:rPrChange w:id="1127" w:author="Maino Vieytes, Christian (NIH/NIA/IRP) [F]" w:date="2023-11-30T11:55:00Z">
                                    <w:rPr>
                                      <w:ins w:id="1128" w:author="Maino Vieytes, Christian (NIH/NIA/IRP) [F]" w:date="2023-11-30T11:55:00Z"/>
                                      <w:lang w:bidi="en-US"/>
                                    </w:rPr>
                                  </w:rPrChange>
                                </w:rPr>
                              </w:pPr>
                              <w:moveFromRangeStart w:id="1129" w:author="Maino Vieytes, Christian (NIH/NIA/IRP) [F]" w:date="2023-12-01T11:27:00Z" w:name="move152322444"/>
                              <w:moveFrom w:id="1130" w:author="Maino Vieytes, Christian (NIH/NIA/IRP) [F]" w:date="2023-12-01T11:27:00Z">
                                <w:r w:rsidRPr="00837ED6" w:rsidDel="00590201">
                                  <w:rPr>
                                    <w:rFonts w:ascii="Times New Roman" w:hAnsi="Times New Roman" w:cs="Times New Roman"/>
                                    <w:i/>
                                    <w:iCs/>
                                    <w:sz w:val="18"/>
                                    <w:szCs w:val="18"/>
                                    <w:lang w:bidi="en-US"/>
                                    <w:rPrChange w:id="1131" w:author="Maino Vieytes, Christian (NIH/NIA/IRP) [F]" w:date="2023-11-16T17:11:00Z">
                                      <w:rPr>
                                        <w:rFonts w:ascii="Times New Roman" w:hAnsi="Times New Roman" w:cs="Times New Roman"/>
                                        <w:i/>
                                        <w:iCs/>
                                        <w:sz w:val="20"/>
                                        <w:szCs w:val="20"/>
                                        <w:lang w:bidi="en-US"/>
                                      </w:rPr>
                                    </w:rPrChange>
                                  </w:rPr>
                                  <w:t>† Dietary pattern obtained using penalized logistic regression; ‡ Dietary pattern obtained using principal components analysis.</w:t>
                                </w:r>
                              </w:moveFrom>
                              <w:moveFromRangeEnd w:id="1129"/>
                              <w:ins w:id="1132" w:author="Maino Vieytes, Christian (NIH/NIA/IRP) [F]" w:date="2023-11-30T11:53:00Z">
                                <w:r w:rsidR="00B52403" w:rsidRPr="00B52403">
                                  <w:rPr>
                                    <w:rFonts w:ascii="Times New Roman" w:hAnsi="Times New Roman" w:cs="Times New Roman"/>
                                    <w:sz w:val="18"/>
                                    <w:szCs w:val="18"/>
                                    <w:vertAlign w:val="superscript"/>
                                    <w:lang w:bidi="en-US"/>
                                    <w:rPrChange w:id="1133" w:author="Maino Vieytes, Christian (NIH/NIA/IRP) [F]" w:date="2023-11-30T11:55:00Z">
                                      <w:rPr>
                                        <w:vertAlign w:val="superscript"/>
                                        <w:lang w:bidi="en-US"/>
                                      </w:rPr>
                                    </w:rPrChange>
                                  </w:rPr>
                                  <w:t>a</w:t>
                                </w:r>
                              </w:ins>
                              <w:ins w:id="1134" w:author="Maino Vieytes, Christian (NIH/NIA/IRP) [F]" w:date="2023-11-30T11:54:00Z">
                                <w:r w:rsidR="00B52403" w:rsidRPr="00B52403">
                                  <w:rPr>
                                    <w:rFonts w:ascii="Times New Roman" w:hAnsi="Times New Roman" w:cs="Times New Roman"/>
                                    <w:sz w:val="18"/>
                                    <w:szCs w:val="18"/>
                                    <w:vertAlign w:val="superscript"/>
                                    <w:lang w:bidi="en-US"/>
                                    <w:rPrChange w:id="1135" w:author="Maino Vieytes, Christian (NIH/NIA/IRP) [F]" w:date="2023-11-30T11:55:00Z">
                                      <w:rPr>
                                        <w:vertAlign w:val="superscript"/>
                                        <w:lang w:bidi="en-US"/>
                                      </w:rPr>
                                    </w:rPrChange>
                                  </w:rPr>
                                  <w:t xml:space="preserve"> </w:t>
                                </w:r>
                                <w:r w:rsidR="00B52403" w:rsidRPr="00B52403">
                                  <w:rPr>
                                    <w:rFonts w:ascii="Times New Roman" w:hAnsi="Times New Roman" w:cs="Times New Roman"/>
                                    <w:sz w:val="18"/>
                                    <w:szCs w:val="18"/>
                                    <w:lang w:bidi="en-US"/>
                                    <w:rPrChange w:id="1136" w:author="Maino Vieytes, Christian (NIH/NIA/IRP) [F]" w:date="2023-11-30T11:55:00Z">
                                      <w:rPr>
                                        <w:vertAlign w:val="superscript"/>
                                        <w:lang w:bidi="en-US"/>
                                      </w:rPr>
                                    </w:rPrChange>
                                  </w:rPr>
                                  <w:t>The High Fat &amp; Sugar, Low Vegetable</w:t>
                                </w:r>
                              </w:ins>
                              <w:ins w:id="1137" w:author="Maino Vieytes, Christian (NIH/NIA/IRP) [F]" w:date="2023-11-30T11:55:00Z">
                                <w:r w:rsidR="00B52403" w:rsidRPr="00B52403">
                                  <w:rPr>
                                    <w:rFonts w:ascii="Times New Roman" w:hAnsi="Times New Roman" w:cs="Times New Roman"/>
                                    <w:sz w:val="18"/>
                                    <w:szCs w:val="18"/>
                                    <w:lang w:bidi="en-US"/>
                                    <w:rPrChange w:id="1138" w:author="Maino Vieytes, Christian (NIH/NIA/IRP) [F]" w:date="2023-11-30T11:55:00Z">
                                      <w:rPr>
                                        <w:lang w:bidi="en-US"/>
                                      </w:rPr>
                                    </w:rPrChange>
                                  </w:rPr>
                                  <w:t xml:space="preserve"> Pattern</w:t>
                                </w:r>
                              </w:ins>
                            </w:p>
                            <w:p w14:paraId="34A3A875" w14:textId="2FF327F1" w:rsidR="00B52403" w:rsidRPr="00B52403" w:rsidRDefault="00B52403" w:rsidP="00B52403">
                              <w:pPr>
                                <w:rPr>
                                  <w:ins w:id="1139" w:author="Maino Vieytes, Christian (NIH/NIA/IRP) [F]" w:date="2023-11-30T11:55:00Z"/>
                                  <w:rFonts w:ascii="Times New Roman" w:hAnsi="Times New Roman" w:cs="Times New Roman"/>
                                  <w:color w:val="222222"/>
                                  <w:sz w:val="18"/>
                                  <w:szCs w:val="18"/>
                                  <w:shd w:val="clear" w:color="auto" w:fill="FFFFFF"/>
                                  <w:rPrChange w:id="1140" w:author="Maino Vieytes, Christian (NIH/NIA/IRP) [F]" w:date="2023-11-30T11:55:00Z">
                                    <w:rPr>
                                      <w:ins w:id="1141" w:author="Maino Vieytes, Christian (NIH/NIA/IRP) [F]" w:date="2023-11-30T11:55:00Z"/>
                                      <w:rFonts w:ascii="Arial" w:hAnsi="Arial" w:cs="Arial"/>
                                      <w:color w:val="222222"/>
                                      <w:shd w:val="clear" w:color="auto" w:fill="FFFFFF"/>
                                    </w:rPr>
                                  </w:rPrChange>
                                </w:rPr>
                              </w:pPr>
                              <w:ins w:id="1142" w:author="Maino Vieytes, Christian (NIH/NIA/IRP) [F]" w:date="2023-11-30T11:55:00Z">
                                <w:r w:rsidRPr="00B52403">
                                  <w:rPr>
                                    <w:rFonts w:ascii="Times New Roman" w:hAnsi="Times New Roman" w:cs="Times New Roman"/>
                                    <w:sz w:val="18"/>
                                    <w:szCs w:val="18"/>
                                    <w:vertAlign w:val="superscript"/>
                                    <w:lang w:bidi="en-US"/>
                                    <w:rPrChange w:id="1143" w:author="Maino Vieytes, Christian (NIH/NIA/IRP) [F]" w:date="2023-11-30T11:55:00Z">
                                      <w:rPr>
                                        <w:vertAlign w:val="superscript"/>
                                        <w:lang w:bidi="en-US"/>
                                      </w:rPr>
                                    </w:rPrChange>
                                  </w:rPr>
                                  <w:t>b</w:t>
                                </w:r>
                                <w:r w:rsidRPr="00B52403">
                                  <w:rPr>
                                    <w:rFonts w:ascii="Times New Roman" w:hAnsi="Times New Roman" w:cs="Times New Roman"/>
                                    <w:sz w:val="18"/>
                                    <w:szCs w:val="18"/>
                                    <w:lang w:bidi="en-US"/>
                                    <w:rPrChange w:id="1144" w:author="Maino Vieytes, Christian (NIH/NIA/IRP) [F]" w:date="2023-11-30T11:55:00Z">
                                      <w:rPr>
                                        <w:lang w:bidi="en-US"/>
                                      </w:rPr>
                                    </w:rPrChange>
                                  </w:rPr>
                                  <w:t xml:space="preserve"> </w:t>
                                </w:r>
                              </w:ins>
                              <w:ins w:id="1145" w:author="Maino Vieytes, Christian (NIH/NIA/IRP) [F]" w:date="2023-11-30T12:27:00Z">
                                <w:r w:rsidR="009A5D78">
                                  <w:rPr>
                                    <w:rFonts w:ascii="Times New Roman" w:hAnsi="Times New Roman" w:cs="Times New Roman"/>
                                    <w:sz w:val="18"/>
                                    <w:szCs w:val="18"/>
                                    <w:lang w:bidi="en-US"/>
                                  </w:rPr>
                                  <w:t xml:space="preserve">The </w:t>
                                </w:r>
                              </w:ins>
                              <w:ins w:id="1146" w:author="Maino Vieytes, Christian (NIH/NIA/IRP) [F]" w:date="2023-11-30T11:55:00Z">
                                <w:r w:rsidRPr="00B52403">
                                  <w:rPr>
                                    <w:rFonts w:ascii="Times New Roman" w:hAnsi="Times New Roman" w:cs="Times New Roman"/>
                                    <w:color w:val="222222"/>
                                    <w:sz w:val="18"/>
                                    <w:szCs w:val="18"/>
                                    <w:shd w:val="clear" w:color="auto" w:fill="FFFFFF"/>
                                    <w:rPrChange w:id="1147" w:author="Maino Vieytes, Christian (NIH/NIA/IRP) [F]" w:date="2023-11-30T11:55:00Z">
                                      <w:rPr>
                                        <w:rFonts w:ascii="Arial" w:hAnsi="Arial" w:cs="Arial"/>
                                        <w:color w:val="222222"/>
                                        <w:shd w:val="clear" w:color="auto" w:fill="FFFFFF"/>
                                      </w:rPr>
                                    </w:rPrChange>
                                  </w:rPr>
                                  <w:t>High Alcohol &amp; Added Sugar Pattern</w:t>
                                </w:r>
                              </w:ins>
                            </w:p>
                            <w:p w14:paraId="52ECA679" w14:textId="420A3A75" w:rsidR="00B52403" w:rsidRPr="00B52403" w:rsidRDefault="00B52403">
                              <w:pPr>
                                <w:rPr>
                                  <w:ins w:id="1148" w:author="Maino Vieytes, Christian (NIH/NIA/IRP) [F]" w:date="2023-11-16T17:11:00Z"/>
                                  <w:rFonts w:ascii="Times New Roman" w:hAnsi="Times New Roman" w:cs="Times New Roman"/>
                                  <w:i/>
                                  <w:iCs/>
                                  <w:sz w:val="18"/>
                                  <w:szCs w:val="18"/>
                                  <w:lang w:bidi="en-US"/>
                                  <w:rPrChange w:id="1149" w:author="Maino Vieytes, Christian (NIH/NIA/IRP) [F]" w:date="2023-11-30T11:55:00Z">
                                    <w:rPr>
                                      <w:ins w:id="1150" w:author="Maino Vieytes, Christian (NIH/NIA/IRP) [F]" w:date="2023-11-16T17:11:00Z"/>
                                      <w:rFonts w:ascii="Times New Roman" w:hAnsi="Times New Roman" w:cs="Times New Roman"/>
                                      <w:i w:val="0"/>
                                      <w:iCs w:val="0"/>
                                      <w:color w:val="auto"/>
                                      <w:sz w:val="20"/>
                                      <w:szCs w:val="20"/>
                                      <w:lang w:bidi="en-US"/>
                                    </w:rPr>
                                  </w:rPrChange>
                                </w:rPr>
                                <w:pPrChange w:id="1151" w:author="Maino Vieytes, Christian (NIH/NIA/IRP) [F]" w:date="2023-11-30T11:53:00Z">
                                  <w:pPr>
                                    <w:pStyle w:val="Caption"/>
                                    <w:spacing w:after="0"/>
                                  </w:pPr>
                                </w:pPrChange>
                              </w:pPr>
                              <w:ins w:id="1152" w:author="Maino Vieytes, Christian (NIH/NIA/IRP) [F]" w:date="2023-11-30T11:55:00Z">
                                <w:r w:rsidRPr="00B52403">
                                  <w:rPr>
                                    <w:rFonts w:ascii="Times New Roman" w:hAnsi="Times New Roman" w:cs="Times New Roman"/>
                                    <w:color w:val="222222"/>
                                    <w:sz w:val="18"/>
                                    <w:szCs w:val="18"/>
                                    <w:shd w:val="clear" w:color="auto" w:fill="FFFFFF"/>
                                    <w:vertAlign w:val="superscript"/>
                                    <w:rPrChange w:id="1153" w:author="Maino Vieytes, Christian (NIH/NIA/IRP) [F]" w:date="2023-11-30T11:55:00Z">
                                      <w:rPr>
                                        <w:rFonts w:ascii="Arial" w:hAnsi="Arial" w:cs="Arial"/>
                                        <w:color w:val="222222"/>
                                        <w:shd w:val="clear" w:color="auto" w:fill="FFFFFF"/>
                                        <w:vertAlign w:val="superscript"/>
                                      </w:rPr>
                                    </w:rPrChange>
                                  </w:rPr>
                                  <w:t>c</w:t>
                                </w:r>
                                <w:r w:rsidRPr="00B52403">
                                  <w:rPr>
                                    <w:rFonts w:ascii="Times New Roman" w:hAnsi="Times New Roman" w:cs="Times New Roman"/>
                                    <w:color w:val="222222"/>
                                    <w:sz w:val="18"/>
                                    <w:szCs w:val="18"/>
                                    <w:shd w:val="clear" w:color="auto" w:fill="FFFFFF"/>
                                    <w:rPrChange w:id="1154" w:author="Maino Vieytes, Christian (NIH/NIA/IRP) [F]" w:date="2023-11-30T11:55:00Z">
                                      <w:rPr>
                                        <w:rFonts w:ascii="Arial" w:hAnsi="Arial" w:cs="Arial"/>
                                        <w:color w:val="222222"/>
                                        <w:shd w:val="clear" w:color="auto" w:fill="FFFFFF"/>
                                      </w:rPr>
                                    </w:rPrChange>
                                  </w:rPr>
                                  <w:t xml:space="preserve"> The Meat &amp; Potatoes Pattern</w:t>
                                </w:r>
                              </w:ins>
                            </w:p>
                            <w:p w14:paraId="63881039" w14:textId="513D40D5" w:rsidR="005E4491" w:rsidRDefault="00B52403">
                              <w:pPr>
                                <w:rPr>
                                  <w:ins w:id="1155" w:author="Maino Vieytes, Christian (NIH/NIA/IRP) [F]" w:date="2023-12-01T11:27:00Z"/>
                                  <w:rFonts w:ascii="Times New Roman" w:hAnsi="Times New Roman" w:cs="Times New Roman"/>
                                  <w:sz w:val="18"/>
                                  <w:szCs w:val="18"/>
                                  <w:lang w:bidi="en-US"/>
                                </w:rPr>
                              </w:pPr>
                              <w:ins w:id="1156" w:author="Maino Vieytes, Christian (NIH/NIA/IRP) [F]" w:date="2023-11-30T11:53:00Z">
                                <w:r>
                                  <w:rPr>
                                    <w:rFonts w:ascii="Times New Roman" w:hAnsi="Times New Roman" w:cs="Times New Roman"/>
                                    <w:sz w:val="18"/>
                                    <w:szCs w:val="18"/>
                                    <w:vertAlign w:val="superscript"/>
                                    <w:lang w:bidi="en-US"/>
                                  </w:rPr>
                                  <w:t>d</w:t>
                                </w:r>
                              </w:ins>
                              <w:ins w:id="1157" w:author="Maino Vieytes, Christian (NIH/NIA/IRP) [F]" w:date="2023-11-16T17:11:00Z">
                                <w:r w:rsidR="005E4491" w:rsidRPr="00837ED6">
                                  <w:rPr>
                                    <w:rFonts w:ascii="Times New Roman" w:hAnsi="Times New Roman" w:cs="Times New Roman"/>
                                    <w:sz w:val="18"/>
                                    <w:szCs w:val="18"/>
                                    <w:vertAlign w:val="superscript"/>
                                    <w:lang w:bidi="en-US"/>
                                    <w:rPrChange w:id="1158" w:author="Maino Vieytes, Christian (NIH/NIA/IRP) [F]" w:date="2023-11-16T17:11:00Z">
                                      <w:rPr>
                                        <w:rFonts w:ascii="Times New Roman" w:hAnsi="Times New Roman" w:cs="Times New Roman"/>
                                        <w:color w:val="44546A" w:themeColor="text2"/>
                                        <w:sz w:val="20"/>
                                        <w:szCs w:val="20"/>
                                        <w:lang w:bidi="en-US"/>
                                      </w:rPr>
                                    </w:rPrChange>
                                  </w:rPr>
                                  <w:t xml:space="preserve"> </w:t>
                                </w:r>
                                <w:r w:rsidR="005E4491" w:rsidRPr="00837ED6">
                                  <w:rPr>
                                    <w:rFonts w:ascii="Times New Roman" w:hAnsi="Times New Roman" w:cs="Times New Roman"/>
                                    <w:sz w:val="18"/>
                                    <w:szCs w:val="18"/>
                                    <w:lang w:bidi="en-US"/>
                                    <w:rPrChange w:id="1159" w:author="Maino Vieytes, Christian (NIH/NIA/IRP) [F]" w:date="2023-11-16T17:11:00Z">
                                      <w:rPr>
                                        <w:rFonts w:ascii="Times New Roman" w:hAnsi="Times New Roman" w:cs="Times New Roman"/>
                                        <w:color w:val="44546A" w:themeColor="text2"/>
                                        <w:sz w:val="20"/>
                                        <w:szCs w:val="20"/>
                                        <w:lang w:bidi="en-US"/>
                                      </w:rPr>
                                    </w:rPrChange>
                                  </w:rPr>
                                  <w:t>Healthy Eating Index 2015</w:t>
                                </w:r>
                              </w:ins>
                            </w:p>
                            <w:p w14:paraId="4FA44BDA" w14:textId="77777777" w:rsidR="00590201" w:rsidDel="00590201" w:rsidRDefault="00590201" w:rsidP="00590201">
                              <w:pPr>
                                <w:pStyle w:val="Caption"/>
                                <w:spacing w:after="0"/>
                                <w:rPr>
                                  <w:del w:id="1160" w:author="Maino Vieytes, Christian (NIH/NIA/IRP) [F]" w:date="2023-12-01T11:27:00Z"/>
                                  <w:moveTo w:id="1161" w:author="Maino Vieytes, Christian (NIH/NIA/IRP) [F]" w:date="2023-12-01T11:27:00Z"/>
                                  <w:rFonts w:ascii="Times New Roman" w:hAnsi="Times New Roman" w:cs="Times New Roman"/>
                                  <w:i w:val="0"/>
                                  <w:iCs w:val="0"/>
                                  <w:color w:val="auto"/>
                                  <w:lang w:bidi="en-US"/>
                                </w:rPr>
                              </w:pPr>
                              <w:moveToRangeStart w:id="1162" w:author="Maino Vieytes, Christian (NIH/NIA/IRP) [F]" w:date="2023-12-01T11:27:00Z" w:name="move152322444"/>
                              <w:moveTo w:id="1163" w:author="Maino Vieytes, Christian (NIH/NIA/IRP) [F]" w:date="2023-12-01T11:27:00Z">
                                <w:r w:rsidRPr="00F223B1">
                                  <w:rPr>
                                    <w:rFonts w:ascii="Times New Roman" w:hAnsi="Times New Roman" w:cs="Times New Roman"/>
                                    <w:i w:val="0"/>
                                    <w:iCs w:val="0"/>
                                    <w:color w:val="auto"/>
                                    <w:lang w:bidi="en-US"/>
                                  </w:rPr>
                                  <w:t>† Dietary pattern obtained using penalized logistic regression; ‡ Dietary pattern obtained using principal components analysis.</w:t>
                                </w:r>
                              </w:moveTo>
                            </w:p>
                            <w:moveToRangeEnd w:id="1162"/>
                            <w:p w14:paraId="65616AE2" w14:textId="77777777" w:rsidR="00590201" w:rsidRPr="00837ED6" w:rsidRDefault="00590201" w:rsidP="00590201">
                              <w:pPr>
                                <w:pStyle w:val="Caption"/>
                                <w:spacing w:after="0"/>
                                <w:rPr>
                                  <w:lang w:bidi="en-US"/>
                                  <w:rPrChange w:id="1164" w:author="Maino Vieytes, Christian (NIH/NIA/IRP) [F]" w:date="2023-11-16T17:11:00Z">
                                    <w:rPr>
                                      <w:rFonts w:ascii="Times New Roman" w:hAnsi="Times New Roman" w:cs="Times New Roman"/>
                                      <w:sz w:val="20"/>
                                      <w:szCs w:val="20"/>
                                      <w:lang w:bidi="en-US"/>
                                    </w:rPr>
                                  </w:rPrChange>
                                </w:rPr>
                              </w:pPr>
                            </w:p>
                            <w:p w14:paraId="6AAFB080" w14:textId="77777777" w:rsidR="005E4491" w:rsidRPr="00837ED6" w:rsidRDefault="00B717EF" w:rsidP="00B717EF">
                              <w:pPr>
                                <w:rPr>
                                  <w:ins w:id="1165" w:author="Maino Vieytes, Christian (NIH/NIA/IRP) [F]" w:date="2023-11-16T17:10:00Z"/>
                                  <w:rFonts w:ascii="Times New Roman" w:hAnsi="Times New Roman" w:cs="Times New Roman"/>
                                  <w:sz w:val="18"/>
                                  <w:szCs w:val="18"/>
                                  <w:lang w:bidi="en-US"/>
                                  <w:rPrChange w:id="1166" w:author="Maino Vieytes, Christian (NIH/NIA/IRP) [F]" w:date="2023-11-16T17:11:00Z">
                                    <w:rPr>
                                      <w:ins w:id="1167"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1168"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1169" w:author="Maino Vieytes, Christian (NIH/NIA/IRP) [F]" w:date="2023-11-15T14:41:00Z">
                                <w:r w:rsidR="008104EE" w:rsidRPr="00837ED6">
                                  <w:rPr>
                                    <w:rFonts w:ascii="Times New Roman" w:hAnsi="Times New Roman" w:cs="Times New Roman"/>
                                    <w:sz w:val="18"/>
                                    <w:szCs w:val="18"/>
                                    <w:lang w:bidi="en-US"/>
                                    <w:rPrChange w:id="1170" w:author="Maino Vieytes, Christian (NIH/NIA/IRP) [F]" w:date="2023-11-16T17:11:00Z">
                                      <w:rPr>
                                        <w:rFonts w:ascii="Times New Roman" w:hAnsi="Times New Roman" w:cs="Times New Roman"/>
                                        <w:sz w:val="20"/>
                                        <w:szCs w:val="20"/>
                                        <w:lang w:bidi="en-US"/>
                                      </w:rPr>
                                    </w:rPrChange>
                                  </w:rPr>
                                  <w:t xml:space="preserve">. </w:t>
                                </w:r>
                              </w:ins>
                            </w:p>
                            <w:p w14:paraId="0D6DEC4A" w14:textId="2A384BDF" w:rsidR="005E4491" w:rsidRPr="00837ED6" w:rsidRDefault="009C5C82" w:rsidP="00B717EF">
                              <w:pPr>
                                <w:rPr>
                                  <w:ins w:id="1171" w:author="Maino Vieytes, Christian (NIH/NIA/IRP) [F]" w:date="2023-11-16T17:10:00Z"/>
                                  <w:rFonts w:ascii="Times New Roman" w:hAnsi="Times New Roman" w:cs="Times New Roman"/>
                                  <w:sz w:val="18"/>
                                  <w:szCs w:val="18"/>
                                  <w:lang w:bidi="en-US"/>
                                  <w:rPrChange w:id="1172" w:author="Maino Vieytes, Christian (NIH/NIA/IRP) [F]" w:date="2023-11-16T17:11:00Z">
                                    <w:rPr>
                                      <w:ins w:id="1173" w:author="Maino Vieytes, Christian (NIH/NIA/IRP) [F]" w:date="2023-11-16T17:10:00Z"/>
                                      <w:rFonts w:ascii="Times New Roman" w:hAnsi="Times New Roman" w:cs="Times New Roman"/>
                                      <w:sz w:val="20"/>
                                      <w:szCs w:val="20"/>
                                      <w:lang w:bidi="en-US"/>
                                    </w:rPr>
                                  </w:rPrChange>
                                </w:rPr>
                              </w:pPr>
                              <w:ins w:id="1174" w:author="Maino Vieytes, Christian (NIH/NIA/IRP) [F]" w:date="2023-11-15T15:38:00Z">
                                <w:r w:rsidRPr="00837ED6">
                                  <w:rPr>
                                    <w:rFonts w:ascii="Times New Roman" w:hAnsi="Times New Roman" w:cs="Times New Roman"/>
                                    <w:sz w:val="18"/>
                                    <w:szCs w:val="18"/>
                                    <w:lang w:bidi="en-US"/>
                                    <w:rPrChange w:id="1175" w:author="Maino Vieytes, Christian (NIH/NIA/IRP) [F]" w:date="2023-11-16T17:11:00Z">
                                      <w:rPr>
                                        <w:rFonts w:ascii="Times New Roman" w:hAnsi="Times New Roman" w:cs="Times New Roman"/>
                                        <w:sz w:val="20"/>
                                        <w:szCs w:val="20"/>
                                        <w:lang w:bidi="en-US"/>
                                      </w:rPr>
                                    </w:rPrChange>
                                  </w:rPr>
                                  <w:t>The correlation a</w:t>
                                </w:r>
                              </w:ins>
                              <w:ins w:id="1176" w:author="Maino Vieytes, Christian (NIH/NIA/IRP) [F]" w:date="2023-11-15T14:41:00Z">
                                <w:r w:rsidR="008104EE" w:rsidRPr="00837ED6">
                                  <w:rPr>
                                    <w:rFonts w:ascii="Times New Roman" w:hAnsi="Times New Roman" w:cs="Times New Roman"/>
                                    <w:sz w:val="18"/>
                                    <w:szCs w:val="18"/>
                                    <w:lang w:bidi="en-US"/>
                                    <w:rPrChange w:id="1177" w:author="Maino Vieytes, Christian (NIH/NIA/IRP) [F]" w:date="2023-11-16T17:11:00Z">
                                      <w:rPr>
                                        <w:rFonts w:ascii="Times New Roman" w:hAnsi="Times New Roman" w:cs="Times New Roman"/>
                                        <w:sz w:val="20"/>
                                        <w:szCs w:val="20"/>
                                        <w:lang w:bidi="en-US"/>
                                      </w:rPr>
                                    </w:rPrChange>
                                  </w:rPr>
                                  <w:t>nalysis was performed on subjects from the testing</w:t>
                                </w:r>
                              </w:ins>
                              <w:ins w:id="1178" w:author="Maino Vieytes, Christian (NIH/NIA/IRP) [F]" w:date="2023-11-15T15:38:00Z">
                                <w:r w:rsidRPr="00837ED6">
                                  <w:rPr>
                                    <w:rFonts w:ascii="Times New Roman" w:hAnsi="Times New Roman" w:cs="Times New Roman"/>
                                    <w:sz w:val="18"/>
                                    <w:szCs w:val="18"/>
                                    <w:lang w:bidi="en-US"/>
                                    <w:rPrChange w:id="1179" w:author="Maino Vieytes, Christian (NIH/NIA/IRP) [F]" w:date="2023-11-16T17:11:00Z">
                                      <w:rPr>
                                        <w:rFonts w:ascii="Times New Roman" w:hAnsi="Times New Roman" w:cs="Times New Roman"/>
                                        <w:sz w:val="20"/>
                                        <w:szCs w:val="20"/>
                                        <w:lang w:bidi="en-US"/>
                                      </w:rPr>
                                    </w:rPrChange>
                                  </w:rPr>
                                  <w:t xml:space="preserve"> sub</w:t>
                                </w:r>
                              </w:ins>
                              <w:ins w:id="1180" w:author="Maino Vieytes, Christian (NIH/NIA/IRP) [F]" w:date="2023-11-15T14:41:00Z">
                                <w:r w:rsidR="008104EE" w:rsidRPr="00837ED6">
                                  <w:rPr>
                                    <w:rFonts w:ascii="Times New Roman" w:hAnsi="Times New Roman" w:cs="Times New Roman"/>
                                    <w:sz w:val="18"/>
                                    <w:szCs w:val="18"/>
                                    <w:lang w:bidi="en-US"/>
                                    <w:rPrChange w:id="1181" w:author="Maino Vieytes, Christian (NIH/NIA/IRP) [F]" w:date="2023-11-16T17:11:00Z">
                                      <w:rPr>
                                        <w:rFonts w:ascii="Times New Roman" w:hAnsi="Times New Roman" w:cs="Times New Roman"/>
                                        <w:sz w:val="20"/>
                                        <w:szCs w:val="20"/>
                                        <w:lang w:bidi="en-US"/>
                                      </w:rPr>
                                    </w:rPrChange>
                                  </w:rPr>
                                  <w:t>sample</w:t>
                                </w:r>
                              </w:ins>
                              <w:ins w:id="1182" w:author="Maino Vieytes, Christian (NIH/NIA/IRP) [F]" w:date="2023-11-15T15:38:00Z">
                                <w:r w:rsidRPr="00837ED6">
                                  <w:rPr>
                                    <w:rFonts w:ascii="Times New Roman" w:hAnsi="Times New Roman" w:cs="Times New Roman"/>
                                    <w:sz w:val="18"/>
                                    <w:szCs w:val="18"/>
                                    <w:lang w:bidi="en-US"/>
                                    <w:rPrChange w:id="1183" w:author="Maino Vieytes, Christian (NIH/NIA/IRP) [F]" w:date="2023-11-16T17:11:00Z">
                                      <w:rPr>
                                        <w:rFonts w:ascii="Times New Roman" w:hAnsi="Times New Roman" w:cs="Times New Roman"/>
                                        <w:sz w:val="20"/>
                                        <w:szCs w:val="20"/>
                                        <w:lang w:bidi="en-US"/>
                                      </w:rPr>
                                    </w:rPrChange>
                                  </w:rPr>
                                  <w:t xml:space="preserve"> described in the main text</w:t>
                                </w:r>
                              </w:ins>
                              <w:ins w:id="1184" w:author="Maino Vieytes, Christian (NIH/NIA/IRP) [F]" w:date="2023-11-15T14:41:00Z">
                                <w:r w:rsidR="008104EE" w:rsidRPr="00837ED6">
                                  <w:rPr>
                                    <w:rFonts w:ascii="Times New Roman" w:hAnsi="Times New Roman" w:cs="Times New Roman"/>
                                    <w:sz w:val="18"/>
                                    <w:szCs w:val="18"/>
                                    <w:lang w:bidi="en-US"/>
                                    <w:rPrChange w:id="1185"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1186"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1187" w:author="Maino Vieytes, Christian (NIH/NIA/IRP) [F]" w:date="2023-11-16T17:11:00Z">
                                      <w:rPr>
                                        <w:rFonts w:ascii="Times New Roman" w:hAnsi="Times New Roman" w:cs="Times New Roman"/>
                                        <w:sz w:val="20"/>
                                        <w:szCs w:val="20"/>
                                        <w:lang w:bidi="en-US"/>
                                      </w:rPr>
                                    </w:rPrChange>
                                  </w:rPr>
                                  <w:t xml:space="preserve">= </w:t>
                                </w:r>
                              </w:ins>
                              <w:ins w:id="1188" w:author="Maino Vieytes, Christian (NIH/NIA/IRP) [F]" w:date="2023-12-01T11:27:00Z">
                                <w:r w:rsidR="00590201">
                                  <w:rPr>
                                    <w:rFonts w:ascii="Times New Roman" w:hAnsi="Times New Roman" w:cs="Times New Roman"/>
                                    <w:sz w:val="18"/>
                                    <w:szCs w:val="18"/>
                                    <w:lang w:bidi="en-US"/>
                                  </w:rPr>
                                  <w:t>1745</w:t>
                                </w:r>
                              </w:ins>
                              <w:ins w:id="1189" w:author="Maino Vieytes, Christian (NIH/NIA/IRP) [F]" w:date="2023-11-15T14:41:00Z">
                                <w:r w:rsidR="008104EE" w:rsidRPr="00837ED6">
                                  <w:rPr>
                                    <w:rFonts w:ascii="Times New Roman" w:hAnsi="Times New Roman" w:cs="Times New Roman"/>
                                    <w:sz w:val="18"/>
                                    <w:szCs w:val="18"/>
                                    <w:lang w:bidi="en-US"/>
                                    <w:rPrChange w:id="1190"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1191" w:author="Maino Vieytes, Christian (NIH/NIA/IRP) [F]" w:date="2023-11-16T17:11:00Z">
                                    <w:rPr>
                                      <w:rFonts w:ascii="Times New Roman" w:hAnsi="Times New Roman" w:cs="Times New Roman"/>
                                      <w:sz w:val="20"/>
                                      <w:szCs w:val="20"/>
                                      <w:lang w:bidi="en-US"/>
                                    </w:rPr>
                                  </w:rPrChange>
                                </w:rPr>
                                <w:t>.</w:t>
                              </w:r>
                              <w:ins w:id="1192" w:author="Maino Vieytes, Christian (NIH/NIA/IRP) [F]" w:date="2023-11-15T15:39:00Z">
                                <w:r w:rsidRPr="00837ED6">
                                  <w:rPr>
                                    <w:rFonts w:ascii="Times New Roman" w:hAnsi="Times New Roman" w:cs="Times New Roman"/>
                                    <w:sz w:val="18"/>
                                    <w:szCs w:val="18"/>
                                    <w:lang w:bidi="en-US"/>
                                    <w:rPrChange w:id="1193" w:author="Maino Vieytes, Christian (NIH/NIA/IRP) [F]" w:date="2023-11-16T17:11:00Z">
                                      <w:rPr>
                                        <w:rFonts w:ascii="Times New Roman" w:hAnsi="Times New Roman" w:cs="Times New Roman"/>
                                        <w:sz w:val="20"/>
                                        <w:szCs w:val="20"/>
                                        <w:lang w:bidi="en-US"/>
                                      </w:rPr>
                                    </w:rPrChange>
                                  </w:rPr>
                                  <w:t xml:space="preserve"> </w:t>
                                </w:r>
                              </w:ins>
                            </w:p>
                            <w:p w14:paraId="186959A0" w14:textId="1CFA0984" w:rsidR="00B717EF" w:rsidRPr="00837ED6" w:rsidRDefault="009C5C82" w:rsidP="00B717EF">
                              <w:pPr>
                                <w:rPr>
                                  <w:ins w:id="1194" w:author="Maino Vieytes, Christian (NIH/NIA/IRP) [F]" w:date="2023-11-15T15:40:00Z"/>
                                  <w:rFonts w:ascii="Times New Roman" w:hAnsi="Times New Roman" w:cs="Times New Roman"/>
                                  <w:sz w:val="18"/>
                                  <w:szCs w:val="18"/>
                                  <w:lang w:bidi="en-US"/>
                                  <w:rPrChange w:id="1195" w:author="Maino Vieytes, Christian (NIH/NIA/IRP) [F]" w:date="2023-11-16T17:11:00Z">
                                    <w:rPr>
                                      <w:ins w:id="1196" w:author="Maino Vieytes, Christian (NIH/NIA/IRP) [F]" w:date="2023-11-15T15:40:00Z"/>
                                      <w:rFonts w:ascii="Times New Roman" w:hAnsi="Times New Roman" w:cs="Times New Roman"/>
                                      <w:sz w:val="20"/>
                                      <w:szCs w:val="20"/>
                                      <w:lang w:bidi="en-US"/>
                                    </w:rPr>
                                  </w:rPrChange>
                                </w:rPr>
                              </w:pPr>
                              <w:ins w:id="1197" w:author="Maino Vieytes, Christian (NIH/NIA/IRP) [F]" w:date="2023-11-15T15:39:00Z">
                                <w:r w:rsidRPr="00837ED6">
                                  <w:rPr>
                                    <w:rFonts w:ascii="Times New Roman" w:hAnsi="Times New Roman" w:cs="Times New Roman"/>
                                    <w:sz w:val="18"/>
                                    <w:szCs w:val="18"/>
                                    <w:lang w:bidi="en-US"/>
                                    <w:rPrChange w:id="1198"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1199"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200" w:author="Maino Vieytes, Christian (NIH/NIA/IRP) [F]" w:date="2023-11-16T17:11:00Z">
                                      <w:rPr>
                                        <w:rFonts w:ascii="Times New Roman" w:hAnsi="Times New Roman" w:cs="Times New Roman"/>
                                        <w:sz w:val="20"/>
                                        <w:szCs w:val="20"/>
                                        <w:lang w:bidi="en-US"/>
                                      </w:rPr>
                                    </w:rPrChange>
                                  </w:rPr>
                                  <w:t xml:space="preserve">= </w:t>
                                </w:r>
                              </w:ins>
                              <w:ins w:id="1201" w:author="Maino Vieytes, Christian (NIH/NIA/IRP) [F]" w:date="2023-12-01T11:27:00Z">
                                <w:r w:rsidR="00590201">
                                  <w:rPr>
                                    <w:rFonts w:ascii="Times New Roman" w:hAnsi="Times New Roman" w:cs="Times New Roman"/>
                                    <w:sz w:val="18"/>
                                    <w:szCs w:val="18"/>
                                    <w:lang w:bidi="en-US"/>
                                  </w:rPr>
                                  <w:t>748</w:t>
                                </w:r>
                              </w:ins>
                              <w:ins w:id="1202" w:author="Maino Vieytes, Christian (NIH/NIA/IRP) [F]" w:date="2023-11-15T15:39:00Z">
                                <w:r w:rsidRPr="00837ED6">
                                  <w:rPr>
                                    <w:rFonts w:ascii="Times New Roman" w:hAnsi="Times New Roman" w:cs="Times New Roman"/>
                                    <w:sz w:val="18"/>
                                    <w:szCs w:val="18"/>
                                    <w:lang w:bidi="en-US"/>
                                    <w:rPrChange w:id="1203"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1204" w:author="Maino Vieytes, Christian (NIH/NIA/IRP) [F]" w:date="2023-11-16T17:11:00Z">
                                    <w:rPr>
                                      <w:rFonts w:ascii="Times New Roman" w:hAnsi="Times New Roman" w:cs="Times New Roman"/>
                                      <w:sz w:val="20"/>
                                      <w:szCs w:val="20"/>
                                      <w:lang w:bidi="en-US"/>
                                    </w:rPr>
                                  </w:rPrChang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B152" id="_x0000_s1028" type="#_x0000_t202" style="position:absolute;left:0;text-align:left;margin-left:22.6pt;margin-top:368.3pt;width:428.65pt;height:128.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" stroked="f">
                  <v:textbox inset="0,0,0,0">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1233"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1234"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1235"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patterns extraction phase of the analysis. </w:t>
                        </w:r>
                      </w:p>
                      <w:p w14:paraId="1E01EC1E" w14:textId="776407F3" w:rsidR="00B52403" w:rsidRPr="00B52403" w:rsidRDefault="00B717EF" w:rsidP="00B52403">
                        <w:pPr>
                          <w:rPr>
                            <w:ins w:id="1236" w:author="Maino Vieytes, Christian (NIH/NIA/IRP) [F]" w:date="2023-11-30T11:55:00Z"/>
                            <w:rFonts w:ascii="Times New Roman" w:hAnsi="Times New Roman" w:cs="Times New Roman"/>
                            <w:sz w:val="18"/>
                            <w:szCs w:val="18"/>
                            <w:lang w:bidi="en-US"/>
                            <w:rPrChange w:id="1237" w:author="Maino Vieytes, Christian (NIH/NIA/IRP) [F]" w:date="2023-11-30T11:55:00Z">
                              <w:rPr>
                                <w:ins w:id="1238" w:author="Maino Vieytes, Christian (NIH/NIA/IRP) [F]" w:date="2023-11-30T11:55:00Z"/>
                                <w:lang w:bidi="en-US"/>
                              </w:rPr>
                            </w:rPrChange>
                          </w:rPr>
                        </w:pPr>
                        <w:moveFromRangeStart w:id="1239" w:author="Maino Vieytes, Christian (NIH/NIA/IRP) [F]" w:date="2023-12-01T11:27:00Z" w:name="move152322444"/>
                        <w:moveFrom w:id="1240" w:author="Maino Vieytes, Christian (NIH/NIA/IRP) [F]" w:date="2023-12-01T11:27:00Z">
                          <w:r w:rsidRPr="00837ED6" w:rsidDel="00590201">
                            <w:rPr>
                              <w:rFonts w:ascii="Times New Roman" w:hAnsi="Times New Roman" w:cs="Times New Roman"/>
                              <w:i/>
                              <w:iCs/>
                              <w:sz w:val="18"/>
                              <w:szCs w:val="18"/>
                              <w:lang w:bidi="en-US"/>
                              <w:rPrChange w:id="1241" w:author="Maino Vieytes, Christian (NIH/NIA/IRP) [F]" w:date="2023-11-16T17:11:00Z">
                                <w:rPr>
                                  <w:rFonts w:ascii="Times New Roman" w:hAnsi="Times New Roman" w:cs="Times New Roman"/>
                                  <w:i/>
                                  <w:iCs/>
                                  <w:sz w:val="20"/>
                                  <w:szCs w:val="20"/>
                                  <w:lang w:bidi="en-US"/>
                                </w:rPr>
                              </w:rPrChange>
                            </w:rPr>
                            <w:t>† Dietary pattern obtained using penalized logistic regression; ‡ Dietary pattern obtained using principal components analysis.</w:t>
                          </w:r>
                        </w:moveFrom>
                        <w:moveFromRangeEnd w:id="1239"/>
                        <w:ins w:id="1242" w:author="Maino Vieytes, Christian (NIH/NIA/IRP) [F]" w:date="2023-11-30T11:53:00Z">
                          <w:r w:rsidR="00B52403" w:rsidRPr="00B52403">
                            <w:rPr>
                              <w:rFonts w:ascii="Times New Roman" w:hAnsi="Times New Roman" w:cs="Times New Roman"/>
                              <w:sz w:val="18"/>
                              <w:szCs w:val="18"/>
                              <w:vertAlign w:val="superscript"/>
                              <w:lang w:bidi="en-US"/>
                              <w:rPrChange w:id="1243" w:author="Maino Vieytes, Christian (NIH/NIA/IRP) [F]" w:date="2023-11-30T11:55:00Z">
                                <w:rPr>
                                  <w:vertAlign w:val="superscript"/>
                                  <w:lang w:bidi="en-US"/>
                                </w:rPr>
                              </w:rPrChange>
                            </w:rPr>
                            <w:t>a</w:t>
                          </w:r>
                        </w:ins>
                        <w:ins w:id="1244" w:author="Maino Vieytes, Christian (NIH/NIA/IRP) [F]" w:date="2023-11-30T11:54:00Z">
                          <w:r w:rsidR="00B52403" w:rsidRPr="00B52403">
                            <w:rPr>
                              <w:rFonts w:ascii="Times New Roman" w:hAnsi="Times New Roman" w:cs="Times New Roman"/>
                              <w:sz w:val="18"/>
                              <w:szCs w:val="18"/>
                              <w:vertAlign w:val="superscript"/>
                              <w:lang w:bidi="en-US"/>
                              <w:rPrChange w:id="1245" w:author="Maino Vieytes, Christian (NIH/NIA/IRP) [F]" w:date="2023-11-30T11:55:00Z">
                                <w:rPr>
                                  <w:vertAlign w:val="superscript"/>
                                  <w:lang w:bidi="en-US"/>
                                </w:rPr>
                              </w:rPrChange>
                            </w:rPr>
                            <w:t xml:space="preserve"> </w:t>
                          </w:r>
                          <w:r w:rsidR="00B52403" w:rsidRPr="00B52403">
                            <w:rPr>
                              <w:rFonts w:ascii="Times New Roman" w:hAnsi="Times New Roman" w:cs="Times New Roman"/>
                              <w:sz w:val="18"/>
                              <w:szCs w:val="18"/>
                              <w:lang w:bidi="en-US"/>
                              <w:rPrChange w:id="1246" w:author="Maino Vieytes, Christian (NIH/NIA/IRP) [F]" w:date="2023-11-30T11:55:00Z">
                                <w:rPr>
                                  <w:vertAlign w:val="superscript"/>
                                  <w:lang w:bidi="en-US"/>
                                </w:rPr>
                              </w:rPrChange>
                            </w:rPr>
                            <w:t>The High Fat &amp; Sugar, Low Vegetable</w:t>
                          </w:r>
                        </w:ins>
                        <w:ins w:id="1247" w:author="Maino Vieytes, Christian (NIH/NIA/IRP) [F]" w:date="2023-11-30T11:55:00Z">
                          <w:r w:rsidR="00B52403" w:rsidRPr="00B52403">
                            <w:rPr>
                              <w:rFonts w:ascii="Times New Roman" w:hAnsi="Times New Roman" w:cs="Times New Roman"/>
                              <w:sz w:val="18"/>
                              <w:szCs w:val="18"/>
                              <w:lang w:bidi="en-US"/>
                              <w:rPrChange w:id="1248" w:author="Maino Vieytes, Christian (NIH/NIA/IRP) [F]" w:date="2023-11-30T11:55:00Z">
                                <w:rPr>
                                  <w:lang w:bidi="en-US"/>
                                </w:rPr>
                              </w:rPrChange>
                            </w:rPr>
                            <w:t xml:space="preserve"> Pattern</w:t>
                          </w:r>
                        </w:ins>
                      </w:p>
                      <w:p w14:paraId="34A3A875" w14:textId="2FF327F1" w:rsidR="00B52403" w:rsidRPr="00B52403" w:rsidRDefault="00B52403" w:rsidP="00B52403">
                        <w:pPr>
                          <w:rPr>
                            <w:ins w:id="1249" w:author="Maino Vieytes, Christian (NIH/NIA/IRP) [F]" w:date="2023-11-30T11:55:00Z"/>
                            <w:rFonts w:ascii="Times New Roman" w:hAnsi="Times New Roman" w:cs="Times New Roman"/>
                            <w:color w:val="222222"/>
                            <w:sz w:val="18"/>
                            <w:szCs w:val="18"/>
                            <w:shd w:val="clear" w:color="auto" w:fill="FFFFFF"/>
                            <w:rPrChange w:id="1250" w:author="Maino Vieytes, Christian (NIH/NIA/IRP) [F]" w:date="2023-11-30T11:55:00Z">
                              <w:rPr>
                                <w:ins w:id="1251" w:author="Maino Vieytes, Christian (NIH/NIA/IRP) [F]" w:date="2023-11-30T11:55:00Z"/>
                                <w:rFonts w:ascii="Arial" w:hAnsi="Arial" w:cs="Arial"/>
                                <w:color w:val="222222"/>
                                <w:shd w:val="clear" w:color="auto" w:fill="FFFFFF"/>
                              </w:rPr>
                            </w:rPrChange>
                          </w:rPr>
                        </w:pPr>
                        <w:ins w:id="1252" w:author="Maino Vieytes, Christian (NIH/NIA/IRP) [F]" w:date="2023-11-30T11:55:00Z">
                          <w:r w:rsidRPr="00B52403">
                            <w:rPr>
                              <w:rFonts w:ascii="Times New Roman" w:hAnsi="Times New Roman" w:cs="Times New Roman"/>
                              <w:sz w:val="18"/>
                              <w:szCs w:val="18"/>
                              <w:vertAlign w:val="superscript"/>
                              <w:lang w:bidi="en-US"/>
                              <w:rPrChange w:id="1253" w:author="Maino Vieytes, Christian (NIH/NIA/IRP) [F]" w:date="2023-11-30T11:55:00Z">
                                <w:rPr>
                                  <w:vertAlign w:val="superscript"/>
                                  <w:lang w:bidi="en-US"/>
                                </w:rPr>
                              </w:rPrChange>
                            </w:rPr>
                            <w:t>b</w:t>
                          </w:r>
                          <w:r w:rsidRPr="00B52403">
                            <w:rPr>
                              <w:rFonts w:ascii="Times New Roman" w:hAnsi="Times New Roman" w:cs="Times New Roman"/>
                              <w:sz w:val="18"/>
                              <w:szCs w:val="18"/>
                              <w:lang w:bidi="en-US"/>
                              <w:rPrChange w:id="1254" w:author="Maino Vieytes, Christian (NIH/NIA/IRP) [F]" w:date="2023-11-30T11:55:00Z">
                                <w:rPr>
                                  <w:lang w:bidi="en-US"/>
                                </w:rPr>
                              </w:rPrChange>
                            </w:rPr>
                            <w:t xml:space="preserve"> </w:t>
                          </w:r>
                        </w:ins>
                        <w:ins w:id="1255" w:author="Maino Vieytes, Christian (NIH/NIA/IRP) [F]" w:date="2023-11-30T12:27:00Z">
                          <w:r w:rsidR="009A5D78">
                            <w:rPr>
                              <w:rFonts w:ascii="Times New Roman" w:hAnsi="Times New Roman" w:cs="Times New Roman"/>
                              <w:sz w:val="18"/>
                              <w:szCs w:val="18"/>
                              <w:lang w:bidi="en-US"/>
                            </w:rPr>
                            <w:t xml:space="preserve">The </w:t>
                          </w:r>
                        </w:ins>
                        <w:ins w:id="1256" w:author="Maino Vieytes, Christian (NIH/NIA/IRP) [F]" w:date="2023-11-30T11:55:00Z">
                          <w:r w:rsidRPr="00B52403">
                            <w:rPr>
                              <w:rFonts w:ascii="Times New Roman" w:hAnsi="Times New Roman" w:cs="Times New Roman"/>
                              <w:color w:val="222222"/>
                              <w:sz w:val="18"/>
                              <w:szCs w:val="18"/>
                              <w:shd w:val="clear" w:color="auto" w:fill="FFFFFF"/>
                              <w:rPrChange w:id="1257" w:author="Maino Vieytes, Christian (NIH/NIA/IRP) [F]" w:date="2023-11-30T11:55:00Z">
                                <w:rPr>
                                  <w:rFonts w:ascii="Arial" w:hAnsi="Arial" w:cs="Arial"/>
                                  <w:color w:val="222222"/>
                                  <w:shd w:val="clear" w:color="auto" w:fill="FFFFFF"/>
                                </w:rPr>
                              </w:rPrChange>
                            </w:rPr>
                            <w:t>High Alcohol &amp; Added Sugar Pattern</w:t>
                          </w:r>
                        </w:ins>
                      </w:p>
                      <w:p w14:paraId="52ECA679" w14:textId="420A3A75" w:rsidR="00B52403" w:rsidRPr="00B52403" w:rsidRDefault="00B52403">
                        <w:pPr>
                          <w:rPr>
                            <w:ins w:id="1258" w:author="Maino Vieytes, Christian (NIH/NIA/IRP) [F]" w:date="2023-11-16T17:11:00Z"/>
                            <w:rFonts w:ascii="Times New Roman" w:hAnsi="Times New Roman" w:cs="Times New Roman"/>
                            <w:i/>
                            <w:iCs/>
                            <w:sz w:val="18"/>
                            <w:szCs w:val="18"/>
                            <w:lang w:bidi="en-US"/>
                            <w:rPrChange w:id="1259" w:author="Maino Vieytes, Christian (NIH/NIA/IRP) [F]" w:date="2023-11-30T11:55:00Z">
                              <w:rPr>
                                <w:ins w:id="1260" w:author="Maino Vieytes, Christian (NIH/NIA/IRP) [F]" w:date="2023-11-16T17:11:00Z"/>
                                <w:rFonts w:ascii="Times New Roman" w:hAnsi="Times New Roman" w:cs="Times New Roman"/>
                                <w:i w:val="0"/>
                                <w:iCs w:val="0"/>
                                <w:color w:val="auto"/>
                                <w:sz w:val="20"/>
                                <w:szCs w:val="20"/>
                                <w:lang w:bidi="en-US"/>
                              </w:rPr>
                            </w:rPrChange>
                          </w:rPr>
                          <w:pPrChange w:id="1261" w:author="Maino Vieytes, Christian (NIH/NIA/IRP) [F]" w:date="2023-11-30T11:53:00Z">
                            <w:pPr>
                              <w:pStyle w:val="Caption"/>
                              <w:spacing w:after="0"/>
                            </w:pPr>
                          </w:pPrChange>
                        </w:pPr>
                        <w:ins w:id="1262" w:author="Maino Vieytes, Christian (NIH/NIA/IRP) [F]" w:date="2023-11-30T11:55:00Z">
                          <w:r w:rsidRPr="00B52403">
                            <w:rPr>
                              <w:rFonts w:ascii="Times New Roman" w:hAnsi="Times New Roman" w:cs="Times New Roman"/>
                              <w:color w:val="222222"/>
                              <w:sz w:val="18"/>
                              <w:szCs w:val="18"/>
                              <w:shd w:val="clear" w:color="auto" w:fill="FFFFFF"/>
                              <w:vertAlign w:val="superscript"/>
                              <w:rPrChange w:id="1263" w:author="Maino Vieytes, Christian (NIH/NIA/IRP) [F]" w:date="2023-11-30T11:55:00Z">
                                <w:rPr>
                                  <w:rFonts w:ascii="Arial" w:hAnsi="Arial" w:cs="Arial"/>
                                  <w:i w:val="0"/>
                                  <w:iCs w:val="0"/>
                                  <w:color w:val="222222"/>
                                  <w:shd w:val="clear" w:color="auto" w:fill="FFFFFF"/>
                                  <w:vertAlign w:val="superscript"/>
                                </w:rPr>
                              </w:rPrChange>
                            </w:rPr>
                            <w:t>c</w:t>
                          </w:r>
                          <w:r w:rsidRPr="00B52403">
                            <w:rPr>
                              <w:rFonts w:ascii="Times New Roman" w:hAnsi="Times New Roman" w:cs="Times New Roman"/>
                              <w:color w:val="222222"/>
                              <w:sz w:val="18"/>
                              <w:szCs w:val="18"/>
                              <w:shd w:val="clear" w:color="auto" w:fill="FFFFFF"/>
                              <w:rPrChange w:id="1264" w:author="Maino Vieytes, Christian (NIH/NIA/IRP) [F]" w:date="2023-11-30T11:55:00Z">
                                <w:rPr>
                                  <w:rFonts w:ascii="Arial" w:hAnsi="Arial" w:cs="Arial"/>
                                  <w:i w:val="0"/>
                                  <w:iCs w:val="0"/>
                                  <w:color w:val="222222"/>
                                  <w:shd w:val="clear" w:color="auto" w:fill="FFFFFF"/>
                                </w:rPr>
                              </w:rPrChange>
                            </w:rPr>
                            <w:t xml:space="preserve"> The Meat &amp; Potatoes Pattern</w:t>
                          </w:r>
                        </w:ins>
                      </w:p>
                      <w:p w14:paraId="63881039" w14:textId="513D40D5" w:rsidR="005E4491" w:rsidRDefault="00B52403">
                        <w:pPr>
                          <w:rPr>
                            <w:ins w:id="1265" w:author="Maino Vieytes, Christian (NIH/NIA/IRP) [F]" w:date="2023-12-01T11:27:00Z"/>
                            <w:rFonts w:ascii="Times New Roman" w:hAnsi="Times New Roman" w:cs="Times New Roman"/>
                            <w:sz w:val="18"/>
                            <w:szCs w:val="18"/>
                            <w:lang w:bidi="en-US"/>
                          </w:rPr>
                        </w:pPr>
                        <w:ins w:id="1266" w:author="Maino Vieytes, Christian (NIH/NIA/IRP) [F]" w:date="2023-11-30T11:53:00Z">
                          <w:r>
                            <w:rPr>
                              <w:rFonts w:ascii="Times New Roman" w:hAnsi="Times New Roman" w:cs="Times New Roman"/>
                              <w:sz w:val="18"/>
                              <w:szCs w:val="18"/>
                              <w:vertAlign w:val="superscript"/>
                              <w:lang w:bidi="en-US"/>
                            </w:rPr>
                            <w:t>d</w:t>
                          </w:r>
                        </w:ins>
                        <w:ins w:id="1267" w:author="Maino Vieytes, Christian (NIH/NIA/IRP) [F]" w:date="2023-11-16T17:11:00Z">
                          <w:r w:rsidR="005E4491" w:rsidRPr="00837ED6">
                            <w:rPr>
                              <w:rFonts w:ascii="Times New Roman" w:hAnsi="Times New Roman" w:cs="Times New Roman"/>
                              <w:sz w:val="18"/>
                              <w:szCs w:val="18"/>
                              <w:vertAlign w:val="superscript"/>
                              <w:lang w:bidi="en-US"/>
                              <w:rPrChange w:id="1268" w:author="Maino Vieytes, Christian (NIH/NIA/IRP) [F]" w:date="2023-11-16T17:11:00Z">
                                <w:rPr>
                                  <w:rFonts w:ascii="Times New Roman" w:hAnsi="Times New Roman" w:cs="Times New Roman"/>
                                  <w:color w:val="44546A" w:themeColor="text2"/>
                                  <w:sz w:val="20"/>
                                  <w:szCs w:val="20"/>
                                  <w:lang w:bidi="en-US"/>
                                </w:rPr>
                              </w:rPrChange>
                            </w:rPr>
                            <w:t xml:space="preserve"> </w:t>
                          </w:r>
                          <w:r w:rsidR="005E4491" w:rsidRPr="00837ED6">
                            <w:rPr>
                              <w:rFonts w:ascii="Times New Roman" w:hAnsi="Times New Roman" w:cs="Times New Roman"/>
                              <w:sz w:val="18"/>
                              <w:szCs w:val="18"/>
                              <w:lang w:bidi="en-US"/>
                              <w:rPrChange w:id="1269" w:author="Maino Vieytes, Christian (NIH/NIA/IRP) [F]" w:date="2023-11-16T17:11:00Z">
                                <w:rPr>
                                  <w:rFonts w:ascii="Times New Roman" w:hAnsi="Times New Roman" w:cs="Times New Roman"/>
                                  <w:color w:val="44546A" w:themeColor="text2"/>
                                  <w:sz w:val="20"/>
                                  <w:szCs w:val="20"/>
                                  <w:lang w:bidi="en-US"/>
                                </w:rPr>
                              </w:rPrChange>
                            </w:rPr>
                            <w:t>Healthy Eating Index 2015</w:t>
                          </w:r>
                        </w:ins>
                      </w:p>
                      <w:p w14:paraId="4FA44BDA" w14:textId="77777777" w:rsidR="00590201" w:rsidDel="00590201" w:rsidRDefault="00590201" w:rsidP="00590201">
                        <w:pPr>
                          <w:pStyle w:val="Caption"/>
                          <w:spacing w:after="0"/>
                          <w:rPr>
                            <w:del w:id="1270" w:author="Maino Vieytes, Christian (NIH/NIA/IRP) [F]" w:date="2023-12-01T11:27:00Z"/>
                            <w:moveTo w:id="1271" w:author="Maino Vieytes, Christian (NIH/NIA/IRP) [F]" w:date="2023-12-01T11:27:00Z"/>
                            <w:rFonts w:ascii="Times New Roman" w:hAnsi="Times New Roman" w:cs="Times New Roman"/>
                            <w:i w:val="0"/>
                            <w:iCs w:val="0"/>
                            <w:color w:val="auto"/>
                            <w:lang w:bidi="en-US"/>
                          </w:rPr>
                        </w:pPr>
                        <w:moveToRangeStart w:id="1272" w:author="Maino Vieytes, Christian (NIH/NIA/IRP) [F]" w:date="2023-12-01T11:27:00Z" w:name="move152322444"/>
                        <w:moveTo w:id="1273" w:author="Maino Vieytes, Christian (NIH/NIA/IRP) [F]" w:date="2023-12-01T11:27:00Z">
                          <w:r w:rsidRPr="00F223B1">
                            <w:rPr>
                              <w:rFonts w:ascii="Times New Roman" w:hAnsi="Times New Roman" w:cs="Times New Roman"/>
                              <w:i w:val="0"/>
                              <w:iCs w:val="0"/>
                              <w:color w:val="auto"/>
                              <w:lang w:bidi="en-US"/>
                            </w:rPr>
                            <w:t>† Dietary pattern obtained using penalized logistic regression; ‡ Dietary pattern obtained using principal components analysis.</w:t>
                          </w:r>
                        </w:moveTo>
                      </w:p>
                      <w:moveToRangeEnd w:id="1272"/>
                      <w:p w14:paraId="65616AE2" w14:textId="77777777" w:rsidR="00590201" w:rsidRPr="00837ED6" w:rsidRDefault="00590201" w:rsidP="00590201">
                        <w:pPr>
                          <w:pStyle w:val="Caption"/>
                          <w:spacing w:after="0"/>
                          <w:rPr>
                            <w:lang w:bidi="en-US"/>
                            <w:rPrChange w:id="1274" w:author="Maino Vieytes, Christian (NIH/NIA/IRP) [F]" w:date="2023-11-16T17:11:00Z">
                              <w:rPr>
                                <w:rFonts w:ascii="Times New Roman" w:hAnsi="Times New Roman" w:cs="Times New Roman"/>
                                <w:sz w:val="20"/>
                                <w:szCs w:val="20"/>
                                <w:lang w:bidi="en-US"/>
                              </w:rPr>
                            </w:rPrChange>
                          </w:rPr>
                        </w:pPr>
                      </w:p>
                      <w:p w14:paraId="6AAFB080" w14:textId="77777777" w:rsidR="005E4491" w:rsidRPr="00837ED6" w:rsidRDefault="00B717EF" w:rsidP="00B717EF">
                        <w:pPr>
                          <w:rPr>
                            <w:ins w:id="1275" w:author="Maino Vieytes, Christian (NIH/NIA/IRP) [F]" w:date="2023-11-16T17:10:00Z"/>
                            <w:rFonts w:ascii="Times New Roman" w:hAnsi="Times New Roman" w:cs="Times New Roman"/>
                            <w:sz w:val="18"/>
                            <w:szCs w:val="18"/>
                            <w:lang w:bidi="en-US"/>
                            <w:rPrChange w:id="1276" w:author="Maino Vieytes, Christian (NIH/NIA/IRP) [F]" w:date="2023-11-16T17:11:00Z">
                              <w:rPr>
                                <w:ins w:id="1277"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1278"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1279" w:author="Maino Vieytes, Christian (NIH/NIA/IRP) [F]" w:date="2023-11-15T14:41:00Z">
                          <w:r w:rsidR="008104EE" w:rsidRPr="00837ED6">
                            <w:rPr>
                              <w:rFonts w:ascii="Times New Roman" w:hAnsi="Times New Roman" w:cs="Times New Roman"/>
                              <w:sz w:val="18"/>
                              <w:szCs w:val="18"/>
                              <w:lang w:bidi="en-US"/>
                              <w:rPrChange w:id="1280" w:author="Maino Vieytes, Christian (NIH/NIA/IRP) [F]" w:date="2023-11-16T17:11:00Z">
                                <w:rPr>
                                  <w:rFonts w:ascii="Times New Roman" w:hAnsi="Times New Roman" w:cs="Times New Roman"/>
                                  <w:sz w:val="20"/>
                                  <w:szCs w:val="20"/>
                                  <w:lang w:bidi="en-US"/>
                                </w:rPr>
                              </w:rPrChange>
                            </w:rPr>
                            <w:t xml:space="preserve">. </w:t>
                          </w:r>
                        </w:ins>
                      </w:p>
                      <w:p w14:paraId="0D6DEC4A" w14:textId="2A384BDF" w:rsidR="005E4491" w:rsidRPr="00837ED6" w:rsidRDefault="009C5C82" w:rsidP="00B717EF">
                        <w:pPr>
                          <w:rPr>
                            <w:ins w:id="1281" w:author="Maino Vieytes, Christian (NIH/NIA/IRP) [F]" w:date="2023-11-16T17:10:00Z"/>
                            <w:rFonts w:ascii="Times New Roman" w:hAnsi="Times New Roman" w:cs="Times New Roman"/>
                            <w:sz w:val="18"/>
                            <w:szCs w:val="18"/>
                            <w:lang w:bidi="en-US"/>
                            <w:rPrChange w:id="1282" w:author="Maino Vieytes, Christian (NIH/NIA/IRP) [F]" w:date="2023-11-16T17:11:00Z">
                              <w:rPr>
                                <w:ins w:id="1283" w:author="Maino Vieytes, Christian (NIH/NIA/IRP) [F]" w:date="2023-11-16T17:10:00Z"/>
                                <w:rFonts w:ascii="Times New Roman" w:hAnsi="Times New Roman" w:cs="Times New Roman"/>
                                <w:sz w:val="20"/>
                                <w:szCs w:val="20"/>
                                <w:lang w:bidi="en-US"/>
                              </w:rPr>
                            </w:rPrChange>
                          </w:rPr>
                        </w:pPr>
                        <w:ins w:id="1284" w:author="Maino Vieytes, Christian (NIH/NIA/IRP) [F]" w:date="2023-11-15T15:38:00Z">
                          <w:r w:rsidRPr="00837ED6">
                            <w:rPr>
                              <w:rFonts w:ascii="Times New Roman" w:hAnsi="Times New Roman" w:cs="Times New Roman"/>
                              <w:sz w:val="18"/>
                              <w:szCs w:val="18"/>
                              <w:lang w:bidi="en-US"/>
                              <w:rPrChange w:id="1285" w:author="Maino Vieytes, Christian (NIH/NIA/IRP) [F]" w:date="2023-11-16T17:11:00Z">
                                <w:rPr>
                                  <w:rFonts w:ascii="Times New Roman" w:hAnsi="Times New Roman" w:cs="Times New Roman"/>
                                  <w:sz w:val="20"/>
                                  <w:szCs w:val="20"/>
                                  <w:lang w:bidi="en-US"/>
                                </w:rPr>
                              </w:rPrChange>
                            </w:rPr>
                            <w:t>The correlation a</w:t>
                          </w:r>
                        </w:ins>
                        <w:ins w:id="1286" w:author="Maino Vieytes, Christian (NIH/NIA/IRP) [F]" w:date="2023-11-15T14:41:00Z">
                          <w:r w:rsidR="008104EE" w:rsidRPr="00837ED6">
                            <w:rPr>
                              <w:rFonts w:ascii="Times New Roman" w:hAnsi="Times New Roman" w:cs="Times New Roman"/>
                              <w:sz w:val="18"/>
                              <w:szCs w:val="18"/>
                              <w:lang w:bidi="en-US"/>
                              <w:rPrChange w:id="1287" w:author="Maino Vieytes, Christian (NIH/NIA/IRP) [F]" w:date="2023-11-16T17:11:00Z">
                                <w:rPr>
                                  <w:rFonts w:ascii="Times New Roman" w:hAnsi="Times New Roman" w:cs="Times New Roman"/>
                                  <w:sz w:val="20"/>
                                  <w:szCs w:val="20"/>
                                  <w:lang w:bidi="en-US"/>
                                </w:rPr>
                              </w:rPrChange>
                            </w:rPr>
                            <w:t>nalysis was performed on subjects from the testing</w:t>
                          </w:r>
                        </w:ins>
                        <w:ins w:id="1288" w:author="Maino Vieytes, Christian (NIH/NIA/IRP) [F]" w:date="2023-11-15T15:38:00Z">
                          <w:r w:rsidRPr="00837ED6">
                            <w:rPr>
                              <w:rFonts w:ascii="Times New Roman" w:hAnsi="Times New Roman" w:cs="Times New Roman"/>
                              <w:sz w:val="18"/>
                              <w:szCs w:val="18"/>
                              <w:lang w:bidi="en-US"/>
                              <w:rPrChange w:id="1289" w:author="Maino Vieytes, Christian (NIH/NIA/IRP) [F]" w:date="2023-11-16T17:11:00Z">
                                <w:rPr>
                                  <w:rFonts w:ascii="Times New Roman" w:hAnsi="Times New Roman" w:cs="Times New Roman"/>
                                  <w:sz w:val="20"/>
                                  <w:szCs w:val="20"/>
                                  <w:lang w:bidi="en-US"/>
                                </w:rPr>
                              </w:rPrChange>
                            </w:rPr>
                            <w:t xml:space="preserve"> sub</w:t>
                          </w:r>
                        </w:ins>
                        <w:ins w:id="1290" w:author="Maino Vieytes, Christian (NIH/NIA/IRP) [F]" w:date="2023-11-15T14:41:00Z">
                          <w:r w:rsidR="008104EE" w:rsidRPr="00837ED6">
                            <w:rPr>
                              <w:rFonts w:ascii="Times New Roman" w:hAnsi="Times New Roman" w:cs="Times New Roman"/>
                              <w:sz w:val="18"/>
                              <w:szCs w:val="18"/>
                              <w:lang w:bidi="en-US"/>
                              <w:rPrChange w:id="1291" w:author="Maino Vieytes, Christian (NIH/NIA/IRP) [F]" w:date="2023-11-16T17:11:00Z">
                                <w:rPr>
                                  <w:rFonts w:ascii="Times New Roman" w:hAnsi="Times New Roman" w:cs="Times New Roman"/>
                                  <w:sz w:val="20"/>
                                  <w:szCs w:val="20"/>
                                  <w:lang w:bidi="en-US"/>
                                </w:rPr>
                              </w:rPrChange>
                            </w:rPr>
                            <w:t>sample</w:t>
                          </w:r>
                        </w:ins>
                        <w:ins w:id="1292" w:author="Maino Vieytes, Christian (NIH/NIA/IRP) [F]" w:date="2023-11-15T15:38:00Z">
                          <w:r w:rsidRPr="00837ED6">
                            <w:rPr>
                              <w:rFonts w:ascii="Times New Roman" w:hAnsi="Times New Roman" w:cs="Times New Roman"/>
                              <w:sz w:val="18"/>
                              <w:szCs w:val="18"/>
                              <w:lang w:bidi="en-US"/>
                              <w:rPrChange w:id="1293" w:author="Maino Vieytes, Christian (NIH/NIA/IRP) [F]" w:date="2023-11-16T17:11:00Z">
                                <w:rPr>
                                  <w:rFonts w:ascii="Times New Roman" w:hAnsi="Times New Roman" w:cs="Times New Roman"/>
                                  <w:sz w:val="20"/>
                                  <w:szCs w:val="20"/>
                                  <w:lang w:bidi="en-US"/>
                                </w:rPr>
                              </w:rPrChange>
                            </w:rPr>
                            <w:t xml:space="preserve"> described in the main text</w:t>
                          </w:r>
                        </w:ins>
                        <w:ins w:id="1294" w:author="Maino Vieytes, Christian (NIH/NIA/IRP) [F]" w:date="2023-11-15T14:41:00Z">
                          <w:r w:rsidR="008104EE" w:rsidRPr="00837ED6">
                            <w:rPr>
                              <w:rFonts w:ascii="Times New Roman" w:hAnsi="Times New Roman" w:cs="Times New Roman"/>
                              <w:sz w:val="18"/>
                              <w:szCs w:val="18"/>
                              <w:lang w:bidi="en-US"/>
                              <w:rPrChange w:id="1295"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1296"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1297" w:author="Maino Vieytes, Christian (NIH/NIA/IRP) [F]" w:date="2023-11-16T17:11:00Z">
                                <w:rPr>
                                  <w:rFonts w:ascii="Times New Roman" w:hAnsi="Times New Roman" w:cs="Times New Roman"/>
                                  <w:sz w:val="20"/>
                                  <w:szCs w:val="20"/>
                                  <w:lang w:bidi="en-US"/>
                                </w:rPr>
                              </w:rPrChange>
                            </w:rPr>
                            <w:t xml:space="preserve">= </w:t>
                          </w:r>
                        </w:ins>
                        <w:ins w:id="1298" w:author="Maino Vieytes, Christian (NIH/NIA/IRP) [F]" w:date="2023-12-01T11:27:00Z">
                          <w:r w:rsidR="00590201">
                            <w:rPr>
                              <w:rFonts w:ascii="Times New Roman" w:hAnsi="Times New Roman" w:cs="Times New Roman"/>
                              <w:sz w:val="18"/>
                              <w:szCs w:val="18"/>
                              <w:lang w:bidi="en-US"/>
                            </w:rPr>
                            <w:t>1745</w:t>
                          </w:r>
                        </w:ins>
                        <w:ins w:id="1299" w:author="Maino Vieytes, Christian (NIH/NIA/IRP) [F]" w:date="2023-11-15T14:41:00Z">
                          <w:r w:rsidR="008104EE" w:rsidRPr="00837ED6">
                            <w:rPr>
                              <w:rFonts w:ascii="Times New Roman" w:hAnsi="Times New Roman" w:cs="Times New Roman"/>
                              <w:sz w:val="18"/>
                              <w:szCs w:val="18"/>
                              <w:lang w:bidi="en-US"/>
                              <w:rPrChange w:id="1300"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1301" w:author="Maino Vieytes, Christian (NIH/NIA/IRP) [F]" w:date="2023-11-16T17:11:00Z">
                              <w:rPr>
                                <w:rFonts w:ascii="Times New Roman" w:hAnsi="Times New Roman" w:cs="Times New Roman"/>
                                <w:sz w:val="20"/>
                                <w:szCs w:val="20"/>
                                <w:lang w:bidi="en-US"/>
                              </w:rPr>
                            </w:rPrChange>
                          </w:rPr>
                          <w:t>.</w:t>
                        </w:r>
                        <w:ins w:id="1302" w:author="Maino Vieytes, Christian (NIH/NIA/IRP) [F]" w:date="2023-11-15T15:39:00Z">
                          <w:r w:rsidRPr="00837ED6">
                            <w:rPr>
                              <w:rFonts w:ascii="Times New Roman" w:hAnsi="Times New Roman" w:cs="Times New Roman"/>
                              <w:sz w:val="18"/>
                              <w:szCs w:val="18"/>
                              <w:lang w:bidi="en-US"/>
                              <w:rPrChange w:id="1303" w:author="Maino Vieytes, Christian (NIH/NIA/IRP) [F]" w:date="2023-11-16T17:11:00Z">
                                <w:rPr>
                                  <w:rFonts w:ascii="Times New Roman" w:hAnsi="Times New Roman" w:cs="Times New Roman"/>
                                  <w:sz w:val="20"/>
                                  <w:szCs w:val="20"/>
                                  <w:lang w:bidi="en-US"/>
                                </w:rPr>
                              </w:rPrChange>
                            </w:rPr>
                            <w:t xml:space="preserve"> </w:t>
                          </w:r>
                        </w:ins>
                      </w:p>
                      <w:p w14:paraId="186959A0" w14:textId="1CFA0984" w:rsidR="00B717EF" w:rsidRPr="00837ED6" w:rsidRDefault="009C5C82" w:rsidP="00B717EF">
                        <w:pPr>
                          <w:rPr>
                            <w:ins w:id="1304" w:author="Maino Vieytes, Christian (NIH/NIA/IRP) [F]" w:date="2023-11-15T15:40:00Z"/>
                            <w:rFonts w:ascii="Times New Roman" w:hAnsi="Times New Roman" w:cs="Times New Roman"/>
                            <w:sz w:val="18"/>
                            <w:szCs w:val="18"/>
                            <w:lang w:bidi="en-US"/>
                            <w:rPrChange w:id="1305" w:author="Maino Vieytes, Christian (NIH/NIA/IRP) [F]" w:date="2023-11-16T17:11:00Z">
                              <w:rPr>
                                <w:ins w:id="1306" w:author="Maino Vieytes, Christian (NIH/NIA/IRP) [F]" w:date="2023-11-15T15:40:00Z"/>
                                <w:rFonts w:ascii="Times New Roman" w:hAnsi="Times New Roman" w:cs="Times New Roman"/>
                                <w:sz w:val="20"/>
                                <w:szCs w:val="20"/>
                                <w:lang w:bidi="en-US"/>
                              </w:rPr>
                            </w:rPrChange>
                          </w:rPr>
                        </w:pPr>
                        <w:ins w:id="1307" w:author="Maino Vieytes, Christian (NIH/NIA/IRP) [F]" w:date="2023-11-15T15:39:00Z">
                          <w:r w:rsidRPr="00837ED6">
                            <w:rPr>
                              <w:rFonts w:ascii="Times New Roman" w:hAnsi="Times New Roman" w:cs="Times New Roman"/>
                              <w:sz w:val="18"/>
                              <w:szCs w:val="18"/>
                              <w:lang w:bidi="en-US"/>
                              <w:rPrChange w:id="1308"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1309"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310" w:author="Maino Vieytes, Christian (NIH/NIA/IRP) [F]" w:date="2023-11-16T17:11:00Z">
                                <w:rPr>
                                  <w:rFonts w:ascii="Times New Roman" w:hAnsi="Times New Roman" w:cs="Times New Roman"/>
                                  <w:sz w:val="20"/>
                                  <w:szCs w:val="20"/>
                                  <w:lang w:bidi="en-US"/>
                                </w:rPr>
                              </w:rPrChange>
                            </w:rPr>
                            <w:t xml:space="preserve">= </w:t>
                          </w:r>
                        </w:ins>
                        <w:ins w:id="1311" w:author="Maino Vieytes, Christian (NIH/NIA/IRP) [F]" w:date="2023-12-01T11:27:00Z">
                          <w:r w:rsidR="00590201">
                            <w:rPr>
                              <w:rFonts w:ascii="Times New Roman" w:hAnsi="Times New Roman" w:cs="Times New Roman"/>
                              <w:sz w:val="18"/>
                              <w:szCs w:val="18"/>
                              <w:lang w:bidi="en-US"/>
                            </w:rPr>
                            <w:t>748</w:t>
                          </w:r>
                        </w:ins>
                        <w:ins w:id="1312" w:author="Maino Vieytes, Christian (NIH/NIA/IRP) [F]" w:date="2023-11-15T15:39:00Z">
                          <w:r w:rsidRPr="00837ED6">
                            <w:rPr>
                              <w:rFonts w:ascii="Times New Roman" w:hAnsi="Times New Roman" w:cs="Times New Roman"/>
                              <w:sz w:val="18"/>
                              <w:szCs w:val="18"/>
                              <w:lang w:bidi="en-US"/>
                              <w:rPrChange w:id="1313"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1314" w:author="Maino Vieytes, Christian (NIH/NIA/IRP) [F]" w:date="2023-11-16T17:11:00Z">
                              <w:rPr>
                                <w:rFonts w:ascii="Times New Roman" w:hAnsi="Times New Roman" w:cs="Times New Roman"/>
                                <w:sz w:val="20"/>
                                <w:szCs w:val="20"/>
                                <w:lang w:bidi="en-US"/>
                              </w:rPr>
                            </w:rPrChange>
                          </w:rPr>
                        </w:pPr>
                      </w:p>
                    </w:txbxContent>
                  </v:textbox>
                  <w10:wrap type="square"/>
                </v:shape>
              </w:pict>
            </mc:Fallback>
          </mc:AlternateContent>
        </w:r>
      </w:del>
      <w:del w:id="1205" w:author="Maino Vieytes, Christian (NIH/NIA/IRP) [F]" w:date="2023-11-15T15:37:00Z">
        <w:r w:rsidR="00B717EF" w:rsidDel="009C5C82">
          <w:rPr>
            <w:rFonts w:ascii="Times New Roman" w:hAnsi="Times New Roman" w:cs="Times New Roman"/>
            <w:noProof/>
          </w:rPr>
          <w:drawing>
            <wp:inline distT="0" distB="0" distL="0" distR="0" wp14:anchorId="60AB5612" wp14:editId="31E3E711">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15"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del>
    </w:p>
    <w:p w14:paraId="769A1508" w14:textId="1468BDB7" w:rsidR="00B717EF" w:rsidRPr="00C90B6F" w:rsidDel="00BF2714" w:rsidRDefault="00B717EF" w:rsidP="00CA04BD">
      <w:pPr>
        <w:spacing w:line="360" w:lineRule="auto"/>
        <w:ind w:firstLine="720"/>
        <w:rPr>
          <w:del w:id="1206" w:author="Maino Vieytes, Christian (NIH/NIA/IRP) [F]" w:date="2023-11-16T10:31:00Z"/>
          <w:rFonts w:ascii="Times New Roman" w:hAnsi="Times New Roman" w:cs="Times New Roman"/>
        </w:rPr>
      </w:pPr>
    </w:p>
    <w:p w14:paraId="296C8276" w14:textId="77777777" w:rsidR="00B717EF" w:rsidDel="00BF2714" w:rsidRDefault="00B717EF" w:rsidP="00CA04BD">
      <w:pPr>
        <w:spacing w:line="360" w:lineRule="auto"/>
        <w:ind w:firstLine="720"/>
        <w:rPr>
          <w:del w:id="1207" w:author="Maino Vieytes, Christian (NIH/NIA/IRP) [F]" w:date="2023-11-16T10:31:00Z"/>
          <w:rFonts w:ascii="Times New Roman" w:hAnsi="Times New Roman" w:cs="Times New Roman"/>
        </w:rPr>
      </w:pPr>
    </w:p>
    <w:p w14:paraId="19AEC919" w14:textId="77777777" w:rsidR="00B717EF" w:rsidDel="00BF2714" w:rsidRDefault="00B717EF" w:rsidP="00CA04BD">
      <w:pPr>
        <w:spacing w:line="360" w:lineRule="auto"/>
        <w:ind w:firstLine="720"/>
        <w:rPr>
          <w:del w:id="1208" w:author="Maino Vieytes, Christian (NIH/NIA/IRP) [F]" w:date="2023-11-16T10:31:00Z"/>
          <w:rFonts w:ascii="Times New Roman" w:hAnsi="Times New Roman" w:cs="Times New Roman"/>
        </w:rPr>
      </w:pPr>
    </w:p>
    <w:p w14:paraId="405F323C" w14:textId="77777777" w:rsidR="00B717EF" w:rsidDel="00BF2714" w:rsidRDefault="00B717EF" w:rsidP="00CA04BD">
      <w:pPr>
        <w:spacing w:line="360" w:lineRule="auto"/>
        <w:ind w:firstLine="720"/>
        <w:rPr>
          <w:del w:id="1209" w:author="Maino Vieytes, Christian (NIH/NIA/IRP) [F]" w:date="2023-11-16T10:31:00Z"/>
          <w:rFonts w:ascii="Times New Roman" w:hAnsi="Times New Roman" w:cs="Times New Roman"/>
        </w:rPr>
      </w:pPr>
    </w:p>
    <w:p w14:paraId="383740BE" w14:textId="77777777" w:rsidR="00B717EF" w:rsidDel="00BF2714" w:rsidRDefault="00B717EF" w:rsidP="00CA04BD">
      <w:pPr>
        <w:spacing w:line="360" w:lineRule="auto"/>
        <w:ind w:firstLine="720"/>
        <w:rPr>
          <w:del w:id="1210" w:author="Maino Vieytes, Christian (NIH/NIA/IRP) [F]" w:date="2023-11-16T10:31:00Z"/>
          <w:rFonts w:ascii="Times New Roman" w:hAnsi="Times New Roman" w:cs="Times New Roman"/>
        </w:rPr>
      </w:pPr>
    </w:p>
    <w:p w14:paraId="34A1CBFF" w14:textId="77777777" w:rsidR="00B717EF" w:rsidDel="00BF2714" w:rsidRDefault="00B717EF" w:rsidP="00CA04BD">
      <w:pPr>
        <w:spacing w:line="360" w:lineRule="auto"/>
        <w:ind w:firstLine="720"/>
        <w:rPr>
          <w:del w:id="1211" w:author="Maino Vieytes, Christian (NIH/NIA/IRP) [F]" w:date="2023-11-16T10:31:00Z"/>
          <w:rFonts w:ascii="Times New Roman" w:hAnsi="Times New Roman" w:cs="Times New Roman"/>
        </w:rPr>
      </w:pPr>
    </w:p>
    <w:p w14:paraId="01DF4CE7" w14:textId="77777777" w:rsidR="00B717EF" w:rsidDel="00BF2714" w:rsidRDefault="00B717EF" w:rsidP="00CA04BD">
      <w:pPr>
        <w:spacing w:line="360" w:lineRule="auto"/>
        <w:ind w:firstLine="720"/>
        <w:rPr>
          <w:del w:id="1212" w:author="Maino Vieytes, Christian (NIH/NIA/IRP) [F]" w:date="2023-11-16T10:31:00Z"/>
          <w:rFonts w:ascii="Times New Roman" w:hAnsi="Times New Roman" w:cs="Times New Roman"/>
        </w:rPr>
      </w:pPr>
    </w:p>
    <w:p w14:paraId="1C04A579" w14:textId="77777777" w:rsidR="00B717EF" w:rsidDel="00BF2714" w:rsidRDefault="00B717EF" w:rsidP="00CA04BD">
      <w:pPr>
        <w:spacing w:line="360" w:lineRule="auto"/>
        <w:ind w:firstLine="720"/>
        <w:rPr>
          <w:del w:id="1213" w:author="Maino Vieytes, Christian (NIH/NIA/IRP) [F]" w:date="2023-11-16T10:31:00Z"/>
          <w:rFonts w:ascii="Times New Roman" w:hAnsi="Times New Roman" w:cs="Times New Roman"/>
        </w:rPr>
      </w:pPr>
    </w:p>
    <w:p w14:paraId="6BC42D48" w14:textId="77777777" w:rsidR="00B717EF" w:rsidRDefault="00B717EF" w:rsidP="00BF2714">
      <w:pPr>
        <w:spacing w:line="360" w:lineRule="auto"/>
        <w:ind w:firstLine="720"/>
        <w:rPr>
          <w:rFonts w:ascii="Times New Roman" w:hAnsi="Times New Roman" w:cs="Times New Roman"/>
        </w:rPr>
      </w:pPr>
    </w:p>
    <w:p w14:paraId="65298FF3" w14:textId="07CE7F5B" w:rsidR="00B717EF" w:rsidRDefault="00BC731B" w:rsidP="00CA04BD">
      <w:pPr>
        <w:spacing w:line="360" w:lineRule="auto"/>
        <w:ind w:firstLine="720"/>
        <w:rPr>
          <w:rFonts w:ascii="Times New Roman" w:hAnsi="Times New Roman" w:cs="Times New Roman"/>
        </w:rPr>
      </w:pPr>
      <w:ins w:id="1214" w:author="Maino Vieytes, Christian (NIH/NIA/IRP) [F]" w:date="2023-12-01T15:56:00Z">
        <w:r w:rsidRPr="00C90B6F">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17F86B00" wp14:editId="0558D974">
                  <wp:simplePos x="0" y="0"/>
                  <wp:positionH relativeFrom="column">
                    <wp:posOffset>189913</wp:posOffset>
                  </wp:positionH>
                  <wp:positionV relativeFrom="paragraph">
                    <wp:posOffset>4254745</wp:posOffset>
                  </wp:positionV>
                  <wp:extent cx="5443855" cy="1626235"/>
                  <wp:effectExtent l="0" t="0" r="4445" b="0"/>
                  <wp:wrapSquare wrapText="bothSides"/>
                  <wp:docPr id="238203366" name="Text Box 1"/>
                  <wp:cNvGraphicFramePr/>
                  <a:graphic xmlns:a="http://schemas.openxmlformats.org/drawingml/2006/main">
                    <a:graphicData uri="http://schemas.microsoft.com/office/word/2010/wordprocessingShape">
                      <wps:wsp>
                        <wps:cNvSpPr txBox="1"/>
                        <wps:spPr>
                          <a:xfrm>
                            <a:off x="0" y="0"/>
                            <a:ext cx="5443855" cy="1626235"/>
                          </a:xfrm>
                          <a:prstGeom prst="rect">
                            <a:avLst/>
                          </a:prstGeom>
                          <a:solidFill>
                            <a:prstClr val="white"/>
                          </a:solidFill>
                          <a:ln>
                            <a:noFill/>
                          </a:ln>
                        </wps:spPr>
                        <wps:txbx>
                          <w:txbxContent>
                            <w:p w14:paraId="3E53902A" w14:textId="77777777" w:rsidR="00BC731B" w:rsidRPr="00837ED6" w:rsidRDefault="00BC731B" w:rsidP="00BC731B">
                              <w:pPr>
                                <w:pStyle w:val="Caption"/>
                                <w:spacing w:after="0"/>
                                <w:rPr>
                                  <w:rFonts w:ascii="Times New Roman" w:hAnsi="Times New Roman" w:cs="Times New Roman"/>
                                  <w:i w:val="0"/>
                                  <w:iCs w:val="0"/>
                                  <w:color w:val="auto"/>
                                  <w:rPrChange w:id="1215"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1216"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1217"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patterns extraction phase of the analysis. </w:t>
                              </w:r>
                            </w:p>
                            <w:p w14:paraId="26CE7878" w14:textId="77777777" w:rsidR="00BC731B" w:rsidRPr="00B52403" w:rsidRDefault="00BC731B" w:rsidP="00BC731B">
                              <w:pPr>
                                <w:rPr>
                                  <w:ins w:id="1218" w:author="Maino Vieytes, Christian (NIH/NIA/IRP) [F]" w:date="2023-11-30T11:55:00Z"/>
                                  <w:rFonts w:ascii="Times New Roman" w:hAnsi="Times New Roman" w:cs="Times New Roman"/>
                                  <w:sz w:val="18"/>
                                  <w:szCs w:val="18"/>
                                  <w:lang w:bidi="en-US"/>
                                  <w:rPrChange w:id="1219" w:author="Maino Vieytes, Christian (NIH/NIA/IRP) [F]" w:date="2023-11-30T11:55:00Z">
                                    <w:rPr>
                                      <w:ins w:id="1220" w:author="Maino Vieytes, Christian (NIH/NIA/IRP) [F]" w:date="2023-11-30T11:55:00Z"/>
                                      <w:lang w:bidi="en-US"/>
                                    </w:rPr>
                                  </w:rPrChange>
                                </w:rPr>
                              </w:pPr>
                              <w:del w:id="1221" w:author="Maino Vieytes, Christian (NIH/NIA/IRP) [F]" w:date="2023-12-01T11:27:00Z">
                                <w:r w:rsidRPr="00837ED6" w:rsidDel="00590201">
                                  <w:rPr>
                                    <w:rFonts w:ascii="Times New Roman" w:hAnsi="Times New Roman" w:cs="Times New Roman"/>
                                    <w:i/>
                                    <w:iCs/>
                                    <w:sz w:val="18"/>
                                    <w:szCs w:val="18"/>
                                    <w:lang w:bidi="en-US"/>
                                    <w:rPrChange w:id="1222" w:author="Maino Vieytes, Christian (NIH/NIA/IRP) [F]" w:date="2023-11-16T17:11:00Z">
                                      <w:rPr>
                                        <w:rFonts w:ascii="Times New Roman" w:hAnsi="Times New Roman" w:cs="Times New Roman"/>
                                        <w:i/>
                                        <w:iCs/>
                                        <w:sz w:val="20"/>
                                        <w:szCs w:val="20"/>
                                        <w:lang w:bidi="en-US"/>
                                      </w:rPr>
                                    </w:rPrChange>
                                  </w:rPr>
                                  <w:delText>† Dietary pattern obtained using penalized logistic regression; ‡ Dietary pattern obtained using principal components analysis.</w:delText>
                                </w:r>
                              </w:del>
                              <w:ins w:id="1223" w:author="Maino Vieytes, Christian (NIH/NIA/IRP) [F]" w:date="2023-11-30T11:53:00Z">
                                <w:r w:rsidRPr="00B52403">
                                  <w:rPr>
                                    <w:rFonts w:ascii="Times New Roman" w:hAnsi="Times New Roman" w:cs="Times New Roman"/>
                                    <w:sz w:val="18"/>
                                    <w:szCs w:val="18"/>
                                    <w:vertAlign w:val="superscript"/>
                                    <w:lang w:bidi="en-US"/>
                                    <w:rPrChange w:id="1224" w:author="Maino Vieytes, Christian (NIH/NIA/IRP) [F]" w:date="2023-11-30T11:55:00Z">
                                      <w:rPr>
                                        <w:vertAlign w:val="superscript"/>
                                        <w:lang w:bidi="en-US"/>
                                      </w:rPr>
                                    </w:rPrChange>
                                  </w:rPr>
                                  <w:t>a</w:t>
                                </w:r>
                              </w:ins>
                              <w:ins w:id="1225" w:author="Maino Vieytes, Christian (NIH/NIA/IRP) [F]" w:date="2023-11-30T11:54:00Z">
                                <w:r w:rsidRPr="00B52403">
                                  <w:rPr>
                                    <w:rFonts w:ascii="Times New Roman" w:hAnsi="Times New Roman" w:cs="Times New Roman"/>
                                    <w:sz w:val="18"/>
                                    <w:szCs w:val="18"/>
                                    <w:vertAlign w:val="superscript"/>
                                    <w:lang w:bidi="en-US"/>
                                    <w:rPrChange w:id="1226" w:author="Maino Vieytes, Christian (NIH/NIA/IRP) [F]" w:date="2023-11-30T11:55:00Z">
                                      <w:rPr>
                                        <w:vertAlign w:val="superscript"/>
                                        <w:lang w:bidi="en-US"/>
                                      </w:rPr>
                                    </w:rPrChange>
                                  </w:rPr>
                                  <w:t xml:space="preserve"> </w:t>
                                </w:r>
                                <w:r w:rsidRPr="00B52403">
                                  <w:rPr>
                                    <w:rFonts w:ascii="Times New Roman" w:hAnsi="Times New Roman" w:cs="Times New Roman"/>
                                    <w:sz w:val="18"/>
                                    <w:szCs w:val="18"/>
                                    <w:lang w:bidi="en-US"/>
                                    <w:rPrChange w:id="1227" w:author="Maino Vieytes, Christian (NIH/NIA/IRP) [F]" w:date="2023-11-30T11:55:00Z">
                                      <w:rPr>
                                        <w:vertAlign w:val="superscript"/>
                                        <w:lang w:bidi="en-US"/>
                                      </w:rPr>
                                    </w:rPrChange>
                                  </w:rPr>
                                  <w:t>The High Fat &amp; Sugar, Low Vegetable</w:t>
                                </w:r>
                              </w:ins>
                              <w:ins w:id="1228" w:author="Maino Vieytes, Christian (NIH/NIA/IRP) [F]" w:date="2023-11-30T11:55:00Z">
                                <w:r w:rsidRPr="00B52403">
                                  <w:rPr>
                                    <w:rFonts w:ascii="Times New Roman" w:hAnsi="Times New Roman" w:cs="Times New Roman"/>
                                    <w:sz w:val="18"/>
                                    <w:szCs w:val="18"/>
                                    <w:lang w:bidi="en-US"/>
                                    <w:rPrChange w:id="1229" w:author="Maino Vieytes, Christian (NIH/NIA/IRP) [F]" w:date="2023-11-30T11:55:00Z">
                                      <w:rPr>
                                        <w:lang w:bidi="en-US"/>
                                      </w:rPr>
                                    </w:rPrChange>
                                  </w:rPr>
                                  <w:t xml:space="preserve"> Pattern</w:t>
                                </w:r>
                              </w:ins>
                            </w:p>
                            <w:p w14:paraId="59F06BEF" w14:textId="77777777" w:rsidR="00BC731B" w:rsidRPr="00B52403" w:rsidRDefault="00BC731B" w:rsidP="00BC731B">
                              <w:pPr>
                                <w:rPr>
                                  <w:ins w:id="1230" w:author="Maino Vieytes, Christian (NIH/NIA/IRP) [F]" w:date="2023-11-30T11:55:00Z"/>
                                  <w:rFonts w:ascii="Times New Roman" w:hAnsi="Times New Roman" w:cs="Times New Roman"/>
                                  <w:color w:val="222222"/>
                                  <w:sz w:val="18"/>
                                  <w:szCs w:val="18"/>
                                  <w:shd w:val="clear" w:color="auto" w:fill="FFFFFF"/>
                                  <w:rPrChange w:id="1231" w:author="Maino Vieytes, Christian (NIH/NIA/IRP) [F]" w:date="2023-11-30T11:55:00Z">
                                    <w:rPr>
                                      <w:ins w:id="1232" w:author="Maino Vieytes, Christian (NIH/NIA/IRP) [F]" w:date="2023-11-30T11:55:00Z"/>
                                      <w:rFonts w:ascii="Arial" w:hAnsi="Arial" w:cs="Arial"/>
                                      <w:color w:val="222222"/>
                                      <w:shd w:val="clear" w:color="auto" w:fill="FFFFFF"/>
                                    </w:rPr>
                                  </w:rPrChange>
                                </w:rPr>
                              </w:pPr>
                              <w:ins w:id="1233" w:author="Maino Vieytes, Christian (NIH/NIA/IRP) [F]" w:date="2023-11-30T11:55:00Z">
                                <w:r w:rsidRPr="00B52403">
                                  <w:rPr>
                                    <w:rFonts w:ascii="Times New Roman" w:hAnsi="Times New Roman" w:cs="Times New Roman"/>
                                    <w:sz w:val="18"/>
                                    <w:szCs w:val="18"/>
                                    <w:vertAlign w:val="superscript"/>
                                    <w:lang w:bidi="en-US"/>
                                    <w:rPrChange w:id="1234" w:author="Maino Vieytes, Christian (NIH/NIA/IRP) [F]" w:date="2023-11-30T11:55:00Z">
                                      <w:rPr>
                                        <w:vertAlign w:val="superscript"/>
                                        <w:lang w:bidi="en-US"/>
                                      </w:rPr>
                                    </w:rPrChange>
                                  </w:rPr>
                                  <w:t>b</w:t>
                                </w:r>
                                <w:r w:rsidRPr="00B52403">
                                  <w:rPr>
                                    <w:rFonts w:ascii="Times New Roman" w:hAnsi="Times New Roman" w:cs="Times New Roman"/>
                                    <w:sz w:val="18"/>
                                    <w:szCs w:val="18"/>
                                    <w:lang w:bidi="en-US"/>
                                    <w:rPrChange w:id="1235" w:author="Maino Vieytes, Christian (NIH/NIA/IRP) [F]" w:date="2023-11-30T11:55:00Z">
                                      <w:rPr>
                                        <w:lang w:bidi="en-US"/>
                                      </w:rPr>
                                    </w:rPrChange>
                                  </w:rPr>
                                  <w:t xml:space="preserve"> </w:t>
                                </w:r>
                              </w:ins>
                              <w:ins w:id="1236" w:author="Maino Vieytes, Christian (NIH/NIA/IRP) [F]" w:date="2023-11-30T12:27:00Z">
                                <w:r>
                                  <w:rPr>
                                    <w:rFonts w:ascii="Times New Roman" w:hAnsi="Times New Roman" w:cs="Times New Roman"/>
                                    <w:sz w:val="18"/>
                                    <w:szCs w:val="18"/>
                                    <w:lang w:bidi="en-US"/>
                                  </w:rPr>
                                  <w:t xml:space="preserve">The </w:t>
                                </w:r>
                              </w:ins>
                              <w:ins w:id="1237" w:author="Maino Vieytes, Christian (NIH/NIA/IRP) [F]" w:date="2023-11-30T11:55:00Z">
                                <w:r w:rsidRPr="00B52403">
                                  <w:rPr>
                                    <w:rFonts w:ascii="Times New Roman" w:hAnsi="Times New Roman" w:cs="Times New Roman"/>
                                    <w:color w:val="222222"/>
                                    <w:sz w:val="18"/>
                                    <w:szCs w:val="18"/>
                                    <w:shd w:val="clear" w:color="auto" w:fill="FFFFFF"/>
                                    <w:rPrChange w:id="1238" w:author="Maino Vieytes, Christian (NIH/NIA/IRP) [F]" w:date="2023-11-30T11:55:00Z">
                                      <w:rPr>
                                        <w:rFonts w:ascii="Arial" w:hAnsi="Arial" w:cs="Arial"/>
                                        <w:color w:val="222222"/>
                                        <w:shd w:val="clear" w:color="auto" w:fill="FFFFFF"/>
                                      </w:rPr>
                                    </w:rPrChange>
                                  </w:rPr>
                                  <w:t>High Alcohol &amp; Added Sugar Pattern</w:t>
                                </w:r>
                              </w:ins>
                            </w:p>
                            <w:p w14:paraId="77698F94" w14:textId="77777777" w:rsidR="00BC731B" w:rsidRPr="00B52403" w:rsidRDefault="00BC731B">
                              <w:pPr>
                                <w:rPr>
                                  <w:ins w:id="1239" w:author="Maino Vieytes, Christian (NIH/NIA/IRP) [F]" w:date="2023-11-16T17:11:00Z"/>
                                  <w:rFonts w:ascii="Times New Roman" w:hAnsi="Times New Roman" w:cs="Times New Roman"/>
                                  <w:i/>
                                  <w:iCs/>
                                  <w:sz w:val="18"/>
                                  <w:szCs w:val="18"/>
                                  <w:lang w:bidi="en-US"/>
                                  <w:rPrChange w:id="1240" w:author="Maino Vieytes, Christian (NIH/NIA/IRP) [F]" w:date="2023-11-30T11:55:00Z">
                                    <w:rPr>
                                      <w:ins w:id="1241" w:author="Maino Vieytes, Christian (NIH/NIA/IRP) [F]" w:date="2023-11-16T17:11:00Z"/>
                                      <w:rFonts w:ascii="Times New Roman" w:hAnsi="Times New Roman" w:cs="Times New Roman"/>
                                      <w:i w:val="0"/>
                                      <w:iCs w:val="0"/>
                                      <w:color w:val="auto"/>
                                      <w:sz w:val="20"/>
                                      <w:szCs w:val="20"/>
                                      <w:lang w:bidi="en-US"/>
                                    </w:rPr>
                                  </w:rPrChange>
                                </w:rPr>
                                <w:pPrChange w:id="1242" w:author="Maino Vieytes, Christian (NIH/NIA/IRP) [F]" w:date="2023-11-30T11:53:00Z">
                                  <w:pPr>
                                    <w:pStyle w:val="Caption"/>
                                    <w:spacing w:after="0"/>
                                  </w:pPr>
                                </w:pPrChange>
                              </w:pPr>
                              <w:ins w:id="1243" w:author="Maino Vieytes, Christian (NIH/NIA/IRP) [F]" w:date="2023-11-30T11:55:00Z">
                                <w:r w:rsidRPr="00B52403">
                                  <w:rPr>
                                    <w:rFonts w:ascii="Times New Roman" w:hAnsi="Times New Roman" w:cs="Times New Roman"/>
                                    <w:color w:val="222222"/>
                                    <w:sz w:val="18"/>
                                    <w:szCs w:val="18"/>
                                    <w:shd w:val="clear" w:color="auto" w:fill="FFFFFF"/>
                                    <w:vertAlign w:val="superscript"/>
                                    <w:rPrChange w:id="1244" w:author="Maino Vieytes, Christian (NIH/NIA/IRP) [F]" w:date="2023-11-30T11:55:00Z">
                                      <w:rPr>
                                        <w:rFonts w:ascii="Arial" w:hAnsi="Arial" w:cs="Arial"/>
                                        <w:color w:val="222222"/>
                                        <w:shd w:val="clear" w:color="auto" w:fill="FFFFFF"/>
                                        <w:vertAlign w:val="superscript"/>
                                      </w:rPr>
                                    </w:rPrChange>
                                  </w:rPr>
                                  <w:t>c</w:t>
                                </w:r>
                                <w:r w:rsidRPr="00B52403">
                                  <w:rPr>
                                    <w:rFonts w:ascii="Times New Roman" w:hAnsi="Times New Roman" w:cs="Times New Roman"/>
                                    <w:color w:val="222222"/>
                                    <w:sz w:val="18"/>
                                    <w:szCs w:val="18"/>
                                    <w:shd w:val="clear" w:color="auto" w:fill="FFFFFF"/>
                                    <w:rPrChange w:id="1245" w:author="Maino Vieytes, Christian (NIH/NIA/IRP) [F]" w:date="2023-11-30T11:55:00Z">
                                      <w:rPr>
                                        <w:rFonts w:ascii="Arial" w:hAnsi="Arial" w:cs="Arial"/>
                                        <w:color w:val="222222"/>
                                        <w:shd w:val="clear" w:color="auto" w:fill="FFFFFF"/>
                                      </w:rPr>
                                    </w:rPrChange>
                                  </w:rPr>
                                  <w:t xml:space="preserve"> The Meat &amp; Potatoes Pattern</w:t>
                                </w:r>
                              </w:ins>
                            </w:p>
                            <w:p w14:paraId="27B62637" w14:textId="77777777" w:rsidR="00BC731B" w:rsidRDefault="00BC731B" w:rsidP="00BC731B">
                              <w:pPr>
                                <w:rPr>
                                  <w:ins w:id="1246" w:author="Maino Vieytes, Christian (NIH/NIA/IRP) [F]" w:date="2023-12-01T11:27:00Z"/>
                                  <w:rFonts w:ascii="Times New Roman" w:hAnsi="Times New Roman" w:cs="Times New Roman"/>
                                  <w:sz w:val="18"/>
                                  <w:szCs w:val="18"/>
                                  <w:lang w:bidi="en-US"/>
                                </w:rPr>
                              </w:pPr>
                              <w:ins w:id="1247" w:author="Maino Vieytes, Christian (NIH/NIA/IRP) [F]" w:date="2023-11-30T11:53:00Z">
                                <w:r>
                                  <w:rPr>
                                    <w:rFonts w:ascii="Times New Roman" w:hAnsi="Times New Roman" w:cs="Times New Roman"/>
                                    <w:sz w:val="18"/>
                                    <w:szCs w:val="18"/>
                                    <w:vertAlign w:val="superscript"/>
                                    <w:lang w:bidi="en-US"/>
                                  </w:rPr>
                                  <w:t>d</w:t>
                                </w:r>
                              </w:ins>
                              <w:ins w:id="1248" w:author="Maino Vieytes, Christian (NIH/NIA/IRP) [F]" w:date="2023-11-16T17:11:00Z">
                                <w:r w:rsidRPr="00837ED6">
                                  <w:rPr>
                                    <w:rFonts w:ascii="Times New Roman" w:hAnsi="Times New Roman" w:cs="Times New Roman"/>
                                    <w:sz w:val="18"/>
                                    <w:szCs w:val="18"/>
                                    <w:vertAlign w:val="superscript"/>
                                    <w:lang w:bidi="en-US"/>
                                    <w:rPrChange w:id="1249" w:author="Maino Vieytes, Christian (NIH/NIA/IRP) [F]" w:date="2023-11-16T17:11:00Z">
                                      <w:rPr>
                                        <w:rFonts w:ascii="Times New Roman" w:hAnsi="Times New Roman" w:cs="Times New Roman"/>
                                        <w:color w:val="44546A" w:themeColor="text2"/>
                                        <w:sz w:val="20"/>
                                        <w:szCs w:val="20"/>
                                        <w:lang w:bidi="en-US"/>
                                      </w:rPr>
                                    </w:rPrChange>
                                  </w:rPr>
                                  <w:t xml:space="preserve"> </w:t>
                                </w:r>
                                <w:r w:rsidRPr="00837ED6">
                                  <w:rPr>
                                    <w:rFonts w:ascii="Times New Roman" w:hAnsi="Times New Roman" w:cs="Times New Roman"/>
                                    <w:sz w:val="18"/>
                                    <w:szCs w:val="18"/>
                                    <w:lang w:bidi="en-US"/>
                                    <w:rPrChange w:id="1250" w:author="Maino Vieytes, Christian (NIH/NIA/IRP) [F]" w:date="2023-11-16T17:11:00Z">
                                      <w:rPr>
                                        <w:rFonts w:ascii="Times New Roman" w:hAnsi="Times New Roman" w:cs="Times New Roman"/>
                                        <w:color w:val="44546A" w:themeColor="text2"/>
                                        <w:sz w:val="20"/>
                                        <w:szCs w:val="20"/>
                                        <w:lang w:bidi="en-US"/>
                                      </w:rPr>
                                    </w:rPrChange>
                                  </w:rPr>
                                  <w:t>Healthy Eating Index 2015</w:t>
                                </w:r>
                              </w:ins>
                            </w:p>
                            <w:p w14:paraId="11E4D2CA" w14:textId="77777777" w:rsidR="00BC731B" w:rsidDel="00590201" w:rsidRDefault="00BC731B" w:rsidP="00BC731B">
                              <w:pPr>
                                <w:pStyle w:val="Caption"/>
                                <w:spacing w:after="0"/>
                                <w:rPr>
                                  <w:ins w:id="1251" w:author="Maino Vieytes, Christian (NIH/NIA/IRP) [F]" w:date="2023-12-01T11:27:00Z"/>
                                  <w:del w:id="1252" w:author="Maino Vieytes, Christian (NIH/NIA/IRP) [F]" w:date="2023-12-01T11:27:00Z"/>
                                  <w:rFonts w:ascii="Times New Roman" w:hAnsi="Times New Roman" w:cs="Times New Roman"/>
                                  <w:i w:val="0"/>
                                  <w:iCs w:val="0"/>
                                  <w:color w:val="auto"/>
                                  <w:lang w:bidi="en-US"/>
                                </w:rPr>
                              </w:pPr>
                              <w:ins w:id="1253" w:author="Maino Vieytes, Christian (NIH/NIA/IRP) [F]" w:date="2023-12-01T11:27:00Z">
                                <w:r w:rsidRPr="00F223B1">
                                  <w:rPr>
                                    <w:rFonts w:ascii="Times New Roman" w:hAnsi="Times New Roman" w:cs="Times New Roman"/>
                                    <w:i w:val="0"/>
                                    <w:iCs w:val="0"/>
                                    <w:color w:val="auto"/>
                                    <w:lang w:bidi="en-US"/>
                                  </w:rPr>
                                  <w:t>† Dietary pattern obtained using penalized logistic regression; ‡ Dietary pattern obtained using principal components analysis.</w:t>
                                </w:r>
                              </w:ins>
                            </w:p>
                            <w:p w14:paraId="12775BD0" w14:textId="77777777" w:rsidR="00BC731B" w:rsidRPr="00837ED6" w:rsidRDefault="00BC731B" w:rsidP="00BC731B">
                              <w:pPr>
                                <w:pStyle w:val="Caption"/>
                                <w:spacing w:after="0"/>
                                <w:rPr>
                                  <w:lang w:bidi="en-US"/>
                                  <w:rPrChange w:id="1254" w:author="Maino Vieytes, Christian (NIH/NIA/IRP) [F]" w:date="2023-11-16T17:11:00Z">
                                    <w:rPr>
                                      <w:rFonts w:ascii="Times New Roman" w:hAnsi="Times New Roman" w:cs="Times New Roman"/>
                                      <w:sz w:val="20"/>
                                      <w:szCs w:val="20"/>
                                      <w:lang w:bidi="en-US"/>
                                    </w:rPr>
                                  </w:rPrChange>
                                </w:rPr>
                              </w:pPr>
                            </w:p>
                            <w:p w14:paraId="0809F888" w14:textId="77777777" w:rsidR="00BC731B" w:rsidRPr="00837ED6" w:rsidRDefault="00BC731B" w:rsidP="00BC731B">
                              <w:pPr>
                                <w:rPr>
                                  <w:ins w:id="1255" w:author="Maino Vieytes, Christian (NIH/NIA/IRP) [F]" w:date="2023-11-16T17:10:00Z"/>
                                  <w:rFonts w:ascii="Times New Roman" w:hAnsi="Times New Roman" w:cs="Times New Roman"/>
                                  <w:sz w:val="18"/>
                                  <w:szCs w:val="18"/>
                                  <w:lang w:bidi="en-US"/>
                                  <w:rPrChange w:id="1256" w:author="Maino Vieytes, Christian (NIH/NIA/IRP) [F]" w:date="2023-11-16T17:11:00Z">
                                    <w:rPr>
                                      <w:ins w:id="1257"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1258"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1259" w:author="Maino Vieytes, Christian (NIH/NIA/IRP) [F]" w:date="2023-11-15T14:41:00Z">
                                <w:r w:rsidRPr="00837ED6">
                                  <w:rPr>
                                    <w:rFonts w:ascii="Times New Roman" w:hAnsi="Times New Roman" w:cs="Times New Roman"/>
                                    <w:sz w:val="18"/>
                                    <w:szCs w:val="18"/>
                                    <w:lang w:bidi="en-US"/>
                                    <w:rPrChange w:id="1260" w:author="Maino Vieytes, Christian (NIH/NIA/IRP) [F]" w:date="2023-11-16T17:11:00Z">
                                      <w:rPr>
                                        <w:rFonts w:ascii="Times New Roman" w:hAnsi="Times New Roman" w:cs="Times New Roman"/>
                                        <w:sz w:val="20"/>
                                        <w:szCs w:val="20"/>
                                        <w:lang w:bidi="en-US"/>
                                      </w:rPr>
                                    </w:rPrChange>
                                  </w:rPr>
                                  <w:t xml:space="preserve">. </w:t>
                                </w:r>
                              </w:ins>
                            </w:p>
                            <w:p w14:paraId="01903534" w14:textId="77777777" w:rsidR="00BC731B" w:rsidRPr="00837ED6" w:rsidRDefault="00BC731B" w:rsidP="00BC731B">
                              <w:pPr>
                                <w:rPr>
                                  <w:ins w:id="1261" w:author="Maino Vieytes, Christian (NIH/NIA/IRP) [F]" w:date="2023-11-16T17:10:00Z"/>
                                  <w:rFonts w:ascii="Times New Roman" w:hAnsi="Times New Roman" w:cs="Times New Roman"/>
                                  <w:sz w:val="18"/>
                                  <w:szCs w:val="18"/>
                                  <w:lang w:bidi="en-US"/>
                                  <w:rPrChange w:id="1262" w:author="Maino Vieytes, Christian (NIH/NIA/IRP) [F]" w:date="2023-11-16T17:11:00Z">
                                    <w:rPr>
                                      <w:ins w:id="1263" w:author="Maino Vieytes, Christian (NIH/NIA/IRP) [F]" w:date="2023-11-16T17:10:00Z"/>
                                      <w:rFonts w:ascii="Times New Roman" w:hAnsi="Times New Roman" w:cs="Times New Roman"/>
                                      <w:sz w:val="20"/>
                                      <w:szCs w:val="20"/>
                                      <w:lang w:bidi="en-US"/>
                                    </w:rPr>
                                  </w:rPrChange>
                                </w:rPr>
                              </w:pPr>
                              <w:ins w:id="1264" w:author="Maino Vieytes, Christian (NIH/NIA/IRP) [F]" w:date="2023-11-15T15:38:00Z">
                                <w:r w:rsidRPr="00837ED6">
                                  <w:rPr>
                                    <w:rFonts w:ascii="Times New Roman" w:hAnsi="Times New Roman" w:cs="Times New Roman"/>
                                    <w:sz w:val="18"/>
                                    <w:szCs w:val="18"/>
                                    <w:lang w:bidi="en-US"/>
                                    <w:rPrChange w:id="1265" w:author="Maino Vieytes, Christian (NIH/NIA/IRP) [F]" w:date="2023-11-16T17:11:00Z">
                                      <w:rPr>
                                        <w:rFonts w:ascii="Times New Roman" w:hAnsi="Times New Roman" w:cs="Times New Roman"/>
                                        <w:sz w:val="20"/>
                                        <w:szCs w:val="20"/>
                                        <w:lang w:bidi="en-US"/>
                                      </w:rPr>
                                    </w:rPrChange>
                                  </w:rPr>
                                  <w:t>The correlation a</w:t>
                                </w:r>
                              </w:ins>
                              <w:ins w:id="1266" w:author="Maino Vieytes, Christian (NIH/NIA/IRP) [F]" w:date="2023-11-15T14:41:00Z">
                                <w:r w:rsidRPr="00837ED6">
                                  <w:rPr>
                                    <w:rFonts w:ascii="Times New Roman" w:hAnsi="Times New Roman" w:cs="Times New Roman"/>
                                    <w:sz w:val="18"/>
                                    <w:szCs w:val="18"/>
                                    <w:lang w:bidi="en-US"/>
                                    <w:rPrChange w:id="1267" w:author="Maino Vieytes, Christian (NIH/NIA/IRP) [F]" w:date="2023-11-16T17:11:00Z">
                                      <w:rPr>
                                        <w:rFonts w:ascii="Times New Roman" w:hAnsi="Times New Roman" w:cs="Times New Roman"/>
                                        <w:sz w:val="20"/>
                                        <w:szCs w:val="20"/>
                                        <w:lang w:bidi="en-US"/>
                                      </w:rPr>
                                    </w:rPrChange>
                                  </w:rPr>
                                  <w:t>nalysis was performed on subjects from the testing</w:t>
                                </w:r>
                              </w:ins>
                              <w:ins w:id="1268" w:author="Maino Vieytes, Christian (NIH/NIA/IRP) [F]" w:date="2023-11-15T15:38:00Z">
                                <w:r w:rsidRPr="00837ED6">
                                  <w:rPr>
                                    <w:rFonts w:ascii="Times New Roman" w:hAnsi="Times New Roman" w:cs="Times New Roman"/>
                                    <w:sz w:val="18"/>
                                    <w:szCs w:val="18"/>
                                    <w:lang w:bidi="en-US"/>
                                    <w:rPrChange w:id="1269" w:author="Maino Vieytes, Christian (NIH/NIA/IRP) [F]" w:date="2023-11-16T17:11:00Z">
                                      <w:rPr>
                                        <w:rFonts w:ascii="Times New Roman" w:hAnsi="Times New Roman" w:cs="Times New Roman"/>
                                        <w:sz w:val="20"/>
                                        <w:szCs w:val="20"/>
                                        <w:lang w:bidi="en-US"/>
                                      </w:rPr>
                                    </w:rPrChange>
                                  </w:rPr>
                                  <w:t xml:space="preserve"> sub</w:t>
                                </w:r>
                              </w:ins>
                              <w:ins w:id="1270" w:author="Maino Vieytes, Christian (NIH/NIA/IRP) [F]" w:date="2023-11-15T14:41:00Z">
                                <w:r w:rsidRPr="00837ED6">
                                  <w:rPr>
                                    <w:rFonts w:ascii="Times New Roman" w:hAnsi="Times New Roman" w:cs="Times New Roman"/>
                                    <w:sz w:val="18"/>
                                    <w:szCs w:val="18"/>
                                    <w:lang w:bidi="en-US"/>
                                    <w:rPrChange w:id="1271" w:author="Maino Vieytes, Christian (NIH/NIA/IRP) [F]" w:date="2023-11-16T17:11:00Z">
                                      <w:rPr>
                                        <w:rFonts w:ascii="Times New Roman" w:hAnsi="Times New Roman" w:cs="Times New Roman"/>
                                        <w:sz w:val="20"/>
                                        <w:szCs w:val="20"/>
                                        <w:lang w:bidi="en-US"/>
                                      </w:rPr>
                                    </w:rPrChange>
                                  </w:rPr>
                                  <w:t>sample</w:t>
                                </w:r>
                              </w:ins>
                              <w:ins w:id="1272" w:author="Maino Vieytes, Christian (NIH/NIA/IRP) [F]" w:date="2023-11-15T15:38:00Z">
                                <w:r w:rsidRPr="00837ED6">
                                  <w:rPr>
                                    <w:rFonts w:ascii="Times New Roman" w:hAnsi="Times New Roman" w:cs="Times New Roman"/>
                                    <w:sz w:val="18"/>
                                    <w:szCs w:val="18"/>
                                    <w:lang w:bidi="en-US"/>
                                    <w:rPrChange w:id="1273" w:author="Maino Vieytes, Christian (NIH/NIA/IRP) [F]" w:date="2023-11-16T17:11:00Z">
                                      <w:rPr>
                                        <w:rFonts w:ascii="Times New Roman" w:hAnsi="Times New Roman" w:cs="Times New Roman"/>
                                        <w:sz w:val="20"/>
                                        <w:szCs w:val="20"/>
                                        <w:lang w:bidi="en-US"/>
                                      </w:rPr>
                                    </w:rPrChange>
                                  </w:rPr>
                                  <w:t xml:space="preserve"> described in the main text</w:t>
                                </w:r>
                              </w:ins>
                              <w:ins w:id="1274" w:author="Maino Vieytes, Christian (NIH/NIA/IRP) [F]" w:date="2023-11-15T14:41:00Z">
                                <w:r w:rsidRPr="00837ED6">
                                  <w:rPr>
                                    <w:rFonts w:ascii="Times New Roman" w:hAnsi="Times New Roman" w:cs="Times New Roman"/>
                                    <w:sz w:val="18"/>
                                    <w:szCs w:val="18"/>
                                    <w:lang w:bidi="en-US"/>
                                    <w:rPrChange w:id="1275"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i/>
                                    <w:iCs/>
                                    <w:sz w:val="18"/>
                                    <w:szCs w:val="18"/>
                                    <w:lang w:bidi="en-US"/>
                                    <w:rPrChange w:id="1276"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277" w:author="Maino Vieytes, Christian (NIH/NIA/IRP) [F]" w:date="2023-11-16T17:11:00Z">
                                      <w:rPr>
                                        <w:rFonts w:ascii="Times New Roman" w:hAnsi="Times New Roman" w:cs="Times New Roman"/>
                                        <w:sz w:val="20"/>
                                        <w:szCs w:val="20"/>
                                        <w:lang w:bidi="en-US"/>
                                      </w:rPr>
                                    </w:rPrChange>
                                  </w:rPr>
                                  <w:t xml:space="preserve">= </w:t>
                                </w:r>
                              </w:ins>
                              <w:ins w:id="1278" w:author="Maino Vieytes, Christian (NIH/NIA/IRP) [F]" w:date="2023-12-01T11:27:00Z">
                                <w:r>
                                  <w:rPr>
                                    <w:rFonts w:ascii="Times New Roman" w:hAnsi="Times New Roman" w:cs="Times New Roman"/>
                                    <w:sz w:val="18"/>
                                    <w:szCs w:val="18"/>
                                    <w:lang w:bidi="en-US"/>
                                  </w:rPr>
                                  <w:t>1745</w:t>
                                </w:r>
                              </w:ins>
                              <w:ins w:id="1279" w:author="Maino Vieytes, Christian (NIH/NIA/IRP) [F]" w:date="2023-11-15T14:41:00Z">
                                <w:r w:rsidRPr="00837ED6">
                                  <w:rPr>
                                    <w:rFonts w:ascii="Times New Roman" w:hAnsi="Times New Roman" w:cs="Times New Roman"/>
                                    <w:sz w:val="18"/>
                                    <w:szCs w:val="18"/>
                                    <w:lang w:bidi="en-US"/>
                                    <w:rPrChange w:id="1280" w:author="Maino Vieytes, Christian (NIH/NIA/IRP) [F]" w:date="2023-11-16T17:11:00Z">
                                      <w:rPr>
                                        <w:rFonts w:ascii="Times New Roman" w:hAnsi="Times New Roman" w:cs="Times New Roman"/>
                                        <w:sz w:val="20"/>
                                        <w:szCs w:val="20"/>
                                        <w:lang w:bidi="en-US"/>
                                      </w:rPr>
                                    </w:rPrChange>
                                  </w:rPr>
                                  <w:t>)</w:t>
                                </w:r>
                              </w:ins>
                              <w:r w:rsidRPr="00837ED6">
                                <w:rPr>
                                  <w:rFonts w:ascii="Times New Roman" w:hAnsi="Times New Roman" w:cs="Times New Roman"/>
                                  <w:sz w:val="18"/>
                                  <w:szCs w:val="18"/>
                                  <w:lang w:bidi="en-US"/>
                                  <w:rPrChange w:id="1281" w:author="Maino Vieytes, Christian (NIH/NIA/IRP) [F]" w:date="2023-11-16T17:11:00Z">
                                    <w:rPr>
                                      <w:rFonts w:ascii="Times New Roman" w:hAnsi="Times New Roman" w:cs="Times New Roman"/>
                                      <w:sz w:val="20"/>
                                      <w:szCs w:val="20"/>
                                      <w:lang w:bidi="en-US"/>
                                    </w:rPr>
                                  </w:rPrChange>
                                </w:rPr>
                                <w:t>.</w:t>
                              </w:r>
                              <w:ins w:id="1282" w:author="Maino Vieytes, Christian (NIH/NIA/IRP) [F]" w:date="2023-11-15T15:39:00Z">
                                <w:r w:rsidRPr="00837ED6">
                                  <w:rPr>
                                    <w:rFonts w:ascii="Times New Roman" w:hAnsi="Times New Roman" w:cs="Times New Roman"/>
                                    <w:sz w:val="18"/>
                                    <w:szCs w:val="18"/>
                                    <w:lang w:bidi="en-US"/>
                                    <w:rPrChange w:id="1283" w:author="Maino Vieytes, Christian (NIH/NIA/IRP) [F]" w:date="2023-11-16T17:11:00Z">
                                      <w:rPr>
                                        <w:rFonts w:ascii="Times New Roman" w:hAnsi="Times New Roman" w:cs="Times New Roman"/>
                                        <w:sz w:val="20"/>
                                        <w:szCs w:val="20"/>
                                        <w:lang w:bidi="en-US"/>
                                      </w:rPr>
                                    </w:rPrChange>
                                  </w:rPr>
                                  <w:t xml:space="preserve"> </w:t>
                                </w:r>
                              </w:ins>
                            </w:p>
                            <w:p w14:paraId="1455BD6C" w14:textId="77777777" w:rsidR="00BC731B" w:rsidRPr="00837ED6" w:rsidRDefault="00BC731B" w:rsidP="00BC731B">
                              <w:pPr>
                                <w:rPr>
                                  <w:ins w:id="1284" w:author="Maino Vieytes, Christian (NIH/NIA/IRP) [F]" w:date="2023-11-15T15:40:00Z"/>
                                  <w:rFonts w:ascii="Times New Roman" w:hAnsi="Times New Roman" w:cs="Times New Roman"/>
                                  <w:sz w:val="18"/>
                                  <w:szCs w:val="18"/>
                                  <w:lang w:bidi="en-US"/>
                                  <w:rPrChange w:id="1285" w:author="Maino Vieytes, Christian (NIH/NIA/IRP) [F]" w:date="2023-11-16T17:11:00Z">
                                    <w:rPr>
                                      <w:ins w:id="1286" w:author="Maino Vieytes, Christian (NIH/NIA/IRP) [F]" w:date="2023-11-15T15:40:00Z"/>
                                      <w:rFonts w:ascii="Times New Roman" w:hAnsi="Times New Roman" w:cs="Times New Roman"/>
                                      <w:sz w:val="20"/>
                                      <w:szCs w:val="20"/>
                                      <w:lang w:bidi="en-US"/>
                                    </w:rPr>
                                  </w:rPrChange>
                                </w:rPr>
                              </w:pPr>
                              <w:ins w:id="1287" w:author="Maino Vieytes, Christian (NIH/NIA/IRP) [F]" w:date="2023-11-15T15:39:00Z">
                                <w:r w:rsidRPr="00837ED6">
                                  <w:rPr>
                                    <w:rFonts w:ascii="Times New Roman" w:hAnsi="Times New Roman" w:cs="Times New Roman"/>
                                    <w:sz w:val="18"/>
                                    <w:szCs w:val="18"/>
                                    <w:lang w:bidi="en-US"/>
                                    <w:rPrChange w:id="1288"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1289"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290" w:author="Maino Vieytes, Christian (NIH/NIA/IRP) [F]" w:date="2023-11-16T17:11:00Z">
                                      <w:rPr>
                                        <w:rFonts w:ascii="Times New Roman" w:hAnsi="Times New Roman" w:cs="Times New Roman"/>
                                        <w:sz w:val="20"/>
                                        <w:szCs w:val="20"/>
                                        <w:lang w:bidi="en-US"/>
                                      </w:rPr>
                                    </w:rPrChange>
                                  </w:rPr>
                                  <w:t xml:space="preserve">= </w:t>
                                </w:r>
                              </w:ins>
                              <w:ins w:id="1291" w:author="Maino Vieytes, Christian (NIH/NIA/IRP) [F]" w:date="2023-12-01T11:27:00Z">
                                <w:r>
                                  <w:rPr>
                                    <w:rFonts w:ascii="Times New Roman" w:hAnsi="Times New Roman" w:cs="Times New Roman"/>
                                    <w:sz w:val="18"/>
                                    <w:szCs w:val="18"/>
                                    <w:lang w:bidi="en-US"/>
                                  </w:rPr>
                                  <w:t>748</w:t>
                                </w:r>
                              </w:ins>
                              <w:ins w:id="1292" w:author="Maino Vieytes, Christian (NIH/NIA/IRP) [F]" w:date="2023-11-15T15:39:00Z">
                                <w:r w:rsidRPr="00837ED6">
                                  <w:rPr>
                                    <w:rFonts w:ascii="Times New Roman" w:hAnsi="Times New Roman" w:cs="Times New Roman"/>
                                    <w:sz w:val="18"/>
                                    <w:szCs w:val="18"/>
                                    <w:lang w:bidi="en-US"/>
                                    <w:rPrChange w:id="1293" w:author="Maino Vieytes, Christian (NIH/NIA/IRP) [F]" w:date="2023-11-16T17:11:00Z">
                                      <w:rPr>
                                        <w:rFonts w:ascii="Times New Roman" w:hAnsi="Times New Roman" w:cs="Times New Roman"/>
                                        <w:sz w:val="20"/>
                                        <w:szCs w:val="20"/>
                                        <w:lang w:bidi="en-US"/>
                                      </w:rPr>
                                    </w:rPrChange>
                                  </w:rPr>
                                  <w:t>).</w:t>
                                </w:r>
                              </w:ins>
                            </w:p>
                            <w:p w14:paraId="38508E2F" w14:textId="77777777" w:rsidR="00BC731B" w:rsidRPr="00837ED6" w:rsidRDefault="00BC731B" w:rsidP="00BC731B">
                              <w:pPr>
                                <w:rPr>
                                  <w:rFonts w:ascii="Times New Roman" w:hAnsi="Times New Roman" w:cs="Times New Roman"/>
                                  <w:sz w:val="18"/>
                                  <w:szCs w:val="18"/>
                                  <w:lang w:bidi="en-US"/>
                                  <w:rPrChange w:id="1294" w:author="Maino Vieytes, Christian (NIH/NIA/IRP) [F]" w:date="2023-11-16T17:11:00Z">
                                    <w:rPr>
                                      <w:rFonts w:ascii="Times New Roman" w:hAnsi="Times New Roman" w:cs="Times New Roman"/>
                                      <w:sz w:val="20"/>
                                      <w:szCs w:val="20"/>
                                      <w:lang w:bidi="en-US"/>
                                    </w:rPr>
                                  </w:rPrChang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86B00" id="_x0000_s1029" type="#_x0000_t202" style="position:absolute;left:0;text-align:left;margin-left:14.95pt;margin-top:335pt;width:428.65pt;height:128.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" stroked="f">
                  <v:textbox inset="0,0,0,0">
                    <w:txbxContent>
                      <w:p w14:paraId="3E53902A" w14:textId="77777777" w:rsidR="00BC731B" w:rsidRPr="00837ED6" w:rsidRDefault="00BC731B" w:rsidP="00BC731B">
                        <w:pPr>
                          <w:pStyle w:val="Caption"/>
                          <w:spacing w:after="0"/>
                          <w:rPr>
                            <w:rFonts w:ascii="Times New Roman" w:hAnsi="Times New Roman" w:cs="Times New Roman"/>
                            <w:i w:val="0"/>
                            <w:iCs w:val="0"/>
                            <w:color w:val="auto"/>
                            <w:rPrChange w:id="1405"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1406"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1407"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patterns extraction phase of the analysis. </w:t>
                        </w:r>
                      </w:p>
                      <w:p w14:paraId="26CE7878" w14:textId="77777777" w:rsidR="00BC731B" w:rsidRPr="00B52403" w:rsidRDefault="00BC731B" w:rsidP="00BC731B">
                        <w:pPr>
                          <w:rPr>
                            <w:ins w:id="1408" w:author="Maino Vieytes, Christian (NIH/NIA/IRP) [F]" w:date="2023-11-30T11:55:00Z"/>
                            <w:rFonts w:ascii="Times New Roman" w:hAnsi="Times New Roman" w:cs="Times New Roman"/>
                            <w:sz w:val="18"/>
                            <w:szCs w:val="18"/>
                            <w:lang w:bidi="en-US"/>
                            <w:rPrChange w:id="1409" w:author="Maino Vieytes, Christian (NIH/NIA/IRP) [F]" w:date="2023-11-30T11:55:00Z">
                              <w:rPr>
                                <w:ins w:id="1410" w:author="Maino Vieytes, Christian (NIH/NIA/IRP) [F]" w:date="2023-11-30T11:55:00Z"/>
                                <w:lang w:bidi="en-US"/>
                              </w:rPr>
                            </w:rPrChange>
                          </w:rPr>
                        </w:pPr>
                        <w:del w:id="1411" w:author="Maino Vieytes, Christian (NIH/NIA/IRP) [F]" w:date="2023-12-01T11:27:00Z">
                          <w:r w:rsidRPr="00837ED6" w:rsidDel="00590201">
                            <w:rPr>
                              <w:rFonts w:ascii="Times New Roman" w:hAnsi="Times New Roman" w:cs="Times New Roman"/>
                              <w:i/>
                              <w:iCs/>
                              <w:sz w:val="18"/>
                              <w:szCs w:val="18"/>
                              <w:lang w:bidi="en-US"/>
                              <w:rPrChange w:id="1412" w:author="Maino Vieytes, Christian (NIH/NIA/IRP) [F]" w:date="2023-11-16T17:11:00Z">
                                <w:rPr>
                                  <w:rFonts w:ascii="Times New Roman" w:hAnsi="Times New Roman" w:cs="Times New Roman"/>
                                  <w:i/>
                                  <w:iCs/>
                                  <w:sz w:val="20"/>
                                  <w:szCs w:val="20"/>
                                  <w:lang w:bidi="en-US"/>
                                </w:rPr>
                              </w:rPrChange>
                            </w:rPr>
                            <w:delText>† Dietary pattern obtained using penalized logistic regression; ‡ Dietary pattern obtained using principal components analysis.</w:delText>
                          </w:r>
                        </w:del>
                        <w:ins w:id="1413" w:author="Maino Vieytes, Christian (NIH/NIA/IRP) [F]" w:date="2023-11-30T11:53:00Z">
                          <w:r w:rsidRPr="00B52403">
                            <w:rPr>
                              <w:rFonts w:ascii="Times New Roman" w:hAnsi="Times New Roman" w:cs="Times New Roman"/>
                              <w:sz w:val="18"/>
                              <w:szCs w:val="18"/>
                              <w:vertAlign w:val="superscript"/>
                              <w:lang w:bidi="en-US"/>
                              <w:rPrChange w:id="1414" w:author="Maino Vieytes, Christian (NIH/NIA/IRP) [F]" w:date="2023-11-30T11:55:00Z">
                                <w:rPr>
                                  <w:vertAlign w:val="superscript"/>
                                  <w:lang w:bidi="en-US"/>
                                </w:rPr>
                              </w:rPrChange>
                            </w:rPr>
                            <w:t>a</w:t>
                          </w:r>
                        </w:ins>
                        <w:ins w:id="1415" w:author="Maino Vieytes, Christian (NIH/NIA/IRP) [F]" w:date="2023-11-30T11:54:00Z">
                          <w:r w:rsidRPr="00B52403">
                            <w:rPr>
                              <w:rFonts w:ascii="Times New Roman" w:hAnsi="Times New Roman" w:cs="Times New Roman"/>
                              <w:sz w:val="18"/>
                              <w:szCs w:val="18"/>
                              <w:vertAlign w:val="superscript"/>
                              <w:lang w:bidi="en-US"/>
                              <w:rPrChange w:id="1416" w:author="Maino Vieytes, Christian (NIH/NIA/IRP) [F]" w:date="2023-11-30T11:55:00Z">
                                <w:rPr>
                                  <w:vertAlign w:val="superscript"/>
                                  <w:lang w:bidi="en-US"/>
                                </w:rPr>
                              </w:rPrChange>
                            </w:rPr>
                            <w:t xml:space="preserve"> </w:t>
                          </w:r>
                          <w:r w:rsidRPr="00B52403">
                            <w:rPr>
                              <w:rFonts w:ascii="Times New Roman" w:hAnsi="Times New Roman" w:cs="Times New Roman"/>
                              <w:sz w:val="18"/>
                              <w:szCs w:val="18"/>
                              <w:lang w:bidi="en-US"/>
                              <w:rPrChange w:id="1417" w:author="Maino Vieytes, Christian (NIH/NIA/IRP) [F]" w:date="2023-11-30T11:55:00Z">
                                <w:rPr>
                                  <w:vertAlign w:val="superscript"/>
                                  <w:lang w:bidi="en-US"/>
                                </w:rPr>
                              </w:rPrChange>
                            </w:rPr>
                            <w:t>The High Fat &amp; Sugar, Low Vegetable</w:t>
                          </w:r>
                        </w:ins>
                        <w:ins w:id="1418" w:author="Maino Vieytes, Christian (NIH/NIA/IRP) [F]" w:date="2023-11-30T11:55:00Z">
                          <w:r w:rsidRPr="00B52403">
                            <w:rPr>
                              <w:rFonts w:ascii="Times New Roman" w:hAnsi="Times New Roman" w:cs="Times New Roman"/>
                              <w:sz w:val="18"/>
                              <w:szCs w:val="18"/>
                              <w:lang w:bidi="en-US"/>
                              <w:rPrChange w:id="1419" w:author="Maino Vieytes, Christian (NIH/NIA/IRP) [F]" w:date="2023-11-30T11:55:00Z">
                                <w:rPr>
                                  <w:lang w:bidi="en-US"/>
                                </w:rPr>
                              </w:rPrChange>
                            </w:rPr>
                            <w:t xml:space="preserve"> Pattern</w:t>
                          </w:r>
                        </w:ins>
                      </w:p>
                      <w:p w14:paraId="59F06BEF" w14:textId="77777777" w:rsidR="00BC731B" w:rsidRPr="00B52403" w:rsidRDefault="00BC731B" w:rsidP="00BC731B">
                        <w:pPr>
                          <w:rPr>
                            <w:ins w:id="1420" w:author="Maino Vieytes, Christian (NIH/NIA/IRP) [F]" w:date="2023-11-30T11:55:00Z"/>
                            <w:rFonts w:ascii="Times New Roman" w:hAnsi="Times New Roman" w:cs="Times New Roman"/>
                            <w:color w:val="222222"/>
                            <w:sz w:val="18"/>
                            <w:szCs w:val="18"/>
                            <w:shd w:val="clear" w:color="auto" w:fill="FFFFFF"/>
                            <w:rPrChange w:id="1421" w:author="Maino Vieytes, Christian (NIH/NIA/IRP) [F]" w:date="2023-11-30T11:55:00Z">
                              <w:rPr>
                                <w:ins w:id="1422" w:author="Maino Vieytes, Christian (NIH/NIA/IRP) [F]" w:date="2023-11-30T11:55:00Z"/>
                                <w:rFonts w:ascii="Arial" w:hAnsi="Arial" w:cs="Arial"/>
                                <w:color w:val="222222"/>
                                <w:shd w:val="clear" w:color="auto" w:fill="FFFFFF"/>
                              </w:rPr>
                            </w:rPrChange>
                          </w:rPr>
                        </w:pPr>
                        <w:ins w:id="1423" w:author="Maino Vieytes, Christian (NIH/NIA/IRP) [F]" w:date="2023-11-30T11:55:00Z">
                          <w:r w:rsidRPr="00B52403">
                            <w:rPr>
                              <w:rFonts w:ascii="Times New Roman" w:hAnsi="Times New Roman" w:cs="Times New Roman"/>
                              <w:sz w:val="18"/>
                              <w:szCs w:val="18"/>
                              <w:vertAlign w:val="superscript"/>
                              <w:lang w:bidi="en-US"/>
                              <w:rPrChange w:id="1424" w:author="Maino Vieytes, Christian (NIH/NIA/IRP) [F]" w:date="2023-11-30T11:55:00Z">
                                <w:rPr>
                                  <w:vertAlign w:val="superscript"/>
                                  <w:lang w:bidi="en-US"/>
                                </w:rPr>
                              </w:rPrChange>
                            </w:rPr>
                            <w:t>b</w:t>
                          </w:r>
                          <w:r w:rsidRPr="00B52403">
                            <w:rPr>
                              <w:rFonts w:ascii="Times New Roman" w:hAnsi="Times New Roman" w:cs="Times New Roman"/>
                              <w:sz w:val="18"/>
                              <w:szCs w:val="18"/>
                              <w:lang w:bidi="en-US"/>
                              <w:rPrChange w:id="1425" w:author="Maino Vieytes, Christian (NIH/NIA/IRP) [F]" w:date="2023-11-30T11:55:00Z">
                                <w:rPr>
                                  <w:lang w:bidi="en-US"/>
                                </w:rPr>
                              </w:rPrChange>
                            </w:rPr>
                            <w:t xml:space="preserve"> </w:t>
                          </w:r>
                        </w:ins>
                        <w:ins w:id="1426" w:author="Maino Vieytes, Christian (NIH/NIA/IRP) [F]" w:date="2023-11-30T12:27:00Z">
                          <w:r>
                            <w:rPr>
                              <w:rFonts w:ascii="Times New Roman" w:hAnsi="Times New Roman" w:cs="Times New Roman"/>
                              <w:sz w:val="18"/>
                              <w:szCs w:val="18"/>
                              <w:lang w:bidi="en-US"/>
                            </w:rPr>
                            <w:t xml:space="preserve">The </w:t>
                          </w:r>
                        </w:ins>
                        <w:ins w:id="1427" w:author="Maino Vieytes, Christian (NIH/NIA/IRP) [F]" w:date="2023-11-30T11:55:00Z">
                          <w:r w:rsidRPr="00B52403">
                            <w:rPr>
                              <w:rFonts w:ascii="Times New Roman" w:hAnsi="Times New Roman" w:cs="Times New Roman"/>
                              <w:color w:val="222222"/>
                              <w:sz w:val="18"/>
                              <w:szCs w:val="18"/>
                              <w:shd w:val="clear" w:color="auto" w:fill="FFFFFF"/>
                              <w:rPrChange w:id="1428" w:author="Maino Vieytes, Christian (NIH/NIA/IRP) [F]" w:date="2023-11-30T11:55:00Z">
                                <w:rPr>
                                  <w:rFonts w:ascii="Arial" w:hAnsi="Arial" w:cs="Arial"/>
                                  <w:color w:val="222222"/>
                                  <w:shd w:val="clear" w:color="auto" w:fill="FFFFFF"/>
                                </w:rPr>
                              </w:rPrChange>
                            </w:rPr>
                            <w:t>High Alcohol &amp; Added Sugar Pattern</w:t>
                          </w:r>
                        </w:ins>
                      </w:p>
                      <w:p w14:paraId="77698F94" w14:textId="77777777" w:rsidR="00BC731B" w:rsidRPr="00B52403" w:rsidRDefault="00BC731B" w:rsidP="00BC731B">
                        <w:pPr>
                          <w:rPr>
                            <w:ins w:id="1429" w:author="Maino Vieytes, Christian (NIH/NIA/IRP) [F]" w:date="2023-11-16T17:11:00Z"/>
                            <w:rFonts w:ascii="Times New Roman" w:hAnsi="Times New Roman" w:cs="Times New Roman"/>
                            <w:i/>
                            <w:iCs/>
                            <w:sz w:val="18"/>
                            <w:szCs w:val="18"/>
                            <w:lang w:bidi="en-US"/>
                            <w:rPrChange w:id="1430" w:author="Maino Vieytes, Christian (NIH/NIA/IRP) [F]" w:date="2023-11-30T11:55:00Z">
                              <w:rPr>
                                <w:ins w:id="1431" w:author="Maino Vieytes, Christian (NIH/NIA/IRP) [F]" w:date="2023-11-16T17:11:00Z"/>
                                <w:rFonts w:ascii="Times New Roman" w:hAnsi="Times New Roman" w:cs="Times New Roman"/>
                                <w:i w:val="0"/>
                                <w:iCs w:val="0"/>
                                <w:color w:val="auto"/>
                                <w:sz w:val="20"/>
                                <w:szCs w:val="20"/>
                                <w:lang w:bidi="en-US"/>
                              </w:rPr>
                            </w:rPrChange>
                          </w:rPr>
                          <w:pPrChange w:id="1432" w:author="Maino Vieytes, Christian (NIH/NIA/IRP) [F]" w:date="2023-11-30T11:53:00Z">
                            <w:pPr>
                              <w:pStyle w:val="Caption"/>
                              <w:spacing w:after="0"/>
                            </w:pPr>
                          </w:pPrChange>
                        </w:pPr>
                        <w:ins w:id="1433" w:author="Maino Vieytes, Christian (NIH/NIA/IRP) [F]" w:date="2023-11-30T11:55:00Z">
                          <w:r w:rsidRPr="00B52403">
                            <w:rPr>
                              <w:rFonts w:ascii="Times New Roman" w:hAnsi="Times New Roman" w:cs="Times New Roman"/>
                              <w:color w:val="222222"/>
                              <w:sz w:val="18"/>
                              <w:szCs w:val="18"/>
                              <w:shd w:val="clear" w:color="auto" w:fill="FFFFFF"/>
                              <w:vertAlign w:val="superscript"/>
                              <w:rPrChange w:id="1434" w:author="Maino Vieytes, Christian (NIH/NIA/IRP) [F]" w:date="2023-11-30T11:55:00Z">
                                <w:rPr>
                                  <w:rFonts w:ascii="Arial" w:hAnsi="Arial" w:cs="Arial"/>
                                  <w:i w:val="0"/>
                                  <w:iCs w:val="0"/>
                                  <w:color w:val="222222"/>
                                  <w:shd w:val="clear" w:color="auto" w:fill="FFFFFF"/>
                                  <w:vertAlign w:val="superscript"/>
                                </w:rPr>
                              </w:rPrChange>
                            </w:rPr>
                            <w:t>c</w:t>
                          </w:r>
                          <w:r w:rsidRPr="00B52403">
                            <w:rPr>
                              <w:rFonts w:ascii="Times New Roman" w:hAnsi="Times New Roman" w:cs="Times New Roman"/>
                              <w:color w:val="222222"/>
                              <w:sz w:val="18"/>
                              <w:szCs w:val="18"/>
                              <w:shd w:val="clear" w:color="auto" w:fill="FFFFFF"/>
                              <w:rPrChange w:id="1435" w:author="Maino Vieytes, Christian (NIH/NIA/IRP) [F]" w:date="2023-11-30T11:55:00Z">
                                <w:rPr>
                                  <w:rFonts w:ascii="Arial" w:hAnsi="Arial" w:cs="Arial"/>
                                  <w:i w:val="0"/>
                                  <w:iCs w:val="0"/>
                                  <w:color w:val="222222"/>
                                  <w:shd w:val="clear" w:color="auto" w:fill="FFFFFF"/>
                                </w:rPr>
                              </w:rPrChange>
                            </w:rPr>
                            <w:t xml:space="preserve"> The Meat &amp; Potatoes Pattern</w:t>
                          </w:r>
                        </w:ins>
                      </w:p>
                      <w:p w14:paraId="27B62637" w14:textId="77777777" w:rsidR="00BC731B" w:rsidRDefault="00BC731B" w:rsidP="00BC731B">
                        <w:pPr>
                          <w:rPr>
                            <w:ins w:id="1436" w:author="Maino Vieytes, Christian (NIH/NIA/IRP) [F]" w:date="2023-12-01T11:27:00Z"/>
                            <w:rFonts w:ascii="Times New Roman" w:hAnsi="Times New Roman" w:cs="Times New Roman"/>
                            <w:sz w:val="18"/>
                            <w:szCs w:val="18"/>
                            <w:lang w:bidi="en-US"/>
                          </w:rPr>
                        </w:pPr>
                        <w:ins w:id="1437" w:author="Maino Vieytes, Christian (NIH/NIA/IRP) [F]" w:date="2023-11-30T11:53:00Z">
                          <w:r>
                            <w:rPr>
                              <w:rFonts w:ascii="Times New Roman" w:hAnsi="Times New Roman" w:cs="Times New Roman"/>
                              <w:sz w:val="18"/>
                              <w:szCs w:val="18"/>
                              <w:vertAlign w:val="superscript"/>
                              <w:lang w:bidi="en-US"/>
                            </w:rPr>
                            <w:t>d</w:t>
                          </w:r>
                        </w:ins>
                        <w:ins w:id="1438" w:author="Maino Vieytes, Christian (NIH/NIA/IRP) [F]" w:date="2023-11-16T17:11:00Z">
                          <w:r w:rsidRPr="00837ED6">
                            <w:rPr>
                              <w:rFonts w:ascii="Times New Roman" w:hAnsi="Times New Roman" w:cs="Times New Roman"/>
                              <w:sz w:val="18"/>
                              <w:szCs w:val="18"/>
                              <w:vertAlign w:val="superscript"/>
                              <w:lang w:bidi="en-US"/>
                              <w:rPrChange w:id="1439" w:author="Maino Vieytes, Christian (NIH/NIA/IRP) [F]" w:date="2023-11-16T17:11:00Z">
                                <w:rPr>
                                  <w:rFonts w:ascii="Times New Roman" w:hAnsi="Times New Roman" w:cs="Times New Roman"/>
                                  <w:color w:val="44546A" w:themeColor="text2"/>
                                  <w:sz w:val="20"/>
                                  <w:szCs w:val="20"/>
                                  <w:lang w:bidi="en-US"/>
                                </w:rPr>
                              </w:rPrChange>
                            </w:rPr>
                            <w:t xml:space="preserve"> </w:t>
                          </w:r>
                          <w:r w:rsidRPr="00837ED6">
                            <w:rPr>
                              <w:rFonts w:ascii="Times New Roman" w:hAnsi="Times New Roman" w:cs="Times New Roman"/>
                              <w:sz w:val="18"/>
                              <w:szCs w:val="18"/>
                              <w:lang w:bidi="en-US"/>
                              <w:rPrChange w:id="1440" w:author="Maino Vieytes, Christian (NIH/NIA/IRP) [F]" w:date="2023-11-16T17:11:00Z">
                                <w:rPr>
                                  <w:rFonts w:ascii="Times New Roman" w:hAnsi="Times New Roman" w:cs="Times New Roman"/>
                                  <w:color w:val="44546A" w:themeColor="text2"/>
                                  <w:sz w:val="20"/>
                                  <w:szCs w:val="20"/>
                                  <w:lang w:bidi="en-US"/>
                                </w:rPr>
                              </w:rPrChange>
                            </w:rPr>
                            <w:t>Healthy Eating Index 2015</w:t>
                          </w:r>
                        </w:ins>
                      </w:p>
                      <w:p w14:paraId="11E4D2CA" w14:textId="77777777" w:rsidR="00BC731B" w:rsidDel="00590201" w:rsidRDefault="00BC731B" w:rsidP="00BC731B">
                        <w:pPr>
                          <w:pStyle w:val="Caption"/>
                          <w:spacing w:after="0"/>
                          <w:rPr>
                            <w:ins w:id="1441" w:author="Maino Vieytes, Christian (NIH/NIA/IRP) [F]" w:date="2023-12-01T11:27:00Z"/>
                            <w:del w:id="1442" w:author="Maino Vieytes, Christian (NIH/NIA/IRP) [F]" w:date="2023-12-01T11:27:00Z"/>
                            <w:rFonts w:ascii="Times New Roman" w:hAnsi="Times New Roman" w:cs="Times New Roman"/>
                            <w:i w:val="0"/>
                            <w:iCs w:val="0"/>
                            <w:color w:val="auto"/>
                            <w:lang w:bidi="en-US"/>
                          </w:rPr>
                        </w:pPr>
                        <w:ins w:id="1443" w:author="Maino Vieytes, Christian (NIH/NIA/IRP) [F]" w:date="2023-12-01T11:27:00Z">
                          <w:r w:rsidRPr="00F223B1">
                            <w:rPr>
                              <w:rFonts w:ascii="Times New Roman" w:hAnsi="Times New Roman" w:cs="Times New Roman"/>
                              <w:i w:val="0"/>
                              <w:iCs w:val="0"/>
                              <w:color w:val="auto"/>
                              <w:lang w:bidi="en-US"/>
                            </w:rPr>
                            <w:t>† Dietary pattern obtained using penalized logistic regression; ‡ Dietary pattern obtained using principal components analysis.</w:t>
                          </w:r>
                        </w:ins>
                      </w:p>
                      <w:p w14:paraId="12775BD0" w14:textId="77777777" w:rsidR="00BC731B" w:rsidRPr="00837ED6" w:rsidRDefault="00BC731B" w:rsidP="00BC731B">
                        <w:pPr>
                          <w:pStyle w:val="Caption"/>
                          <w:spacing w:after="0"/>
                          <w:rPr>
                            <w:lang w:bidi="en-US"/>
                            <w:rPrChange w:id="1444" w:author="Maino Vieytes, Christian (NIH/NIA/IRP) [F]" w:date="2023-11-16T17:11:00Z">
                              <w:rPr>
                                <w:rFonts w:ascii="Times New Roman" w:hAnsi="Times New Roman" w:cs="Times New Roman"/>
                                <w:sz w:val="20"/>
                                <w:szCs w:val="20"/>
                                <w:lang w:bidi="en-US"/>
                              </w:rPr>
                            </w:rPrChange>
                          </w:rPr>
                        </w:pPr>
                      </w:p>
                      <w:p w14:paraId="0809F888" w14:textId="77777777" w:rsidR="00BC731B" w:rsidRPr="00837ED6" w:rsidRDefault="00BC731B" w:rsidP="00BC731B">
                        <w:pPr>
                          <w:rPr>
                            <w:ins w:id="1445" w:author="Maino Vieytes, Christian (NIH/NIA/IRP) [F]" w:date="2023-11-16T17:10:00Z"/>
                            <w:rFonts w:ascii="Times New Roman" w:hAnsi="Times New Roman" w:cs="Times New Roman"/>
                            <w:sz w:val="18"/>
                            <w:szCs w:val="18"/>
                            <w:lang w:bidi="en-US"/>
                            <w:rPrChange w:id="1446" w:author="Maino Vieytes, Christian (NIH/NIA/IRP) [F]" w:date="2023-11-16T17:11:00Z">
                              <w:rPr>
                                <w:ins w:id="1447"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1448"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1449" w:author="Maino Vieytes, Christian (NIH/NIA/IRP) [F]" w:date="2023-11-15T14:41:00Z">
                          <w:r w:rsidRPr="00837ED6">
                            <w:rPr>
                              <w:rFonts w:ascii="Times New Roman" w:hAnsi="Times New Roman" w:cs="Times New Roman"/>
                              <w:sz w:val="18"/>
                              <w:szCs w:val="18"/>
                              <w:lang w:bidi="en-US"/>
                              <w:rPrChange w:id="1450" w:author="Maino Vieytes, Christian (NIH/NIA/IRP) [F]" w:date="2023-11-16T17:11:00Z">
                                <w:rPr>
                                  <w:rFonts w:ascii="Times New Roman" w:hAnsi="Times New Roman" w:cs="Times New Roman"/>
                                  <w:sz w:val="20"/>
                                  <w:szCs w:val="20"/>
                                  <w:lang w:bidi="en-US"/>
                                </w:rPr>
                              </w:rPrChange>
                            </w:rPr>
                            <w:t xml:space="preserve">. </w:t>
                          </w:r>
                        </w:ins>
                      </w:p>
                      <w:p w14:paraId="01903534" w14:textId="77777777" w:rsidR="00BC731B" w:rsidRPr="00837ED6" w:rsidRDefault="00BC731B" w:rsidP="00BC731B">
                        <w:pPr>
                          <w:rPr>
                            <w:ins w:id="1451" w:author="Maino Vieytes, Christian (NIH/NIA/IRP) [F]" w:date="2023-11-16T17:10:00Z"/>
                            <w:rFonts w:ascii="Times New Roman" w:hAnsi="Times New Roman" w:cs="Times New Roman"/>
                            <w:sz w:val="18"/>
                            <w:szCs w:val="18"/>
                            <w:lang w:bidi="en-US"/>
                            <w:rPrChange w:id="1452" w:author="Maino Vieytes, Christian (NIH/NIA/IRP) [F]" w:date="2023-11-16T17:11:00Z">
                              <w:rPr>
                                <w:ins w:id="1453" w:author="Maino Vieytes, Christian (NIH/NIA/IRP) [F]" w:date="2023-11-16T17:10:00Z"/>
                                <w:rFonts w:ascii="Times New Roman" w:hAnsi="Times New Roman" w:cs="Times New Roman"/>
                                <w:sz w:val="20"/>
                                <w:szCs w:val="20"/>
                                <w:lang w:bidi="en-US"/>
                              </w:rPr>
                            </w:rPrChange>
                          </w:rPr>
                        </w:pPr>
                        <w:ins w:id="1454" w:author="Maino Vieytes, Christian (NIH/NIA/IRP) [F]" w:date="2023-11-15T15:38:00Z">
                          <w:r w:rsidRPr="00837ED6">
                            <w:rPr>
                              <w:rFonts w:ascii="Times New Roman" w:hAnsi="Times New Roman" w:cs="Times New Roman"/>
                              <w:sz w:val="18"/>
                              <w:szCs w:val="18"/>
                              <w:lang w:bidi="en-US"/>
                              <w:rPrChange w:id="1455" w:author="Maino Vieytes, Christian (NIH/NIA/IRP) [F]" w:date="2023-11-16T17:11:00Z">
                                <w:rPr>
                                  <w:rFonts w:ascii="Times New Roman" w:hAnsi="Times New Roman" w:cs="Times New Roman"/>
                                  <w:sz w:val="20"/>
                                  <w:szCs w:val="20"/>
                                  <w:lang w:bidi="en-US"/>
                                </w:rPr>
                              </w:rPrChange>
                            </w:rPr>
                            <w:t>The correlation a</w:t>
                          </w:r>
                        </w:ins>
                        <w:ins w:id="1456" w:author="Maino Vieytes, Christian (NIH/NIA/IRP) [F]" w:date="2023-11-15T14:41:00Z">
                          <w:r w:rsidRPr="00837ED6">
                            <w:rPr>
                              <w:rFonts w:ascii="Times New Roman" w:hAnsi="Times New Roman" w:cs="Times New Roman"/>
                              <w:sz w:val="18"/>
                              <w:szCs w:val="18"/>
                              <w:lang w:bidi="en-US"/>
                              <w:rPrChange w:id="1457" w:author="Maino Vieytes, Christian (NIH/NIA/IRP) [F]" w:date="2023-11-16T17:11:00Z">
                                <w:rPr>
                                  <w:rFonts w:ascii="Times New Roman" w:hAnsi="Times New Roman" w:cs="Times New Roman"/>
                                  <w:sz w:val="20"/>
                                  <w:szCs w:val="20"/>
                                  <w:lang w:bidi="en-US"/>
                                </w:rPr>
                              </w:rPrChange>
                            </w:rPr>
                            <w:t>nalysis was performed on subjects from the testing</w:t>
                          </w:r>
                        </w:ins>
                        <w:ins w:id="1458" w:author="Maino Vieytes, Christian (NIH/NIA/IRP) [F]" w:date="2023-11-15T15:38:00Z">
                          <w:r w:rsidRPr="00837ED6">
                            <w:rPr>
                              <w:rFonts w:ascii="Times New Roman" w:hAnsi="Times New Roman" w:cs="Times New Roman"/>
                              <w:sz w:val="18"/>
                              <w:szCs w:val="18"/>
                              <w:lang w:bidi="en-US"/>
                              <w:rPrChange w:id="1459" w:author="Maino Vieytes, Christian (NIH/NIA/IRP) [F]" w:date="2023-11-16T17:11:00Z">
                                <w:rPr>
                                  <w:rFonts w:ascii="Times New Roman" w:hAnsi="Times New Roman" w:cs="Times New Roman"/>
                                  <w:sz w:val="20"/>
                                  <w:szCs w:val="20"/>
                                  <w:lang w:bidi="en-US"/>
                                </w:rPr>
                              </w:rPrChange>
                            </w:rPr>
                            <w:t xml:space="preserve"> sub</w:t>
                          </w:r>
                        </w:ins>
                        <w:ins w:id="1460" w:author="Maino Vieytes, Christian (NIH/NIA/IRP) [F]" w:date="2023-11-15T14:41:00Z">
                          <w:r w:rsidRPr="00837ED6">
                            <w:rPr>
                              <w:rFonts w:ascii="Times New Roman" w:hAnsi="Times New Roman" w:cs="Times New Roman"/>
                              <w:sz w:val="18"/>
                              <w:szCs w:val="18"/>
                              <w:lang w:bidi="en-US"/>
                              <w:rPrChange w:id="1461" w:author="Maino Vieytes, Christian (NIH/NIA/IRP) [F]" w:date="2023-11-16T17:11:00Z">
                                <w:rPr>
                                  <w:rFonts w:ascii="Times New Roman" w:hAnsi="Times New Roman" w:cs="Times New Roman"/>
                                  <w:sz w:val="20"/>
                                  <w:szCs w:val="20"/>
                                  <w:lang w:bidi="en-US"/>
                                </w:rPr>
                              </w:rPrChange>
                            </w:rPr>
                            <w:t>sample</w:t>
                          </w:r>
                        </w:ins>
                        <w:ins w:id="1462" w:author="Maino Vieytes, Christian (NIH/NIA/IRP) [F]" w:date="2023-11-15T15:38:00Z">
                          <w:r w:rsidRPr="00837ED6">
                            <w:rPr>
                              <w:rFonts w:ascii="Times New Roman" w:hAnsi="Times New Roman" w:cs="Times New Roman"/>
                              <w:sz w:val="18"/>
                              <w:szCs w:val="18"/>
                              <w:lang w:bidi="en-US"/>
                              <w:rPrChange w:id="1463" w:author="Maino Vieytes, Christian (NIH/NIA/IRP) [F]" w:date="2023-11-16T17:11:00Z">
                                <w:rPr>
                                  <w:rFonts w:ascii="Times New Roman" w:hAnsi="Times New Roman" w:cs="Times New Roman"/>
                                  <w:sz w:val="20"/>
                                  <w:szCs w:val="20"/>
                                  <w:lang w:bidi="en-US"/>
                                </w:rPr>
                              </w:rPrChange>
                            </w:rPr>
                            <w:t xml:space="preserve"> described in the main text</w:t>
                          </w:r>
                        </w:ins>
                        <w:ins w:id="1464" w:author="Maino Vieytes, Christian (NIH/NIA/IRP) [F]" w:date="2023-11-15T14:41:00Z">
                          <w:r w:rsidRPr="00837ED6">
                            <w:rPr>
                              <w:rFonts w:ascii="Times New Roman" w:hAnsi="Times New Roman" w:cs="Times New Roman"/>
                              <w:sz w:val="18"/>
                              <w:szCs w:val="18"/>
                              <w:lang w:bidi="en-US"/>
                              <w:rPrChange w:id="1465"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i/>
                              <w:iCs/>
                              <w:sz w:val="18"/>
                              <w:szCs w:val="18"/>
                              <w:lang w:bidi="en-US"/>
                              <w:rPrChange w:id="1466"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467" w:author="Maino Vieytes, Christian (NIH/NIA/IRP) [F]" w:date="2023-11-16T17:11:00Z">
                                <w:rPr>
                                  <w:rFonts w:ascii="Times New Roman" w:hAnsi="Times New Roman" w:cs="Times New Roman"/>
                                  <w:sz w:val="20"/>
                                  <w:szCs w:val="20"/>
                                  <w:lang w:bidi="en-US"/>
                                </w:rPr>
                              </w:rPrChange>
                            </w:rPr>
                            <w:t xml:space="preserve">= </w:t>
                          </w:r>
                        </w:ins>
                        <w:ins w:id="1468" w:author="Maino Vieytes, Christian (NIH/NIA/IRP) [F]" w:date="2023-12-01T11:27:00Z">
                          <w:r>
                            <w:rPr>
                              <w:rFonts w:ascii="Times New Roman" w:hAnsi="Times New Roman" w:cs="Times New Roman"/>
                              <w:sz w:val="18"/>
                              <w:szCs w:val="18"/>
                              <w:lang w:bidi="en-US"/>
                            </w:rPr>
                            <w:t>1745</w:t>
                          </w:r>
                        </w:ins>
                        <w:ins w:id="1469" w:author="Maino Vieytes, Christian (NIH/NIA/IRP) [F]" w:date="2023-11-15T14:41:00Z">
                          <w:r w:rsidRPr="00837ED6">
                            <w:rPr>
                              <w:rFonts w:ascii="Times New Roman" w:hAnsi="Times New Roman" w:cs="Times New Roman"/>
                              <w:sz w:val="18"/>
                              <w:szCs w:val="18"/>
                              <w:lang w:bidi="en-US"/>
                              <w:rPrChange w:id="1470" w:author="Maino Vieytes, Christian (NIH/NIA/IRP) [F]" w:date="2023-11-16T17:11:00Z">
                                <w:rPr>
                                  <w:rFonts w:ascii="Times New Roman" w:hAnsi="Times New Roman" w:cs="Times New Roman"/>
                                  <w:sz w:val="20"/>
                                  <w:szCs w:val="20"/>
                                  <w:lang w:bidi="en-US"/>
                                </w:rPr>
                              </w:rPrChange>
                            </w:rPr>
                            <w:t>)</w:t>
                          </w:r>
                        </w:ins>
                        <w:r w:rsidRPr="00837ED6">
                          <w:rPr>
                            <w:rFonts w:ascii="Times New Roman" w:hAnsi="Times New Roman" w:cs="Times New Roman"/>
                            <w:sz w:val="18"/>
                            <w:szCs w:val="18"/>
                            <w:lang w:bidi="en-US"/>
                            <w:rPrChange w:id="1471" w:author="Maino Vieytes, Christian (NIH/NIA/IRP) [F]" w:date="2023-11-16T17:11:00Z">
                              <w:rPr>
                                <w:rFonts w:ascii="Times New Roman" w:hAnsi="Times New Roman" w:cs="Times New Roman"/>
                                <w:sz w:val="20"/>
                                <w:szCs w:val="20"/>
                                <w:lang w:bidi="en-US"/>
                              </w:rPr>
                            </w:rPrChange>
                          </w:rPr>
                          <w:t>.</w:t>
                        </w:r>
                        <w:ins w:id="1472" w:author="Maino Vieytes, Christian (NIH/NIA/IRP) [F]" w:date="2023-11-15T15:39:00Z">
                          <w:r w:rsidRPr="00837ED6">
                            <w:rPr>
                              <w:rFonts w:ascii="Times New Roman" w:hAnsi="Times New Roman" w:cs="Times New Roman"/>
                              <w:sz w:val="18"/>
                              <w:szCs w:val="18"/>
                              <w:lang w:bidi="en-US"/>
                              <w:rPrChange w:id="1473" w:author="Maino Vieytes, Christian (NIH/NIA/IRP) [F]" w:date="2023-11-16T17:11:00Z">
                                <w:rPr>
                                  <w:rFonts w:ascii="Times New Roman" w:hAnsi="Times New Roman" w:cs="Times New Roman"/>
                                  <w:sz w:val="20"/>
                                  <w:szCs w:val="20"/>
                                  <w:lang w:bidi="en-US"/>
                                </w:rPr>
                              </w:rPrChange>
                            </w:rPr>
                            <w:t xml:space="preserve"> </w:t>
                          </w:r>
                        </w:ins>
                      </w:p>
                      <w:p w14:paraId="1455BD6C" w14:textId="77777777" w:rsidR="00BC731B" w:rsidRPr="00837ED6" w:rsidRDefault="00BC731B" w:rsidP="00BC731B">
                        <w:pPr>
                          <w:rPr>
                            <w:ins w:id="1474" w:author="Maino Vieytes, Christian (NIH/NIA/IRP) [F]" w:date="2023-11-15T15:40:00Z"/>
                            <w:rFonts w:ascii="Times New Roman" w:hAnsi="Times New Roman" w:cs="Times New Roman"/>
                            <w:sz w:val="18"/>
                            <w:szCs w:val="18"/>
                            <w:lang w:bidi="en-US"/>
                            <w:rPrChange w:id="1475" w:author="Maino Vieytes, Christian (NIH/NIA/IRP) [F]" w:date="2023-11-16T17:11:00Z">
                              <w:rPr>
                                <w:ins w:id="1476" w:author="Maino Vieytes, Christian (NIH/NIA/IRP) [F]" w:date="2023-11-15T15:40:00Z"/>
                                <w:rFonts w:ascii="Times New Roman" w:hAnsi="Times New Roman" w:cs="Times New Roman"/>
                                <w:sz w:val="20"/>
                                <w:szCs w:val="20"/>
                                <w:lang w:bidi="en-US"/>
                              </w:rPr>
                            </w:rPrChange>
                          </w:rPr>
                        </w:pPr>
                        <w:ins w:id="1477" w:author="Maino Vieytes, Christian (NIH/NIA/IRP) [F]" w:date="2023-11-15T15:39:00Z">
                          <w:r w:rsidRPr="00837ED6">
                            <w:rPr>
                              <w:rFonts w:ascii="Times New Roman" w:hAnsi="Times New Roman" w:cs="Times New Roman"/>
                              <w:sz w:val="18"/>
                              <w:szCs w:val="18"/>
                              <w:lang w:bidi="en-US"/>
                              <w:rPrChange w:id="1478"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1479"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480" w:author="Maino Vieytes, Christian (NIH/NIA/IRP) [F]" w:date="2023-11-16T17:11:00Z">
                                <w:rPr>
                                  <w:rFonts w:ascii="Times New Roman" w:hAnsi="Times New Roman" w:cs="Times New Roman"/>
                                  <w:sz w:val="20"/>
                                  <w:szCs w:val="20"/>
                                  <w:lang w:bidi="en-US"/>
                                </w:rPr>
                              </w:rPrChange>
                            </w:rPr>
                            <w:t xml:space="preserve">= </w:t>
                          </w:r>
                        </w:ins>
                        <w:ins w:id="1481" w:author="Maino Vieytes, Christian (NIH/NIA/IRP) [F]" w:date="2023-12-01T11:27:00Z">
                          <w:r>
                            <w:rPr>
                              <w:rFonts w:ascii="Times New Roman" w:hAnsi="Times New Roman" w:cs="Times New Roman"/>
                              <w:sz w:val="18"/>
                              <w:szCs w:val="18"/>
                              <w:lang w:bidi="en-US"/>
                            </w:rPr>
                            <w:t>748</w:t>
                          </w:r>
                        </w:ins>
                        <w:ins w:id="1482" w:author="Maino Vieytes, Christian (NIH/NIA/IRP) [F]" w:date="2023-11-15T15:39:00Z">
                          <w:r w:rsidRPr="00837ED6">
                            <w:rPr>
                              <w:rFonts w:ascii="Times New Roman" w:hAnsi="Times New Roman" w:cs="Times New Roman"/>
                              <w:sz w:val="18"/>
                              <w:szCs w:val="18"/>
                              <w:lang w:bidi="en-US"/>
                              <w:rPrChange w:id="1483" w:author="Maino Vieytes, Christian (NIH/NIA/IRP) [F]" w:date="2023-11-16T17:11:00Z">
                                <w:rPr>
                                  <w:rFonts w:ascii="Times New Roman" w:hAnsi="Times New Roman" w:cs="Times New Roman"/>
                                  <w:sz w:val="20"/>
                                  <w:szCs w:val="20"/>
                                  <w:lang w:bidi="en-US"/>
                                </w:rPr>
                              </w:rPrChange>
                            </w:rPr>
                            <w:t>).</w:t>
                          </w:r>
                        </w:ins>
                      </w:p>
                      <w:p w14:paraId="38508E2F" w14:textId="77777777" w:rsidR="00BC731B" w:rsidRPr="00837ED6" w:rsidRDefault="00BC731B" w:rsidP="00BC731B">
                        <w:pPr>
                          <w:rPr>
                            <w:rFonts w:ascii="Times New Roman" w:hAnsi="Times New Roman" w:cs="Times New Roman"/>
                            <w:sz w:val="18"/>
                            <w:szCs w:val="18"/>
                            <w:lang w:bidi="en-US"/>
                            <w:rPrChange w:id="1484" w:author="Maino Vieytes, Christian (NIH/NIA/IRP) [F]" w:date="2023-11-16T17:11:00Z">
                              <w:rPr>
                                <w:rFonts w:ascii="Times New Roman" w:hAnsi="Times New Roman" w:cs="Times New Roman"/>
                                <w:sz w:val="20"/>
                                <w:szCs w:val="20"/>
                                <w:lang w:bidi="en-US"/>
                              </w:rPr>
                            </w:rPrChange>
                          </w:rPr>
                        </w:pPr>
                      </w:p>
                    </w:txbxContent>
                  </v:textbox>
                  <w10:wrap type="square"/>
                </v:shape>
              </w:pict>
            </mc:Fallback>
          </mc:AlternateContent>
        </w:r>
      </w:ins>
      <w:ins w:id="1295" w:author="Maino Vieytes, Christian (NIH/NIA/IRP) [F]" w:date="2023-12-01T15:49:00Z">
        <w:r w:rsidR="001A1E5A">
          <w:rPr>
            <w:rFonts w:ascii="Times New Roman" w:hAnsi="Times New Roman" w:cs="Times New Roman"/>
            <w:noProof/>
          </w:rPr>
          <w:drawing>
            <wp:anchor distT="0" distB="0" distL="114300" distR="114300" simplePos="0" relativeHeight="251692032" behindDoc="0" locked="0" layoutInCell="1" allowOverlap="1" wp14:anchorId="7C6113ED" wp14:editId="362BC887">
              <wp:simplePos x="0" y="0"/>
              <wp:positionH relativeFrom="column">
                <wp:posOffset>483675</wp:posOffset>
              </wp:positionH>
              <wp:positionV relativeFrom="paragraph">
                <wp:posOffset>48</wp:posOffset>
              </wp:positionV>
              <wp:extent cx="4965700" cy="4142740"/>
              <wp:effectExtent l="0" t="0" r="0" b="0"/>
              <wp:wrapSquare wrapText="bothSides"/>
              <wp:docPr id="1480972530" name="Picture 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72530" name="Picture 3" descr="Chart, radar chart&#10;&#10;Description automatically generated"/>
                      <pic:cNvPicPr/>
                    </pic:nvPicPr>
                    <pic:blipFill rotWithShape="1">
                      <a:blip r:embed="rId16" cstate="print">
                        <a:extLst>
                          <a:ext uri="{28A0092B-C50C-407E-A947-70E740481C1C}">
                            <a14:useLocalDpi xmlns:a14="http://schemas.microsoft.com/office/drawing/2010/main" val="0"/>
                          </a:ext>
                        </a:extLst>
                      </a:blip>
                      <a:srcRect l="14319" r="2123" b="13275"/>
                      <a:stretch/>
                    </pic:blipFill>
                    <pic:spPr bwMode="auto">
                      <a:xfrm>
                        <a:off x="0" y="0"/>
                        <a:ext cx="4965700" cy="4142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p>
    <w:p w14:paraId="48EF44C4" w14:textId="5AC6C897" w:rsidR="00B717EF" w:rsidRDefault="00B717EF" w:rsidP="00CA04BD">
      <w:pPr>
        <w:spacing w:line="360" w:lineRule="auto"/>
        <w:ind w:firstLine="720"/>
        <w:rPr>
          <w:ins w:id="1296" w:author="Maino Vieytes, Christian (NIH/NIA/IRP) [F]" w:date="2023-11-15T15:38:00Z"/>
          <w:rFonts w:ascii="Times New Roman" w:hAnsi="Times New Roman" w:cs="Times New Roman"/>
        </w:rPr>
      </w:pPr>
    </w:p>
    <w:p w14:paraId="59504851" w14:textId="3A367D39" w:rsidR="009C5C82" w:rsidRDefault="009C5C82" w:rsidP="00CA04BD">
      <w:pPr>
        <w:spacing w:line="360" w:lineRule="auto"/>
        <w:ind w:firstLine="720"/>
        <w:rPr>
          <w:ins w:id="1297" w:author="Maino Vieytes, Christian (NIH/NIA/IRP) [F]" w:date="2023-11-15T15:38:00Z"/>
          <w:rFonts w:ascii="Times New Roman" w:hAnsi="Times New Roman" w:cs="Times New Roman"/>
        </w:rPr>
      </w:pPr>
    </w:p>
    <w:p w14:paraId="536399A9" w14:textId="766790C0" w:rsidR="009C5C82" w:rsidRDefault="009C5C82" w:rsidP="00CA04BD">
      <w:pPr>
        <w:spacing w:line="360" w:lineRule="auto"/>
        <w:ind w:firstLine="720"/>
        <w:rPr>
          <w:ins w:id="1298" w:author="Maino Vieytes, Christian (NIH/NIA/IRP) [F]" w:date="2023-11-15T15:38:00Z"/>
          <w:rFonts w:ascii="Times New Roman" w:hAnsi="Times New Roman" w:cs="Times New Roman"/>
        </w:rPr>
      </w:pPr>
    </w:p>
    <w:p w14:paraId="11B16EC8" w14:textId="43D14E3F" w:rsidR="009C5C82" w:rsidRDefault="009C5C82" w:rsidP="00CA04BD">
      <w:pPr>
        <w:spacing w:line="360" w:lineRule="auto"/>
        <w:ind w:firstLine="720"/>
        <w:rPr>
          <w:ins w:id="1299" w:author="Maino Vieytes, Christian (NIH/NIA/IRP) [F]" w:date="2023-12-01T15:51:00Z"/>
          <w:rFonts w:ascii="Times New Roman" w:hAnsi="Times New Roman" w:cs="Times New Roman"/>
        </w:rPr>
      </w:pPr>
    </w:p>
    <w:p w14:paraId="1009CAAB" w14:textId="77777777" w:rsidR="001A1E5A" w:rsidRDefault="001A1E5A" w:rsidP="00CA04BD">
      <w:pPr>
        <w:spacing w:line="360" w:lineRule="auto"/>
        <w:ind w:firstLine="720"/>
        <w:rPr>
          <w:ins w:id="1300" w:author="Maino Vieytes, Christian (NIH/NIA/IRP) [F]" w:date="2023-12-01T15:51:00Z"/>
          <w:rFonts w:ascii="Times New Roman" w:hAnsi="Times New Roman" w:cs="Times New Roman"/>
        </w:rPr>
      </w:pPr>
    </w:p>
    <w:p w14:paraId="30086232" w14:textId="77777777" w:rsidR="001A1E5A" w:rsidRDefault="001A1E5A" w:rsidP="00CA04BD">
      <w:pPr>
        <w:spacing w:line="360" w:lineRule="auto"/>
        <w:ind w:firstLine="720"/>
        <w:rPr>
          <w:ins w:id="1301" w:author="Maino Vieytes, Christian (NIH/NIA/IRP) [F]" w:date="2023-12-01T15:51:00Z"/>
          <w:rFonts w:ascii="Times New Roman" w:hAnsi="Times New Roman" w:cs="Times New Roman"/>
        </w:rPr>
      </w:pPr>
    </w:p>
    <w:p w14:paraId="71432C43" w14:textId="77777777" w:rsidR="001A1E5A" w:rsidRDefault="001A1E5A" w:rsidP="00CA04BD">
      <w:pPr>
        <w:spacing w:line="360" w:lineRule="auto"/>
        <w:ind w:firstLine="720"/>
        <w:rPr>
          <w:ins w:id="1302" w:author="Maino Vieytes, Christian (NIH/NIA/IRP) [F]" w:date="2023-12-01T15:51:00Z"/>
          <w:rFonts w:ascii="Times New Roman" w:hAnsi="Times New Roman" w:cs="Times New Roman"/>
        </w:rPr>
      </w:pPr>
    </w:p>
    <w:p w14:paraId="36EDF78D" w14:textId="77777777" w:rsidR="001A1E5A" w:rsidRDefault="001A1E5A" w:rsidP="00CA04BD">
      <w:pPr>
        <w:spacing w:line="360" w:lineRule="auto"/>
        <w:ind w:firstLine="720"/>
        <w:rPr>
          <w:ins w:id="1303" w:author="Maino Vieytes, Christian (NIH/NIA/IRP) [F]" w:date="2023-12-01T15:51:00Z"/>
          <w:rFonts w:ascii="Times New Roman" w:hAnsi="Times New Roman" w:cs="Times New Roman"/>
        </w:rPr>
      </w:pPr>
    </w:p>
    <w:p w14:paraId="78DAEB02" w14:textId="06182D69" w:rsidR="001A1E5A" w:rsidRDefault="00BC731B" w:rsidP="00CA04BD">
      <w:pPr>
        <w:spacing w:line="360" w:lineRule="auto"/>
        <w:ind w:firstLine="720"/>
        <w:rPr>
          <w:ins w:id="1304" w:author="Maino Vieytes, Christian (NIH/NIA/IRP) [F]" w:date="2023-12-01T15:51:00Z"/>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D3F0EE4" wp14:editId="46665141">
                <wp:simplePos x="0" y="0"/>
                <wp:positionH relativeFrom="column">
                  <wp:posOffset>232898</wp:posOffset>
                </wp:positionH>
                <wp:positionV relativeFrom="paragraph">
                  <wp:posOffset>-97643</wp:posOffset>
                </wp:positionV>
                <wp:extent cx="6538595" cy="8929370"/>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8595" cy="8929370"/>
                        </a:xfrm>
                        <a:prstGeom prst="rect">
                          <a:avLst/>
                        </a:prstGeom>
                        <a:solidFill>
                          <a:schemeClr val="lt1"/>
                        </a:solidFill>
                        <a:ln w="6350">
                          <a:noFill/>
                        </a:ln>
                      </wps:spPr>
                      <wps:txbx>
                        <w:txbxContent>
                          <w:tbl>
                            <w:tblPr>
                              <w:tblStyle w:val="TableGrid"/>
                              <w:tblW w:w="8183"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Change w:id="1305" w:author="Maino Vieytes, Christian (NIH/NIA/IRP) [F]" w:date="2023-11-30T12:01:00Z">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PrChange>
                            </w:tblPr>
                            <w:tblGrid>
                              <w:gridCol w:w="1350"/>
                              <w:gridCol w:w="837"/>
                              <w:gridCol w:w="1499"/>
                              <w:gridCol w:w="1532"/>
                              <w:gridCol w:w="1610"/>
                              <w:gridCol w:w="1348"/>
                              <w:gridCol w:w="7"/>
                              <w:tblGridChange w:id="1306">
                                <w:tblGrid>
                                  <w:gridCol w:w="1350"/>
                                  <w:gridCol w:w="837"/>
                                  <w:gridCol w:w="1499"/>
                                  <w:gridCol w:w="990"/>
                                  <w:gridCol w:w="900"/>
                                  <w:gridCol w:w="1350"/>
                                </w:tblGrid>
                              </w:tblGridChange>
                            </w:tblGrid>
                            <w:tr w:rsidR="0003299C" w:rsidRPr="00972A4F" w14:paraId="7DC873B9" w14:textId="77777777" w:rsidTr="00B52403">
                              <w:trPr>
                                <w:gridAfter w:val="1"/>
                                <w:wAfter w:w="7" w:type="dxa"/>
                              </w:trPr>
                              <w:tc>
                                <w:tcPr>
                                  <w:tcW w:w="8176" w:type="dxa"/>
                                  <w:gridSpan w:val="6"/>
                                  <w:tcBorders>
                                    <w:top w:val="single" w:sz="8" w:space="0" w:color="auto"/>
                                    <w:left w:val="single" w:sz="4" w:space="0" w:color="auto"/>
                                    <w:bottom w:val="single" w:sz="4" w:space="0" w:color="auto"/>
                                    <w:right w:val="single" w:sz="4" w:space="0" w:color="auto"/>
                                  </w:tcBorders>
                                  <w:shd w:val="clear" w:color="auto" w:fill="auto"/>
                                  <w:vAlign w:val="center"/>
                                  <w:tcPrChange w:id="1307" w:author="Maino Vieytes, Christian (NIH/NIA/IRP) [F]" w:date="2023-11-30T12:01:00Z">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tcPrChange>
                                </w:tcPr>
                                <w:p w14:paraId="3E6D2F9D" w14:textId="77C7DA21" w:rsidR="0003299C" w:rsidRPr="00972A4F" w:rsidRDefault="0003299C">
                                  <w:pPr>
                                    <w:rPr>
                                      <w:rFonts w:ascii="Times New Roman" w:hAnsi="Times New Roman" w:cs="Times New Roman"/>
                                      <w:b/>
                                      <w:bCs/>
                                      <w:sz w:val="18"/>
                                      <w:szCs w:val="18"/>
                                      <w:rPrChange w:id="1308" w:author="Maino Vieytes, Christian (NIH/NIA/IRP) [F]" w:date="2023-11-15T15:31:00Z">
                                        <w:rPr>
                                          <w:rFonts w:ascii="Times New Roman" w:hAnsi="Times New Roman" w:cs="Times New Roman"/>
                                          <w:b/>
                                          <w:bCs/>
                                          <w:sz w:val="20"/>
                                          <w:szCs w:val="20"/>
                                        </w:rPr>
                                      </w:rPrChange>
                                    </w:rPr>
                                    <w:pPrChange w:id="1309" w:author="Maino Vieytes, Christian (NIH/NIA/IRP) [F]" w:date="2023-11-15T15:21:00Z">
                                      <w:pPr>
                                        <w:jc w:val="center"/>
                                      </w:pPr>
                                    </w:pPrChange>
                                  </w:pPr>
                                  <w:r w:rsidRPr="00972A4F">
                                    <w:rPr>
                                      <w:rFonts w:ascii="Times New Roman" w:hAnsi="Times New Roman" w:cs="Times New Roman"/>
                                      <w:b/>
                                      <w:bCs/>
                                      <w:sz w:val="18"/>
                                      <w:szCs w:val="18"/>
                                      <w:rPrChange w:id="1310"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1311"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B52403">
                              <w:tc>
                                <w:tcPr>
                                  <w:tcW w:w="2187" w:type="dxa"/>
                                  <w:gridSpan w:val="2"/>
                                  <w:tcBorders>
                                    <w:top w:val="single" w:sz="8" w:space="0" w:color="auto"/>
                                    <w:left w:val="single" w:sz="4" w:space="0" w:color="auto"/>
                                    <w:bottom w:val="single" w:sz="4" w:space="0" w:color="auto"/>
                                  </w:tcBorders>
                                  <w:shd w:val="clear" w:color="auto" w:fill="auto"/>
                                  <w:vAlign w:val="center"/>
                                  <w:tcPrChange w:id="1312" w:author="Maino Vieytes, Christian (NIH/NIA/IRP) [F]" w:date="2023-11-30T12:01:00Z">
                                    <w:tcPr>
                                      <w:tcW w:w="2187" w:type="dxa"/>
                                      <w:gridSpan w:val="2"/>
                                      <w:tcBorders>
                                        <w:top w:val="single" w:sz="8" w:space="0" w:color="auto"/>
                                        <w:left w:val="single" w:sz="4" w:space="0" w:color="auto"/>
                                        <w:bottom w:val="single" w:sz="4" w:space="0" w:color="auto"/>
                                      </w:tcBorders>
                                      <w:shd w:val="clear" w:color="auto" w:fill="auto"/>
                                      <w:vAlign w:val="center"/>
                                    </w:tcPr>
                                  </w:tcPrChange>
                                </w:tcPr>
                                <w:p w14:paraId="270E9C6E" w14:textId="77777777" w:rsidR="0003299C" w:rsidRPr="00972A4F" w:rsidRDefault="0003299C" w:rsidP="00061216">
                                  <w:pPr>
                                    <w:spacing w:line="360" w:lineRule="auto"/>
                                    <w:rPr>
                                      <w:rFonts w:ascii="Times New Roman" w:hAnsi="Times New Roman" w:cs="Times New Roman"/>
                                      <w:b/>
                                      <w:bCs/>
                                      <w:sz w:val="18"/>
                                      <w:szCs w:val="18"/>
                                      <w:rPrChange w:id="1313"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314"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Change w:id="1315" w:author="Maino Vieytes, Christian (NIH/NIA/IRP) [F]" w:date="2023-11-30T12:01:00Z">
                                    <w:tcPr>
                                      <w:tcW w:w="1499" w:type="dxa"/>
                                      <w:vMerge w:val="restart"/>
                                      <w:tcBorders>
                                        <w:top w:val="single" w:sz="8" w:space="0" w:color="auto"/>
                                        <w:bottom w:val="single" w:sz="4" w:space="0" w:color="auto"/>
                                      </w:tcBorders>
                                      <w:shd w:val="clear" w:color="auto" w:fill="auto"/>
                                      <w:noWrap/>
                                      <w:vAlign w:val="center"/>
                                      <w:hideMark/>
                                    </w:tcPr>
                                  </w:tcPrChange>
                                </w:tcPr>
                                <w:p w14:paraId="7693FCED" w14:textId="2F8707F0" w:rsidR="0003299C" w:rsidRPr="00972A4F" w:rsidRDefault="00B52403" w:rsidP="00061216">
                                  <w:pPr>
                                    <w:jc w:val="center"/>
                                    <w:rPr>
                                      <w:rFonts w:ascii="Times New Roman" w:hAnsi="Times New Roman" w:cs="Times New Roman"/>
                                      <w:b/>
                                      <w:sz w:val="18"/>
                                      <w:szCs w:val="18"/>
                                      <w:rPrChange w:id="1316" w:author="Maino Vieytes, Christian (NIH/NIA/IRP) [F]" w:date="2023-11-15T15:31:00Z">
                                        <w:rPr>
                                          <w:rFonts w:ascii="Times New Roman" w:hAnsi="Times New Roman" w:cs="Times New Roman"/>
                                          <w:b/>
                                          <w:sz w:val="20"/>
                                          <w:szCs w:val="20"/>
                                        </w:rPr>
                                      </w:rPrChange>
                                    </w:rPr>
                                  </w:pPr>
                                  <w:ins w:id="1317" w:author="Maino Vieytes, Christian (NIH/NIA/IRP) [F]" w:date="2023-11-30T11:57:00Z">
                                    <w:r>
                                      <w:rPr>
                                        <w:rFonts w:ascii="Times New Roman" w:hAnsi="Times New Roman" w:cs="Times New Roman"/>
                                        <w:b/>
                                        <w:bCs/>
                                        <w:sz w:val="18"/>
                                        <w:szCs w:val="18"/>
                                      </w:rPr>
                                      <w:t>Pattern # 1</w:t>
                                    </w:r>
                                  </w:ins>
                                  <w:del w:id="1318" w:author="Maino Vieytes, Christian (NIH/NIA/IRP) [F]" w:date="2023-11-30T11:57:00Z">
                                    <w:r w:rsidR="0003299C" w:rsidRPr="00972A4F" w:rsidDel="00B52403">
                                      <w:rPr>
                                        <w:rFonts w:ascii="Times New Roman" w:hAnsi="Times New Roman" w:cs="Times New Roman"/>
                                        <w:b/>
                                        <w:bCs/>
                                        <w:sz w:val="18"/>
                                        <w:szCs w:val="18"/>
                                        <w:rPrChange w:id="1319" w:author="Maino Vieytes, Christian (NIH/NIA/IRP) [F]" w:date="2023-11-15T15:31:00Z">
                                          <w:rPr>
                                            <w:rFonts w:ascii="Times New Roman" w:hAnsi="Times New Roman" w:cs="Times New Roman"/>
                                            <w:b/>
                                            <w:bCs/>
                                            <w:sz w:val="20"/>
                                            <w:szCs w:val="20"/>
                                          </w:rPr>
                                        </w:rPrChange>
                                      </w:rPr>
                                      <w:delText>Food Insecurity (FI)</w:delText>
                                    </w:r>
                                  </w:del>
                                  <w:r w:rsidR="0003299C" w:rsidRPr="00972A4F">
                                    <w:rPr>
                                      <w:rFonts w:ascii="Times New Roman" w:hAnsi="Times New Roman" w:cs="Times New Roman"/>
                                      <w:b/>
                                      <w:bCs/>
                                      <w:sz w:val="18"/>
                                      <w:szCs w:val="18"/>
                                      <w:rPrChange w:id="1320" w:author="Maino Vieytes, Christian (NIH/NIA/IRP) [F]" w:date="2023-11-15T15:31:00Z">
                                        <w:rPr>
                                          <w:rFonts w:ascii="Times New Roman" w:hAnsi="Times New Roman" w:cs="Times New Roman"/>
                                          <w:b/>
                                          <w:bCs/>
                                          <w:sz w:val="20"/>
                                          <w:szCs w:val="20"/>
                                        </w:rPr>
                                      </w:rPrChange>
                                    </w:rPr>
                                    <w:t xml:space="preserve"> </w:t>
                                  </w:r>
                                  <w:r w:rsidR="0003299C" w:rsidRPr="00972A4F">
                                    <w:rPr>
                                      <w:rFonts w:ascii="Times New Roman" w:hAnsi="Times New Roman" w:cs="Times New Roman"/>
                                      <w:b/>
                                      <w:bCs/>
                                      <w:sz w:val="18"/>
                                      <w:szCs w:val="18"/>
                                      <w:vertAlign w:val="superscript"/>
                                      <w:rPrChange w:id="1321" w:author="Maino Vieytes, Christian (NIH/NIA/IRP) [F]" w:date="2023-11-15T15:31:00Z">
                                        <w:rPr>
                                          <w:rFonts w:ascii="Times New Roman" w:hAnsi="Times New Roman" w:cs="Times New Roman"/>
                                          <w:b/>
                                          <w:bCs/>
                                          <w:sz w:val="20"/>
                                          <w:szCs w:val="20"/>
                                          <w:vertAlign w:val="superscript"/>
                                        </w:rPr>
                                      </w:rPrChange>
                                    </w:rPr>
                                    <w:t>†</w:t>
                                  </w:r>
                                  <w:ins w:id="1322" w:author="Maino Vieytes, Christian (NIH/NIA/IRP) [F]" w:date="2023-11-30T12:02:00Z">
                                    <w:r w:rsidR="00FA2E68">
                                      <w:rPr>
                                        <w:rFonts w:ascii="Times New Roman" w:hAnsi="Times New Roman" w:cs="Times New Roman"/>
                                        <w:b/>
                                        <w:bCs/>
                                        <w:sz w:val="18"/>
                                        <w:szCs w:val="18"/>
                                        <w:vertAlign w:val="superscript"/>
                                      </w:rPr>
                                      <w:t>a</w:t>
                                    </w:r>
                                  </w:ins>
                                </w:p>
                              </w:tc>
                              <w:tc>
                                <w:tcPr>
                                  <w:tcW w:w="1532" w:type="dxa"/>
                                  <w:vMerge w:val="restart"/>
                                  <w:tcBorders>
                                    <w:top w:val="single" w:sz="8" w:space="0" w:color="auto"/>
                                    <w:bottom w:val="single" w:sz="4" w:space="0" w:color="auto"/>
                                  </w:tcBorders>
                                  <w:shd w:val="clear" w:color="auto" w:fill="auto"/>
                                  <w:noWrap/>
                                  <w:vAlign w:val="center"/>
                                  <w:hideMark/>
                                  <w:tcPrChange w:id="1323" w:author="Maino Vieytes, Christian (NIH/NIA/IRP) [F]" w:date="2023-11-30T12:01:00Z">
                                    <w:tcPr>
                                      <w:tcW w:w="990" w:type="dxa"/>
                                      <w:vMerge w:val="restart"/>
                                      <w:tcBorders>
                                        <w:top w:val="single" w:sz="8" w:space="0" w:color="auto"/>
                                        <w:bottom w:val="single" w:sz="4" w:space="0" w:color="auto"/>
                                      </w:tcBorders>
                                      <w:shd w:val="clear" w:color="auto" w:fill="auto"/>
                                      <w:noWrap/>
                                      <w:vAlign w:val="center"/>
                                      <w:hideMark/>
                                    </w:tcPr>
                                  </w:tcPrChange>
                                </w:tcPr>
                                <w:p w14:paraId="6C4D3F1A" w14:textId="70E82EEA" w:rsidR="0003299C" w:rsidRPr="00972A4F" w:rsidDel="00FA2E68" w:rsidRDefault="0003299C" w:rsidP="00061216">
                                  <w:pPr>
                                    <w:jc w:val="center"/>
                                    <w:rPr>
                                      <w:del w:id="1324" w:author="Maino Vieytes, Christian (NIH/NIA/IRP) [F]" w:date="2023-11-30T12:01:00Z"/>
                                      <w:rFonts w:ascii="Times New Roman" w:hAnsi="Times New Roman" w:cs="Times New Roman"/>
                                      <w:b/>
                                      <w:bCs/>
                                      <w:sz w:val="18"/>
                                      <w:szCs w:val="18"/>
                                      <w:rPrChange w:id="1325" w:author="Maino Vieytes, Christian (NIH/NIA/IRP) [F]" w:date="2023-11-15T15:31:00Z">
                                        <w:rPr>
                                          <w:del w:id="1326" w:author="Maino Vieytes, Christian (NIH/NIA/IRP) [F]" w:date="2023-11-30T12:01:00Z"/>
                                          <w:rFonts w:ascii="Times New Roman" w:hAnsi="Times New Roman" w:cs="Times New Roman"/>
                                          <w:b/>
                                          <w:bCs/>
                                          <w:sz w:val="20"/>
                                          <w:szCs w:val="20"/>
                                        </w:rPr>
                                      </w:rPrChange>
                                    </w:rPr>
                                  </w:pPr>
                                  <w:del w:id="1327" w:author="Maino Vieytes, Christian (NIH/NIA/IRP) [F]" w:date="2023-11-30T11:58:00Z">
                                    <w:r w:rsidRPr="00972A4F" w:rsidDel="00B52403">
                                      <w:rPr>
                                        <w:rFonts w:ascii="Times New Roman" w:hAnsi="Times New Roman" w:cs="Times New Roman"/>
                                        <w:b/>
                                        <w:bCs/>
                                        <w:sz w:val="18"/>
                                        <w:szCs w:val="18"/>
                                        <w:rPrChange w:id="1328" w:author="Maino Vieytes, Christian (NIH/NIA/IRP) [F]" w:date="2023-11-15T15:31:00Z">
                                          <w:rPr>
                                            <w:rFonts w:ascii="Times New Roman" w:hAnsi="Times New Roman" w:cs="Times New Roman"/>
                                            <w:b/>
                                            <w:bCs/>
                                            <w:sz w:val="20"/>
                                            <w:szCs w:val="20"/>
                                          </w:rPr>
                                        </w:rPrChange>
                                      </w:rPr>
                                      <w:delText>Prudent</w:delText>
                                    </w:r>
                                  </w:del>
                                  <w:ins w:id="1329" w:author="Maino Vieytes, Christian (NIH/NIA/IRP) [F]" w:date="2023-11-30T11:58:00Z">
                                    <w:r w:rsidR="00B52403">
                                      <w:rPr>
                                        <w:rFonts w:ascii="Times New Roman" w:hAnsi="Times New Roman" w:cs="Times New Roman"/>
                                        <w:b/>
                                        <w:bCs/>
                                        <w:sz w:val="18"/>
                                        <w:szCs w:val="18"/>
                                      </w:rPr>
                                      <w:t>Patter</w:t>
                                    </w:r>
                                  </w:ins>
                                  <w:ins w:id="1330" w:author="Maino Vieytes, Christian (NIH/NIA/IRP) [F]" w:date="2023-11-30T11:59:00Z">
                                    <w:r w:rsidR="00B52403">
                                      <w:rPr>
                                        <w:rFonts w:ascii="Times New Roman" w:hAnsi="Times New Roman" w:cs="Times New Roman"/>
                                        <w:b/>
                                        <w:bCs/>
                                        <w:sz w:val="18"/>
                                        <w:szCs w:val="18"/>
                                      </w:rPr>
                                      <w:t>n #2</w:t>
                                    </w:r>
                                  </w:ins>
                                  <w:ins w:id="1331" w:author="Maino Vieytes, Christian (NIH/NIA/IRP) [F]" w:date="2023-11-30T12:02:00Z">
                                    <w:r w:rsidR="00FA2E68">
                                      <w:rPr>
                                        <w:rFonts w:ascii="Times New Roman" w:hAnsi="Times New Roman" w:cs="Times New Roman"/>
                                        <w:b/>
                                        <w:bCs/>
                                        <w:sz w:val="18"/>
                                        <w:szCs w:val="18"/>
                                      </w:rPr>
                                      <w:t xml:space="preserve"> </w:t>
                                    </w:r>
                                  </w:ins>
                                </w:p>
                                <w:p w14:paraId="1372FCF8" w14:textId="5D6DC38F" w:rsidR="0003299C" w:rsidRPr="00972A4F" w:rsidRDefault="0003299C" w:rsidP="00FA2E68">
                                  <w:pPr>
                                    <w:jc w:val="center"/>
                                    <w:rPr>
                                      <w:rFonts w:ascii="Times New Roman" w:hAnsi="Times New Roman" w:cs="Times New Roman"/>
                                      <w:b/>
                                      <w:bCs/>
                                      <w:sz w:val="18"/>
                                      <w:szCs w:val="18"/>
                                      <w:rPrChange w:id="1332" w:author="Maino Vieytes, Christian (NIH/NIA/IRP) [F]" w:date="2023-11-15T15:31:00Z">
                                        <w:rPr>
                                          <w:rFonts w:ascii="Times New Roman" w:hAnsi="Times New Roman" w:cs="Times New Roman"/>
                                          <w:b/>
                                          <w:bCs/>
                                          <w:sz w:val="20"/>
                                          <w:szCs w:val="20"/>
                                        </w:rPr>
                                      </w:rPrChange>
                                    </w:rPr>
                                  </w:pPr>
                                  <w:del w:id="1333" w:author="Maino Vieytes, Christian (NIH/NIA/IRP) [F]" w:date="2023-11-30T12:01:00Z">
                                    <w:r w:rsidRPr="00972A4F" w:rsidDel="00B52403">
                                      <w:rPr>
                                        <w:rFonts w:ascii="Times New Roman" w:hAnsi="Times New Roman" w:cs="Times New Roman"/>
                                        <w:b/>
                                        <w:bCs/>
                                        <w:sz w:val="18"/>
                                        <w:szCs w:val="18"/>
                                        <w:rPrChange w:id="1334" w:author="Maino Vieytes, Christian (NIH/NIA/IRP) [F]" w:date="2023-11-15T15:31:00Z">
                                          <w:rPr>
                                            <w:rFonts w:ascii="Times New Roman" w:hAnsi="Times New Roman" w:cs="Times New Roman"/>
                                            <w:b/>
                                            <w:bCs/>
                                            <w:sz w:val="20"/>
                                            <w:szCs w:val="20"/>
                                          </w:rPr>
                                        </w:rPrChange>
                                      </w:rPr>
                                      <w:delText xml:space="preserve"> </w:delText>
                                    </w:r>
                                  </w:del>
                                  <w:del w:id="1335" w:author="Maino Vieytes, Christian (NIH/NIA/IRP) [F]" w:date="2023-11-30T11:59:00Z">
                                    <w:r w:rsidRPr="00972A4F" w:rsidDel="00B52403">
                                      <w:rPr>
                                        <w:rFonts w:ascii="Times New Roman" w:hAnsi="Times New Roman" w:cs="Times New Roman"/>
                                        <w:b/>
                                        <w:bCs/>
                                        <w:sz w:val="18"/>
                                        <w:szCs w:val="18"/>
                                        <w:rPrChange w:id="1336" w:author="Maino Vieytes, Christian (NIH/NIA/IRP) [F]" w:date="2023-11-15T15:31:00Z">
                                          <w:rPr>
                                            <w:rFonts w:ascii="Times New Roman" w:hAnsi="Times New Roman" w:cs="Times New Roman"/>
                                            <w:b/>
                                            <w:bCs/>
                                            <w:sz w:val="20"/>
                                            <w:szCs w:val="20"/>
                                          </w:rPr>
                                        </w:rPrChange>
                                      </w:rPr>
                                      <w:delText xml:space="preserve">#1 </w:delText>
                                    </w:r>
                                  </w:del>
                                  <w:r w:rsidRPr="00972A4F">
                                    <w:rPr>
                                      <w:rFonts w:ascii="Times New Roman" w:hAnsi="Times New Roman" w:cs="Times New Roman"/>
                                      <w:b/>
                                      <w:bCs/>
                                      <w:sz w:val="18"/>
                                      <w:szCs w:val="18"/>
                                      <w:vertAlign w:val="superscript"/>
                                      <w:rPrChange w:id="1337" w:author="Maino Vieytes, Christian (NIH/NIA/IRP) [F]" w:date="2023-11-15T15:31:00Z">
                                        <w:rPr>
                                          <w:rFonts w:ascii="Times New Roman" w:hAnsi="Times New Roman" w:cs="Times New Roman"/>
                                          <w:b/>
                                          <w:bCs/>
                                          <w:sz w:val="20"/>
                                          <w:szCs w:val="20"/>
                                          <w:vertAlign w:val="superscript"/>
                                        </w:rPr>
                                      </w:rPrChange>
                                    </w:rPr>
                                    <w:t>‡</w:t>
                                  </w:r>
                                  <w:ins w:id="1338" w:author="Maino Vieytes, Christian (NIH/NIA/IRP) [F]" w:date="2023-11-30T12:02:00Z">
                                    <w:r w:rsidR="00FA2E68">
                                      <w:rPr>
                                        <w:rFonts w:ascii="Times New Roman" w:hAnsi="Times New Roman" w:cs="Times New Roman"/>
                                        <w:b/>
                                        <w:bCs/>
                                        <w:sz w:val="18"/>
                                        <w:szCs w:val="18"/>
                                        <w:vertAlign w:val="superscript"/>
                                      </w:rPr>
                                      <w:t>b</w:t>
                                    </w:r>
                                  </w:ins>
                                </w:p>
                              </w:tc>
                              <w:tc>
                                <w:tcPr>
                                  <w:tcW w:w="1610" w:type="dxa"/>
                                  <w:vMerge w:val="restart"/>
                                  <w:tcBorders>
                                    <w:top w:val="single" w:sz="8" w:space="0" w:color="auto"/>
                                    <w:bottom w:val="single" w:sz="4" w:space="0" w:color="auto"/>
                                    <w:right w:val="nil"/>
                                  </w:tcBorders>
                                  <w:shd w:val="clear" w:color="auto" w:fill="auto"/>
                                  <w:noWrap/>
                                  <w:vAlign w:val="center"/>
                                  <w:hideMark/>
                                  <w:tcPrChange w:id="1339" w:author="Maino Vieytes, Christian (NIH/NIA/IRP) [F]" w:date="2023-11-30T12:01:00Z">
                                    <w:tcPr>
                                      <w:tcW w:w="900" w:type="dxa"/>
                                      <w:vMerge w:val="restart"/>
                                      <w:tcBorders>
                                        <w:top w:val="single" w:sz="8" w:space="0" w:color="auto"/>
                                        <w:bottom w:val="single" w:sz="4" w:space="0" w:color="auto"/>
                                        <w:right w:val="nil"/>
                                      </w:tcBorders>
                                      <w:shd w:val="clear" w:color="auto" w:fill="auto"/>
                                      <w:noWrap/>
                                      <w:vAlign w:val="center"/>
                                      <w:hideMark/>
                                    </w:tcPr>
                                  </w:tcPrChange>
                                </w:tcPr>
                                <w:p w14:paraId="3D5F7F13" w14:textId="0CB86073" w:rsidR="0003299C" w:rsidRPr="00972A4F" w:rsidRDefault="0003299C" w:rsidP="00061216">
                                  <w:pPr>
                                    <w:jc w:val="center"/>
                                    <w:rPr>
                                      <w:rFonts w:ascii="Times New Roman" w:hAnsi="Times New Roman" w:cs="Times New Roman"/>
                                      <w:b/>
                                      <w:bCs/>
                                      <w:sz w:val="18"/>
                                      <w:szCs w:val="18"/>
                                      <w:rPrChange w:id="1340"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341" w:author="Maino Vieytes, Christian (NIH/NIA/IRP) [F]" w:date="2023-11-15T15:31:00Z">
                                        <w:rPr>
                                          <w:rFonts w:ascii="Times New Roman" w:hAnsi="Times New Roman" w:cs="Times New Roman"/>
                                          <w:b/>
                                          <w:bCs/>
                                          <w:sz w:val="20"/>
                                          <w:szCs w:val="20"/>
                                        </w:rPr>
                                      </w:rPrChange>
                                    </w:rPr>
                                    <w:t>P</w:t>
                                  </w:r>
                                  <w:ins w:id="1342" w:author="Maino Vieytes, Christian (NIH/NIA/IRP) [F]" w:date="2023-11-30T12:01:00Z">
                                    <w:r w:rsidR="00B52403">
                                      <w:rPr>
                                        <w:rFonts w:ascii="Times New Roman" w:hAnsi="Times New Roman" w:cs="Times New Roman"/>
                                        <w:b/>
                                        <w:bCs/>
                                        <w:sz w:val="18"/>
                                        <w:szCs w:val="18"/>
                                      </w:rPr>
                                      <w:t>attern</w:t>
                                    </w:r>
                                  </w:ins>
                                  <w:del w:id="1343" w:author="Maino Vieytes, Christian (NIH/NIA/IRP) [F]" w:date="2023-11-30T12:01:00Z">
                                    <w:r w:rsidRPr="00972A4F" w:rsidDel="00B52403">
                                      <w:rPr>
                                        <w:rFonts w:ascii="Times New Roman" w:hAnsi="Times New Roman" w:cs="Times New Roman"/>
                                        <w:b/>
                                        <w:bCs/>
                                        <w:sz w:val="18"/>
                                        <w:szCs w:val="18"/>
                                        <w:rPrChange w:id="1344" w:author="Maino Vieytes, Christian (NIH/NIA/IRP) [F]" w:date="2023-11-15T15:31:00Z">
                                          <w:rPr>
                                            <w:rFonts w:ascii="Times New Roman" w:hAnsi="Times New Roman" w:cs="Times New Roman"/>
                                            <w:b/>
                                            <w:bCs/>
                                            <w:sz w:val="20"/>
                                            <w:szCs w:val="20"/>
                                          </w:rPr>
                                        </w:rPrChange>
                                      </w:rPr>
                                      <w:delText>rudent</w:delText>
                                    </w:r>
                                  </w:del>
                                  <w:r w:rsidRPr="00972A4F">
                                    <w:rPr>
                                      <w:rFonts w:ascii="Times New Roman" w:hAnsi="Times New Roman" w:cs="Times New Roman"/>
                                      <w:b/>
                                      <w:bCs/>
                                      <w:sz w:val="18"/>
                                      <w:szCs w:val="18"/>
                                      <w:rPrChange w:id="1345" w:author="Maino Vieytes, Christian (NIH/NIA/IRP) [F]" w:date="2023-11-15T15:31:00Z">
                                        <w:rPr>
                                          <w:rFonts w:ascii="Times New Roman" w:hAnsi="Times New Roman" w:cs="Times New Roman"/>
                                          <w:b/>
                                          <w:bCs/>
                                          <w:sz w:val="20"/>
                                          <w:szCs w:val="20"/>
                                        </w:rPr>
                                      </w:rPrChange>
                                    </w:rPr>
                                    <w:t xml:space="preserve"> #</w:t>
                                  </w:r>
                                  <w:ins w:id="1346" w:author="Maino Vieytes, Christian (NIH/NIA/IRP) [F]" w:date="2023-11-30T12:01:00Z">
                                    <w:r w:rsidR="00B52403">
                                      <w:rPr>
                                        <w:rFonts w:ascii="Times New Roman" w:hAnsi="Times New Roman" w:cs="Times New Roman"/>
                                        <w:b/>
                                        <w:bCs/>
                                        <w:sz w:val="18"/>
                                        <w:szCs w:val="18"/>
                                      </w:rPr>
                                      <w:t>3</w:t>
                                    </w:r>
                                  </w:ins>
                                  <w:del w:id="1347" w:author="Maino Vieytes, Christian (NIH/NIA/IRP) [F]" w:date="2023-11-30T12:01:00Z">
                                    <w:r w:rsidRPr="00972A4F" w:rsidDel="00B52403">
                                      <w:rPr>
                                        <w:rFonts w:ascii="Times New Roman" w:hAnsi="Times New Roman" w:cs="Times New Roman"/>
                                        <w:b/>
                                        <w:bCs/>
                                        <w:sz w:val="18"/>
                                        <w:szCs w:val="18"/>
                                        <w:rPrChange w:id="1348" w:author="Maino Vieytes, Christian (NIH/NIA/IRP) [F]" w:date="2023-11-15T15:31:00Z">
                                          <w:rPr>
                                            <w:rFonts w:ascii="Times New Roman" w:hAnsi="Times New Roman" w:cs="Times New Roman"/>
                                            <w:b/>
                                            <w:bCs/>
                                            <w:sz w:val="20"/>
                                            <w:szCs w:val="20"/>
                                          </w:rPr>
                                        </w:rPrChange>
                                      </w:rPr>
                                      <w:delText>2</w:delText>
                                    </w:r>
                                  </w:del>
                                  <w:r w:rsidRPr="00972A4F">
                                    <w:rPr>
                                      <w:rFonts w:ascii="Times New Roman" w:hAnsi="Times New Roman" w:cs="Times New Roman"/>
                                      <w:b/>
                                      <w:bCs/>
                                      <w:sz w:val="18"/>
                                      <w:szCs w:val="18"/>
                                      <w:rPrChange w:id="1349" w:author="Maino Vieytes, Christian (NIH/NIA/IRP) [F]" w:date="2023-11-15T15:31:00Z">
                                        <w:rPr>
                                          <w:rFonts w:ascii="Times New Roman" w:hAnsi="Times New Roman" w:cs="Times New Roman"/>
                                          <w:b/>
                                          <w:bCs/>
                                          <w:sz w:val="20"/>
                                          <w:szCs w:val="20"/>
                                        </w:rPr>
                                      </w:rPrChange>
                                    </w:rPr>
                                    <w:t xml:space="preserve"> </w:t>
                                  </w:r>
                                  <w:r w:rsidRPr="00972A4F">
                                    <w:rPr>
                                      <w:rFonts w:ascii="Times New Roman" w:hAnsi="Times New Roman" w:cs="Times New Roman"/>
                                      <w:b/>
                                      <w:bCs/>
                                      <w:sz w:val="18"/>
                                      <w:szCs w:val="18"/>
                                      <w:vertAlign w:val="superscript"/>
                                      <w:rPrChange w:id="1350" w:author="Maino Vieytes, Christian (NIH/NIA/IRP) [F]" w:date="2023-11-15T15:31:00Z">
                                        <w:rPr>
                                          <w:rFonts w:ascii="Times New Roman" w:hAnsi="Times New Roman" w:cs="Times New Roman"/>
                                          <w:b/>
                                          <w:bCs/>
                                          <w:sz w:val="20"/>
                                          <w:szCs w:val="20"/>
                                          <w:vertAlign w:val="superscript"/>
                                        </w:rPr>
                                      </w:rPrChange>
                                    </w:rPr>
                                    <w:t>‡</w:t>
                                  </w:r>
                                  <w:ins w:id="1351" w:author="Maino Vieytes, Christian (NIH/NIA/IRP) [F]" w:date="2023-11-30T12:02:00Z">
                                    <w:r w:rsidR="00FA2E68">
                                      <w:rPr>
                                        <w:rFonts w:ascii="Times New Roman" w:hAnsi="Times New Roman" w:cs="Times New Roman"/>
                                        <w:b/>
                                        <w:bCs/>
                                        <w:sz w:val="18"/>
                                        <w:szCs w:val="18"/>
                                        <w:vertAlign w:val="superscript"/>
                                      </w:rPr>
                                      <w:t>c</w:t>
                                    </w:r>
                                  </w:ins>
                                </w:p>
                              </w:tc>
                              <w:tc>
                                <w:tcPr>
                                  <w:tcW w:w="1355" w:type="dxa"/>
                                  <w:gridSpan w:val="2"/>
                                  <w:vMerge w:val="restart"/>
                                  <w:tcBorders>
                                    <w:top w:val="single" w:sz="8" w:space="0" w:color="auto"/>
                                    <w:left w:val="nil"/>
                                    <w:bottom w:val="single" w:sz="4" w:space="0" w:color="auto"/>
                                    <w:right w:val="single" w:sz="4" w:space="0" w:color="auto"/>
                                  </w:tcBorders>
                                  <w:vAlign w:val="center"/>
                                  <w:tcPrChange w:id="1352" w:author="Maino Vieytes, Christian (NIH/NIA/IRP) [F]" w:date="2023-11-30T12:01:00Z">
                                    <w:tcPr>
                                      <w:tcW w:w="1350" w:type="dxa"/>
                                      <w:vMerge w:val="restart"/>
                                      <w:tcBorders>
                                        <w:top w:val="single" w:sz="8" w:space="0" w:color="auto"/>
                                        <w:left w:val="nil"/>
                                        <w:bottom w:val="single" w:sz="4" w:space="0" w:color="auto"/>
                                        <w:right w:val="single" w:sz="4" w:space="0" w:color="auto"/>
                                      </w:tcBorders>
                                      <w:vAlign w:val="center"/>
                                    </w:tcPr>
                                  </w:tcPrChange>
                                </w:tcPr>
                                <w:p w14:paraId="139AD299" w14:textId="412DAC8A" w:rsidR="0003299C" w:rsidRPr="00972A4F" w:rsidRDefault="0003299C" w:rsidP="001A7F3A">
                                  <w:pPr>
                                    <w:jc w:val="center"/>
                                    <w:rPr>
                                      <w:rFonts w:ascii="Times New Roman" w:hAnsi="Times New Roman" w:cs="Times New Roman"/>
                                      <w:sz w:val="18"/>
                                      <w:szCs w:val="18"/>
                                      <w:vertAlign w:val="superscript"/>
                                      <w:rPrChange w:id="1353"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1354" w:author="Maino Vieytes, Christian (NIH/NIA/IRP) [F]" w:date="2023-11-15T15:31:00Z">
                                        <w:rPr>
                                          <w:rFonts w:ascii="Times New Roman" w:hAnsi="Times New Roman" w:cs="Times New Roman"/>
                                          <w:b/>
                                          <w:bCs/>
                                          <w:sz w:val="20"/>
                                          <w:szCs w:val="20"/>
                                        </w:rPr>
                                      </w:rPrChange>
                                    </w:rPr>
                                    <w:t>HEI-2015</w:t>
                                  </w:r>
                                  <w:del w:id="1355" w:author="Maino Vieytes, Christian (NIH/NIA/IRP) [F]" w:date="2023-11-30T12:02:00Z">
                                    <w:r w:rsidRPr="00972A4F" w:rsidDel="00FA2E68">
                                      <w:rPr>
                                        <w:rFonts w:ascii="Times New Roman" w:hAnsi="Times New Roman" w:cs="Times New Roman"/>
                                        <w:sz w:val="18"/>
                                        <w:szCs w:val="18"/>
                                        <w:vertAlign w:val="superscript"/>
                                        <w:rPrChange w:id="1356" w:author="Maino Vieytes, Christian (NIH/NIA/IRP) [F]" w:date="2023-11-15T15:31:00Z">
                                          <w:rPr>
                                            <w:rFonts w:ascii="Times New Roman" w:hAnsi="Times New Roman" w:cs="Times New Roman"/>
                                            <w:sz w:val="20"/>
                                            <w:szCs w:val="20"/>
                                            <w:vertAlign w:val="superscript"/>
                                          </w:rPr>
                                        </w:rPrChange>
                                      </w:rPr>
                                      <w:delText>a</w:delText>
                                    </w:r>
                                  </w:del>
                                  <w:ins w:id="1357" w:author="Maino Vieytes, Christian (NIH/NIA/IRP) [F]" w:date="2023-11-30T12:02:00Z">
                                    <w:r w:rsidR="00FA2E68">
                                      <w:rPr>
                                        <w:rFonts w:ascii="Times New Roman" w:hAnsi="Times New Roman" w:cs="Times New Roman"/>
                                        <w:sz w:val="18"/>
                                        <w:szCs w:val="18"/>
                                        <w:vertAlign w:val="superscript"/>
                                      </w:rPr>
                                      <w:t>d</w:t>
                                    </w:r>
                                  </w:ins>
                                </w:p>
                              </w:tc>
                            </w:tr>
                            <w:tr w:rsidR="0003299C" w:rsidRPr="00972A4F" w14:paraId="2C6BB583" w14:textId="77777777" w:rsidTr="00B52403">
                              <w:tc>
                                <w:tcPr>
                                  <w:tcW w:w="2187" w:type="dxa"/>
                                  <w:gridSpan w:val="2"/>
                                  <w:tcBorders>
                                    <w:top w:val="single" w:sz="4" w:space="0" w:color="auto"/>
                                    <w:left w:val="single" w:sz="4" w:space="0" w:color="auto"/>
                                    <w:bottom w:val="single" w:sz="4" w:space="0" w:color="auto"/>
                                  </w:tcBorders>
                                  <w:shd w:val="clear" w:color="auto" w:fill="auto"/>
                                  <w:vAlign w:val="center"/>
                                  <w:tcPrChange w:id="1358" w:author="Maino Vieytes, Christian (NIH/NIA/IRP) [F]" w:date="2023-11-30T12:01:00Z">
                                    <w:tcPr>
                                      <w:tcW w:w="2187" w:type="dxa"/>
                                      <w:gridSpan w:val="2"/>
                                      <w:tcBorders>
                                        <w:top w:val="single" w:sz="4" w:space="0" w:color="auto"/>
                                        <w:left w:val="single" w:sz="4" w:space="0" w:color="auto"/>
                                        <w:bottom w:val="single" w:sz="4" w:space="0" w:color="auto"/>
                                      </w:tcBorders>
                                      <w:shd w:val="clear" w:color="auto" w:fill="auto"/>
                                      <w:vAlign w:val="center"/>
                                    </w:tcPr>
                                  </w:tcPrChange>
                                </w:tcPr>
                                <w:p w14:paraId="216845A6" w14:textId="77777777" w:rsidR="0003299C" w:rsidRPr="00972A4F" w:rsidRDefault="0003299C" w:rsidP="00061216">
                                  <w:pPr>
                                    <w:spacing w:line="360" w:lineRule="auto"/>
                                    <w:rPr>
                                      <w:rFonts w:ascii="Times New Roman" w:hAnsi="Times New Roman" w:cs="Times New Roman"/>
                                      <w:b/>
                                      <w:bCs/>
                                      <w:sz w:val="18"/>
                                      <w:szCs w:val="18"/>
                                      <w:rPrChange w:id="135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360"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Change w:id="1361" w:author="Maino Vieytes, Christian (NIH/NIA/IRP) [F]" w:date="2023-11-30T12:01:00Z">
                                    <w:tcPr>
                                      <w:tcW w:w="1499" w:type="dxa"/>
                                      <w:vMerge/>
                                      <w:tcBorders>
                                        <w:top w:val="single" w:sz="4" w:space="0" w:color="auto"/>
                                        <w:bottom w:val="single" w:sz="4" w:space="0" w:color="auto"/>
                                      </w:tcBorders>
                                      <w:shd w:val="clear" w:color="auto" w:fill="auto"/>
                                      <w:noWrap/>
                                      <w:vAlign w:val="center"/>
                                    </w:tcPr>
                                  </w:tcPrChange>
                                </w:tcPr>
                                <w:p w14:paraId="3844AFCC" w14:textId="77777777" w:rsidR="0003299C" w:rsidRPr="00972A4F" w:rsidRDefault="0003299C" w:rsidP="00061216">
                                  <w:pPr>
                                    <w:spacing w:line="360" w:lineRule="auto"/>
                                    <w:rPr>
                                      <w:rFonts w:ascii="Times New Roman" w:hAnsi="Times New Roman" w:cs="Times New Roman"/>
                                      <w:b/>
                                      <w:bCs/>
                                      <w:sz w:val="18"/>
                                      <w:szCs w:val="18"/>
                                      <w:rPrChange w:id="1362" w:author="Maino Vieytes, Christian (NIH/NIA/IRP) [F]" w:date="2023-11-15T15:31:00Z">
                                        <w:rPr>
                                          <w:rFonts w:ascii="Times New Roman" w:hAnsi="Times New Roman" w:cs="Times New Roman"/>
                                          <w:b/>
                                          <w:bCs/>
                                          <w:sz w:val="20"/>
                                          <w:szCs w:val="20"/>
                                        </w:rPr>
                                      </w:rPrChange>
                                    </w:rPr>
                                  </w:pPr>
                                </w:p>
                              </w:tc>
                              <w:tc>
                                <w:tcPr>
                                  <w:tcW w:w="1532" w:type="dxa"/>
                                  <w:vMerge/>
                                  <w:tcBorders>
                                    <w:top w:val="single" w:sz="4" w:space="0" w:color="auto"/>
                                    <w:bottom w:val="single" w:sz="4" w:space="0" w:color="auto"/>
                                  </w:tcBorders>
                                  <w:shd w:val="clear" w:color="auto" w:fill="auto"/>
                                  <w:noWrap/>
                                  <w:vAlign w:val="center"/>
                                  <w:tcPrChange w:id="1363" w:author="Maino Vieytes, Christian (NIH/NIA/IRP) [F]" w:date="2023-11-30T12:01:00Z">
                                    <w:tcPr>
                                      <w:tcW w:w="990" w:type="dxa"/>
                                      <w:vMerge/>
                                      <w:tcBorders>
                                        <w:top w:val="single" w:sz="4" w:space="0" w:color="auto"/>
                                        <w:bottom w:val="single" w:sz="4" w:space="0" w:color="auto"/>
                                      </w:tcBorders>
                                      <w:shd w:val="clear" w:color="auto" w:fill="auto"/>
                                      <w:noWrap/>
                                      <w:vAlign w:val="center"/>
                                    </w:tcPr>
                                  </w:tcPrChange>
                                </w:tcPr>
                                <w:p w14:paraId="3A06F939" w14:textId="77777777" w:rsidR="0003299C" w:rsidRPr="00972A4F" w:rsidRDefault="0003299C" w:rsidP="00061216">
                                  <w:pPr>
                                    <w:spacing w:line="360" w:lineRule="auto"/>
                                    <w:rPr>
                                      <w:rFonts w:ascii="Times New Roman" w:hAnsi="Times New Roman" w:cs="Times New Roman"/>
                                      <w:sz w:val="18"/>
                                      <w:szCs w:val="18"/>
                                      <w:rPrChange w:id="1364" w:author="Maino Vieytes, Christian (NIH/NIA/IRP) [F]" w:date="2023-11-15T15:31:00Z">
                                        <w:rPr>
                                          <w:rFonts w:ascii="Times New Roman" w:hAnsi="Times New Roman" w:cs="Times New Roman"/>
                                          <w:sz w:val="20"/>
                                          <w:szCs w:val="20"/>
                                        </w:rPr>
                                      </w:rPrChange>
                                    </w:rPr>
                                  </w:pPr>
                                </w:p>
                              </w:tc>
                              <w:tc>
                                <w:tcPr>
                                  <w:tcW w:w="1610" w:type="dxa"/>
                                  <w:vMerge/>
                                  <w:tcBorders>
                                    <w:top w:val="single" w:sz="4" w:space="0" w:color="auto"/>
                                    <w:bottom w:val="single" w:sz="4" w:space="0" w:color="auto"/>
                                    <w:right w:val="nil"/>
                                  </w:tcBorders>
                                  <w:shd w:val="clear" w:color="auto" w:fill="auto"/>
                                  <w:noWrap/>
                                  <w:vAlign w:val="center"/>
                                  <w:tcPrChange w:id="1365" w:author="Maino Vieytes, Christian (NIH/NIA/IRP) [F]" w:date="2023-11-30T12:01:00Z">
                                    <w:tcPr>
                                      <w:tcW w:w="900" w:type="dxa"/>
                                      <w:vMerge/>
                                      <w:tcBorders>
                                        <w:top w:val="single" w:sz="4" w:space="0" w:color="auto"/>
                                        <w:bottom w:val="single" w:sz="4" w:space="0" w:color="auto"/>
                                        <w:right w:val="nil"/>
                                      </w:tcBorders>
                                      <w:shd w:val="clear" w:color="auto" w:fill="auto"/>
                                      <w:noWrap/>
                                      <w:vAlign w:val="center"/>
                                    </w:tcPr>
                                  </w:tcPrChange>
                                </w:tcPr>
                                <w:p w14:paraId="3893CD69" w14:textId="77777777" w:rsidR="0003299C" w:rsidRPr="00972A4F" w:rsidRDefault="0003299C" w:rsidP="00061216">
                                  <w:pPr>
                                    <w:spacing w:line="360" w:lineRule="auto"/>
                                    <w:rPr>
                                      <w:rFonts w:ascii="Times New Roman" w:hAnsi="Times New Roman" w:cs="Times New Roman"/>
                                      <w:sz w:val="18"/>
                                      <w:szCs w:val="18"/>
                                      <w:rPrChange w:id="1366" w:author="Maino Vieytes, Christian (NIH/NIA/IRP) [F]" w:date="2023-11-15T15:31:00Z">
                                        <w:rPr>
                                          <w:rFonts w:ascii="Times New Roman" w:hAnsi="Times New Roman" w:cs="Times New Roman"/>
                                          <w:sz w:val="20"/>
                                          <w:szCs w:val="20"/>
                                        </w:rPr>
                                      </w:rPrChange>
                                    </w:rPr>
                                  </w:pPr>
                                </w:p>
                              </w:tc>
                              <w:tc>
                                <w:tcPr>
                                  <w:tcW w:w="1355" w:type="dxa"/>
                                  <w:gridSpan w:val="2"/>
                                  <w:vMerge/>
                                  <w:tcBorders>
                                    <w:top w:val="nil"/>
                                    <w:left w:val="nil"/>
                                    <w:bottom w:val="single" w:sz="4" w:space="0" w:color="auto"/>
                                    <w:right w:val="single" w:sz="4" w:space="0" w:color="auto"/>
                                  </w:tcBorders>
                                  <w:tcPrChange w:id="1367" w:author="Maino Vieytes, Christian (NIH/NIA/IRP) [F]" w:date="2023-11-30T12:01:00Z">
                                    <w:tcPr>
                                      <w:tcW w:w="1350" w:type="dxa"/>
                                      <w:vMerge/>
                                      <w:tcBorders>
                                        <w:top w:val="nil"/>
                                        <w:left w:val="nil"/>
                                        <w:bottom w:val="single" w:sz="4" w:space="0" w:color="auto"/>
                                        <w:right w:val="single" w:sz="4" w:space="0" w:color="auto"/>
                                      </w:tcBorders>
                                    </w:tcPr>
                                  </w:tcPrChange>
                                </w:tcPr>
                                <w:p w14:paraId="193BF67C" w14:textId="77777777" w:rsidR="0003299C" w:rsidRPr="00972A4F" w:rsidRDefault="0003299C" w:rsidP="00061216">
                                  <w:pPr>
                                    <w:spacing w:line="360" w:lineRule="auto"/>
                                    <w:rPr>
                                      <w:rFonts w:ascii="Times New Roman" w:hAnsi="Times New Roman" w:cs="Times New Roman"/>
                                      <w:sz w:val="18"/>
                                      <w:szCs w:val="18"/>
                                      <w:rPrChange w:id="1368"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B52403">
                              <w:tc>
                                <w:tcPr>
                                  <w:tcW w:w="2187" w:type="dxa"/>
                                  <w:gridSpan w:val="2"/>
                                  <w:tcBorders>
                                    <w:top w:val="single" w:sz="4" w:space="0" w:color="auto"/>
                                    <w:left w:val="single" w:sz="4" w:space="0" w:color="auto"/>
                                    <w:bottom w:val="nil"/>
                                  </w:tcBorders>
                                  <w:shd w:val="clear" w:color="auto" w:fill="auto"/>
                                  <w:vAlign w:val="center"/>
                                  <w:tcPrChange w:id="1369" w:author="Maino Vieytes, Christian (NIH/NIA/IRP) [F]" w:date="2023-11-30T12:01: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137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71"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1372" w:author="Maino Vieytes, Christian (NIH/NIA/IRP) [F]" w:date="2023-11-30T12:01: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1373" w:author="Maino Vieytes, Christian (NIH/NIA/IRP) [F]" w:date="2023-11-16T08:30:00Z">
                                        <w:rPr>
                                          <w:rFonts w:ascii="Times New Roman" w:hAnsi="Times New Roman" w:cs="Times New Roman"/>
                                          <w:sz w:val="20"/>
                                          <w:szCs w:val="20"/>
                                        </w:rPr>
                                      </w:rPrChange>
                                    </w:rPr>
                                  </w:pPr>
                                  <w:ins w:id="1374" w:author="Maino Vieytes, Christian (NIH/NIA/IRP) [F]" w:date="2023-11-16T08:30:00Z">
                                    <w:r w:rsidRPr="00E260F1">
                                      <w:rPr>
                                        <w:rFonts w:ascii="Times New Roman" w:hAnsi="Times New Roman" w:cs="Times New Roman"/>
                                        <w:color w:val="000000"/>
                                        <w:sz w:val="18"/>
                                        <w:szCs w:val="18"/>
                                        <w:rPrChange w:id="1375" w:author="Maino Vieytes, Christian (NIH/NIA/IRP) [F]" w:date="2023-11-16T08:30:00Z">
                                          <w:rPr>
                                            <w:rFonts w:ascii="Calibri" w:hAnsi="Calibri" w:cs="Calibri"/>
                                            <w:color w:val="000000"/>
                                          </w:rPr>
                                        </w:rPrChange>
                                      </w:rPr>
                                      <w:t>0.080</w:t>
                                    </w:r>
                                  </w:ins>
                                  <w:del w:id="1376" w:author="Maino Vieytes, Christian (NIH/NIA/IRP) [F]" w:date="2023-11-15T15:22:00Z">
                                    <w:r w:rsidRPr="00E260F1" w:rsidDel="00C92AAD">
                                      <w:rPr>
                                        <w:rFonts w:ascii="Times New Roman" w:hAnsi="Times New Roman" w:cs="Times New Roman"/>
                                        <w:color w:val="000000"/>
                                        <w:sz w:val="18"/>
                                        <w:szCs w:val="18"/>
                                        <w:rPrChange w:id="1377" w:author="Maino Vieytes, Christian (NIH/NIA/IRP) [F]" w:date="2023-11-16T08:30:00Z">
                                          <w:rPr>
                                            <w:rFonts w:ascii="Times New Roman" w:hAnsi="Times New Roman" w:cs="Times New Roman"/>
                                            <w:color w:val="000000"/>
                                            <w:sz w:val="20"/>
                                            <w:szCs w:val="20"/>
                                          </w:rPr>
                                        </w:rPrChange>
                                      </w:rPr>
                                      <w:delText>0.01</w:delText>
                                    </w:r>
                                  </w:del>
                                </w:p>
                              </w:tc>
                              <w:tc>
                                <w:tcPr>
                                  <w:tcW w:w="1532" w:type="dxa"/>
                                  <w:tcBorders>
                                    <w:top w:val="single" w:sz="4" w:space="0" w:color="auto"/>
                                    <w:bottom w:val="nil"/>
                                  </w:tcBorders>
                                  <w:shd w:val="clear" w:color="auto" w:fill="auto"/>
                                  <w:noWrap/>
                                  <w:vAlign w:val="center"/>
                                  <w:hideMark/>
                                  <w:tcPrChange w:id="1378" w:author="Maino Vieytes, Christian (NIH/NIA/IRP) [F]" w:date="2023-11-30T12:01: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1379" w:author="Maino Vieytes, Christian (NIH/NIA/IRP) [F]" w:date="2023-11-16T08:30:00Z">
                                        <w:rPr>
                                          <w:rFonts w:ascii="Times New Roman" w:hAnsi="Times New Roman" w:cs="Times New Roman"/>
                                          <w:sz w:val="20"/>
                                          <w:szCs w:val="20"/>
                                        </w:rPr>
                                      </w:rPrChange>
                                    </w:rPr>
                                  </w:pPr>
                                  <w:ins w:id="1380" w:author="Maino Vieytes, Christian (NIH/NIA/IRP) [F]" w:date="2023-11-16T08:30:00Z">
                                    <w:r w:rsidRPr="00E260F1">
                                      <w:rPr>
                                        <w:rFonts w:ascii="Times New Roman" w:hAnsi="Times New Roman" w:cs="Times New Roman"/>
                                        <w:color w:val="000000"/>
                                        <w:sz w:val="18"/>
                                        <w:szCs w:val="18"/>
                                        <w:rPrChange w:id="1381" w:author="Maino Vieytes, Christian (NIH/NIA/IRP) [F]" w:date="2023-11-16T08:30:00Z">
                                          <w:rPr>
                                            <w:rFonts w:ascii="Calibri" w:hAnsi="Calibri" w:cs="Calibri"/>
                                            <w:color w:val="000000"/>
                                          </w:rPr>
                                        </w:rPrChange>
                                      </w:rPr>
                                      <w:t>-0.16</w:t>
                                    </w:r>
                                  </w:ins>
                                  <w:del w:id="1382" w:author="Maino Vieytes, Christian (NIH/NIA/IRP) [F]" w:date="2023-11-15T15:22:00Z">
                                    <w:r w:rsidRPr="00E260F1" w:rsidDel="00C92AAD">
                                      <w:rPr>
                                        <w:rFonts w:ascii="Times New Roman" w:hAnsi="Times New Roman" w:cs="Times New Roman"/>
                                        <w:color w:val="000000"/>
                                        <w:sz w:val="18"/>
                                        <w:szCs w:val="18"/>
                                        <w:rPrChange w:id="1383" w:author="Maino Vieytes, Christian (NIH/NIA/IRP) [F]" w:date="2023-11-16T08:30:00Z">
                                          <w:rPr>
                                            <w:rFonts w:ascii="Times New Roman" w:hAnsi="Times New Roman" w:cs="Times New Roman"/>
                                            <w:color w:val="000000"/>
                                            <w:sz w:val="20"/>
                                            <w:szCs w:val="20"/>
                                          </w:rPr>
                                        </w:rPrChange>
                                      </w:rPr>
                                      <w:delText>0.08</w:delText>
                                    </w:r>
                                  </w:del>
                                </w:p>
                              </w:tc>
                              <w:tc>
                                <w:tcPr>
                                  <w:tcW w:w="1610" w:type="dxa"/>
                                  <w:tcBorders>
                                    <w:top w:val="single" w:sz="4" w:space="0" w:color="auto"/>
                                    <w:bottom w:val="nil"/>
                                    <w:right w:val="nil"/>
                                  </w:tcBorders>
                                  <w:shd w:val="clear" w:color="auto" w:fill="auto"/>
                                  <w:noWrap/>
                                  <w:vAlign w:val="center"/>
                                  <w:hideMark/>
                                  <w:tcPrChange w:id="1384" w:author="Maino Vieytes, Christian (NIH/NIA/IRP) [F]" w:date="2023-11-30T12:01: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1385" w:author="Maino Vieytes, Christian (NIH/NIA/IRP) [F]" w:date="2023-11-16T08:33:00Z">
                                        <w:rPr>
                                          <w:rFonts w:ascii="Times New Roman" w:hAnsi="Times New Roman" w:cs="Times New Roman"/>
                                          <w:sz w:val="20"/>
                                          <w:szCs w:val="20"/>
                                        </w:rPr>
                                      </w:rPrChange>
                                    </w:rPr>
                                  </w:pPr>
                                  <w:ins w:id="1386" w:author="Maino Vieytes, Christian (NIH/NIA/IRP) [F]" w:date="2023-11-16T08:30:00Z">
                                    <w:r w:rsidRPr="005E1339">
                                      <w:rPr>
                                        <w:rFonts w:ascii="Times New Roman" w:hAnsi="Times New Roman" w:cs="Times New Roman"/>
                                        <w:b/>
                                        <w:bCs/>
                                        <w:color w:val="000000"/>
                                        <w:sz w:val="18"/>
                                        <w:szCs w:val="18"/>
                                        <w:rPrChange w:id="1387" w:author="Maino Vieytes, Christian (NIH/NIA/IRP) [F]" w:date="2023-11-16T08:33:00Z">
                                          <w:rPr>
                                            <w:rFonts w:ascii="Calibri" w:hAnsi="Calibri" w:cs="Calibri"/>
                                            <w:color w:val="000000"/>
                                          </w:rPr>
                                        </w:rPrChange>
                                      </w:rPr>
                                      <w:t>0.33</w:t>
                                    </w:r>
                                  </w:ins>
                                  <w:del w:id="1388" w:author="Maino Vieytes, Christian (NIH/NIA/IRP) [F]" w:date="2023-11-15T15:22:00Z">
                                    <w:r w:rsidRPr="005E1339" w:rsidDel="00C92AAD">
                                      <w:rPr>
                                        <w:rFonts w:ascii="Times New Roman" w:hAnsi="Times New Roman" w:cs="Times New Roman"/>
                                        <w:b/>
                                        <w:bCs/>
                                        <w:color w:val="000000"/>
                                        <w:sz w:val="18"/>
                                        <w:szCs w:val="18"/>
                                        <w:rPrChange w:id="1389" w:author="Maino Vieytes, Christian (NIH/NIA/IRP) [F]" w:date="2023-11-16T08:33:00Z">
                                          <w:rPr>
                                            <w:rFonts w:ascii="Times New Roman" w:hAnsi="Times New Roman" w:cs="Times New Roman"/>
                                            <w:color w:val="000000"/>
                                            <w:sz w:val="20"/>
                                            <w:szCs w:val="20"/>
                                          </w:rPr>
                                        </w:rPrChange>
                                      </w:rPr>
                                      <w:delText>-0.25</w:delText>
                                    </w:r>
                                  </w:del>
                                </w:p>
                              </w:tc>
                              <w:tc>
                                <w:tcPr>
                                  <w:tcW w:w="1355" w:type="dxa"/>
                                  <w:gridSpan w:val="2"/>
                                  <w:tcBorders>
                                    <w:top w:val="single" w:sz="4" w:space="0" w:color="auto"/>
                                    <w:left w:val="nil"/>
                                    <w:bottom w:val="nil"/>
                                    <w:right w:val="single" w:sz="4" w:space="0" w:color="auto"/>
                                  </w:tcBorders>
                                  <w:vAlign w:val="center"/>
                                  <w:tcPrChange w:id="1390" w:author="Maino Vieytes, Christian (NIH/NIA/IRP) [F]" w:date="2023-11-30T12:01: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1391" w:author="Maino Vieytes, Christian (NIH/NIA/IRP) [F]" w:date="2023-11-16T08:30:00Z">
                                        <w:rPr>
                                          <w:rFonts w:ascii="Times New Roman" w:hAnsi="Times New Roman" w:cs="Times New Roman"/>
                                          <w:color w:val="000000"/>
                                          <w:sz w:val="20"/>
                                          <w:szCs w:val="20"/>
                                        </w:rPr>
                                      </w:rPrChange>
                                    </w:rPr>
                                  </w:pPr>
                                  <w:ins w:id="1392" w:author="Maino Vieytes, Christian (NIH/NIA/IRP) [F]" w:date="2023-11-16T08:30:00Z">
                                    <w:r w:rsidRPr="00E260F1">
                                      <w:rPr>
                                        <w:rFonts w:ascii="Times New Roman" w:hAnsi="Times New Roman" w:cs="Times New Roman"/>
                                        <w:color w:val="000000"/>
                                        <w:sz w:val="18"/>
                                        <w:szCs w:val="18"/>
                                        <w:rPrChange w:id="1393" w:author="Maino Vieytes, Christian (NIH/NIA/IRP) [F]" w:date="2023-11-16T08:30:00Z">
                                          <w:rPr>
                                            <w:rFonts w:ascii="Calibri" w:hAnsi="Calibri" w:cs="Calibri"/>
                                            <w:color w:val="000000"/>
                                          </w:rPr>
                                        </w:rPrChange>
                                      </w:rPr>
                                      <w:t>-0.19</w:t>
                                    </w:r>
                                  </w:ins>
                                  <w:del w:id="1394" w:author="Maino Vieytes, Christian (NIH/NIA/IRP) [F]" w:date="2023-11-15T15:22:00Z">
                                    <w:r w:rsidRPr="00E260F1" w:rsidDel="00C92AAD">
                                      <w:rPr>
                                        <w:rFonts w:ascii="Times New Roman" w:hAnsi="Times New Roman" w:cs="Times New Roman"/>
                                        <w:color w:val="000000"/>
                                        <w:sz w:val="18"/>
                                        <w:szCs w:val="18"/>
                                        <w:rPrChange w:id="1395"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B52403">
                              <w:tc>
                                <w:tcPr>
                                  <w:tcW w:w="2187" w:type="dxa"/>
                                  <w:gridSpan w:val="2"/>
                                  <w:tcBorders>
                                    <w:top w:val="nil"/>
                                    <w:left w:val="single" w:sz="4" w:space="0" w:color="auto"/>
                                    <w:bottom w:val="nil"/>
                                  </w:tcBorders>
                                  <w:shd w:val="clear" w:color="auto" w:fill="auto"/>
                                  <w:vAlign w:val="center"/>
                                  <w:tcPrChange w:id="1396"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0D895307" w14:textId="6B3F19F0" w:rsidR="00E260F1" w:rsidRPr="006903C7" w:rsidRDefault="00A01EAE" w:rsidP="00E260F1">
                                  <w:pPr>
                                    <w:spacing w:line="360" w:lineRule="auto"/>
                                    <w:rPr>
                                      <w:rFonts w:ascii="Times New Roman" w:hAnsi="Times New Roman" w:cs="Times New Roman"/>
                                      <w:sz w:val="18"/>
                                      <w:szCs w:val="18"/>
                                      <w:vertAlign w:val="superscript"/>
                                      <w:rPrChange w:id="1397" w:author="Maino Vieytes, Christian (NIH/NIA/IRP) [F]" w:date="2023-11-21T12:53:00Z">
                                        <w:rPr>
                                          <w:rFonts w:ascii="Times New Roman" w:hAnsi="Times New Roman" w:cs="Times New Roman"/>
                                          <w:sz w:val="20"/>
                                          <w:szCs w:val="20"/>
                                        </w:rPr>
                                      </w:rPrChange>
                                    </w:rPr>
                                  </w:pPr>
                                  <w:r>
                                    <w:rPr>
                                      <w:rFonts w:ascii="Times New Roman" w:hAnsi="Times New Roman" w:cs="Times New Roman"/>
                                      <w:sz w:val="18"/>
                                      <w:szCs w:val="18"/>
                                    </w:rPr>
                                    <w:t xml:space="preserve">Other </w:t>
                                  </w:r>
                                  <w:r w:rsidR="00E260F1" w:rsidRPr="00972A4F">
                                    <w:rPr>
                                      <w:rFonts w:ascii="Times New Roman" w:hAnsi="Times New Roman" w:cs="Times New Roman"/>
                                      <w:sz w:val="18"/>
                                      <w:szCs w:val="18"/>
                                      <w:rPrChange w:id="1398" w:author="Maino Vieytes, Christian (NIH/NIA/IRP) [F]" w:date="2023-11-15T15:31:00Z">
                                        <w:rPr>
                                          <w:rFonts w:ascii="Times New Roman" w:hAnsi="Times New Roman" w:cs="Times New Roman"/>
                                          <w:sz w:val="20"/>
                                          <w:szCs w:val="20"/>
                                        </w:rPr>
                                      </w:rPrChange>
                                    </w:rPr>
                                    <w:t>Meats</w:t>
                                  </w:r>
                                  <w:ins w:id="1399" w:author="Maino Vieytes, Christian (NIH/NIA/IRP) [F]" w:date="2023-11-30T12:05:00Z">
                                    <w:r w:rsidR="008F50C6">
                                      <w:rPr>
                                        <w:rFonts w:ascii="Times New Roman" w:hAnsi="Times New Roman" w:cs="Times New Roman"/>
                                        <w:sz w:val="18"/>
                                        <w:szCs w:val="18"/>
                                        <w:vertAlign w:val="superscript"/>
                                      </w:rPr>
                                      <w:t>e</w:t>
                                    </w:r>
                                  </w:ins>
                                </w:p>
                              </w:tc>
                              <w:tc>
                                <w:tcPr>
                                  <w:tcW w:w="1499" w:type="dxa"/>
                                  <w:tcBorders>
                                    <w:top w:val="nil"/>
                                    <w:bottom w:val="nil"/>
                                  </w:tcBorders>
                                  <w:shd w:val="clear" w:color="auto" w:fill="auto"/>
                                  <w:noWrap/>
                                  <w:vAlign w:val="center"/>
                                  <w:hideMark/>
                                  <w:tcPrChange w:id="1400" w:author="Maino Vieytes, Christian (NIH/NIA/IRP) [F]" w:date="2023-11-30T12:01: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1401" w:author="Maino Vieytes, Christian (NIH/NIA/IRP) [F]" w:date="2023-11-16T08:30:00Z">
                                        <w:rPr>
                                          <w:rFonts w:ascii="Times New Roman" w:hAnsi="Times New Roman" w:cs="Times New Roman"/>
                                          <w:sz w:val="20"/>
                                          <w:szCs w:val="20"/>
                                        </w:rPr>
                                      </w:rPrChange>
                                    </w:rPr>
                                  </w:pPr>
                                  <w:ins w:id="1402" w:author="Maino Vieytes, Christian (NIH/NIA/IRP) [F]" w:date="2023-11-16T08:30:00Z">
                                    <w:r w:rsidRPr="00E260F1">
                                      <w:rPr>
                                        <w:rFonts w:ascii="Times New Roman" w:hAnsi="Times New Roman" w:cs="Times New Roman"/>
                                        <w:color w:val="000000"/>
                                        <w:sz w:val="18"/>
                                        <w:szCs w:val="18"/>
                                        <w:rPrChange w:id="1403" w:author="Maino Vieytes, Christian (NIH/NIA/IRP) [F]" w:date="2023-11-16T08:30:00Z">
                                          <w:rPr>
                                            <w:rFonts w:ascii="Calibri" w:hAnsi="Calibri" w:cs="Calibri"/>
                                            <w:color w:val="000000"/>
                                          </w:rPr>
                                        </w:rPrChange>
                                      </w:rPr>
                                      <w:t>0.060</w:t>
                                    </w:r>
                                  </w:ins>
                                  <w:del w:id="1404" w:author="Maino Vieytes, Christian (NIH/NIA/IRP) [F]" w:date="2023-11-15T15:22:00Z">
                                    <w:r w:rsidRPr="00E260F1" w:rsidDel="00C92AAD">
                                      <w:rPr>
                                        <w:rFonts w:ascii="Times New Roman" w:hAnsi="Times New Roman" w:cs="Times New Roman"/>
                                        <w:color w:val="000000"/>
                                        <w:sz w:val="18"/>
                                        <w:szCs w:val="18"/>
                                        <w:rPrChange w:id="1405" w:author="Maino Vieytes, Christian (NIH/NIA/IRP) [F]" w:date="2023-11-16T08:30:00Z">
                                          <w:rPr>
                                            <w:rFonts w:ascii="Times New Roman" w:hAnsi="Times New Roman" w:cs="Times New Roman"/>
                                            <w:color w:val="000000"/>
                                            <w:sz w:val="20"/>
                                            <w:szCs w:val="20"/>
                                          </w:rPr>
                                        </w:rPrChange>
                                      </w:rPr>
                                      <w:delText>0.22</w:delText>
                                    </w:r>
                                  </w:del>
                                </w:p>
                              </w:tc>
                              <w:tc>
                                <w:tcPr>
                                  <w:tcW w:w="1532" w:type="dxa"/>
                                  <w:tcBorders>
                                    <w:top w:val="nil"/>
                                    <w:bottom w:val="nil"/>
                                  </w:tcBorders>
                                  <w:shd w:val="clear" w:color="auto" w:fill="auto"/>
                                  <w:noWrap/>
                                  <w:vAlign w:val="center"/>
                                  <w:hideMark/>
                                  <w:tcPrChange w:id="1406" w:author="Maino Vieytes, Christian (NIH/NIA/IRP) [F]" w:date="2023-11-30T12:01: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1407" w:author="Maino Vieytes, Christian (NIH/NIA/IRP) [F]" w:date="2023-11-16T08:30:00Z">
                                        <w:rPr>
                                          <w:rFonts w:ascii="Times New Roman" w:hAnsi="Times New Roman" w:cs="Times New Roman"/>
                                          <w:sz w:val="20"/>
                                          <w:szCs w:val="20"/>
                                        </w:rPr>
                                      </w:rPrChange>
                                    </w:rPr>
                                  </w:pPr>
                                  <w:ins w:id="1408" w:author="Maino Vieytes, Christian (NIH/NIA/IRP) [F]" w:date="2023-11-16T08:30:00Z">
                                    <w:r w:rsidRPr="00E260F1">
                                      <w:rPr>
                                        <w:rFonts w:ascii="Times New Roman" w:hAnsi="Times New Roman" w:cs="Times New Roman"/>
                                        <w:color w:val="000000"/>
                                        <w:sz w:val="18"/>
                                        <w:szCs w:val="18"/>
                                        <w:rPrChange w:id="1409" w:author="Maino Vieytes, Christian (NIH/NIA/IRP) [F]" w:date="2023-11-16T08:30:00Z">
                                          <w:rPr>
                                            <w:rFonts w:ascii="Calibri" w:hAnsi="Calibri" w:cs="Calibri"/>
                                            <w:color w:val="000000"/>
                                          </w:rPr>
                                        </w:rPrChange>
                                      </w:rPr>
                                      <w:t>-0.090</w:t>
                                    </w:r>
                                  </w:ins>
                                  <w:del w:id="1410" w:author="Maino Vieytes, Christian (NIH/NIA/IRP) [F]" w:date="2023-11-15T15:22:00Z">
                                    <w:r w:rsidRPr="00E260F1" w:rsidDel="00C92AAD">
                                      <w:rPr>
                                        <w:rFonts w:ascii="Times New Roman" w:hAnsi="Times New Roman" w:cs="Times New Roman"/>
                                        <w:color w:val="000000"/>
                                        <w:sz w:val="18"/>
                                        <w:szCs w:val="18"/>
                                        <w:rPrChange w:id="1411" w:author="Maino Vieytes, Christian (NIH/NIA/IRP) [F]" w:date="2023-11-16T08:30:00Z">
                                          <w:rPr>
                                            <w:rFonts w:ascii="Times New Roman" w:hAnsi="Times New Roman" w:cs="Times New Roman"/>
                                            <w:color w:val="000000"/>
                                            <w:sz w:val="20"/>
                                            <w:szCs w:val="20"/>
                                          </w:rPr>
                                        </w:rPrChange>
                                      </w:rPr>
                                      <w:delText>0.04</w:delText>
                                    </w:r>
                                  </w:del>
                                </w:p>
                              </w:tc>
                              <w:tc>
                                <w:tcPr>
                                  <w:tcW w:w="1610" w:type="dxa"/>
                                  <w:tcBorders>
                                    <w:top w:val="nil"/>
                                    <w:bottom w:val="nil"/>
                                    <w:right w:val="nil"/>
                                  </w:tcBorders>
                                  <w:shd w:val="clear" w:color="auto" w:fill="auto"/>
                                  <w:noWrap/>
                                  <w:vAlign w:val="center"/>
                                  <w:hideMark/>
                                  <w:tcPrChange w:id="1412" w:author="Maino Vieytes, Christian (NIH/NIA/IRP) [F]" w:date="2023-11-30T12:01: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1413" w:author="Maino Vieytes, Christian (NIH/NIA/IRP) [F]" w:date="2023-11-16T08:33:00Z">
                                        <w:rPr>
                                          <w:rFonts w:ascii="Times New Roman" w:hAnsi="Times New Roman" w:cs="Times New Roman"/>
                                          <w:sz w:val="20"/>
                                          <w:szCs w:val="20"/>
                                        </w:rPr>
                                      </w:rPrChange>
                                    </w:rPr>
                                  </w:pPr>
                                  <w:ins w:id="1414" w:author="Maino Vieytes, Christian (NIH/NIA/IRP) [F]" w:date="2023-11-16T08:30:00Z">
                                    <w:r w:rsidRPr="005E1339">
                                      <w:rPr>
                                        <w:rFonts w:ascii="Times New Roman" w:hAnsi="Times New Roman" w:cs="Times New Roman"/>
                                        <w:b/>
                                        <w:bCs/>
                                        <w:color w:val="000000"/>
                                        <w:sz w:val="18"/>
                                        <w:szCs w:val="18"/>
                                        <w:rPrChange w:id="1415" w:author="Maino Vieytes, Christian (NIH/NIA/IRP) [F]" w:date="2023-11-16T08:33:00Z">
                                          <w:rPr>
                                            <w:rFonts w:ascii="Calibri" w:hAnsi="Calibri" w:cs="Calibri"/>
                                            <w:color w:val="000000"/>
                                          </w:rPr>
                                        </w:rPrChange>
                                      </w:rPr>
                                      <w:t>0.29</w:t>
                                    </w:r>
                                  </w:ins>
                                  <w:del w:id="1416" w:author="Maino Vieytes, Christian (NIH/NIA/IRP) [F]" w:date="2023-11-15T15:22:00Z">
                                    <w:r w:rsidRPr="005E1339" w:rsidDel="00C92AAD">
                                      <w:rPr>
                                        <w:rFonts w:ascii="Times New Roman" w:hAnsi="Times New Roman" w:cs="Times New Roman"/>
                                        <w:b/>
                                        <w:bCs/>
                                        <w:color w:val="000000"/>
                                        <w:sz w:val="18"/>
                                        <w:szCs w:val="18"/>
                                        <w:rPrChange w:id="1417" w:author="Maino Vieytes, Christian (NIH/NIA/IRP) [F]" w:date="2023-11-16T08:33:00Z">
                                          <w:rPr>
                                            <w:rFonts w:ascii="Times New Roman" w:hAnsi="Times New Roman" w:cs="Times New Roman"/>
                                            <w:color w:val="000000"/>
                                            <w:sz w:val="20"/>
                                            <w:szCs w:val="20"/>
                                          </w:rPr>
                                        </w:rPrChange>
                                      </w:rPr>
                                      <w:delText>-0.22</w:delText>
                                    </w:r>
                                  </w:del>
                                </w:p>
                              </w:tc>
                              <w:tc>
                                <w:tcPr>
                                  <w:tcW w:w="1355" w:type="dxa"/>
                                  <w:gridSpan w:val="2"/>
                                  <w:tcBorders>
                                    <w:top w:val="nil"/>
                                    <w:left w:val="nil"/>
                                    <w:bottom w:val="nil"/>
                                    <w:right w:val="single" w:sz="4" w:space="0" w:color="auto"/>
                                  </w:tcBorders>
                                  <w:vAlign w:val="center"/>
                                  <w:tcPrChange w:id="1418" w:author="Maino Vieytes, Christian (NIH/NIA/IRP) [F]" w:date="2023-11-30T12:01: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1419" w:author="Maino Vieytes, Christian (NIH/NIA/IRP) [F]" w:date="2023-11-16T08:30:00Z">
                                        <w:rPr>
                                          <w:rFonts w:ascii="Times New Roman" w:hAnsi="Times New Roman" w:cs="Times New Roman"/>
                                          <w:color w:val="000000"/>
                                          <w:sz w:val="20"/>
                                          <w:szCs w:val="20"/>
                                        </w:rPr>
                                      </w:rPrChange>
                                    </w:rPr>
                                  </w:pPr>
                                  <w:ins w:id="1420" w:author="Maino Vieytes, Christian (NIH/NIA/IRP) [F]" w:date="2023-11-16T08:30:00Z">
                                    <w:r w:rsidRPr="00E260F1">
                                      <w:rPr>
                                        <w:rFonts w:ascii="Times New Roman" w:hAnsi="Times New Roman" w:cs="Times New Roman"/>
                                        <w:color w:val="000000"/>
                                        <w:sz w:val="18"/>
                                        <w:szCs w:val="18"/>
                                        <w:rPrChange w:id="1421" w:author="Maino Vieytes, Christian (NIH/NIA/IRP) [F]" w:date="2023-11-16T08:30:00Z">
                                          <w:rPr>
                                            <w:rFonts w:ascii="Calibri" w:hAnsi="Calibri" w:cs="Calibri"/>
                                            <w:color w:val="000000"/>
                                          </w:rPr>
                                        </w:rPrChange>
                                      </w:rPr>
                                      <w:t>-0.12</w:t>
                                    </w:r>
                                  </w:ins>
                                  <w:del w:id="1422" w:author="Maino Vieytes, Christian (NIH/NIA/IRP) [F]" w:date="2023-11-15T15:22:00Z">
                                    <w:r w:rsidRPr="00E260F1" w:rsidDel="00C92AAD">
                                      <w:rPr>
                                        <w:rFonts w:ascii="Times New Roman" w:hAnsi="Times New Roman" w:cs="Times New Roman"/>
                                        <w:color w:val="000000"/>
                                        <w:sz w:val="18"/>
                                        <w:szCs w:val="18"/>
                                        <w:rPrChange w:id="1423"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B52403">
                              <w:tc>
                                <w:tcPr>
                                  <w:tcW w:w="2187" w:type="dxa"/>
                                  <w:gridSpan w:val="2"/>
                                  <w:tcBorders>
                                    <w:top w:val="nil"/>
                                    <w:left w:val="single" w:sz="4" w:space="0" w:color="auto"/>
                                    <w:bottom w:val="nil"/>
                                  </w:tcBorders>
                                  <w:shd w:val="clear" w:color="auto" w:fill="auto"/>
                                  <w:vAlign w:val="center"/>
                                  <w:tcPrChange w:id="1424"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142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26"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1427" w:author="Maino Vieytes, Christian (NIH/NIA/IRP) [F]" w:date="2023-11-30T12:01: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1428" w:author="Maino Vieytes, Christian (NIH/NIA/IRP) [F]" w:date="2023-11-16T08:30:00Z">
                                        <w:rPr>
                                          <w:rFonts w:ascii="Times New Roman" w:hAnsi="Times New Roman" w:cs="Times New Roman"/>
                                          <w:sz w:val="20"/>
                                          <w:szCs w:val="20"/>
                                        </w:rPr>
                                      </w:rPrChange>
                                    </w:rPr>
                                  </w:pPr>
                                  <w:ins w:id="1429" w:author="Maino Vieytes, Christian (NIH/NIA/IRP) [F]" w:date="2023-11-16T08:30:00Z">
                                    <w:r w:rsidRPr="00E260F1">
                                      <w:rPr>
                                        <w:rFonts w:ascii="Times New Roman" w:hAnsi="Times New Roman" w:cs="Times New Roman"/>
                                        <w:color w:val="000000"/>
                                        <w:sz w:val="18"/>
                                        <w:szCs w:val="18"/>
                                        <w:rPrChange w:id="1430" w:author="Maino Vieytes, Christian (NIH/NIA/IRP) [F]" w:date="2023-11-16T08:30:00Z">
                                          <w:rPr>
                                            <w:rFonts w:ascii="Calibri" w:hAnsi="Calibri" w:cs="Calibri"/>
                                            <w:color w:val="000000"/>
                                          </w:rPr>
                                        </w:rPrChange>
                                      </w:rPr>
                                      <w:t>-0.030</w:t>
                                    </w:r>
                                  </w:ins>
                                  <w:del w:id="1431" w:author="Maino Vieytes, Christian (NIH/NIA/IRP) [F]" w:date="2023-11-15T15:22:00Z">
                                    <w:r w:rsidRPr="00E260F1" w:rsidDel="00C92AAD">
                                      <w:rPr>
                                        <w:rFonts w:ascii="Times New Roman" w:hAnsi="Times New Roman" w:cs="Times New Roman"/>
                                        <w:color w:val="000000"/>
                                        <w:sz w:val="18"/>
                                        <w:szCs w:val="18"/>
                                        <w:rPrChange w:id="1432" w:author="Maino Vieytes, Christian (NIH/NIA/IRP) [F]" w:date="2023-11-16T08:30:00Z">
                                          <w:rPr>
                                            <w:rFonts w:ascii="Times New Roman" w:hAnsi="Times New Roman" w:cs="Times New Roman"/>
                                            <w:color w:val="000000"/>
                                            <w:sz w:val="20"/>
                                            <w:szCs w:val="20"/>
                                          </w:rPr>
                                        </w:rPrChange>
                                      </w:rPr>
                                      <w:delText>0.02</w:delText>
                                    </w:r>
                                  </w:del>
                                </w:p>
                              </w:tc>
                              <w:tc>
                                <w:tcPr>
                                  <w:tcW w:w="1532" w:type="dxa"/>
                                  <w:tcBorders>
                                    <w:top w:val="nil"/>
                                    <w:bottom w:val="nil"/>
                                  </w:tcBorders>
                                  <w:shd w:val="clear" w:color="auto" w:fill="auto"/>
                                  <w:noWrap/>
                                  <w:vAlign w:val="center"/>
                                  <w:hideMark/>
                                  <w:tcPrChange w:id="1433" w:author="Maino Vieytes, Christian (NIH/NIA/IRP) [F]" w:date="2023-11-30T12:01: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1434" w:author="Maino Vieytes, Christian (NIH/NIA/IRP) [F]" w:date="2023-11-16T08:30:00Z">
                                        <w:rPr>
                                          <w:rFonts w:ascii="Times New Roman" w:hAnsi="Times New Roman" w:cs="Times New Roman"/>
                                          <w:sz w:val="20"/>
                                          <w:szCs w:val="20"/>
                                        </w:rPr>
                                      </w:rPrChange>
                                    </w:rPr>
                                  </w:pPr>
                                  <w:ins w:id="1435" w:author="Maino Vieytes, Christian (NIH/NIA/IRP) [F]" w:date="2023-11-16T08:30:00Z">
                                    <w:r w:rsidRPr="00E260F1">
                                      <w:rPr>
                                        <w:rFonts w:ascii="Times New Roman" w:hAnsi="Times New Roman" w:cs="Times New Roman"/>
                                        <w:color w:val="000000"/>
                                        <w:sz w:val="18"/>
                                        <w:szCs w:val="18"/>
                                        <w:rPrChange w:id="1436" w:author="Maino Vieytes, Christian (NIH/NIA/IRP) [F]" w:date="2023-11-16T08:30:00Z">
                                          <w:rPr>
                                            <w:rFonts w:ascii="Calibri" w:hAnsi="Calibri" w:cs="Calibri"/>
                                            <w:color w:val="000000"/>
                                          </w:rPr>
                                        </w:rPrChange>
                                      </w:rPr>
                                      <w:t>0.15</w:t>
                                    </w:r>
                                  </w:ins>
                                  <w:del w:id="1437" w:author="Maino Vieytes, Christian (NIH/NIA/IRP) [F]" w:date="2023-11-15T15:22:00Z">
                                    <w:r w:rsidRPr="00E260F1" w:rsidDel="00C92AAD">
                                      <w:rPr>
                                        <w:rFonts w:ascii="Times New Roman" w:hAnsi="Times New Roman" w:cs="Times New Roman"/>
                                        <w:color w:val="000000"/>
                                        <w:sz w:val="18"/>
                                        <w:szCs w:val="18"/>
                                        <w:rPrChange w:id="1438" w:author="Maino Vieytes, Christian (NIH/NIA/IRP) [F]" w:date="2023-11-16T08:30:00Z">
                                          <w:rPr>
                                            <w:rFonts w:ascii="Times New Roman" w:hAnsi="Times New Roman" w:cs="Times New Roman"/>
                                            <w:color w:val="000000"/>
                                            <w:sz w:val="20"/>
                                            <w:szCs w:val="20"/>
                                          </w:rPr>
                                        </w:rPrChange>
                                      </w:rPr>
                                      <w:delText>-0.05</w:delText>
                                    </w:r>
                                  </w:del>
                                </w:p>
                              </w:tc>
                              <w:tc>
                                <w:tcPr>
                                  <w:tcW w:w="1610" w:type="dxa"/>
                                  <w:tcBorders>
                                    <w:top w:val="nil"/>
                                    <w:bottom w:val="nil"/>
                                    <w:right w:val="nil"/>
                                  </w:tcBorders>
                                  <w:shd w:val="clear" w:color="auto" w:fill="auto"/>
                                  <w:noWrap/>
                                  <w:vAlign w:val="center"/>
                                  <w:hideMark/>
                                  <w:tcPrChange w:id="1439" w:author="Maino Vieytes, Christian (NIH/NIA/IRP) [F]" w:date="2023-11-30T12:01: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1440" w:author="Maino Vieytes, Christian (NIH/NIA/IRP) [F]" w:date="2023-11-16T08:30:00Z">
                                        <w:rPr>
                                          <w:rFonts w:ascii="Times New Roman" w:hAnsi="Times New Roman" w:cs="Times New Roman"/>
                                          <w:b/>
                                          <w:bCs/>
                                          <w:sz w:val="20"/>
                                          <w:szCs w:val="20"/>
                                        </w:rPr>
                                      </w:rPrChange>
                                    </w:rPr>
                                  </w:pPr>
                                  <w:ins w:id="1441" w:author="Maino Vieytes, Christian (NIH/NIA/IRP) [F]" w:date="2023-11-16T08:30:00Z">
                                    <w:r w:rsidRPr="00E260F1">
                                      <w:rPr>
                                        <w:rFonts w:ascii="Times New Roman" w:hAnsi="Times New Roman" w:cs="Times New Roman"/>
                                        <w:color w:val="000000"/>
                                        <w:sz w:val="18"/>
                                        <w:szCs w:val="18"/>
                                        <w:rPrChange w:id="1442" w:author="Maino Vieytes, Christian (NIH/NIA/IRP) [F]" w:date="2023-11-16T08:30:00Z">
                                          <w:rPr>
                                            <w:rFonts w:ascii="Calibri" w:hAnsi="Calibri" w:cs="Calibri"/>
                                            <w:color w:val="000000"/>
                                          </w:rPr>
                                        </w:rPrChange>
                                      </w:rPr>
                                      <w:t>-0.14</w:t>
                                    </w:r>
                                  </w:ins>
                                  <w:del w:id="1443" w:author="Maino Vieytes, Christian (NIH/NIA/IRP) [F]" w:date="2023-11-15T15:22:00Z">
                                    <w:r w:rsidRPr="00E260F1" w:rsidDel="00C92AAD">
                                      <w:rPr>
                                        <w:rFonts w:ascii="Times New Roman" w:hAnsi="Times New Roman" w:cs="Times New Roman"/>
                                        <w:color w:val="000000"/>
                                        <w:sz w:val="18"/>
                                        <w:szCs w:val="18"/>
                                        <w:rPrChange w:id="1444" w:author="Maino Vieytes, Christian (NIH/NIA/IRP) [F]" w:date="2023-11-16T08:30:00Z">
                                          <w:rPr>
                                            <w:rFonts w:ascii="Times New Roman" w:hAnsi="Times New Roman" w:cs="Times New Roman"/>
                                            <w:color w:val="000000"/>
                                            <w:sz w:val="20"/>
                                            <w:szCs w:val="20"/>
                                          </w:rPr>
                                        </w:rPrChange>
                                      </w:rPr>
                                      <w:delText>0.23</w:delText>
                                    </w:r>
                                  </w:del>
                                </w:p>
                              </w:tc>
                              <w:tc>
                                <w:tcPr>
                                  <w:tcW w:w="1355" w:type="dxa"/>
                                  <w:gridSpan w:val="2"/>
                                  <w:tcBorders>
                                    <w:top w:val="nil"/>
                                    <w:left w:val="nil"/>
                                    <w:bottom w:val="nil"/>
                                    <w:right w:val="single" w:sz="4" w:space="0" w:color="auto"/>
                                  </w:tcBorders>
                                  <w:vAlign w:val="center"/>
                                  <w:tcPrChange w:id="1445" w:author="Maino Vieytes, Christian (NIH/NIA/IRP) [F]" w:date="2023-11-30T12:01: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1446" w:author="Maino Vieytes, Christian (NIH/NIA/IRP) [F]" w:date="2023-11-16T08:30:00Z">
                                        <w:rPr>
                                          <w:rFonts w:ascii="Times New Roman" w:hAnsi="Times New Roman" w:cs="Times New Roman"/>
                                          <w:color w:val="000000"/>
                                          <w:sz w:val="20"/>
                                          <w:szCs w:val="20"/>
                                        </w:rPr>
                                      </w:rPrChange>
                                    </w:rPr>
                                  </w:pPr>
                                  <w:ins w:id="1447" w:author="Maino Vieytes, Christian (NIH/NIA/IRP) [F]" w:date="2023-11-16T08:30:00Z">
                                    <w:r w:rsidRPr="00E260F1">
                                      <w:rPr>
                                        <w:rFonts w:ascii="Times New Roman" w:hAnsi="Times New Roman" w:cs="Times New Roman"/>
                                        <w:color w:val="000000"/>
                                        <w:sz w:val="18"/>
                                        <w:szCs w:val="18"/>
                                        <w:rPrChange w:id="1448" w:author="Maino Vieytes, Christian (NIH/NIA/IRP) [F]" w:date="2023-11-16T08:30:00Z">
                                          <w:rPr>
                                            <w:rFonts w:ascii="Calibri" w:hAnsi="Calibri" w:cs="Calibri"/>
                                            <w:color w:val="000000"/>
                                          </w:rPr>
                                        </w:rPrChange>
                                      </w:rPr>
                                      <w:t>0.060</w:t>
                                    </w:r>
                                  </w:ins>
                                  <w:del w:id="1449" w:author="Maino Vieytes, Christian (NIH/NIA/IRP) [F]" w:date="2023-11-15T15:22:00Z">
                                    <w:r w:rsidRPr="00E260F1" w:rsidDel="00C92AAD">
                                      <w:rPr>
                                        <w:rFonts w:ascii="Times New Roman" w:hAnsi="Times New Roman" w:cs="Times New Roman"/>
                                        <w:color w:val="000000"/>
                                        <w:sz w:val="18"/>
                                        <w:szCs w:val="18"/>
                                        <w:rPrChange w:id="1450"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B52403">
                              <w:tc>
                                <w:tcPr>
                                  <w:tcW w:w="2187" w:type="dxa"/>
                                  <w:gridSpan w:val="2"/>
                                  <w:tcBorders>
                                    <w:top w:val="nil"/>
                                    <w:left w:val="single" w:sz="4" w:space="0" w:color="auto"/>
                                    <w:bottom w:val="nil"/>
                                  </w:tcBorders>
                                  <w:shd w:val="clear" w:color="auto" w:fill="auto"/>
                                  <w:vAlign w:val="center"/>
                                  <w:tcPrChange w:id="1451"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145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53"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1454" w:author="Maino Vieytes, Christian (NIH/NIA/IRP) [F]" w:date="2023-11-30T12:01: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1455" w:author="Maino Vieytes, Christian (NIH/NIA/IRP) [F]" w:date="2023-11-16T08:30:00Z">
                                        <w:rPr>
                                          <w:rFonts w:ascii="Times New Roman" w:hAnsi="Times New Roman" w:cs="Times New Roman"/>
                                          <w:sz w:val="20"/>
                                          <w:szCs w:val="20"/>
                                        </w:rPr>
                                      </w:rPrChange>
                                    </w:rPr>
                                  </w:pPr>
                                  <w:ins w:id="1456" w:author="Maino Vieytes, Christian (NIH/NIA/IRP) [F]" w:date="2023-11-16T08:30:00Z">
                                    <w:r w:rsidRPr="00E260F1">
                                      <w:rPr>
                                        <w:rFonts w:ascii="Times New Roman" w:hAnsi="Times New Roman" w:cs="Times New Roman"/>
                                        <w:color w:val="000000"/>
                                        <w:sz w:val="18"/>
                                        <w:szCs w:val="18"/>
                                        <w:rPrChange w:id="1457" w:author="Maino Vieytes, Christian (NIH/NIA/IRP) [F]" w:date="2023-11-16T08:30:00Z">
                                          <w:rPr>
                                            <w:rFonts w:ascii="Calibri" w:hAnsi="Calibri" w:cs="Calibri"/>
                                            <w:color w:val="000000"/>
                                          </w:rPr>
                                        </w:rPrChange>
                                      </w:rPr>
                                      <w:t>-0.13</w:t>
                                    </w:r>
                                  </w:ins>
                                  <w:del w:id="1458" w:author="Maino Vieytes, Christian (NIH/NIA/IRP) [F]" w:date="2023-11-15T15:22:00Z">
                                    <w:r w:rsidRPr="00E260F1" w:rsidDel="00C92AAD">
                                      <w:rPr>
                                        <w:rFonts w:ascii="Times New Roman" w:hAnsi="Times New Roman" w:cs="Times New Roman"/>
                                        <w:color w:val="000000"/>
                                        <w:sz w:val="18"/>
                                        <w:szCs w:val="18"/>
                                        <w:rPrChange w:id="1459" w:author="Maino Vieytes, Christian (NIH/NIA/IRP) [F]" w:date="2023-11-16T08:30:00Z">
                                          <w:rPr>
                                            <w:rFonts w:ascii="Times New Roman" w:hAnsi="Times New Roman" w:cs="Times New Roman"/>
                                            <w:color w:val="000000"/>
                                            <w:sz w:val="20"/>
                                            <w:szCs w:val="20"/>
                                          </w:rPr>
                                        </w:rPrChange>
                                      </w:rPr>
                                      <w:delText>-0.13</w:delText>
                                    </w:r>
                                  </w:del>
                                </w:p>
                              </w:tc>
                              <w:tc>
                                <w:tcPr>
                                  <w:tcW w:w="1532" w:type="dxa"/>
                                  <w:tcBorders>
                                    <w:top w:val="nil"/>
                                    <w:bottom w:val="nil"/>
                                  </w:tcBorders>
                                  <w:shd w:val="clear" w:color="auto" w:fill="auto"/>
                                  <w:noWrap/>
                                  <w:vAlign w:val="center"/>
                                  <w:hideMark/>
                                  <w:tcPrChange w:id="1460" w:author="Maino Vieytes, Christian (NIH/NIA/IRP) [F]" w:date="2023-11-30T12:01: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1461" w:author="Maino Vieytes, Christian (NIH/NIA/IRP) [F]" w:date="2023-11-16T08:30:00Z">
                                        <w:rPr>
                                          <w:rFonts w:ascii="Times New Roman" w:hAnsi="Times New Roman" w:cs="Times New Roman"/>
                                          <w:sz w:val="20"/>
                                          <w:szCs w:val="20"/>
                                        </w:rPr>
                                      </w:rPrChange>
                                    </w:rPr>
                                  </w:pPr>
                                  <w:ins w:id="1462" w:author="Maino Vieytes, Christian (NIH/NIA/IRP) [F]" w:date="2023-11-16T08:30:00Z">
                                    <w:r w:rsidRPr="00E260F1">
                                      <w:rPr>
                                        <w:rFonts w:ascii="Times New Roman" w:hAnsi="Times New Roman" w:cs="Times New Roman"/>
                                        <w:color w:val="000000"/>
                                        <w:sz w:val="18"/>
                                        <w:szCs w:val="18"/>
                                        <w:rPrChange w:id="1463" w:author="Maino Vieytes, Christian (NIH/NIA/IRP) [F]" w:date="2023-11-16T08:30:00Z">
                                          <w:rPr>
                                            <w:rFonts w:ascii="Calibri" w:hAnsi="Calibri" w:cs="Calibri"/>
                                            <w:color w:val="000000"/>
                                          </w:rPr>
                                        </w:rPrChange>
                                      </w:rPr>
                                      <w:t>-0.050</w:t>
                                    </w:r>
                                  </w:ins>
                                  <w:del w:id="1464" w:author="Maino Vieytes, Christian (NIH/NIA/IRP) [F]" w:date="2023-11-15T15:22:00Z">
                                    <w:r w:rsidRPr="00E260F1" w:rsidDel="00C92AAD">
                                      <w:rPr>
                                        <w:rFonts w:ascii="Times New Roman" w:hAnsi="Times New Roman" w:cs="Times New Roman"/>
                                        <w:color w:val="000000"/>
                                        <w:sz w:val="18"/>
                                        <w:szCs w:val="18"/>
                                        <w:rPrChange w:id="1465" w:author="Maino Vieytes, Christian (NIH/NIA/IRP) [F]" w:date="2023-11-16T08:30:00Z">
                                          <w:rPr>
                                            <w:rFonts w:ascii="Times New Roman" w:hAnsi="Times New Roman" w:cs="Times New Roman"/>
                                            <w:color w:val="000000"/>
                                            <w:sz w:val="20"/>
                                            <w:szCs w:val="20"/>
                                          </w:rPr>
                                        </w:rPrChange>
                                      </w:rPr>
                                      <w:delText>-0.05</w:delText>
                                    </w:r>
                                  </w:del>
                                </w:p>
                              </w:tc>
                              <w:tc>
                                <w:tcPr>
                                  <w:tcW w:w="1610" w:type="dxa"/>
                                  <w:tcBorders>
                                    <w:top w:val="nil"/>
                                    <w:bottom w:val="nil"/>
                                    <w:right w:val="nil"/>
                                  </w:tcBorders>
                                  <w:shd w:val="clear" w:color="auto" w:fill="auto"/>
                                  <w:noWrap/>
                                  <w:vAlign w:val="center"/>
                                  <w:hideMark/>
                                  <w:tcPrChange w:id="1466" w:author="Maino Vieytes, Christian (NIH/NIA/IRP) [F]" w:date="2023-11-30T12:01: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1467" w:author="Maino Vieytes, Christian (NIH/NIA/IRP) [F]" w:date="2023-11-16T08:30:00Z">
                                        <w:rPr>
                                          <w:rFonts w:ascii="Times New Roman" w:hAnsi="Times New Roman" w:cs="Times New Roman"/>
                                          <w:b/>
                                          <w:bCs/>
                                          <w:sz w:val="20"/>
                                          <w:szCs w:val="20"/>
                                        </w:rPr>
                                      </w:rPrChange>
                                    </w:rPr>
                                  </w:pPr>
                                  <w:ins w:id="1468" w:author="Maino Vieytes, Christian (NIH/NIA/IRP) [F]" w:date="2023-11-16T08:30:00Z">
                                    <w:r w:rsidRPr="00E260F1">
                                      <w:rPr>
                                        <w:rFonts w:ascii="Times New Roman" w:hAnsi="Times New Roman" w:cs="Times New Roman"/>
                                        <w:color w:val="000000"/>
                                        <w:sz w:val="18"/>
                                        <w:szCs w:val="18"/>
                                        <w:rPrChange w:id="1469" w:author="Maino Vieytes, Christian (NIH/NIA/IRP) [F]" w:date="2023-11-16T08:30:00Z">
                                          <w:rPr>
                                            <w:rFonts w:ascii="Calibri" w:hAnsi="Calibri" w:cs="Calibri"/>
                                            <w:color w:val="000000"/>
                                          </w:rPr>
                                        </w:rPrChange>
                                      </w:rPr>
                                      <w:t>-0.19</w:t>
                                    </w:r>
                                  </w:ins>
                                  <w:del w:id="1470" w:author="Maino Vieytes, Christian (NIH/NIA/IRP) [F]" w:date="2023-11-15T15:22:00Z">
                                    <w:r w:rsidRPr="00E260F1" w:rsidDel="00C92AAD">
                                      <w:rPr>
                                        <w:rFonts w:ascii="Times New Roman" w:hAnsi="Times New Roman" w:cs="Times New Roman"/>
                                        <w:color w:val="000000"/>
                                        <w:sz w:val="18"/>
                                        <w:szCs w:val="18"/>
                                        <w:rPrChange w:id="1471" w:author="Maino Vieytes, Christian (NIH/NIA/IRP) [F]" w:date="2023-11-16T08:30:00Z">
                                          <w:rPr>
                                            <w:rFonts w:ascii="Times New Roman" w:hAnsi="Times New Roman" w:cs="Times New Roman"/>
                                            <w:color w:val="000000"/>
                                            <w:sz w:val="20"/>
                                            <w:szCs w:val="20"/>
                                          </w:rPr>
                                        </w:rPrChange>
                                      </w:rPr>
                                      <w:delText>0.27</w:delText>
                                    </w:r>
                                  </w:del>
                                </w:p>
                              </w:tc>
                              <w:tc>
                                <w:tcPr>
                                  <w:tcW w:w="1355" w:type="dxa"/>
                                  <w:gridSpan w:val="2"/>
                                  <w:tcBorders>
                                    <w:top w:val="nil"/>
                                    <w:left w:val="nil"/>
                                    <w:bottom w:val="nil"/>
                                    <w:right w:val="single" w:sz="4" w:space="0" w:color="auto"/>
                                  </w:tcBorders>
                                  <w:vAlign w:val="center"/>
                                  <w:tcPrChange w:id="1472" w:author="Maino Vieytes, Christian (NIH/NIA/IRP) [F]" w:date="2023-11-30T12:01: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1473" w:author="Maino Vieytes, Christian (NIH/NIA/IRP) [F]" w:date="2023-11-16T08:35:00Z">
                                        <w:rPr>
                                          <w:rFonts w:ascii="Times New Roman" w:hAnsi="Times New Roman" w:cs="Times New Roman"/>
                                          <w:color w:val="000000"/>
                                          <w:sz w:val="20"/>
                                          <w:szCs w:val="20"/>
                                        </w:rPr>
                                      </w:rPrChange>
                                    </w:rPr>
                                  </w:pPr>
                                  <w:ins w:id="1474" w:author="Maino Vieytes, Christian (NIH/NIA/IRP) [F]" w:date="2023-11-16T08:30:00Z">
                                    <w:r w:rsidRPr="005E1339">
                                      <w:rPr>
                                        <w:rFonts w:ascii="Times New Roman" w:hAnsi="Times New Roman" w:cs="Times New Roman"/>
                                        <w:b/>
                                        <w:bCs/>
                                        <w:color w:val="000000"/>
                                        <w:sz w:val="18"/>
                                        <w:szCs w:val="18"/>
                                        <w:rPrChange w:id="1475" w:author="Maino Vieytes, Christian (NIH/NIA/IRP) [F]" w:date="2023-11-16T08:35:00Z">
                                          <w:rPr>
                                            <w:rFonts w:ascii="Calibri" w:hAnsi="Calibri" w:cs="Calibri"/>
                                            <w:color w:val="000000"/>
                                          </w:rPr>
                                        </w:rPrChange>
                                      </w:rPr>
                                      <w:t>0.22</w:t>
                                    </w:r>
                                  </w:ins>
                                  <w:del w:id="1476" w:author="Maino Vieytes, Christian (NIH/NIA/IRP) [F]" w:date="2023-11-15T15:22:00Z">
                                    <w:r w:rsidRPr="005E1339" w:rsidDel="00C92AAD">
                                      <w:rPr>
                                        <w:rFonts w:ascii="Times New Roman" w:hAnsi="Times New Roman" w:cs="Times New Roman"/>
                                        <w:b/>
                                        <w:bCs/>
                                        <w:color w:val="000000"/>
                                        <w:sz w:val="18"/>
                                        <w:szCs w:val="18"/>
                                        <w:rPrChange w:id="1477"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B52403">
                              <w:tc>
                                <w:tcPr>
                                  <w:tcW w:w="2187" w:type="dxa"/>
                                  <w:gridSpan w:val="2"/>
                                  <w:tcBorders>
                                    <w:top w:val="nil"/>
                                    <w:left w:val="single" w:sz="4" w:space="0" w:color="auto"/>
                                    <w:bottom w:val="nil"/>
                                  </w:tcBorders>
                                  <w:shd w:val="clear" w:color="auto" w:fill="auto"/>
                                  <w:vAlign w:val="center"/>
                                  <w:tcPrChange w:id="1478"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147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80"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1481" w:author="Maino Vieytes, Christian (NIH/NIA/IRP) [F]" w:date="2023-11-30T12:01: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1482" w:author="Maino Vieytes, Christian (NIH/NIA/IRP) [F]" w:date="2023-11-16T08:30:00Z">
                                        <w:rPr>
                                          <w:rFonts w:ascii="Times New Roman" w:hAnsi="Times New Roman" w:cs="Times New Roman"/>
                                          <w:sz w:val="20"/>
                                          <w:szCs w:val="20"/>
                                        </w:rPr>
                                      </w:rPrChange>
                                    </w:rPr>
                                  </w:pPr>
                                  <w:ins w:id="1483" w:author="Maino Vieytes, Christian (NIH/NIA/IRP) [F]" w:date="2023-11-16T08:30:00Z">
                                    <w:r w:rsidRPr="00E260F1">
                                      <w:rPr>
                                        <w:rFonts w:ascii="Times New Roman" w:hAnsi="Times New Roman" w:cs="Times New Roman"/>
                                        <w:color w:val="000000"/>
                                        <w:sz w:val="18"/>
                                        <w:szCs w:val="18"/>
                                        <w:rPrChange w:id="1484" w:author="Maino Vieytes, Christian (NIH/NIA/IRP) [F]" w:date="2023-11-16T08:30:00Z">
                                          <w:rPr>
                                            <w:rFonts w:ascii="Calibri" w:hAnsi="Calibri" w:cs="Calibri"/>
                                            <w:color w:val="000000"/>
                                          </w:rPr>
                                        </w:rPrChange>
                                      </w:rPr>
                                      <w:t>-0.050</w:t>
                                    </w:r>
                                  </w:ins>
                                  <w:del w:id="1485" w:author="Maino Vieytes, Christian (NIH/NIA/IRP) [F]" w:date="2023-11-15T15:22:00Z">
                                    <w:r w:rsidRPr="00E260F1" w:rsidDel="00C92AAD">
                                      <w:rPr>
                                        <w:rFonts w:ascii="Times New Roman" w:hAnsi="Times New Roman" w:cs="Times New Roman"/>
                                        <w:color w:val="000000"/>
                                        <w:sz w:val="18"/>
                                        <w:szCs w:val="18"/>
                                        <w:rPrChange w:id="1486" w:author="Maino Vieytes, Christian (NIH/NIA/IRP) [F]" w:date="2023-11-16T08:30:00Z">
                                          <w:rPr>
                                            <w:rFonts w:ascii="Times New Roman" w:hAnsi="Times New Roman" w:cs="Times New Roman"/>
                                            <w:color w:val="000000"/>
                                            <w:sz w:val="20"/>
                                            <w:szCs w:val="20"/>
                                          </w:rPr>
                                        </w:rPrChange>
                                      </w:rPr>
                                      <w:delText>-0.12</w:delText>
                                    </w:r>
                                  </w:del>
                                </w:p>
                              </w:tc>
                              <w:tc>
                                <w:tcPr>
                                  <w:tcW w:w="1532" w:type="dxa"/>
                                  <w:tcBorders>
                                    <w:top w:val="nil"/>
                                    <w:bottom w:val="nil"/>
                                  </w:tcBorders>
                                  <w:shd w:val="clear" w:color="auto" w:fill="auto"/>
                                  <w:noWrap/>
                                  <w:vAlign w:val="center"/>
                                  <w:hideMark/>
                                  <w:tcPrChange w:id="1487" w:author="Maino Vieytes, Christian (NIH/NIA/IRP) [F]" w:date="2023-11-30T12:01: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1488" w:author="Maino Vieytes, Christian (NIH/NIA/IRP) [F]" w:date="2023-11-16T08:30:00Z">
                                        <w:rPr>
                                          <w:rFonts w:ascii="Times New Roman" w:hAnsi="Times New Roman" w:cs="Times New Roman"/>
                                          <w:sz w:val="20"/>
                                          <w:szCs w:val="20"/>
                                        </w:rPr>
                                      </w:rPrChange>
                                    </w:rPr>
                                  </w:pPr>
                                  <w:ins w:id="1489" w:author="Maino Vieytes, Christian (NIH/NIA/IRP) [F]" w:date="2023-11-16T08:30:00Z">
                                    <w:r w:rsidRPr="00E260F1">
                                      <w:rPr>
                                        <w:rFonts w:ascii="Times New Roman" w:hAnsi="Times New Roman" w:cs="Times New Roman"/>
                                        <w:color w:val="000000"/>
                                        <w:sz w:val="18"/>
                                        <w:szCs w:val="18"/>
                                        <w:rPrChange w:id="1490" w:author="Maino Vieytes, Christian (NIH/NIA/IRP) [F]" w:date="2023-11-16T08:30:00Z">
                                          <w:rPr>
                                            <w:rFonts w:ascii="Calibri" w:hAnsi="Calibri" w:cs="Calibri"/>
                                            <w:color w:val="000000"/>
                                          </w:rPr>
                                        </w:rPrChange>
                                      </w:rPr>
                                      <w:t>0.030</w:t>
                                    </w:r>
                                  </w:ins>
                                  <w:del w:id="1491" w:author="Maino Vieytes, Christian (NIH/NIA/IRP) [F]" w:date="2023-11-15T15:22:00Z">
                                    <w:r w:rsidRPr="00E260F1" w:rsidDel="00C92AAD">
                                      <w:rPr>
                                        <w:rFonts w:ascii="Times New Roman" w:hAnsi="Times New Roman" w:cs="Times New Roman"/>
                                        <w:color w:val="000000"/>
                                        <w:sz w:val="18"/>
                                        <w:szCs w:val="18"/>
                                        <w:rPrChange w:id="1492" w:author="Maino Vieytes, Christian (NIH/NIA/IRP) [F]" w:date="2023-11-16T08:30:00Z">
                                          <w:rPr>
                                            <w:rFonts w:ascii="Times New Roman" w:hAnsi="Times New Roman" w:cs="Times New Roman"/>
                                            <w:color w:val="000000"/>
                                            <w:sz w:val="20"/>
                                            <w:szCs w:val="20"/>
                                          </w:rPr>
                                        </w:rPrChange>
                                      </w:rPr>
                                      <w:delText>-0.05</w:delText>
                                    </w:r>
                                  </w:del>
                                </w:p>
                              </w:tc>
                              <w:tc>
                                <w:tcPr>
                                  <w:tcW w:w="1610" w:type="dxa"/>
                                  <w:tcBorders>
                                    <w:top w:val="nil"/>
                                    <w:bottom w:val="nil"/>
                                    <w:right w:val="nil"/>
                                  </w:tcBorders>
                                  <w:shd w:val="clear" w:color="auto" w:fill="auto"/>
                                  <w:noWrap/>
                                  <w:vAlign w:val="center"/>
                                  <w:hideMark/>
                                  <w:tcPrChange w:id="1493" w:author="Maino Vieytes, Christian (NIH/NIA/IRP) [F]" w:date="2023-11-30T12:01: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1494" w:author="Maino Vieytes, Christian (NIH/NIA/IRP) [F]" w:date="2023-11-16T08:35:00Z">
                                        <w:rPr>
                                          <w:rFonts w:ascii="Times New Roman" w:hAnsi="Times New Roman" w:cs="Times New Roman"/>
                                          <w:sz w:val="20"/>
                                          <w:szCs w:val="20"/>
                                        </w:rPr>
                                      </w:rPrChange>
                                    </w:rPr>
                                  </w:pPr>
                                  <w:ins w:id="1495" w:author="Maino Vieytes, Christian (NIH/NIA/IRP) [F]" w:date="2023-11-16T08:30:00Z">
                                    <w:r w:rsidRPr="005E1339">
                                      <w:rPr>
                                        <w:rFonts w:ascii="Times New Roman" w:hAnsi="Times New Roman" w:cs="Times New Roman"/>
                                        <w:b/>
                                        <w:bCs/>
                                        <w:color w:val="000000"/>
                                        <w:sz w:val="18"/>
                                        <w:szCs w:val="18"/>
                                        <w:rPrChange w:id="1496" w:author="Maino Vieytes, Christian (NIH/NIA/IRP) [F]" w:date="2023-11-16T08:35:00Z">
                                          <w:rPr>
                                            <w:rFonts w:ascii="Calibri" w:hAnsi="Calibri" w:cs="Calibri"/>
                                            <w:color w:val="000000"/>
                                          </w:rPr>
                                        </w:rPrChange>
                                      </w:rPr>
                                      <w:t>-0.38</w:t>
                                    </w:r>
                                  </w:ins>
                                  <w:del w:id="1497" w:author="Maino Vieytes, Christian (NIH/NIA/IRP) [F]" w:date="2023-11-15T15:22:00Z">
                                    <w:r w:rsidRPr="005E1339" w:rsidDel="00C92AAD">
                                      <w:rPr>
                                        <w:rFonts w:ascii="Times New Roman" w:hAnsi="Times New Roman" w:cs="Times New Roman"/>
                                        <w:b/>
                                        <w:bCs/>
                                        <w:color w:val="000000"/>
                                        <w:sz w:val="18"/>
                                        <w:szCs w:val="18"/>
                                        <w:rPrChange w:id="1498" w:author="Maino Vieytes, Christian (NIH/NIA/IRP) [F]" w:date="2023-11-16T08:35:00Z">
                                          <w:rPr>
                                            <w:rFonts w:ascii="Times New Roman" w:hAnsi="Times New Roman" w:cs="Times New Roman"/>
                                            <w:color w:val="000000"/>
                                            <w:sz w:val="20"/>
                                            <w:szCs w:val="20"/>
                                          </w:rPr>
                                        </w:rPrChange>
                                      </w:rPr>
                                      <w:delText>0.03</w:delText>
                                    </w:r>
                                  </w:del>
                                </w:p>
                              </w:tc>
                              <w:tc>
                                <w:tcPr>
                                  <w:tcW w:w="1355" w:type="dxa"/>
                                  <w:gridSpan w:val="2"/>
                                  <w:tcBorders>
                                    <w:top w:val="nil"/>
                                    <w:left w:val="nil"/>
                                    <w:bottom w:val="nil"/>
                                    <w:right w:val="single" w:sz="4" w:space="0" w:color="auto"/>
                                  </w:tcBorders>
                                  <w:vAlign w:val="center"/>
                                  <w:tcPrChange w:id="1499" w:author="Maino Vieytes, Christian (NIH/NIA/IRP) [F]" w:date="2023-11-30T12:01: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1500" w:author="Maino Vieytes, Christian (NIH/NIA/IRP) [F]" w:date="2023-11-16T08:30:00Z">
                                        <w:rPr>
                                          <w:rFonts w:ascii="Times New Roman" w:hAnsi="Times New Roman" w:cs="Times New Roman"/>
                                          <w:color w:val="000000"/>
                                          <w:sz w:val="20"/>
                                          <w:szCs w:val="20"/>
                                        </w:rPr>
                                      </w:rPrChange>
                                    </w:rPr>
                                  </w:pPr>
                                  <w:ins w:id="1501" w:author="Maino Vieytes, Christian (NIH/NIA/IRP) [F]" w:date="2023-11-16T08:30:00Z">
                                    <w:r w:rsidRPr="00E260F1">
                                      <w:rPr>
                                        <w:rFonts w:ascii="Times New Roman" w:hAnsi="Times New Roman" w:cs="Times New Roman"/>
                                        <w:color w:val="000000"/>
                                        <w:sz w:val="18"/>
                                        <w:szCs w:val="18"/>
                                        <w:rPrChange w:id="1502" w:author="Maino Vieytes, Christian (NIH/NIA/IRP) [F]" w:date="2023-11-16T08:30:00Z">
                                          <w:rPr>
                                            <w:rFonts w:ascii="Calibri" w:hAnsi="Calibri" w:cs="Calibri"/>
                                            <w:color w:val="000000"/>
                                          </w:rPr>
                                        </w:rPrChange>
                                      </w:rPr>
                                      <w:t>0.16</w:t>
                                    </w:r>
                                  </w:ins>
                                  <w:del w:id="1503" w:author="Maino Vieytes, Christian (NIH/NIA/IRP) [F]" w:date="2023-11-15T15:22:00Z">
                                    <w:r w:rsidRPr="00E260F1" w:rsidDel="00C92AAD">
                                      <w:rPr>
                                        <w:rFonts w:ascii="Times New Roman" w:hAnsi="Times New Roman" w:cs="Times New Roman"/>
                                        <w:color w:val="000000"/>
                                        <w:sz w:val="18"/>
                                        <w:szCs w:val="18"/>
                                        <w:rPrChange w:id="1504"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B52403">
                              <w:tc>
                                <w:tcPr>
                                  <w:tcW w:w="2187" w:type="dxa"/>
                                  <w:gridSpan w:val="2"/>
                                  <w:tcBorders>
                                    <w:top w:val="nil"/>
                                    <w:left w:val="single" w:sz="4" w:space="0" w:color="auto"/>
                                    <w:bottom w:val="nil"/>
                                  </w:tcBorders>
                                  <w:shd w:val="clear" w:color="auto" w:fill="auto"/>
                                  <w:vAlign w:val="center"/>
                                  <w:tcPrChange w:id="1505"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150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07"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1508" w:author="Maino Vieytes, Christian (NIH/NIA/IRP) [F]" w:date="2023-11-30T12:01: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1509" w:author="Maino Vieytes, Christian (NIH/NIA/IRP) [F]" w:date="2023-11-16T08:30:00Z">
                                        <w:rPr>
                                          <w:rFonts w:ascii="Times New Roman" w:hAnsi="Times New Roman" w:cs="Times New Roman"/>
                                          <w:sz w:val="20"/>
                                          <w:szCs w:val="20"/>
                                        </w:rPr>
                                      </w:rPrChange>
                                    </w:rPr>
                                  </w:pPr>
                                  <w:ins w:id="1510" w:author="Maino Vieytes, Christian (NIH/NIA/IRP) [F]" w:date="2023-11-16T08:30:00Z">
                                    <w:r w:rsidRPr="00E260F1">
                                      <w:rPr>
                                        <w:rFonts w:ascii="Times New Roman" w:hAnsi="Times New Roman" w:cs="Times New Roman"/>
                                        <w:color w:val="000000"/>
                                        <w:sz w:val="18"/>
                                        <w:szCs w:val="18"/>
                                        <w:rPrChange w:id="1511" w:author="Maino Vieytes, Christian (NIH/NIA/IRP) [F]" w:date="2023-11-16T08:30:00Z">
                                          <w:rPr>
                                            <w:rFonts w:ascii="Calibri" w:hAnsi="Calibri" w:cs="Calibri"/>
                                            <w:color w:val="000000"/>
                                          </w:rPr>
                                        </w:rPrChange>
                                      </w:rPr>
                                      <w:t>0.010</w:t>
                                    </w:r>
                                  </w:ins>
                                  <w:del w:id="1512" w:author="Maino Vieytes, Christian (NIH/NIA/IRP) [F]" w:date="2023-11-15T15:22:00Z">
                                    <w:r w:rsidRPr="00E260F1" w:rsidDel="00C92AAD">
                                      <w:rPr>
                                        <w:rFonts w:ascii="Times New Roman" w:hAnsi="Times New Roman" w:cs="Times New Roman"/>
                                        <w:color w:val="000000"/>
                                        <w:sz w:val="18"/>
                                        <w:szCs w:val="18"/>
                                        <w:rPrChange w:id="1513" w:author="Maino Vieytes, Christian (NIH/NIA/IRP) [F]" w:date="2023-11-16T08:30:00Z">
                                          <w:rPr>
                                            <w:rFonts w:ascii="Times New Roman" w:hAnsi="Times New Roman" w:cs="Times New Roman"/>
                                            <w:color w:val="000000"/>
                                            <w:sz w:val="20"/>
                                            <w:szCs w:val="20"/>
                                          </w:rPr>
                                        </w:rPrChange>
                                      </w:rPr>
                                      <w:delText>0.10</w:delText>
                                    </w:r>
                                  </w:del>
                                </w:p>
                              </w:tc>
                              <w:tc>
                                <w:tcPr>
                                  <w:tcW w:w="1532" w:type="dxa"/>
                                  <w:tcBorders>
                                    <w:top w:val="nil"/>
                                    <w:bottom w:val="nil"/>
                                  </w:tcBorders>
                                  <w:shd w:val="clear" w:color="auto" w:fill="auto"/>
                                  <w:noWrap/>
                                  <w:vAlign w:val="center"/>
                                  <w:hideMark/>
                                  <w:tcPrChange w:id="1514" w:author="Maino Vieytes, Christian (NIH/NIA/IRP) [F]" w:date="2023-11-30T12:01: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1515" w:author="Maino Vieytes, Christian (NIH/NIA/IRP) [F]" w:date="2023-11-16T08:30:00Z">
                                        <w:rPr>
                                          <w:rFonts w:ascii="Times New Roman" w:hAnsi="Times New Roman" w:cs="Times New Roman"/>
                                          <w:sz w:val="20"/>
                                          <w:szCs w:val="20"/>
                                        </w:rPr>
                                      </w:rPrChange>
                                    </w:rPr>
                                  </w:pPr>
                                  <w:ins w:id="1516" w:author="Maino Vieytes, Christian (NIH/NIA/IRP) [F]" w:date="2023-11-16T08:30:00Z">
                                    <w:r w:rsidRPr="00E260F1">
                                      <w:rPr>
                                        <w:rFonts w:ascii="Times New Roman" w:hAnsi="Times New Roman" w:cs="Times New Roman"/>
                                        <w:color w:val="000000"/>
                                        <w:sz w:val="18"/>
                                        <w:szCs w:val="18"/>
                                        <w:rPrChange w:id="1517" w:author="Maino Vieytes, Christian (NIH/NIA/IRP) [F]" w:date="2023-11-16T08:30:00Z">
                                          <w:rPr>
                                            <w:rFonts w:ascii="Calibri" w:hAnsi="Calibri" w:cs="Calibri"/>
                                            <w:color w:val="000000"/>
                                          </w:rPr>
                                        </w:rPrChange>
                                      </w:rPr>
                                      <w:t>-0.14</w:t>
                                    </w:r>
                                  </w:ins>
                                  <w:del w:id="1518" w:author="Maino Vieytes, Christian (NIH/NIA/IRP) [F]" w:date="2023-11-15T15:22:00Z">
                                    <w:r w:rsidRPr="00E260F1" w:rsidDel="00C92AAD">
                                      <w:rPr>
                                        <w:rFonts w:ascii="Times New Roman" w:hAnsi="Times New Roman" w:cs="Times New Roman"/>
                                        <w:color w:val="000000"/>
                                        <w:sz w:val="18"/>
                                        <w:szCs w:val="18"/>
                                        <w:rPrChange w:id="1519" w:author="Maino Vieytes, Christian (NIH/NIA/IRP) [F]" w:date="2023-11-16T08:30:00Z">
                                          <w:rPr>
                                            <w:rFonts w:ascii="Times New Roman" w:hAnsi="Times New Roman" w:cs="Times New Roman"/>
                                            <w:color w:val="000000"/>
                                            <w:sz w:val="20"/>
                                            <w:szCs w:val="20"/>
                                          </w:rPr>
                                        </w:rPrChange>
                                      </w:rPr>
                                      <w:delText>0.16</w:delText>
                                    </w:r>
                                  </w:del>
                                </w:p>
                              </w:tc>
                              <w:tc>
                                <w:tcPr>
                                  <w:tcW w:w="1610" w:type="dxa"/>
                                  <w:tcBorders>
                                    <w:top w:val="nil"/>
                                    <w:bottom w:val="nil"/>
                                    <w:right w:val="nil"/>
                                  </w:tcBorders>
                                  <w:shd w:val="clear" w:color="auto" w:fill="auto"/>
                                  <w:noWrap/>
                                  <w:vAlign w:val="center"/>
                                  <w:hideMark/>
                                  <w:tcPrChange w:id="1520" w:author="Maino Vieytes, Christian (NIH/NIA/IRP) [F]" w:date="2023-11-30T12:01: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1521" w:author="Maino Vieytes, Christian (NIH/NIA/IRP) [F]" w:date="2023-11-16T08:30:00Z">
                                        <w:rPr>
                                          <w:rFonts w:ascii="Times New Roman" w:hAnsi="Times New Roman" w:cs="Times New Roman"/>
                                          <w:sz w:val="20"/>
                                          <w:szCs w:val="20"/>
                                        </w:rPr>
                                      </w:rPrChange>
                                    </w:rPr>
                                  </w:pPr>
                                  <w:ins w:id="1522" w:author="Maino Vieytes, Christian (NIH/NIA/IRP) [F]" w:date="2023-11-16T08:30:00Z">
                                    <w:r w:rsidRPr="00E260F1">
                                      <w:rPr>
                                        <w:rFonts w:ascii="Times New Roman" w:hAnsi="Times New Roman" w:cs="Times New Roman"/>
                                        <w:color w:val="000000"/>
                                        <w:sz w:val="18"/>
                                        <w:szCs w:val="18"/>
                                        <w:rPrChange w:id="1523" w:author="Maino Vieytes, Christian (NIH/NIA/IRP) [F]" w:date="2023-11-16T08:30:00Z">
                                          <w:rPr>
                                            <w:rFonts w:ascii="Calibri" w:hAnsi="Calibri" w:cs="Calibri"/>
                                            <w:color w:val="000000"/>
                                          </w:rPr>
                                        </w:rPrChange>
                                      </w:rPr>
                                      <w:t>0.15</w:t>
                                    </w:r>
                                  </w:ins>
                                  <w:del w:id="1524" w:author="Maino Vieytes, Christian (NIH/NIA/IRP) [F]" w:date="2023-11-15T15:22:00Z">
                                    <w:r w:rsidRPr="00E260F1" w:rsidDel="00C92AAD">
                                      <w:rPr>
                                        <w:rFonts w:ascii="Times New Roman" w:hAnsi="Times New Roman" w:cs="Times New Roman"/>
                                        <w:color w:val="000000"/>
                                        <w:sz w:val="18"/>
                                        <w:szCs w:val="18"/>
                                        <w:rPrChange w:id="1525" w:author="Maino Vieytes, Christian (NIH/NIA/IRP) [F]" w:date="2023-11-16T08:30:00Z">
                                          <w:rPr>
                                            <w:rFonts w:ascii="Times New Roman" w:hAnsi="Times New Roman" w:cs="Times New Roman"/>
                                            <w:color w:val="000000"/>
                                            <w:sz w:val="20"/>
                                            <w:szCs w:val="20"/>
                                          </w:rPr>
                                        </w:rPrChange>
                                      </w:rPr>
                                      <w:delText>-0.02</w:delText>
                                    </w:r>
                                  </w:del>
                                </w:p>
                              </w:tc>
                              <w:tc>
                                <w:tcPr>
                                  <w:tcW w:w="1355" w:type="dxa"/>
                                  <w:gridSpan w:val="2"/>
                                  <w:tcBorders>
                                    <w:top w:val="nil"/>
                                    <w:left w:val="nil"/>
                                    <w:bottom w:val="nil"/>
                                    <w:right w:val="single" w:sz="4" w:space="0" w:color="auto"/>
                                  </w:tcBorders>
                                  <w:vAlign w:val="center"/>
                                  <w:tcPrChange w:id="1526" w:author="Maino Vieytes, Christian (NIH/NIA/IRP) [F]" w:date="2023-11-30T12:01: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1527" w:author="Maino Vieytes, Christian (NIH/NIA/IRP) [F]" w:date="2023-11-16T08:30:00Z">
                                        <w:rPr>
                                          <w:rFonts w:ascii="Times New Roman" w:hAnsi="Times New Roman" w:cs="Times New Roman"/>
                                          <w:color w:val="000000"/>
                                          <w:sz w:val="20"/>
                                          <w:szCs w:val="20"/>
                                        </w:rPr>
                                      </w:rPrChange>
                                    </w:rPr>
                                  </w:pPr>
                                  <w:ins w:id="1528" w:author="Maino Vieytes, Christian (NIH/NIA/IRP) [F]" w:date="2023-11-16T08:30:00Z">
                                    <w:r w:rsidRPr="00E260F1">
                                      <w:rPr>
                                        <w:rFonts w:ascii="Times New Roman" w:hAnsi="Times New Roman" w:cs="Times New Roman"/>
                                        <w:color w:val="000000"/>
                                        <w:sz w:val="18"/>
                                        <w:szCs w:val="18"/>
                                        <w:rPrChange w:id="1529" w:author="Maino Vieytes, Christian (NIH/NIA/IRP) [F]" w:date="2023-11-16T08:30:00Z">
                                          <w:rPr>
                                            <w:rFonts w:ascii="Calibri" w:hAnsi="Calibri" w:cs="Calibri"/>
                                            <w:color w:val="000000"/>
                                          </w:rPr>
                                        </w:rPrChange>
                                      </w:rPr>
                                      <w:t>-0.060</w:t>
                                    </w:r>
                                  </w:ins>
                                  <w:del w:id="1530" w:author="Maino Vieytes, Christian (NIH/NIA/IRP) [F]" w:date="2023-11-15T15:22:00Z">
                                    <w:r w:rsidRPr="00E260F1" w:rsidDel="00C92AAD">
                                      <w:rPr>
                                        <w:rFonts w:ascii="Times New Roman" w:hAnsi="Times New Roman" w:cs="Times New Roman"/>
                                        <w:color w:val="000000"/>
                                        <w:sz w:val="18"/>
                                        <w:szCs w:val="18"/>
                                        <w:rPrChange w:id="1531"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B52403">
                              <w:tc>
                                <w:tcPr>
                                  <w:tcW w:w="2187" w:type="dxa"/>
                                  <w:gridSpan w:val="2"/>
                                  <w:tcBorders>
                                    <w:top w:val="nil"/>
                                    <w:left w:val="single" w:sz="4" w:space="0" w:color="auto"/>
                                    <w:bottom w:val="nil"/>
                                  </w:tcBorders>
                                  <w:shd w:val="clear" w:color="auto" w:fill="auto"/>
                                  <w:vAlign w:val="center"/>
                                  <w:tcPrChange w:id="1532"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153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34"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1535" w:author="Maino Vieytes, Christian (NIH/NIA/IRP) [F]" w:date="2023-11-30T12:01: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1536" w:author="Maino Vieytes, Christian (NIH/NIA/IRP) [F]" w:date="2023-11-16T08:32:00Z">
                                        <w:rPr>
                                          <w:rFonts w:ascii="Times New Roman" w:hAnsi="Times New Roman" w:cs="Times New Roman"/>
                                          <w:sz w:val="20"/>
                                          <w:szCs w:val="20"/>
                                        </w:rPr>
                                      </w:rPrChange>
                                    </w:rPr>
                                  </w:pPr>
                                  <w:ins w:id="1537" w:author="Maino Vieytes, Christian (NIH/NIA/IRP) [F]" w:date="2023-11-16T08:30:00Z">
                                    <w:r w:rsidRPr="005E1339">
                                      <w:rPr>
                                        <w:rFonts w:ascii="Times New Roman" w:hAnsi="Times New Roman" w:cs="Times New Roman"/>
                                        <w:b/>
                                        <w:bCs/>
                                        <w:color w:val="000000"/>
                                        <w:sz w:val="18"/>
                                        <w:szCs w:val="18"/>
                                        <w:rPrChange w:id="1538" w:author="Maino Vieytes, Christian (NIH/NIA/IRP) [F]" w:date="2023-11-16T08:32:00Z">
                                          <w:rPr>
                                            <w:rFonts w:ascii="Calibri" w:hAnsi="Calibri" w:cs="Calibri"/>
                                            <w:color w:val="000000"/>
                                          </w:rPr>
                                        </w:rPrChange>
                                      </w:rPr>
                                      <w:t>0.20</w:t>
                                    </w:r>
                                  </w:ins>
                                  <w:del w:id="1539" w:author="Maino Vieytes, Christian (NIH/NIA/IRP) [F]" w:date="2023-11-15T15:22:00Z">
                                    <w:r w:rsidRPr="005E1339" w:rsidDel="00C92AAD">
                                      <w:rPr>
                                        <w:rFonts w:ascii="Times New Roman" w:hAnsi="Times New Roman" w:cs="Times New Roman"/>
                                        <w:b/>
                                        <w:bCs/>
                                        <w:color w:val="000000"/>
                                        <w:sz w:val="18"/>
                                        <w:szCs w:val="18"/>
                                        <w:rPrChange w:id="1540" w:author="Maino Vieytes, Christian (NIH/NIA/IRP) [F]" w:date="2023-11-16T08:32:00Z">
                                          <w:rPr>
                                            <w:rFonts w:ascii="Times New Roman" w:hAnsi="Times New Roman" w:cs="Times New Roman"/>
                                            <w:color w:val="000000"/>
                                            <w:sz w:val="20"/>
                                            <w:szCs w:val="20"/>
                                          </w:rPr>
                                        </w:rPrChange>
                                      </w:rPr>
                                      <w:delText>0.13</w:delText>
                                    </w:r>
                                  </w:del>
                                </w:p>
                              </w:tc>
                              <w:tc>
                                <w:tcPr>
                                  <w:tcW w:w="1532" w:type="dxa"/>
                                  <w:tcBorders>
                                    <w:top w:val="nil"/>
                                    <w:bottom w:val="nil"/>
                                  </w:tcBorders>
                                  <w:shd w:val="clear" w:color="auto" w:fill="auto"/>
                                  <w:noWrap/>
                                  <w:vAlign w:val="center"/>
                                  <w:hideMark/>
                                  <w:tcPrChange w:id="1541" w:author="Maino Vieytes, Christian (NIH/NIA/IRP) [F]" w:date="2023-11-30T12:01: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1542" w:author="Maino Vieytes, Christian (NIH/NIA/IRP) [F]" w:date="2023-11-16T08:30:00Z">
                                        <w:rPr>
                                          <w:rFonts w:ascii="Times New Roman" w:hAnsi="Times New Roman" w:cs="Times New Roman"/>
                                          <w:sz w:val="20"/>
                                          <w:szCs w:val="20"/>
                                        </w:rPr>
                                      </w:rPrChange>
                                    </w:rPr>
                                  </w:pPr>
                                  <w:ins w:id="1543" w:author="Maino Vieytes, Christian (NIH/NIA/IRP) [F]" w:date="2023-11-16T08:30:00Z">
                                    <w:r w:rsidRPr="00E260F1">
                                      <w:rPr>
                                        <w:rFonts w:ascii="Times New Roman" w:hAnsi="Times New Roman" w:cs="Times New Roman"/>
                                        <w:color w:val="000000"/>
                                        <w:sz w:val="18"/>
                                        <w:szCs w:val="18"/>
                                        <w:rPrChange w:id="1544" w:author="Maino Vieytes, Christian (NIH/NIA/IRP) [F]" w:date="2023-11-16T08:30:00Z">
                                          <w:rPr>
                                            <w:rFonts w:ascii="Calibri" w:hAnsi="Calibri" w:cs="Calibri"/>
                                            <w:color w:val="000000"/>
                                          </w:rPr>
                                        </w:rPrChange>
                                      </w:rPr>
                                      <w:t>-0.11</w:t>
                                    </w:r>
                                  </w:ins>
                                  <w:del w:id="1545" w:author="Maino Vieytes, Christian (NIH/NIA/IRP) [F]" w:date="2023-11-15T15:22:00Z">
                                    <w:r w:rsidRPr="00E260F1" w:rsidDel="00C92AAD">
                                      <w:rPr>
                                        <w:rFonts w:ascii="Times New Roman" w:hAnsi="Times New Roman" w:cs="Times New Roman"/>
                                        <w:color w:val="000000"/>
                                        <w:sz w:val="18"/>
                                        <w:szCs w:val="18"/>
                                        <w:rPrChange w:id="1546" w:author="Maino Vieytes, Christian (NIH/NIA/IRP) [F]" w:date="2023-11-16T08:30:00Z">
                                          <w:rPr>
                                            <w:rFonts w:ascii="Times New Roman" w:hAnsi="Times New Roman" w:cs="Times New Roman"/>
                                            <w:color w:val="000000"/>
                                            <w:sz w:val="20"/>
                                            <w:szCs w:val="20"/>
                                          </w:rPr>
                                        </w:rPrChange>
                                      </w:rPr>
                                      <w:delText>0.13</w:delText>
                                    </w:r>
                                  </w:del>
                                </w:p>
                              </w:tc>
                              <w:tc>
                                <w:tcPr>
                                  <w:tcW w:w="1610" w:type="dxa"/>
                                  <w:tcBorders>
                                    <w:top w:val="nil"/>
                                    <w:bottom w:val="nil"/>
                                    <w:right w:val="nil"/>
                                  </w:tcBorders>
                                  <w:shd w:val="clear" w:color="auto" w:fill="auto"/>
                                  <w:noWrap/>
                                  <w:vAlign w:val="center"/>
                                  <w:hideMark/>
                                  <w:tcPrChange w:id="1547" w:author="Maino Vieytes, Christian (NIH/NIA/IRP) [F]" w:date="2023-11-30T12:01: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1548" w:author="Maino Vieytes, Christian (NIH/NIA/IRP) [F]" w:date="2023-11-16T08:30:00Z">
                                        <w:rPr>
                                          <w:rFonts w:ascii="Times New Roman" w:hAnsi="Times New Roman" w:cs="Times New Roman"/>
                                          <w:b/>
                                          <w:bCs/>
                                          <w:sz w:val="20"/>
                                          <w:szCs w:val="20"/>
                                        </w:rPr>
                                      </w:rPrChange>
                                    </w:rPr>
                                  </w:pPr>
                                  <w:ins w:id="1549" w:author="Maino Vieytes, Christian (NIH/NIA/IRP) [F]" w:date="2023-11-16T08:30:00Z">
                                    <w:r w:rsidRPr="00E260F1">
                                      <w:rPr>
                                        <w:rFonts w:ascii="Times New Roman" w:hAnsi="Times New Roman" w:cs="Times New Roman"/>
                                        <w:color w:val="000000"/>
                                        <w:sz w:val="18"/>
                                        <w:szCs w:val="18"/>
                                        <w:rPrChange w:id="1550" w:author="Maino Vieytes, Christian (NIH/NIA/IRP) [F]" w:date="2023-11-16T08:30:00Z">
                                          <w:rPr>
                                            <w:rFonts w:ascii="Calibri" w:hAnsi="Calibri" w:cs="Calibri"/>
                                            <w:color w:val="000000"/>
                                          </w:rPr>
                                        </w:rPrChange>
                                      </w:rPr>
                                      <w:t>0.080</w:t>
                                    </w:r>
                                  </w:ins>
                                  <w:del w:id="1551" w:author="Maino Vieytes, Christian (NIH/NIA/IRP) [F]" w:date="2023-11-15T15:22:00Z">
                                    <w:r w:rsidRPr="00E260F1" w:rsidDel="00C92AAD">
                                      <w:rPr>
                                        <w:rFonts w:ascii="Times New Roman" w:hAnsi="Times New Roman" w:cs="Times New Roman"/>
                                        <w:b/>
                                        <w:bCs/>
                                        <w:color w:val="000000"/>
                                        <w:sz w:val="18"/>
                                        <w:szCs w:val="18"/>
                                        <w:rPrChange w:id="1552" w:author="Maino Vieytes, Christian (NIH/NIA/IRP) [F]" w:date="2023-11-16T08:30:00Z">
                                          <w:rPr>
                                            <w:rFonts w:ascii="Times New Roman" w:hAnsi="Times New Roman" w:cs="Times New Roman"/>
                                            <w:b/>
                                            <w:bCs/>
                                            <w:color w:val="000000"/>
                                            <w:sz w:val="20"/>
                                            <w:szCs w:val="20"/>
                                          </w:rPr>
                                        </w:rPrChange>
                                      </w:rPr>
                                      <w:delText>-0.46</w:delText>
                                    </w:r>
                                  </w:del>
                                </w:p>
                              </w:tc>
                              <w:tc>
                                <w:tcPr>
                                  <w:tcW w:w="1355" w:type="dxa"/>
                                  <w:gridSpan w:val="2"/>
                                  <w:tcBorders>
                                    <w:top w:val="nil"/>
                                    <w:left w:val="nil"/>
                                    <w:bottom w:val="nil"/>
                                    <w:right w:val="single" w:sz="4" w:space="0" w:color="auto"/>
                                  </w:tcBorders>
                                  <w:vAlign w:val="center"/>
                                  <w:tcPrChange w:id="1553" w:author="Maino Vieytes, Christian (NIH/NIA/IRP) [F]" w:date="2023-11-30T12:01: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1554" w:author="Maino Vieytes, Christian (NIH/NIA/IRP) [F]" w:date="2023-11-16T08:34:00Z">
                                        <w:rPr>
                                          <w:rFonts w:ascii="Times New Roman" w:hAnsi="Times New Roman" w:cs="Times New Roman"/>
                                          <w:b/>
                                          <w:bCs/>
                                          <w:color w:val="000000"/>
                                          <w:sz w:val="20"/>
                                          <w:szCs w:val="20"/>
                                        </w:rPr>
                                      </w:rPrChange>
                                    </w:rPr>
                                  </w:pPr>
                                  <w:ins w:id="1555" w:author="Maino Vieytes, Christian (NIH/NIA/IRP) [F]" w:date="2023-11-16T08:30:00Z">
                                    <w:r w:rsidRPr="005E1339">
                                      <w:rPr>
                                        <w:rFonts w:ascii="Times New Roman" w:hAnsi="Times New Roman" w:cs="Times New Roman"/>
                                        <w:b/>
                                        <w:bCs/>
                                        <w:color w:val="000000"/>
                                        <w:sz w:val="18"/>
                                        <w:szCs w:val="18"/>
                                        <w:rPrChange w:id="1556" w:author="Maino Vieytes, Christian (NIH/NIA/IRP) [F]" w:date="2023-11-16T08:34:00Z">
                                          <w:rPr>
                                            <w:rFonts w:ascii="Calibri" w:hAnsi="Calibri" w:cs="Calibri"/>
                                            <w:color w:val="000000"/>
                                          </w:rPr>
                                        </w:rPrChange>
                                      </w:rPr>
                                      <w:t>-0.45</w:t>
                                    </w:r>
                                  </w:ins>
                                  <w:del w:id="1557" w:author="Maino Vieytes, Christian (NIH/NIA/IRP) [F]" w:date="2023-11-15T15:22:00Z">
                                    <w:r w:rsidRPr="005E1339" w:rsidDel="00C92AAD">
                                      <w:rPr>
                                        <w:rFonts w:ascii="Times New Roman" w:hAnsi="Times New Roman" w:cs="Times New Roman"/>
                                        <w:b/>
                                        <w:bCs/>
                                        <w:color w:val="000000"/>
                                        <w:sz w:val="18"/>
                                        <w:szCs w:val="18"/>
                                        <w:rPrChange w:id="1558"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B52403">
                              <w:tc>
                                <w:tcPr>
                                  <w:tcW w:w="2187" w:type="dxa"/>
                                  <w:gridSpan w:val="2"/>
                                  <w:tcBorders>
                                    <w:top w:val="nil"/>
                                    <w:left w:val="single" w:sz="4" w:space="0" w:color="auto"/>
                                    <w:bottom w:val="nil"/>
                                  </w:tcBorders>
                                  <w:shd w:val="clear" w:color="auto" w:fill="auto"/>
                                  <w:vAlign w:val="center"/>
                                  <w:tcPrChange w:id="1559"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156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61"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1562" w:author="Maino Vieytes, Christian (NIH/NIA/IRP) [F]" w:date="2023-11-30T12:01: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1563" w:author="Maino Vieytes, Christian (NIH/NIA/IRP) [F]" w:date="2023-11-16T08:30:00Z">
                                        <w:rPr>
                                          <w:rFonts w:ascii="Times New Roman" w:hAnsi="Times New Roman" w:cs="Times New Roman"/>
                                          <w:sz w:val="20"/>
                                          <w:szCs w:val="20"/>
                                        </w:rPr>
                                      </w:rPrChange>
                                    </w:rPr>
                                  </w:pPr>
                                  <w:ins w:id="1564" w:author="Maino Vieytes, Christian (NIH/NIA/IRP) [F]" w:date="2023-11-16T08:30:00Z">
                                    <w:r w:rsidRPr="00E260F1">
                                      <w:rPr>
                                        <w:rFonts w:ascii="Times New Roman" w:hAnsi="Times New Roman" w:cs="Times New Roman"/>
                                        <w:b/>
                                        <w:bCs/>
                                        <w:color w:val="000000"/>
                                        <w:sz w:val="18"/>
                                        <w:szCs w:val="18"/>
                                        <w:rPrChange w:id="1565" w:author="Maino Vieytes, Christian (NIH/NIA/IRP) [F]" w:date="2023-11-16T08:30:00Z">
                                          <w:rPr>
                                            <w:rFonts w:ascii="Calibri" w:hAnsi="Calibri" w:cs="Calibri"/>
                                            <w:color w:val="000000"/>
                                          </w:rPr>
                                        </w:rPrChange>
                                      </w:rPr>
                                      <w:t>-0.35</w:t>
                                    </w:r>
                                  </w:ins>
                                  <w:del w:id="1566" w:author="Maino Vieytes, Christian (NIH/NIA/IRP) [F]" w:date="2023-11-15T15:22:00Z">
                                    <w:r w:rsidRPr="00E260F1" w:rsidDel="00C92AAD">
                                      <w:rPr>
                                        <w:rFonts w:ascii="Times New Roman" w:hAnsi="Times New Roman" w:cs="Times New Roman"/>
                                        <w:b/>
                                        <w:bCs/>
                                        <w:color w:val="000000"/>
                                        <w:sz w:val="18"/>
                                        <w:szCs w:val="18"/>
                                        <w:rPrChange w:id="1567" w:author="Maino Vieytes, Christian (NIH/NIA/IRP) [F]" w:date="2023-11-16T08:30:00Z">
                                          <w:rPr>
                                            <w:rFonts w:ascii="Times New Roman" w:hAnsi="Times New Roman" w:cs="Times New Roman"/>
                                            <w:color w:val="000000"/>
                                            <w:sz w:val="20"/>
                                            <w:szCs w:val="20"/>
                                          </w:rPr>
                                        </w:rPrChange>
                                      </w:rPr>
                                      <w:delText>-0.11</w:delText>
                                    </w:r>
                                  </w:del>
                                </w:p>
                              </w:tc>
                              <w:tc>
                                <w:tcPr>
                                  <w:tcW w:w="1532" w:type="dxa"/>
                                  <w:tcBorders>
                                    <w:top w:val="nil"/>
                                    <w:bottom w:val="nil"/>
                                  </w:tcBorders>
                                  <w:shd w:val="clear" w:color="auto" w:fill="auto"/>
                                  <w:noWrap/>
                                  <w:vAlign w:val="center"/>
                                  <w:hideMark/>
                                  <w:tcPrChange w:id="1568" w:author="Maino Vieytes, Christian (NIH/NIA/IRP) [F]" w:date="2023-11-30T12:01: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1569" w:author="Maino Vieytes, Christian (NIH/NIA/IRP) [F]" w:date="2023-11-16T08:35:00Z">
                                        <w:rPr>
                                          <w:rFonts w:ascii="Times New Roman" w:hAnsi="Times New Roman" w:cs="Times New Roman"/>
                                          <w:b/>
                                          <w:bCs/>
                                          <w:sz w:val="20"/>
                                          <w:szCs w:val="20"/>
                                        </w:rPr>
                                      </w:rPrChange>
                                    </w:rPr>
                                  </w:pPr>
                                  <w:ins w:id="1570" w:author="Maino Vieytes, Christian (NIH/NIA/IRP) [F]" w:date="2023-11-16T08:30:00Z">
                                    <w:r w:rsidRPr="005E1339">
                                      <w:rPr>
                                        <w:rFonts w:ascii="Times New Roman" w:hAnsi="Times New Roman" w:cs="Times New Roman"/>
                                        <w:b/>
                                        <w:bCs/>
                                        <w:color w:val="000000"/>
                                        <w:sz w:val="18"/>
                                        <w:szCs w:val="18"/>
                                        <w:rPrChange w:id="1571" w:author="Maino Vieytes, Christian (NIH/NIA/IRP) [F]" w:date="2023-11-16T08:35:00Z">
                                          <w:rPr>
                                            <w:rFonts w:ascii="Calibri" w:hAnsi="Calibri" w:cs="Calibri"/>
                                            <w:color w:val="000000"/>
                                          </w:rPr>
                                        </w:rPrChange>
                                      </w:rPr>
                                      <w:t>-0.24</w:t>
                                    </w:r>
                                  </w:ins>
                                  <w:del w:id="1572" w:author="Maino Vieytes, Christian (NIH/NIA/IRP) [F]" w:date="2023-11-15T15:22:00Z">
                                    <w:r w:rsidRPr="005E1339" w:rsidDel="00C92AAD">
                                      <w:rPr>
                                        <w:rFonts w:ascii="Times New Roman" w:hAnsi="Times New Roman" w:cs="Times New Roman"/>
                                        <w:b/>
                                        <w:bCs/>
                                        <w:color w:val="000000"/>
                                        <w:sz w:val="18"/>
                                        <w:szCs w:val="18"/>
                                        <w:rPrChange w:id="1573" w:author="Maino Vieytes, Christian (NIH/NIA/IRP) [F]" w:date="2023-11-16T08:35:00Z">
                                          <w:rPr>
                                            <w:rFonts w:ascii="Times New Roman" w:hAnsi="Times New Roman" w:cs="Times New Roman"/>
                                            <w:color w:val="000000"/>
                                            <w:sz w:val="20"/>
                                            <w:szCs w:val="20"/>
                                          </w:rPr>
                                        </w:rPrChange>
                                      </w:rPr>
                                      <w:delText>0.24</w:delText>
                                    </w:r>
                                  </w:del>
                                </w:p>
                              </w:tc>
                              <w:tc>
                                <w:tcPr>
                                  <w:tcW w:w="1610" w:type="dxa"/>
                                  <w:tcBorders>
                                    <w:top w:val="nil"/>
                                    <w:bottom w:val="nil"/>
                                    <w:right w:val="nil"/>
                                  </w:tcBorders>
                                  <w:shd w:val="clear" w:color="auto" w:fill="auto"/>
                                  <w:noWrap/>
                                  <w:vAlign w:val="center"/>
                                  <w:hideMark/>
                                  <w:tcPrChange w:id="1574" w:author="Maino Vieytes, Christian (NIH/NIA/IRP) [F]" w:date="2023-11-30T12:01: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1575" w:author="Maino Vieytes, Christian (NIH/NIA/IRP) [F]" w:date="2023-11-16T08:30:00Z">
                                        <w:rPr>
                                          <w:rFonts w:ascii="Times New Roman" w:hAnsi="Times New Roman" w:cs="Times New Roman"/>
                                          <w:sz w:val="20"/>
                                          <w:szCs w:val="20"/>
                                        </w:rPr>
                                      </w:rPrChange>
                                    </w:rPr>
                                  </w:pPr>
                                  <w:ins w:id="1576" w:author="Maino Vieytes, Christian (NIH/NIA/IRP) [F]" w:date="2023-11-16T08:30:00Z">
                                    <w:r w:rsidRPr="00E260F1">
                                      <w:rPr>
                                        <w:rFonts w:ascii="Times New Roman" w:hAnsi="Times New Roman" w:cs="Times New Roman"/>
                                        <w:color w:val="000000"/>
                                        <w:sz w:val="18"/>
                                        <w:szCs w:val="18"/>
                                        <w:rPrChange w:id="1577" w:author="Maino Vieytes, Christian (NIH/NIA/IRP) [F]" w:date="2023-11-16T08:30:00Z">
                                          <w:rPr>
                                            <w:rFonts w:ascii="Calibri" w:hAnsi="Calibri" w:cs="Calibri"/>
                                            <w:color w:val="000000"/>
                                          </w:rPr>
                                        </w:rPrChange>
                                      </w:rPr>
                                      <w:t>0.12</w:t>
                                    </w:r>
                                  </w:ins>
                                  <w:del w:id="1578" w:author="Maino Vieytes, Christian (NIH/NIA/IRP) [F]" w:date="2023-11-15T15:22:00Z">
                                    <w:r w:rsidRPr="00E260F1" w:rsidDel="00C92AAD">
                                      <w:rPr>
                                        <w:rFonts w:ascii="Times New Roman" w:hAnsi="Times New Roman" w:cs="Times New Roman"/>
                                        <w:color w:val="000000"/>
                                        <w:sz w:val="18"/>
                                        <w:szCs w:val="18"/>
                                        <w:rPrChange w:id="1579" w:author="Maino Vieytes, Christian (NIH/NIA/IRP) [F]" w:date="2023-11-16T08:30:00Z">
                                          <w:rPr>
                                            <w:rFonts w:ascii="Times New Roman" w:hAnsi="Times New Roman" w:cs="Times New Roman"/>
                                            <w:color w:val="000000"/>
                                            <w:sz w:val="20"/>
                                            <w:szCs w:val="20"/>
                                          </w:rPr>
                                        </w:rPrChange>
                                      </w:rPr>
                                      <w:delText>-0.05</w:delText>
                                    </w:r>
                                  </w:del>
                                </w:p>
                              </w:tc>
                              <w:tc>
                                <w:tcPr>
                                  <w:tcW w:w="1355" w:type="dxa"/>
                                  <w:gridSpan w:val="2"/>
                                  <w:tcBorders>
                                    <w:top w:val="nil"/>
                                    <w:left w:val="nil"/>
                                    <w:bottom w:val="nil"/>
                                    <w:right w:val="single" w:sz="4" w:space="0" w:color="auto"/>
                                  </w:tcBorders>
                                  <w:vAlign w:val="center"/>
                                  <w:tcPrChange w:id="1580" w:author="Maino Vieytes, Christian (NIH/NIA/IRP) [F]" w:date="2023-11-30T12:01: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1581" w:author="Maino Vieytes, Christian (NIH/NIA/IRP) [F]" w:date="2023-11-16T08:34:00Z">
                                        <w:rPr>
                                          <w:rFonts w:ascii="Times New Roman" w:hAnsi="Times New Roman" w:cs="Times New Roman"/>
                                          <w:color w:val="000000"/>
                                          <w:sz w:val="20"/>
                                          <w:szCs w:val="20"/>
                                        </w:rPr>
                                      </w:rPrChange>
                                    </w:rPr>
                                  </w:pPr>
                                  <w:ins w:id="1582" w:author="Maino Vieytes, Christian (NIH/NIA/IRP) [F]" w:date="2023-11-16T08:30:00Z">
                                    <w:r w:rsidRPr="005E1339">
                                      <w:rPr>
                                        <w:rFonts w:ascii="Times New Roman" w:hAnsi="Times New Roman" w:cs="Times New Roman"/>
                                        <w:b/>
                                        <w:bCs/>
                                        <w:color w:val="000000"/>
                                        <w:sz w:val="18"/>
                                        <w:szCs w:val="18"/>
                                        <w:rPrChange w:id="1583" w:author="Maino Vieytes, Christian (NIH/NIA/IRP) [F]" w:date="2023-11-16T08:34:00Z">
                                          <w:rPr>
                                            <w:rFonts w:ascii="Calibri" w:hAnsi="Calibri" w:cs="Calibri"/>
                                            <w:color w:val="000000"/>
                                          </w:rPr>
                                        </w:rPrChange>
                                      </w:rPr>
                                      <w:t>0.24</w:t>
                                    </w:r>
                                  </w:ins>
                                  <w:del w:id="1584" w:author="Maino Vieytes, Christian (NIH/NIA/IRP) [F]" w:date="2023-11-15T15:22:00Z">
                                    <w:r w:rsidRPr="005E1339" w:rsidDel="00C92AAD">
                                      <w:rPr>
                                        <w:rFonts w:ascii="Times New Roman" w:hAnsi="Times New Roman" w:cs="Times New Roman"/>
                                        <w:b/>
                                        <w:bCs/>
                                        <w:color w:val="000000"/>
                                        <w:sz w:val="18"/>
                                        <w:szCs w:val="18"/>
                                        <w:rPrChange w:id="1585"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B52403">
                              <w:tc>
                                <w:tcPr>
                                  <w:tcW w:w="2187" w:type="dxa"/>
                                  <w:gridSpan w:val="2"/>
                                  <w:tcBorders>
                                    <w:top w:val="nil"/>
                                    <w:left w:val="single" w:sz="4" w:space="0" w:color="auto"/>
                                    <w:bottom w:val="nil"/>
                                  </w:tcBorders>
                                  <w:shd w:val="clear" w:color="auto" w:fill="auto"/>
                                  <w:vAlign w:val="center"/>
                                  <w:tcPrChange w:id="1586"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158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88"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1589" w:author="Maino Vieytes, Christian (NIH/NIA/IRP) [F]" w:date="2023-11-30T12:01: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1590" w:author="Maino Vieytes, Christian (NIH/NIA/IRP) [F]" w:date="2023-11-16T08:30:00Z">
                                        <w:rPr>
                                          <w:rFonts w:ascii="Times New Roman" w:hAnsi="Times New Roman" w:cs="Times New Roman"/>
                                          <w:sz w:val="20"/>
                                          <w:szCs w:val="20"/>
                                        </w:rPr>
                                      </w:rPrChange>
                                    </w:rPr>
                                  </w:pPr>
                                  <w:ins w:id="1591" w:author="Maino Vieytes, Christian (NIH/NIA/IRP) [F]" w:date="2023-11-16T08:30:00Z">
                                    <w:r w:rsidRPr="00E260F1">
                                      <w:rPr>
                                        <w:rFonts w:ascii="Times New Roman" w:hAnsi="Times New Roman" w:cs="Times New Roman"/>
                                        <w:color w:val="000000"/>
                                        <w:sz w:val="18"/>
                                        <w:szCs w:val="18"/>
                                        <w:rPrChange w:id="1592" w:author="Maino Vieytes, Christian (NIH/NIA/IRP) [F]" w:date="2023-11-16T08:30:00Z">
                                          <w:rPr>
                                            <w:rFonts w:ascii="Calibri" w:hAnsi="Calibri" w:cs="Calibri"/>
                                            <w:color w:val="000000"/>
                                          </w:rPr>
                                        </w:rPrChange>
                                      </w:rPr>
                                      <w:t>0.00</w:t>
                                    </w:r>
                                  </w:ins>
                                  <w:del w:id="1593" w:author="Maino Vieytes, Christian (NIH/NIA/IRP) [F]" w:date="2023-11-15T15:22:00Z">
                                    <w:r w:rsidRPr="00E260F1" w:rsidDel="00C92AAD">
                                      <w:rPr>
                                        <w:rFonts w:ascii="Times New Roman" w:hAnsi="Times New Roman" w:cs="Times New Roman"/>
                                        <w:color w:val="000000"/>
                                        <w:sz w:val="18"/>
                                        <w:szCs w:val="18"/>
                                        <w:rPrChange w:id="1594" w:author="Maino Vieytes, Christian (NIH/NIA/IRP) [F]" w:date="2023-11-16T08:30:00Z">
                                          <w:rPr>
                                            <w:rFonts w:ascii="Times New Roman" w:hAnsi="Times New Roman" w:cs="Times New Roman"/>
                                            <w:color w:val="000000"/>
                                            <w:sz w:val="20"/>
                                            <w:szCs w:val="20"/>
                                          </w:rPr>
                                        </w:rPrChange>
                                      </w:rPr>
                                      <w:delText>-0.04</w:delText>
                                    </w:r>
                                  </w:del>
                                </w:p>
                              </w:tc>
                              <w:tc>
                                <w:tcPr>
                                  <w:tcW w:w="1532" w:type="dxa"/>
                                  <w:tcBorders>
                                    <w:top w:val="nil"/>
                                    <w:bottom w:val="nil"/>
                                  </w:tcBorders>
                                  <w:shd w:val="clear" w:color="auto" w:fill="auto"/>
                                  <w:noWrap/>
                                  <w:vAlign w:val="center"/>
                                  <w:hideMark/>
                                  <w:tcPrChange w:id="1595" w:author="Maino Vieytes, Christian (NIH/NIA/IRP) [F]" w:date="2023-11-30T12:01: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1596" w:author="Maino Vieytes, Christian (NIH/NIA/IRP) [F]" w:date="2023-11-16T08:30:00Z">
                                        <w:rPr>
                                          <w:rFonts w:ascii="Times New Roman" w:hAnsi="Times New Roman" w:cs="Times New Roman"/>
                                          <w:sz w:val="20"/>
                                          <w:szCs w:val="20"/>
                                        </w:rPr>
                                      </w:rPrChange>
                                    </w:rPr>
                                  </w:pPr>
                                  <w:ins w:id="1597" w:author="Maino Vieytes, Christian (NIH/NIA/IRP) [F]" w:date="2023-11-16T08:30:00Z">
                                    <w:r w:rsidRPr="00E260F1">
                                      <w:rPr>
                                        <w:rFonts w:ascii="Times New Roman" w:hAnsi="Times New Roman" w:cs="Times New Roman"/>
                                        <w:color w:val="000000"/>
                                        <w:sz w:val="18"/>
                                        <w:szCs w:val="18"/>
                                        <w:rPrChange w:id="1598" w:author="Maino Vieytes, Christian (NIH/NIA/IRP) [F]" w:date="2023-11-16T08:30:00Z">
                                          <w:rPr>
                                            <w:rFonts w:ascii="Calibri" w:hAnsi="Calibri" w:cs="Calibri"/>
                                            <w:color w:val="000000"/>
                                          </w:rPr>
                                        </w:rPrChange>
                                      </w:rPr>
                                      <w:t>-0.040</w:t>
                                    </w:r>
                                  </w:ins>
                                  <w:del w:id="1599" w:author="Maino Vieytes, Christian (NIH/NIA/IRP) [F]" w:date="2023-11-15T15:22:00Z">
                                    <w:r w:rsidRPr="00E260F1" w:rsidDel="00C92AAD">
                                      <w:rPr>
                                        <w:rFonts w:ascii="Times New Roman" w:hAnsi="Times New Roman" w:cs="Times New Roman"/>
                                        <w:color w:val="000000"/>
                                        <w:sz w:val="18"/>
                                        <w:szCs w:val="18"/>
                                        <w:rPrChange w:id="1600" w:author="Maino Vieytes, Christian (NIH/NIA/IRP) [F]" w:date="2023-11-16T08:30:00Z">
                                          <w:rPr>
                                            <w:rFonts w:ascii="Times New Roman" w:hAnsi="Times New Roman" w:cs="Times New Roman"/>
                                            <w:color w:val="000000"/>
                                            <w:sz w:val="20"/>
                                            <w:szCs w:val="20"/>
                                          </w:rPr>
                                        </w:rPrChange>
                                      </w:rPr>
                                      <w:delText>-0.06</w:delText>
                                    </w:r>
                                  </w:del>
                                </w:p>
                              </w:tc>
                              <w:tc>
                                <w:tcPr>
                                  <w:tcW w:w="1610" w:type="dxa"/>
                                  <w:tcBorders>
                                    <w:top w:val="nil"/>
                                    <w:bottom w:val="nil"/>
                                    <w:right w:val="nil"/>
                                  </w:tcBorders>
                                  <w:shd w:val="clear" w:color="auto" w:fill="auto"/>
                                  <w:noWrap/>
                                  <w:vAlign w:val="center"/>
                                  <w:hideMark/>
                                  <w:tcPrChange w:id="1601" w:author="Maino Vieytes, Christian (NIH/NIA/IRP) [F]" w:date="2023-11-30T12:01: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1602" w:author="Maino Vieytes, Christian (NIH/NIA/IRP) [F]" w:date="2023-11-16T08:33:00Z">
                                        <w:rPr>
                                          <w:rFonts w:ascii="Times New Roman" w:hAnsi="Times New Roman" w:cs="Times New Roman"/>
                                          <w:sz w:val="20"/>
                                          <w:szCs w:val="20"/>
                                        </w:rPr>
                                      </w:rPrChange>
                                    </w:rPr>
                                  </w:pPr>
                                  <w:ins w:id="1603" w:author="Maino Vieytes, Christian (NIH/NIA/IRP) [F]" w:date="2023-11-16T08:30:00Z">
                                    <w:r w:rsidRPr="005E1339">
                                      <w:rPr>
                                        <w:rFonts w:ascii="Times New Roman" w:hAnsi="Times New Roman" w:cs="Times New Roman"/>
                                        <w:b/>
                                        <w:bCs/>
                                        <w:color w:val="000000"/>
                                        <w:sz w:val="18"/>
                                        <w:szCs w:val="18"/>
                                        <w:rPrChange w:id="1604" w:author="Maino Vieytes, Christian (NIH/NIA/IRP) [F]" w:date="2023-11-16T08:33:00Z">
                                          <w:rPr>
                                            <w:rFonts w:ascii="Calibri" w:hAnsi="Calibri" w:cs="Calibri"/>
                                            <w:color w:val="000000"/>
                                          </w:rPr>
                                        </w:rPrChange>
                                      </w:rPr>
                                      <w:t>-0.47</w:t>
                                    </w:r>
                                  </w:ins>
                                  <w:del w:id="1605" w:author="Maino Vieytes, Christian (NIH/NIA/IRP) [F]" w:date="2023-11-15T15:22:00Z">
                                    <w:r w:rsidRPr="005E1339" w:rsidDel="00C92AAD">
                                      <w:rPr>
                                        <w:rFonts w:ascii="Times New Roman" w:hAnsi="Times New Roman" w:cs="Times New Roman"/>
                                        <w:b/>
                                        <w:bCs/>
                                        <w:color w:val="000000"/>
                                        <w:sz w:val="18"/>
                                        <w:szCs w:val="18"/>
                                        <w:rPrChange w:id="1606" w:author="Maino Vieytes, Christian (NIH/NIA/IRP) [F]" w:date="2023-11-16T08:33:00Z">
                                          <w:rPr>
                                            <w:rFonts w:ascii="Times New Roman" w:hAnsi="Times New Roman" w:cs="Times New Roman"/>
                                            <w:color w:val="000000"/>
                                            <w:sz w:val="20"/>
                                            <w:szCs w:val="20"/>
                                          </w:rPr>
                                        </w:rPrChange>
                                      </w:rPr>
                                      <w:delText>0.02</w:delText>
                                    </w:r>
                                  </w:del>
                                </w:p>
                              </w:tc>
                              <w:tc>
                                <w:tcPr>
                                  <w:tcW w:w="1355" w:type="dxa"/>
                                  <w:gridSpan w:val="2"/>
                                  <w:tcBorders>
                                    <w:top w:val="nil"/>
                                    <w:left w:val="nil"/>
                                    <w:bottom w:val="nil"/>
                                    <w:right w:val="single" w:sz="4" w:space="0" w:color="auto"/>
                                  </w:tcBorders>
                                  <w:vAlign w:val="center"/>
                                  <w:tcPrChange w:id="1607" w:author="Maino Vieytes, Christian (NIH/NIA/IRP) [F]" w:date="2023-11-30T12:01: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1608" w:author="Maino Vieytes, Christian (NIH/NIA/IRP) [F]" w:date="2023-11-16T08:30:00Z">
                                        <w:rPr>
                                          <w:rFonts w:ascii="Times New Roman" w:hAnsi="Times New Roman" w:cs="Times New Roman"/>
                                          <w:color w:val="000000"/>
                                          <w:sz w:val="20"/>
                                          <w:szCs w:val="20"/>
                                        </w:rPr>
                                      </w:rPrChange>
                                    </w:rPr>
                                  </w:pPr>
                                  <w:ins w:id="1609" w:author="Maino Vieytes, Christian (NIH/NIA/IRP) [F]" w:date="2023-11-16T08:30:00Z">
                                    <w:r w:rsidRPr="00E260F1">
                                      <w:rPr>
                                        <w:rFonts w:ascii="Times New Roman" w:hAnsi="Times New Roman" w:cs="Times New Roman"/>
                                        <w:color w:val="000000"/>
                                        <w:sz w:val="18"/>
                                        <w:szCs w:val="18"/>
                                        <w:rPrChange w:id="1610" w:author="Maino Vieytes, Christian (NIH/NIA/IRP) [F]" w:date="2023-11-16T08:30:00Z">
                                          <w:rPr>
                                            <w:rFonts w:ascii="Calibri" w:hAnsi="Calibri" w:cs="Calibri"/>
                                            <w:color w:val="000000"/>
                                          </w:rPr>
                                        </w:rPrChange>
                                      </w:rPr>
                                      <w:t>0.16</w:t>
                                    </w:r>
                                  </w:ins>
                                  <w:del w:id="1611" w:author="Maino Vieytes, Christian (NIH/NIA/IRP) [F]" w:date="2023-11-15T15:22:00Z">
                                    <w:r w:rsidRPr="00E260F1" w:rsidDel="00C92AAD">
                                      <w:rPr>
                                        <w:rFonts w:ascii="Times New Roman" w:hAnsi="Times New Roman" w:cs="Times New Roman"/>
                                        <w:color w:val="000000"/>
                                        <w:sz w:val="18"/>
                                        <w:szCs w:val="18"/>
                                        <w:rPrChange w:id="1612"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B52403">
                              <w:tc>
                                <w:tcPr>
                                  <w:tcW w:w="2187" w:type="dxa"/>
                                  <w:gridSpan w:val="2"/>
                                  <w:tcBorders>
                                    <w:top w:val="nil"/>
                                    <w:left w:val="single" w:sz="4" w:space="0" w:color="auto"/>
                                    <w:bottom w:val="nil"/>
                                  </w:tcBorders>
                                  <w:shd w:val="clear" w:color="auto" w:fill="auto"/>
                                  <w:vAlign w:val="center"/>
                                  <w:tcPrChange w:id="1613"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161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15"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1616" w:author="Maino Vieytes, Christian (NIH/NIA/IRP) [F]" w:date="2023-11-30T12:01: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1617" w:author="Maino Vieytes, Christian (NIH/NIA/IRP) [F]" w:date="2023-11-16T08:30:00Z">
                                        <w:rPr>
                                          <w:rFonts w:ascii="Times New Roman" w:hAnsi="Times New Roman" w:cs="Times New Roman"/>
                                          <w:sz w:val="20"/>
                                          <w:szCs w:val="20"/>
                                        </w:rPr>
                                      </w:rPrChange>
                                    </w:rPr>
                                  </w:pPr>
                                  <w:ins w:id="1618" w:author="Maino Vieytes, Christian (NIH/NIA/IRP) [F]" w:date="2023-11-16T08:30:00Z">
                                    <w:r w:rsidRPr="00E260F1">
                                      <w:rPr>
                                        <w:rFonts w:ascii="Times New Roman" w:hAnsi="Times New Roman" w:cs="Times New Roman"/>
                                        <w:color w:val="000000"/>
                                        <w:sz w:val="18"/>
                                        <w:szCs w:val="18"/>
                                        <w:rPrChange w:id="1619" w:author="Maino Vieytes, Christian (NIH/NIA/IRP) [F]" w:date="2023-11-16T08:30:00Z">
                                          <w:rPr>
                                            <w:rFonts w:ascii="Calibri" w:hAnsi="Calibri" w:cs="Calibri"/>
                                            <w:color w:val="000000"/>
                                          </w:rPr>
                                        </w:rPrChange>
                                      </w:rPr>
                                      <w:t>-0.080</w:t>
                                    </w:r>
                                  </w:ins>
                                  <w:del w:id="1620" w:author="Maino Vieytes, Christian (NIH/NIA/IRP) [F]" w:date="2023-11-15T15:22:00Z">
                                    <w:r w:rsidRPr="00E260F1" w:rsidDel="00C92AAD">
                                      <w:rPr>
                                        <w:rFonts w:ascii="Times New Roman" w:hAnsi="Times New Roman" w:cs="Times New Roman"/>
                                        <w:b/>
                                        <w:bCs/>
                                        <w:color w:val="000000"/>
                                        <w:sz w:val="18"/>
                                        <w:szCs w:val="18"/>
                                        <w:rPrChange w:id="1621" w:author="Maino Vieytes, Christian (NIH/NIA/IRP) [F]" w:date="2023-11-16T08:30:00Z">
                                          <w:rPr>
                                            <w:rFonts w:ascii="Times New Roman" w:hAnsi="Times New Roman" w:cs="Times New Roman"/>
                                            <w:color w:val="000000"/>
                                            <w:sz w:val="20"/>
                                            <w:szCs w:val="20"/>
                                          </w:rPr>
                                        </w:rPrChange>
                                      </w:rPr>
                                      <w:delText>-0.09</w:delText>
                                    </w:r>
                                  </w:del>
                                </w:p>
                              </w:tc>
                              <w:tc>
                                <w:tcPr>
                                  <w:tcW w:w="1532" w:type="dxa"/>
                                  <w:tcBorders>
                                    <w:top w:val="nil"/>
                                    <w:bottom w:val="nil"/>
                                  </w:tcBorders>
                                  <w:shd w:val="clear" w:color="auto" w:fill="auto"/>
                                  <w:noWrap/>
                                  <w:vAlign w:val="center"/>
                                  <w:hideMark/>
                                  <w:tcPrChange w:id="1622" w:author="Maino Vieytes, Christian (NIH/NIA/IRP) [F]" w:date="2023-11-30T12:01: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1623" w:author="Maino Vieytes, Christian (NIH/NIA/IRP) [F]" w:date="2023-11-16T08:30:00Z">
                                        <w:rPr>
                                          <w:rFonts w:ascii="Times New Roman" w:hAnsi="Times New Roman" w:cs="Times New Roman"/>
                                          <w:sz w:val="20"/>
                                          <w:szCs w:val="20"/>
                                        </w:rPr>
                                      </w:rPrChange>
                                    </w:rPr>
                                  </w:pPr>
                                  <w:ins w:id="1624" w:author="Maino Vieytes, Christian (NIH/NIA/IRP) [F]" w:date="2023-11-16T08:30:00Z">
                                    <w:r w:rsidRPr="00E260F1">
                                      <w:rPr>
                                        <w:rFonts w:ascii="Times New Roman" w:hAnsi="Times New Roman" w:cs="Times New Roman"/>
                                        <w:color w:val="000000"/>
                                        <w:sz w:val="18"/>
                                        <w:szCs w:val="18"/>
                                        <w:rPrChange w:id="1625" w:author="Maino Vieytes, Christian (NIH/NIA/IRP) [F]" w:date="2023-11-16T08:30:00Z">
                                          <w:rPr>
                                            <w:rFonts w:ascii="Calibri" w:hAnsi="Calibri" w:cs="Calibri"/>
                                            <w:color w:val="000000"/>
                                          </w:rPr>
                                        </w:rPrChange>
                                      </w:rPr>
                                      <w:t>0.13</w:t>
                                    </w:r>
                                  </w:ins>
                                  <w:del w:id="1626" w:author="Maino Vieytes, Christian (NIH/NIA/IRP) [F]" w:date="2023-11-15T15:22:00Z">
                                    <w:r w:rsidRPr="00E260F1" w:rsidDel="00C92AAD">
                                      <w:rPr>
                                        <w:rFonts w:ascii="Times New Roman" w:hAnsi="Times New Roman" w:cs="Times New Roman"/>
                                        <w:color w:val="000000"/>
                                        <w:sz w:val="18"/>
                                        <w:szCs w:val="18"/>
                                        <w:rPrChange w:id="1627" w:author="Maino Vieytes, Christian (NIH/NIA/IRP) [F]" w:date="2023-11-16T08:30:00Z">
                                          <w:rPr>
                                            <w:rFonts w:ascii="Times New Roman" w:hAnsi="Times New Roman" w:cs="Times New Roman"/>
                                            <w:color w:val="000000"/>
                                            <w:sz w:val="20"/>
                                            <w:szCs w:val="20"/>
                                          </w:rPr>
                                        </w:rPrChange>
                                      </w:rPr>
                                      <w:delText>0.04</w:delText>
                                    </w:r>
                                  </w:del>
                                </w:p>
                              </w:tc>
                              <w:tc>
                                <w:tcPr>
                                  <w:tcW w:w="1610" w:type="dxa"/>
                                  <w:tcBorders>
                                    <w:top w:val="nil"/>
                                    <w:bottom w:val="nil"/>
                                    <w:right w:val="nil"/>
                                  </w:tcBorders>
                                  <w:shd w:val="clear" w:color="auto" w:fill="auto"/>
                                  <w:noWrap/>
                                  <w:vAlign w:val="center"/>
                                  <w:hideMark/>
                                  <w:tcPrChange w:id="1628" w:author="Maino Vieytes, Christian (NIH/NIA/IRP) [F]" w:date="2023-11-30T12:01: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1629" w:author="Maino Vieytes, Christian (NIH/NIA/IRP) [F]" w:date="2023-11-16T08:30:00Z">
                                        <w:rPr>
                                          <w:rFonts w:ascii="Times New Roman" w:hAnsi="Times New Roman" w:cs="Times New Roman"/>
                                          <w:b/>
                                          <w:bCs/>
                                          <w:sz w:val="20"/>
                                          <w:szCs w:val="20"/>
                                        </w:rPr>
                                      </w:rPrChange>
                                    </w:rPr>
                                  </w:pPr>
                                  <w:ins w:id="1630" w:author="Maino Vieytes, Christian (NIH/NIA/IRP) [F]" w:date="2023-11-16T08:30:00Z">
                                    <w:r w:rsidRPr="00E260F1">
                                      <w:rPr>
                                        <w:rFonts w:ascii="Times New Roman" w:hAnsi="Times New Roman" w:cs="Times New Roman"/>
                                        <w:color w:val="000000"/>
                                        <w:sz w:val="18"/>
                                        <w:szCs w:val="18"/>
                                        <w:rPrChange w:id="1631" w:author="Maino Vieytes, Christian (NIH/NIA/IRP) [F]" w:date="2023-11-16T08:30:00Z">
                                          <w:rPr>
                                            <w:rFonts w:ascii="Calibri" w:hAnsi="Calibri" w:cs="Calibri"/>
                                            <w:color w:val="000000"/>
                                          </w:rPr>
                                        </w:rPrChange>
                                      </w:rPr>
                                      <w:t>-0.040</w:t>
                                    </w:r>
                                  </w:ins>
                                  <w:del w:id="1632" w:author="Maino Vieytes, Christian (NIH/NIA/IRP) [F]" w:date="2023-11-15T15:22:00Z">
                                    <w:r w:rsidRPr="00E260F1" w:rsidDel="00C92AAD">
                                      <w:rPr>
                                        <w:rFonts w:ascii="Times New Roman" w:hAnsi="Times New Roman" w:cs="Times New Roman"/>
                                        <w:b/>
                                        <w:bCs/>
                                        <w:color w:val="000000"/>
                                        <w:sz w:val="18"/>
                                        <w:szCs w:val="18"/>
                                        <w:rPrChange w:id="1633" w:author="Maino Vieytes, Christian (NIH/NIA/IRP) [F]" w:date="2023-11-16T08:30:00Z">
                                          <w:rPr>
                                            <w:rFonts w:ascii="Times New Roman" w:hAnsi="Times New Roman" w:cs="Times New Roman"/>
                                            <w:b/>
                                            <w:bCs/>
                                            <w:color w:val="000000"/>
                                            <w:sz w:val="20"/>
                                            <w:szCs w:val="20"/>
                                          </w:rPr>
                                        </w:rPrChange>
                                      </w:rPr>
                                      <w:delText>0.31</w:delText>
                                    </w:r>
                                  </w:del>
                                </w:p>
                              </w:tc>
                              <w:tc>
                                <w:tcPr>
                                  <w:tcW w:w="1355" w:type="dxa"/>
                                  <w:gridSpan w:val="2"/>
                                  <w:tcBorders>
                                    <w:top w:val="nil"/>
                                    <w:left w:val="nil"/>
                                    <w:bottom w:val="nil"/>
                                    <w:right w:val="single" w:sz="4" w:space="0" w:color="auto"/>
                                  </w:tcBorders>
                                  <w:vAlign w:val="center"/>
                                  <w:tcPrChange w:id="1634" w:author="Maino Vieytes, Christian (NIH/NIA/IRP) [F]" w:date="2023-11-30T12:01: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1635" w:author="Maino Vieytes, Christian (NIH/NIA/IRP) [F]" w:date="2023-11-16T08:30:00Z">
                                        <w:rPr>
                                          <w:rFonts w:ascii="Times New Roman" w:hAnsi="Times New Roman" w:cs="Times New Roman"/>
                                          <w:b/>
                                          <w:bCs/>
                                          <w:color w:val="000000"/>
                                          <w:sz w:val="20"/>
                                          <w:szCs w:val="20"/>
                                        </w:rPr>
                                      </w:rPrChange>
                                    </w:rPr>
                                  </w:pPr>
                                  <w:ins w:id="1636" w:author="Maino Vieytes, Christian (NIH/NIA/IRP) [F]" w:date="2023-11-16T08:30:00Z">
                                    <w:r w:rsidRPr="00E260F1">
                                      <w:rPr>
                                        <w:rFonts w:ascii="Times New Roman" w:hAnsi="Times New Roman" w:cs="Times New Roman"/>
                                        <w:color w:val="000000"/>
                                        <w:sz w:val="18"/>
                                        <w:szCs w:val="18"/>
                                        <w:rPrChange w:id="1637" w:author="Maino Vieytes, Christian (NIH/NIA/IRP) [F]" w:date="2023-11-16T08:30:00Z">
                                          <w:rPr>
                                            <w:rFonts w:ascii="Calibri" w:hAnsi="Calibri" w:cs="Calibri"/>
                                            <w:color w:val="000000"/>
                                          </w:rPr>
                                        </w:rPrChange>
                                      </w:rPr>
                                      <w:t>0.18</w:t>
                                    </w:r>
                                  </w:ins>
                                  <w:del w:id="1638" w:author="Maino Vieytes, Christian (NIH/NIA/IRP) [F]" w:date="2023-11-15T15:22:00Z">
                                    <w:r w:rsidRPr="00E260F1" w:rsidDel="00C92AAD">
                                      <w:rPr>
                                        <w:rFonts w:ascii="Times New Roman" w:hAnsi="Times New Roman" w:cs="Times New Roman"/>
                                        <w:color w:val="000000"/>
                                        <w:sz w:val="18"/>
                                        <w:szCs w:val="18"/>
                                        <w:rPrChange w:id="1639"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B52403">
                              <w:tc>
                                <w:tcPr>
                                  <w:tcW w:w="2187" w:type="dxa"/>
                                  <w:gridSpan w:val="2"/>
                                  <w:tcBorders>
                                    <w:top w:val="nil"/>
                                    <w:left w:val="single" w:sz="4" w:space="0" w:color="auto"/>
                                    <w:bottom w:val="nil"/>
                                  </w:tcBorders>
                                  <w:shd w:val="clear" w:color="auto" w:fill="auto"/>
                                  <w:vAlign w:val="center"/>
                                  <w:tcPrChange w:id="1640"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164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42"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1643" w:author="Maino Vieytes, Christian (NIH/NIA/IRP) [F]" w:date="2023-11-30T12:01: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1644" w:author="Maino Vieytes, Christian (NIH/NIA/IRP) [F]" w:date="2023-11-16T08:30:00Z">
                                        <w:rPr>
                                          <w:rFonts w:ascii="Times New Roman" w:hAnsi="Times New Roman" w:cs="Times New Roman"/>
                                          <w:sz w:val="20"/>
                                          <w:szCs w:val="20"/>
                                        </w:rPr>
                                      </w:rPrChange>
                                    </w:rPr>
                                  </w:pPr>
                                  <w:ins w:id="1645" w:author="Maino Vieytes, Christian (NIH/NIA/IRP) [F]" w:date="2023-11-16T08:30:00Z">
                                    <w:r w:rsidRPr="00E260F1">
                                      <w:rPr>
                                        <w:rFonts w:ascii="Times New Roman" w:hAnsi="Times New Roman" w:cs="Times New Roman"/>
                                        <w:color w:val="000000"/>
                                        <w:sz w:val="18"/>
                                        <w:szCs w:val="18"/>
                                        <w:rPrChange w:id="1646" w:author="Maino Vieytes, Christian (NIH/NIA/IRP) [F]" w:date="2023-11-16T08:30:00Z">
                                          <w:rPr>
                                            <w:rFonts w:ascii="Calibri" w:hAnsi="Calibri" w:cs="Calibri"/>
                                            <w:color w:val="000000"/>
                                          </w:rPr>
                                        </w:rPrChange>
                                      </w:rPr>
                                      <w:t>-0.040</w:t>
                                    </w:r>
                                  </w:ins>
                                  <w:del w:id="1647" w:author="Maino Vieytes, Christian (NIH/NIA/IRP) [F]" w:date="2023-11-15T15:22:00Z">
                                    <w:r w:rsidRPr="00E260F1" w:rsidDel="00C92AAD">
                                      <w:rPr>
                                        <w:rFonts w:ascii="Times New Roman" w:hAnsi="Times New Roman" w:cs="Times New Roman"/>
                                        <w:color w:val="000000"/>
                                        <w:sz w:val="18"/>
                                        <w:szCs w:val="18"/>
                                        <w:rPrChange w:id="1648" w:author="Maino Vieytes, Christian (NIH/NIA/IRP) [F]" w:date="2023-11-16T08:30:00Z">
                                          <w:rPr>
                                            <w:rFonts w:ascii="Times New Roman" w:hAnsi="Times New Roman" w:cs="Times New Roman"/>
                                            <w:color w:val="000000"/>
                                            <w:sz w:val="20"/>
                                            <w:szCs w:val="20"/>
                                          </w:rPr>
                                        </w:rPrChange>
                                      </w:rPr>
                                      <w:delText>-0.04</w:delText>
                                    </w:r>
                                  </w:del>
                                </w:p>
                              </w:tc>
                              <w:tc>
                                <w:tcPr>
                                  <w:tcW w:w="1532" w:type="dxa"/>
                                  <w:tcBorders>
                                    <w:top w:val="nil"/>
                                    <w:bottom w:val="nil"/>
                                  </w:tcBorders>
                                  <w:shd w:val="clear" w:color="auto" w:fill="auto"/>
                                  <w:noWrap/>
                                  <w:vAlign w:val="center"/>
                                  <w:hideMark/>
                                  <w:tcPrChange w:id="1649" w:author="Maino Vieytes, Christian (NIH/NIA/IRP) [F]" w:date="2023-11-30T12:01: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1650" w:author="Maino Vieytes, Christian (NIH/NIA/IRP) [F]" w:date="2023-11-16T08:35:00Z">
                                        <w:rPr>
                                          <w:rFonts w:ascii="Times New Roman" w:hAnsi="Times New Roman" w:cs="Times New Roman"/>
                                          <w:b/>
                                          <w:bCs/>
                                          <w:sz w:val="20"/>
                                          <w:szCs w:val="20"/>
                                        </w:rPr>
                                      </w:rPrChange>
                                    </w:rPr>
                                  </w:pPr>
                                  <w:ins w:id="1651" w:author="Maino Vieytes, Christian (NIH/NIA/IRP) [F]" w:date="2023-11-16T08:30:00Z">
                                    <w:r w:rsidRPr="005E1339">
                                      <w:rPr>
                                        <w:rFonts w:ascii="Times New Roman" w:hAnsi="Times New Roman" w:cs="Times New Roman"/>
                                        <w:b/>
                                        <w:bCs/>
                                        <w:color w:val="000000"/>
                                        <w:sz w:val="18"/>
                                        <w:szCs w:val="18"/>
                                        <w:rPrChange w:id="1652" w:author="Maino Vieytes, Christian (NIH/NIA/IRP) [F]" w:date="2023-11-16T08:35:00Z">
                                          <w:rPr>
                                            <w:rFonts w:ascii="Calibri" w:hAnsi="Calibri" w:cs="Calibri"/>
                                            <w:color w:val="000000"/>
                                          </w:rPr>
                                        </w:rPrChange>
                                      </w:rPr>
                                      <w:t>-0.29</w:t>
                                    </w:r>
                                  </w:ins>
                                  <w:del w:id="1653" w:author="Maino Vieytes, Christian (NIH/NIA/IRP) [F]" w:date="2023-11-15T15:22:00Z">
                                    <w:r w:rsidRPr="005E1339" w:rsidDel="00C92AAD">
                                      <w:rPr>
                                        <w:rFonts w:ascii="Times New Roman" w:hAnsi="Times New Roman" w:cs="Times New Roman"/>
                                        <w:b/>
                                        <w:bCs/>
                                        <w:color w:val="000000"/>
                                        <w:sz w:val="18"/>
                                        <w:szCs w:val="18"/>
                                        <w:rPrChange w:id="1654" w:author="Maino Vieytes, Christian (NIH/NIA/IRP) [F]" w:date="2023-11-16T08:35:00Z">
                                          <w:rPr>
                                            <w:rFonts w:ascii="Times New Roman" w:hAnsi="Times New Roman" w:cs="Times New Roman"/>
                                            <w:b/>
                                            <w:bCs/>
                                            <w:color w:val="000000"/>
                                            <w:sz w:val="20"/>
                                            <w:szCs w:val="20"/>
                                          </w:rPr>
                                        </w:rPrChange>
                                      </w:rPr>
                                      <w:delText>0.31</w:delText>
                                    </w:r>
                                  </w:del>
                                </w:p>
                              </w:tc>
                              <w:tc>
                                <w:tcPr>
                                  <w:tcW w:w="1610" w:type="dxa"/>
                                  <w:tcBorders>
                                    <w:top w:val="nil"/>
                                    <w:bottom w:val="nil"/>
                                    <w:right w:val="nil"/>
                                  </w:tcBorders>
                                  <w:shd w:val="clear" w:color="auto" w:fill="auto"/>
                                  <w:noWrap/>
                                  <w:vAlign w:val="center"/>
                                  <w:hideMark/>
                                  <w:tcPrChange w:id="1655" w:author="Maino Vieytes, Christian (NIH/NIA/IRP) [F]" w:date="2023-11-30T12:01: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1656" w:author="Maino Vieytes, Christian (NIH/NIA/IRP) [F]" w:date="2023-11-16T08:30:00Z">
                                        <w:rPr>
                                          <w:rFonts w:ascii="Times New Roman" w:hAnsi="Times New Roman" w:cs="Times New Roman"/>
                                          <w:b/>
                                          <w:bCs/>
                                          <w:sz w:val="20"/>
                                          <w:szCs w:val="20"/>
                                        </w:rPr>
                                      </w:rPrChange>
                                    </w:rPr>
                                  </w:pPr>
                                  <w:ins w:id="1657" w:author="Maino Vieytes, Christian (NIH/NIA/IRP) [F]" w:date="2023-11-16T08:30:00Z">
                                    <w:r w:rsidRPr="00E260F1">
                                      <w:rPr>
                                        <w:rFonts w:ascii="Times New Roman" w:hAnsi="Times New Roman" w:cs="Times New Roman"/>
                                        <w:color w:val="000000"/>
                                        <w:sz w:val="18"/>
                                        <w:szCs w:val="18"/>
                                        <w:rPrChange w:id="1658" w:author="Maino Vieytes, Christian (NIH/NIA/IRP) [F]" w:date="2023-11-16T08:30:00Z">
                                          <w:rPr>
                                            <w:rFonts w:ascii="Calibri" w:hAnsi="Calibri" w:cs="Calibri"/>
                                            <w:color w:val="000000"/>
                                          </w:rPr>
                                        </w:rPrChange>
                                      </w:rPr>
                                      <w:t>0.12</w:t>
                                    </w:r>
                                  </w:ins>
                                  <w:del w:id="1659" w:author="Maino Vieytes, Christian (NIH/NIA/IRP) [F]" w:date="2023-11-15T15:22:00Z">
                                    <w:r w:rsidRPr="00E260F1" w:rsidDel="00C92AAD">
                                      <w:rPr>
                                        <w:rFonts w:ascii="Times New Roman" w:hAnsi="Times New Roman" w:cs="Times New Roman"/>
                                        <w:b/>
                                        <w:bCs/>
                                        <w:color w:val="000000"/>
                                        <w:sz w:val="18"/>
                                        <w:szCs w:val="18"/>
                                        <w:rPrChange w:id="1660" w:author="Maino Vieytes, Christian (NIH/NIA/IRP) [F]" w:date="2023-11-16T08:30:00Z">
                                          <w:rPr>
                                            <w:rFonts w:ascii="Times New Roman" w:hAnsi="Times New Roman" w:cs="Times New Roman"/>
                                            <w:b/>
                                            <w:bCs/>
                                            <w:color w:val="000000"/>
                                            <w:sz w:val="20"/>
                                            <w:szCs w:val="20"/>
                                          </w:rPr>
                                        </w:rPrChange>
                                      </w:rPr>
                                      <w:delText>-0.31</w:delText>
                                    </w:r>
                                  </w:del>
                                </w:p>
                              </w:tc>
                              <w:tc>
                                <w:tcPr>
                                  <w:tcW w:w="1355" w:type="dxa"/>
                                  <w:gridSpan w:val="2"/>
                                  <w:tcBorders>
                                    <w:top w:val="nil"/>
                                    <w:left w:val="nil"/>
                                    <w:bottom w:val="nil"/>
                                    <w:right w:val="single" w:sz="4" w:space="0" w:color="auto"/>
                                  </w:tcBorders>
                                  <w:vAlign w:val="center"/>
                                  <w:tcPrChange w:id="1661" w:author="Maino Vieytes, Christian (NIH/NIA/IRP) [F]" w:date="2023-11-30T12:01: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1662" w:author="Maino Vieytes, Christian (NIH/NIA/IRP) [F]" w:date="2023-11-16T08:30:00Z">
                                        <w:rPr>
                                          <w:rFonts w:ascii="Times New Roman" w:hAnsi="Times New Roman" w:cs="Times New Roman"/>
                                          <w:b/>
                                          <w:bCs/>
                                          <w:color w:val="000000"/>
                                          <w:sz w:val="20"/>
                                          <w:szCs w:val="20"/>
                                        </w:rPr>
                                      </w:rPrChange>
                                    </w:rPr>
                                  </w:pPr>
                                  <w:ins w:id="1663" w:author="Maino Vieytes, Christian (NIH/NIA/IRP) [F]" w:date="2023-11-16T08:30:00Z">
                                    <w:r w:rsidRPr="00E260F1">
                                      <w:rPr>
                                        <w:rFonts w:ascii="Times New Roman" w:hAnsi="Times New Roman" w:cs="Times New Roman"/>
                                        <w:color w:val="000000"/>
                                        <w:sz w:val="18"/>
                                        <w:szCs w:val="18"/>
                                        <w:rPrChange w:id="1664" w:author="Maino Vieytes, Christian (NIH/NIA/IRP) [F]" w:date="2023-11-16T08:30:00Z">
                                          <w:rPr>
                                            <w:rFonts w:ascii="Calibri" w:hAnsi="Calibri" w:cs="Calibri"/>
                                            <w:color w:val="000000"/>
                                          </w:rPr>
                                        </w:rPrChange>
                                      </w:rPr>
                                      <w:t>-0.15</w:t>
                                    </w:r>
                                  </w:ins>
                                  <w:del w:id="1665" w:author="Maino Vieytes, Christian (NIH/NIA/IRP) [F]" w:date="2023-11-15T15:22:00Z">
                                    <w:r w:rsidRPr="00E260F1" w:rsidDel="00C92AAD">
                                      <w:rPr>
                                        <w:rFonts w:ascii="Times New Roman" w:hAnsi="Times New Roman" w:cs="Times New Roman"/>
                                        <w:color w:val="000000"/>
                                        <w:sz w:val="18"/>
                                        <w:szCs w:val="18"/>
                                        <w:rPrChange w:id="1666"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B52403">
                              <w:tc>
                                <w:tcPr>
                                  <w:tcW w:w="2187" w:type="dxa"/>
                                  <w:gridSpan w:val="2"/>
                                  <w:tcBorders>
                                    <w:top w:val="nil"/>
                                    <w:left w:val="single" w:sz="4" w:space="0" w:color="auto"/>
                                    <w:bottom w:val="nil"/>
                                  </w:tcBorders>
                                  <w:shd w:val="clear" w:color="auto" w:fill="auto"/>
                                  <w:vAlign w:val="center"/>
                                  <w:tcPrChange w:id="1667"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166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69"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1670" w:author="Maino Vieytes, Christian (NIH/NIA/IRP) [F]" w:date="2023-11-30T12:01: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1671" w:author="Maino Vieytes, Christian (NIH/NIA/IRP) [F]" w:date="2023-11-16T08:30:00Z">
                                        <w:rPr>
                                          <w:rFonts w:ascii="Times New Roman" w:hAnsi="Times New Roman" w:cs="Times New Roman"/>
                                          <w:sz w:val="20"/>
                                          <w:szCs w:val="20"/>
                                        </w:rPr>
                                      </w:rPrChange>
                                    </w:rPr>
                                  </w:pPr>
                                  <w:ins w:id="1672" w:author="Maino Vieytes, Christian (NIH/NIA/IRP) [F]" w:date="2023-11-16T08:30:00Z">
                                    <w:r w:rsidRPr="00E260F1">
                                      <w:rPr>
                                        <w:rFonts w:ascii="Times New Roman" w:hAnsi="Times New Roman" w:cs="Times New Roman"/>
                                        <w:color w:val="000000"/>
                                        <w:sz w:val="18"/>
                                        <w:szCs w:val="18"/>
                                        <w:rPrChange w:id="1673" w:author="Maino Vieytes, Christian (NIH/NIA/IRP) [F]" w:date="2023-11-16T08:30:00Z">
                                          <w:rPr>
                                            <w:rFonts w:ascii="Calibri" w:hAnsi="Calibri" w:cs="Calibri"/>
                                            <w:color w:val="000000"/>
                                          </w:rPr>
                                        </w:rPrChange>
                                      </w:rPr>
                                      <w:t>-0.030</w:t>
                                    </w:r>
                                  </w:ins>
                                  <w:del w:id="1674" w:author="Maino Vieytes, Christian (NIH/NIA/IRP) [F]" w:date="2023-11-15T15:22:00Z">
                                    <w:r w:rsidRPr="00E260F1" w:rsidDel="00C92AAD">
                                      <w:rPr>
                                        <w:rFonts w:ascii="Times New Roman" w:hAnsi="Times New Roman" w:cs="Times New Roman"/>
                                        <w:color w:val="000000"/>
                                        <w:sz w:val="18"/>
                                        <w:szCs w:val="18"/>
                                        <w:rPrChange w:id="1675" w:author="Maino Vieytes, Christian (NIH/NIA/IRP) [F]" w:date="2023-11-16T08:30:00Z">
                                          <w:rPr>
                                            <w:rFonts w:ascii="Times New Roman" w:hAnsi="Times New Roman" w:cs="Times New Roman"/>
                                            <w:color w:val="000000"/>
                                            <w:sz w:val="20"/>
                                            <w:szCs w:val="20"/>
                                          </w:rPr>
                                        </w:rPrChange>
                                      </w:rPr>
                                      <w:delText>-0.17</w:delText>
                                    </w:r>
                                  </w:del>
                                </w:p>
                              </w:tc>
                              <w:tc>
                                <w:tcPr>
                                  <w:tcW w:w="1532" w:type="dxa"/>
                                  <w:tcBorders>
                                    <w:top w:val="nil"/>
                                    <w:bottom w:val="nil"/>
                                  </w:tcBorders>
                                  <w:shd w:val="clear" w:color="auto" w:fill="auto"/>
                                  <w:noWrap/>
                                  <w:vAlign w:val="center"/>
                                  <w:hideMark/>
                                  <w:tcPrChange w:id="1676" w:author="Maino Vieytes, Christian (NIH/NIA/IRP) [F]" w:date="2023-11-30T12:01: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1677" w:author="Maino Vieytes, Christian (NIH/NIA/IRP) [F]" w:date="2023-11-16T08:31:00Z">
                                        <w:rPr>
                                          <w:rFonts w:ascii="Times New Roman" w:hAnsi="Times New Roman" w:cs="Times New Roman"/>
                                          <w:b/>
                                          <w:bCs/>
                                          <w:sz w:val="20"/>
                                          <w:szCs w:val="20"/>
                                        </w:rPr>
                                      </w:rPrChange>
                                    </w:rPr>
                                  </w:pPr>
                                  <w:ins w:id="1678" w:author="Maino Vieytes, Christian (NIH/NIA/IRP) [F]" w:date="2023-11-16T08:30:00Z">
                                    <w:r w:rsidRPr="005E1339">
                                      <w:rPr>
                                        <w:rFonts w:ascii="Times New Roman" w:hAnsi="Times New Roman" w:cs="Times New Roman"/>
                                        <w:b/>
                                        <w:bCs/>
                                        <w:color w:val="000000"/>
                                        <w:sz w:val="18"/>
                                        <w:szCs w:val="18"/>
                                        <w:rPrChange w:id="1679" w:author="Maino Vieytes, Christian (NIH/NIA/IRP) [F]" w:date="2023-11-16T08:31:00Z">
                                          <w:rPr>
                                            <w:rFonts w:ascii="Calibri" w:hAnsi="Calibri" w:cs="Calibri"/>
                                            <w:color w:val="000000"/>
                                          </w:rPr>
                                        </w:rPrChange>
                                      </w:rPr>
                                      <w:t>0.48</w:t>
                                    </w:r>
                                  </w:ins>
                                  <w:del w:id="1680" w:author="Maino Vieytes, Christian (NIH/NIA/IRP) [F]" w:date="2023-11-15T15:22:00Z">
                                    <w:r w:rsidRPr="005E1339" w:rsidDel="00C92AAD">
                                      <w:rPr>
                                        <w:rFonts w:ascii="Times New Roman" w:hAnsi="Times New Roman" w:cs="Times New Roman"/>
                                        <w:b/>
                                        <w:bCs/>
                                        <w:color w:val="000000"/>
                                        <w:sz w:val="18"/>
                                        <w:szCs w:val="18"/>
                                        <w:rPrChange w:id="1681" w:author="Maino Vieytes, Christian (NIH/NIA/IRP) [F]" w:date="2023-11-16T08:31:00Z">
                                          <w:rPr>
                                            <w:rFonts w:ascii="Times New Roman" w:hAnsi="Times New Roman" w:cs="Times New Roman"/>
                                            <w:b/>
                                            <w:bCs/>
                                            <w:color w:val="000000"/>
                                            <w:sz w:val="20"/>
                                            <w:szCs w:val="20"/>
                                          </w:rPr>
                                        </w:rPrChange>
                                      </w:rPr>
                                      <w:delText>-0.38</w:delText>
                                    </w:r>
                                  </w:del>
                                </w:p>
                              </w:tc>
                              <w:tc>
                                <w:tcPr>
                                  <w:tcW w:w="1610" w:type="dxa"/>
                                  <w:tcBorders>
                                    <w:top w:val="nil"/>
                                    <w:bottom w:val="nil"/>
                                    <w:right w:val="nil"/>
                                  </w:tcBorders>
                                  <w:shd w:val="clear" w:color="auto" w:fill="auto"/>
                                  <w:noWrap/>
                                  <w:vAlign w:val="center"/>
                                  <w:hideMark/>
                                  <w:tcPrChange w:id="1682" w:author="Maino Vieytes, Christian (NIH/NIA/IRP) [F]" w:date="2023-11-30T12:01: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1683" w:author="Maino Vieytes, Christian (NIH/NIA/IRP) [F]" w:date="2023-11-16T08:33:00Z">
                                        <w:rPr>
                                          <w:rFonts w:ascii="Times New Roman" w:hAnsi="Times New Roman" w:cs="Times New Roman"/>
                                          <w:sz w:val="20"/>
                                          <w:szCs w:val="20"/>
                                        </w:rPr>
                                      </w:rPrChange>
                                    </w:rPr>
                                  </w:pPr>
                                  <w:ins w:id="1684" w:author="Maino Vieytes, Christian (NIH/NIA/IRP) [F]" w:date="2023-11-16T08:30:00Z">
                                    <w:r w:rsidRPr="005E1339">
                                      <w:rPr>
                                        <w:rFonts w:ascii="Times New Roman" w:hAnsi="Times New Roman" w:cs="Times New Roman"/>
                                        <w:b/>
                                        <w:bCs/>
                                        <w:color w:val="000000"/>
                                        <w:sz w:val="18"/>
                                        <w:szCs w:val="18"/>
                                        <w:rPrChange w:id="1685" w:author="Maino Vieytes, Christian (NIH/NIA/IRP) [F]" w:date="2023-11-16T08:33:00Z">
                                          <w:rPr>
                                            <w:rFonts w:ascii="Calibri" w:hAnsi="Calibri" w:cs="Calibri"/>
                                            <w:color w:val="000000"/>
                                          </w:rPr>
                                        </w:rPrChange>
                                      </w:rPr>
                                      <w:t>0.20</w:t>
                                    </w:r>
                                  </w:ins>
                                  <w:del w:id="1686" w:author="Maino Vieytes, Christian (NIH/NIA/IRP) [F]" w:date="2023-11-15T15:22:00Z">
                                    <w:r w:rsidRPr="005E1339" w:rsidDel="00C92AAD">
                                      <w:rPr>
                                        <w:rFonts w:ascii="Times New Roman" w:hAnsi="Times New Roman" w:cs="Times New Roman"/>
                                        <w:b/>
                                        <w:bCs/>
                                        <w:color w:val="000000"/>
                                        <w:sz w:val="18"/>
                                        <w:szCs w:val="18"/>
                                        <w:rPrChange w:id="1687" w:author="Maino Vieytes, Christian (NIH/NIA/IRP) [F]" w:date="2023-11-16T08:33:00Z">
                                          <w:rPr>
                                            <w:rFonts w:ascii="Times New Roman" w:hAnsi="Times New Roman" w:cs="Times New Roman"/>
                                            <w:color w:val="000000"/>
                                            <w:sz w:val="20"/>
                                            <w:szCs w:val="20"/>
                                          </w:rPr>
                                        </w:rPrChange>
                                      </w:rPr>
                                      <w:delText>-0.15</w:delText>
                                    </w:r>
                                  </w:del>
                                </w:p>
                              </w:tc>
                              <w:tc>
                                <w:tcPr>
                                  <w:tcW w:w="1355" w:type="dxa"/>
                                  <w:gridSpan w:val="2"/>
                                  <w:tcBorders>
                                    <w:top w:val="nil"/>
                                    <w:left w:val="nil"/>
                                    <w:bottom w:val="nil"/>
                                    <w:right w:val="single" w:sz="4" w:space="0" w:color="auto"/>
                                  </w:tcBorders>
                                  <w:vAlign w:val="center"/>
                                  <w:tcPrChange w:id="1688" w:author="Maino Vieytes, Christian (NIH/NIA/IRP) [F]" w:date="2023-11-30T12:01: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1689" w:author="Maino Vieytes, Christian (NIH/NIA/IRP) [F]" w:date="2023-11-16T08:30:00Z">
                                        <w:rPr>
                                          <w:rFonts w:ascii="Times New Roman" w:hAnsi="Times New Roman" w:cs="Times New Roman"/>
                                          <w:color w:val="000000"/>
                                          <w:sz w:val="20"/>
                                          <w:szCs w:val="20"/>
                                        </w:rPr>
                                      </w:rPrChange>
                                    </w:rPr>
                                  </w:pPr>
                                  <w:ins w:id="1690" w:author="Maino Vieytes, Christian (NIH/NIA/IRP) [F]" w:date="2023-11-16T08:30:00Z">
                                    <w:r w:rsidRPr="00E260F1">
                                      <w:rPr>
                                        <w:rFonts w:ascii="Times New Roman" w:hAnsi="Times New Roman" w:cs="Times New Roman"/>
                                        <w:color w:val="000000"/>
                                        <w:sz w:val="18"/>
                                        <w:szCs w:val="18"/>
                                        <w:rPrChange w:id="1691" w:author="Maino Vieytes, Christian (NIH/NIA/IRP) [F]" w:date="2023-11-16T08:30:00Z">
                                          <w:rPr>
                                            <w:rFonts w:ascii="Calibri" w:hAnsi="Calibri" w:cs="Calibri"/>
                                            <w:color w:val="000000"/>
                                          </w:rPr>
                                        </w:rPrChange>
                                      </w:rPr>
                                      <w:t>-0.030</w:t>
                                    </w:r>
                                  </w:ins>
                                  <w:del w:id="1692" w:author="Maino Vieytes, Christian (NIH/NIA/IRP) [F]" w:date="2023-11-15T15:22:00Z">
                                    <w:r w:rsidRPr="00E260F1" w:rsidDel="00C92AAD">
                                      <w:rPr>
                                        <w:rFonts w:ascii="Times New Roman" w:hAnsi="Times New Roman" w:cs="Times New Roman"/>
                                        <w:color w:val="000000"/>
                                        <w:sz w:val="18"/>
                                        <w:szCs w:val="18"/>
                                        <w:rPrChange w:id="1693"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B52403">
                              <w:tc>
                                <w:tcPr>
                                  <w:tcW w:w="2187" w:type="dxa"/>
                                  <w:gridSpan w:val="2"/>
                                  <w:tcBorders>
                                    <w:top w:val="nil"/>
                                    <w:left w:val="single" w:sz="4" w:space="0" w:color="auto"/>
                                    <w:bottom w:val="nil"/>
                                  </w:tcBorders>
                                  <w:shd w:val="clear" w:color="auto" w:fill="auto"/>
                                  <w:vAlign w:val="center"/>
                                  <w:tcPrChange w:id="1694"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169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96"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1697" w:author="Maino Vieytes, Christian (NIH/NIA/IRP) [F]" w:date="2023-11-30T12:01: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1698" w:author="Maino Vieytes, Christian (NIH/NIA/IRP) [F]" w:date="2023-11-16T08:30:00Z">
                                        <w:rPr>
                                          <w:rFonts w:ascii="Times New Roman" w:hAnsi="Times New Roman" w:cs="Times New Roman"/>
                                          <w:sz w:val="20"/>
                                          <w:szCs w:val="20"/>
                                        </w:rPr>
                                      </w:rPrChange>
                                    </w:rPr>
                                  </w:pPr>
                                  <w:ins w:id="1699" w:author="Maino Vieytes, Christian (NIH/NIA/IRP) [F]" w:date="2023-11-16T08:30:00Z">
                                    <w:r w:rsidRPr="00E260F1">
                                      <w:rPr>
                                        <w:rFonts w:ascii="Times New Roman" w:hAnsi="Times New Roman" w:cs="Times New Roman"/>
                                        <w:b/>
                                        <w:bCs/>
                                        <w:color w:val="000000"/>
                                        <w:sz w:val="18"/>
                                        <w:szCs w:val="18"/>
                                        <w:rPrChange w:id="1700" w:author="Maino Vieytes, Christian (NIH/NIA/IRP) [F]" w:date="2023-11-16T08:30:00Z">
                                          <w:rPr>
                                            <w:rFonts w:ascii="Calibri" w:hAnsi="Calibri" w:cs="Calibri"/>
                                            <w:color w:val="000000"/>
                                          </w:rPr>
                                        </w:rPrChange>
                                      </w:rPr>
                                      <w:t>-0.37</w:t>
                                    </w:r>
                                  </w:ins>
                                  <w:del w:id="1701" w:author="Maino Vieytes, Christian (NIH/NIA/IRP) [F]" w:date="2023-11-15T15:22:00Z">
                                    <w:r w:rsidRPr="00E260F1" w:rsidDel="00C92AAD">
                                      <w:rPr>
                                        <w:rFonts w:ascii="Times New Roman" w:hAnsi="Times New Roman" w:cs="Times New Roman"/>
                                        <w:b/>
                                        <w:bCs/>
                                        <w:color w:val="000000"/>
                                        <w:sz w:val="18"/>
                                        <w:szCs w:val="18"/>
                                        <w:rPrChange w:id="1702" w:author="Maino Vieytes, Christian (NIH/NIA/IRP) [F]" w:date="2023-11-16T08:30:00Z">
                                          <w:rPr>
                                            <w:rFonts w:ascii="Times New Roman" w:hAnsi="Times New Roman" w:cs="Times New Roman"/>
                                            <w:color w:val="000000"/>
                                            <w:sz w:val="20"/>
                                            <w:szCs w:val="20"/>
                                          </w:rPr>
                                        </w:rPrChange>
                                      </w:rPr>
                                      <w:delText>-0.18</w:delText>
                                    </w:r>
                                  </w:del>
                                </w:p>
                              </w:tc>
                              <w:tc>
                                <w:tcPr>
                                  <w:tcW w:w="1532" w:type="dxa"/>
                                  <w:tcBorders>
                                    <w:top w:val="nil"/>
                                    <w:bottom w:val="nil"/>
                                  </w:tcBorders>
                                  <w:shd w:val="clear" w:color="auto" w:fill="auto"/>
                                  <w:noWrap/>
                                  <w:vAlign w:val="center"/>
                                  <w:hideMark/>
                                  <w:tcPrChange w:id="1703" w:author="Maino Vieytes, Christian (NIH/NIA/IRP) [F]" w:date="2023-11-30T12:01: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1704" w:author="Maino Vieytes, Christian (NIH/NIA/IRP) [F]" w:date="2023-11-16T08:30:00Z">
                                        <w:rPr>
                                          <w:rFonts w:ascii="Times New Roman" w:hAnsi="Times New Roman" w:cs="Times New Roman"/>
                                          <w:sz w:val="20"/>
                                          <w:szCs w:val="20"/>
                                        </w:rPr>
                                      </w:rPrChange>
                                    </w:rPr>
                                  </w:pPr>
                                  <w:ins w:id="1705" w:author="Maino Vieytes, Christian (NIH/NIA/IRP) [F]" w:date="2023-11-16T08:30:00Z">
                                    <w:r w:rsidRPr="00E260F1">
                                      <w:rPr>
                                        <w:rFonts w:ascii="Times New Roman" w:hAnsi="Times New Roman" w:cs="Times New Roman"/>
                                        <w:color w:val="000000"/>
                                        <w:sz w:val="18"/>
                                        <w:szCs w:val="18"/>
                                        <w:rPrChange w:id="1706" w:author="Maino Vieytes, Christian (NIH/NIA/IRP) [F]" w:date="2023-11-16T08:30:00Z">
                                          <w:rPr>
                                            <w:rFonts w:ascii="Calibri" w:hAnsi="Calibri" w:cs="Calibri"/>
                                            <w:color w:val="000000"/>
                                          </w:rPr>
                                        </w:rPrChange>
                                      </w:rPr>
                                      <w:t>-0.060</w:t>
                                    </w:r>
                                  </w:ins>
                                  <w:del w:id="1707" w:author="Maino Vieytes, Christian (NIH/NIA/IRP) [F]" w:date="2023-11-15T15:22:00Z">
                                    <w:r w:rsidRPr="00E260F1" w:rsidDel="00C92AAD">
                                      <w:rPr>
                                        <w:rFonts w:ascii="Times New Roman" w:hAnsi="Times New Roman" w:cs="Times New Roman"/>
                                        <w:color w:val="000000"/>
                                        <w:sz w:val="18"/>
                                        <w:szCs w:val="18"/>
                                        <w:rPrChange w:id="1708" w:author="Maino Vieytes, Christian (NIH/NIA/IRP) [F]" w:date="2023-11-16T08:30:00Z">
                                          <w:rPr>
                                            <w:rFonts w:ascii="Times New Roman" w:hAnsi="Times New Roman" w:cs="Times New Roman"/>
                                            <w:color w:val="000000"/>
                                            <w:sz w:val="20"/>
                                            <w:szCs w:val="20"/>
                                          </w:rPr>
                                        </w:rPrChange>
                                      </w:rPr>
                                      <w:delText>0.01</w:delText>
                                    </w:r>
                                  </w:del>
                                </w:p>
                              </w:tc>
                              <w:tc>
                                <w:tcPr>
                                  <w:tcW w:w="1610" w:type="dxa"/>
                                  <w:tcBorders>
                                    <w:top w:val="nil"/>
                                    <w:bottom w:val="nil"/>
                                    <w:right w:val="nil"/>
                                  </w:tcBorders>
                                  <w:shd w:val="clear" w:color="auto" w:fill="auto"/>
                                  <w:noWrap/>
                                  <w:vAlign w:val="center"/>
                                  <w:hideMark/>
                                  <w:tcPrChange w:id="1709" w:author="Maino Vieytes, Christian (NIH/NIA/IRP) [F]" w:date="2023-11-30T12:01: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1710" w:author="Maino Vieytes, Christian (NIH/NIA/IRP) [F]" w:date="2023-11-16T08:30:00Z">
                                        <w:rPr>
                                          <w:rFonts w:ascii="Times New Roman" w:hAnsi="Times New Roman" w:cs="Times New Roman"/>
                                          <w:b/>
                                          <w:bCs/>
                                          <w:sz w:val="20"/>
                                          <w:szCs w:val="20"/>
                                        </w:rPr>
                                      </w:rPrChange>
                                    </w:rPr>
                                  </w:pPr>
                                  <w:ins w:id="1711" w:author="Maino Vieytes, Christian (NIH/NIA/IRP) [F]" w:date="2023-11-16T08:30:00Z">
                                    <w:r w:rsidRPr="00E260F1">
                                      <w:rPr>
                                        <w:rFonts w:ascii="Times New Roman" w:hAnsi="Times New Roman" w:cs="Times New Roman"/>
                                        <w:color w:val="000000"/>
                                        <w:sz w:val="18"/>
                                        <w:szCs w:val="18"/>
                                        <w:rPrChange w:id="1712" w:author="Maino Vieytes, Christian (NIH/NIA/IRP) [F]" w:date="2023-11-16T08:30:00Z">
                                          <w:rPr>
                                            <w:rFonts w:ascii="Calibri" w:hAnsi="Calibri" w:cs="Calibri"/>
                                            <w:color w:val="000000"/>
                                          </w:rPr>
                                        </w:rPrChange>
                                      </w:rPr>
                                      <w:t>-0.19</w:t>
                                    </w:r>
                                  </w:ins>
                                  <w:del w:id="1713" w:author="Maino Vieytes, Christian (NIH/NIA/IRP) [F]" w:date="2023-11-15T15:22:00Z">
                                    <w:r w:rsidRPr="00E260F1" w:rsidDel="00C92AAD">
                                      <w:rPr>
                                        <w:rFonts w:ascii="Times New Roman" w:hAnsi="Times New Roman" w:cs="Times New Roman"/>
                                        <w:b/>
                                        <w:bCs/>
                                        <w:color w:val="000000"/>
                                        <w:sz w:val="18"/>
                                        <w:szCs w:val="18"/>
                                        <w:rPrChange w:id="1714" w:author="Maino Vieytes, Christian (NIH/NIA/IRP) [F]" w:date="2023-11-16T08:30:00Z">
                                          <w:rPr>
                                            <w:rFonts w:ascii="Times New Roman" w:hAnsi="Times New Roman" w:cs="Times New Roman"/>
                                            <w:b/>
                                            <w:bCs/>
                                            <w:color w:val="000000"/>
                                            <w:sz w:val="20"/>
                                            <w:szCs w:val="20"/>
                                          </w:rPr>
                                        </w:rPrChange>
                                      </w:rPr>
                                      <w:delText>0.35</w:delText>
                                    </w:r>
                                  </w:del>
                                </w:p>
                              </w:tc>
                              <w:tc>
                                <w:tcPr>
                                  <w:tcW w:w="1355" w:type="dxa"/>
                                  <w:gridSpan w:val="2"/>
                                  <w:tcBorders>
                                    <w:top w:val="nil"/>
                                    <w:left w:val="nil"/>
                                    <w:bottom w:val="nil"/>
                                    <w:right w:val="single" w:sz="4" w:space="0" w:color="auto"/>
                                  </w:tcBorders>
                                  <w:vAlign w:val="center"/>
                                  <w:tcPrChange w:id="1715" w:author="Maino Vieytes, Christian (NIH/NIA/IRP) [F]" w:date="2023-11-30T12:01: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1716" w:author="Maino Vieytes, Christian (NIH/NIA/IRP) [F]" w:date="2023-11-16T08:34:00Z">
                                        <w:rPr>
                                          <w:rFonts w:ascii="Times New Roman" w:hAnsi="Times New Roman" w:cs="Times New Roman"/>
                                          <w:b/>
                                          <w:bCs/>
                                          <w:color w:val="000000"/>
                                          <w:sz w:val="20"/>
                                          <w:szCs w:val="20"/>
                                        </w:rPr>
                                      </w:rPrChange>
                                    </w:rPr>
                                  </w:pPr>
                                  <w:ins w:id="1717" w:author="Maino Vieytes, Christian (NIH/NIA/IRP) [F]" w:date="2023-11-16T08:30:00Z">
                                    <w:r w:rsidRPr="005E1339">
                                      <w:rPr>
                                        <w:rFonts w:ascii="Times New Roman" w:hAnsi="Times New Roman" w:cs="Times New Roman"/>
                                        <w:b/>
                                        <w:bCs/>
                                        <w:color w:val="000000"/>
                                        <w:sz w:val="18"/>
                                        <w:szCs w:val="18"/>
                                        <w:rPrChange w:id="1718" w:author="Maino Vieytes, Christian (NIH/NIA/IRP) [F]" w:date="2023-11-16T08:34:00Z">
                                          <w:rPr>
                                            <w:rFonts w:ascii="Calibri" w:hAnsi="Calibri" w:cs="Calibri"/>
                                            <w:color w:val="000000"/>
                                          </w:rPr>
                                        </w:rPrChange>
                                      </w:rPr>
                                      <w:t>0.34</w:t>
                                    </w:r>
                                  </w:ins>
                                  <w:del w:id="1719" w:author="Maino Vieytes, Christian (NIH/NIA/IRP) [F]" w:date="2023-11-15T15:22:00Z">
                                    <w:r w:rsidRPr="005E1339" w:rsidDel="00C92AAD">
                                      <w:rPr>
                                        <w:rFonts w:ascii="Times New Roman" w:hAnsi="Times New Roman" w:cs="Times New Roman"/>
                                        <w:b/>
                                        <w:bCs/>
                                        <w:color w:val="000000"/>
                                        <w:sz w:val="18"/>
                                        <w:szCs w:val="18"/>
                                        <w:rPrChange w:id="1720"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B52403">
                              <w:tc>
                                <w:tcPr>
                                  <w:tcW w:w="2187" w:type="dxa"/>
                                  <w:gridSpan w:val="2"/>
                                  <w:tcBorders>
                                    <w:top w:val="nil"/>
                                    <w:left w:val="single" w:sz="4" w:space="0" w:color="auto"/>
                                    <w:bottom w:val="nil"/>
                                  </w:tcBorders>
                                  <w:shd w:val="clear" w:color="auto" w:fill="auto"/>
                                  <w:vAlign w:val="center"/>
                                  <w:tcPrChange w:id="1721"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172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23"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1724" w:author="Maino Vieytes, Christian (NIH/NIA/IRP) [F]" w:date="2023-11-30T12:01: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1725" w:author="Maino Vieytes, Christian (NIH/NIA/IRP) [F]" w:date="2023-11-16T08:30:00Z">
                                        <w:rPr>
                                          <w:rFonts w:ascii="Times New Roman" w:hAnsi="Times New Roman" w:cs="Times New Roman"/>
                                          <w:sz w:val="20"/>
                                          <w:szCs w:val="20"/>
                                        </w:rPr>
                                      </w:rPrChange>
                                    </w:rPr>
                                  </w:pPr>
                                  <w:ins w:id="1726" w:author="Maino Vieytes, Christian (NIH/NIA/IRP) [F]" w:date="2023-11-16T08:30:00Z">
                                    <w:r w:rsidRPr="00E260F1">
                                      <w:rPr>
                                        <w:rFonts w:ascii="Times New Roman" w:hAnsi="Times New Roman" w:cs="Times New Roman"/>
                                        <w:color w:val="000000"/>
                                        <w:sz w:val="18"/>
                                        <w:szCs w:val="18"/>
                                        <w:rPrChange w:id="1727" w:author="Maino Vieytes, Christian (NIH/NIA/IRP) [F]" w:date="2023-11-16T08:30:00Z">
                                          <w:rPr>
                                            <w:rFonts w:ascii="Calibri" w:hAnsi="Calibri" w:cs="Calibri"/>
                                            <w:color w:val="000000"/>
                                          </w:rPr>
                                        </w:rPrChange>
                                      </w:rPr>
                                      <w:t>-0.19</w:t>
                                    </w:r>
                                  </w:ins>
                                  <w:del w:id="1728" w:author="Maino Vieytes, Christian (NIH/NIA/IRP) [F]" w:date="2023-11-15T15:22:00Z">
                                    <w:r w:rsidRPr="00E260F1" w:rsidDel="00C92AAD">
                                      <w:rPr>
                                        <w:rFonts w:ascii="Times New Roman" w:hAnsi="Times New Roman" w:cs="Times New Roman"/>
                                        <w:color w:val="000000"/>
                                        <w:sz w:val="18"/>
                                        <w:szCs w:val="18"/>
                                        <w:rPrChange w:id="1729" w:author="Maino Vieytes, Christian (NIH/NIA/IRP) [F]" w:date="2023-11-16T08:30:00Z">
                                          <w:rPr>
                                            <w:rFonts w:ascii="Times New Roman" w:hAnsi="Times New Roman" w:cs="Times New Roman"/>
                                            <w:color w:val="000000"/>
                                            <w:sz w:val="20"/>
                                            <w:szCs w:val="20"/>
                                          </w:rPr>
                                        </w:rPrChange>
                                      </w:rPr>
                                      <w:delText>-0.21</w:delText>
                                    </w:r>
                                  </w:del>
                                </w:p>
                              </w:tc>
                              <w:tc>
                                <w:tcPr>
                                  <w:tcW w:w="1532" w:type="dxa"/>
                                  <w:tcBorders>
                                    <w:top w:val="nil"/>
                                    <w:bottom w:val="nil"/>
                                  </w:tcBorders>
                                  <w:shd w:val="clear" w:color="auto" w:fill="auto"/>
                                  <w:noWrap/>
                                  <w:vAlign w:val="center"/>
                                  <w:hideMark/>
                                  <w:tcPrChange w:id="1730" w:author="Maino Vieytes, Christian (NIH/NIA/IRP) [F]" w:date="2023-11-30T12:01: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1731" w:author="Maino Vieytes, Christian (NIH/NIA/IRP) [F]" w:date="2023-11-16T08:30:00Z">
                                        <w:rPr>
                                          <w:rFonts w:ascii="Times New Roman" w:hAnsi="Times New Roman" w:cs="Times New Roman"/>
                                          <w:sz w:val="20"/>
                                          <w:szCs w:val="20"/>
                                        </w:rPr>
                                      </w:rPrChange>
                                    </w:rPr>
                                  </w:pPr>
                                  <w:ins w:id="1732" w:author="Maino Vieytes, Christian (NIH/NIA/IRP) [F]" w:date="2023-11-16T08:30:00Z">
                                    <w:r w:rsidRPr="00E260F1">
                                      <w:rPr>
                                        <w:rFonts w:ascii="Times New Roman" w:hAnsi="Times New Roman" w:cs="Times New Roman"/>
                                        <w:color w:val="000000"/>
                                        <w:sz w:val="18"/>
                                        <w:szCs w:val="18"/>
                                        <w:rPrChange w:id="1733" w:author="Maino Vieytes, Christian (NIH/NIA/IRP) [F]" w:date="2023-11-16T08:30:00Z">
                                          <w:rPr>
                                            <w:rFonts w:ascii="Calibri" w:hAnsi="Calibri" w:cs="Calibri"/>
                                            <w:color w:val="000000"/>
                                          </w:rPr>
                                        </w:rPrChange>
                                      </w:rPr>
                                      <w:t>-0.11</w:t>
                                    </w:r>
                                  </w:ins>
                                  <w:del w:id="1734" w:author="Maino Vieytes, Christian (NIH/NIA/IRP) [F]" w:date="2023-11-15T15:22:00Z">
                                    <w:r w:rsidRPr="00E260F1" w:rsidDel="00C92AAD">
                                      <w:rPr>
                                        <w:rFonts w:ascii="Times New Roman" w:hAnsi="Times New Roman" w:cs="Times New Roman"/>
                                        <w:color w:val="000000"/>
                                        <w:sz w:val="18"/>
                                        <w:szCs w:val="18"/>
                                        <w:rPrChange w:id="1735" w:author="Maino Vieytes, Christian (NIH/NIA/IRP) [F]" w:date="2023-11-16T08:30:00Z">
                                          <w:rPr>
                                            <w:rFonts w:ascii="Times New Roman" w:hAnsi="Times New Roman" w:cs="Times New Roman"/>
                                            <w:color w:val="000000"/>
                                            <w:sz w:val="20"/>
                                            <w:szCs w:val="20"/>
                                          </w:rPr>
                                        </w:rPrChange>
                                      </w:rPr>
                                      <w:delText>0.03</w:delText>
                                    </w:r>
                                  </w:del>
                                </w:p>
                              </w:tc>
                              <w:tc>
                                <w:tcPr>
                                  <w:tcW w:w="1610" w:type="dxa"/>
                                  <w:tcBorders>
                                    <w:top w:val="nil"/>
                                    <w:bottom w:val="nil"/>
                                    <w:right w:val="nil"/>
                                  </w:tcBorders>
                                  <w:shd w:val="clear" w:color="auto" w:fill="auto"/>
                                  <w:noWrap/>
                                  <w:vAlign w:val="center"/>
                                  <w:hideMark/>
                                  <w:tcPrChange w:id="1736" w:author="Maino Vieytes, Christian (NIH/NIA/IRP) [F]" w:date="2023-11-30T12:01: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1737" w:author="Maino Vieytes, Christian (NIH/NIA/IRP) [F]" w:date="2023-11-16T08:33:00Z">
                                        <w:rPr>
                                          <w:rFonts w:ascii="Times New Roman" w:hAnsi="Times New Roman" w:cs="Times New Roman"/>
                                          <w:b/>
                                          <w:bCs/>
                                          <w:sz w:val="20"/>
                                          <w:szCs w:val="20"/>
                                        </w:rPr>
                                      </w:rPrChange>
                                    </w:rPr>
                                  </w:pPr>
                                  <w:ins w:id="1738" w:author="Maino Vieytes, Christian (NIH/NIA/IRP) [F]" w:date="2023-11-16T08:30:00Z">
                                    <w:r w:rsidRPr="005E1339">
                                      <w:rPr>
                                        <w:rFonts w:ascii="Times New Roman" w:hAnsi="Times New Roman" w:cs="Times New Roman"/>
                                        <w:b/>
                                        <w:bCs/>
                                        <w:color w:val="000000"/>
                                        <w:sz w:val="18"/>
                                        <w:szCs w:val="18"/>
                                        <w:rPrChange w:id="1739" w:author="Maino Vieytes, Christian (NIH/NIA/IRP) [F]" w:date="2023-11-16T08:33:00Z">
                                          <w:rPr>
                                            <w:rFonts w:ascii="Calibri" w:hAnsi="Calibri" w:cs="Calibri"/>
                                            <w:color w:val="000000"/>
                                          </w:rPr>
                                        </w:rPrChange>
                                      </w:rPr>
                                      <w:t>-0.43</w:t>
                                    </w:r>
                                  </w:ins>
                                  <w:del w:id="1740" w:author="Maino Vieytes, Christian (NIH/NIA/IRP) [F]" w:date="2023-11-15T15:22:00Z">
                                    <w:r w:rsidRPr="005E1339" w:rsidDel="00C92AAD">
                                      <w:rPr>
                                        <w:rFonts w:ascii="Times New Roman" w:hAnsi="Times New Roman" w:cs="Times New Roman"/>
                                        <w:b/>
                                        <w:bCs/>
                                        <w:color w:val="000000"/>
                                        <w:sz w:val="18"/>
                                        <w:szCs w:val="18"/>
                                        <w:rPrChange w:id="1741" w:author="Maino Vieytes, Christian (NIH/NIA/IRP) [F]" w:date="2023-11-16T08:33:00Z">
                                          <w:rPr>
                                            <w:rFonts w:ascii="Times New Roman" w:hAnsi="Times New Roman" w:cs="Times New Roman"/>
                                            <w:b/>
                                            <w:bCs/>
                                            <w:color w:val="000000"/>
                                            <w:sz w:val="20"/>
                                            <w:szCs w:val="20"/>
                                          </w:rPr>
                                        </w:rPrChange>
                                      </w:rPr>
                                      <w:delText>0.44</w:delText>
                                    </w:r>
                                  </w:del>
                                </w:p>
                              </w:tc>
                              <w:tc>
                                <w:tcPr>
                                  <w:tcW w:w="1355" w:type="dxa"/>
                                  <w:gridSpan w:val="2"/>
                                  <w:tcBorders>
                                    <w:top w:val="nil"/>
                                    <w:left w:val="nil"/>
                                    <w:bottom w:val="nil"/>
                                    <w:right w:val="single" w:sz="4" w:space="0" w:color="auto"/>
                                  </w:tcBorders>
                                  <w:vAlign w:val="center"/>
                                  <w:tcPrChange w:id="1742" w:author="Maino Vieytes, Christian (NIH/NIA/IRP) [F]" w:date="2023-11-30T12:01: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1743" w:author="Maino Vieytes, Christian (NIH/NIA/IRP) [F]" w:date="2023-11-16T08:34:00Z">
                                        <w:rPr>
                                          <w:rFonts w:ascii="Times New Roman" w:hAnsi="Times New Roman" w:cs="Times New Roman"/>
                                          <w:b/>
                                          <w:bCs/>
                                          <w:color w:val="000000"/>
                                          <w:sz w:val="20"/>
                                          <w:szCs w:val="20"/>
                                        </w:rPr>
                                      </w:rPrChange>
                                    </w:rPr>
                                  </w:pPr>
                                  <w:ins w:id="1744" w:author="Maino Vieytes, Christian (NIH/NIA/IRP) [F]" w:date="2023-11-16T08:30:00Z">
                                    <w:r w:rsidRPr="005E1339">
                                      <w:rPr>
                                        <w:rFonts w:ascii="Times New Roman" w:hAnsi="Times New Roman" w:cs="Times New Roman"/>
                                        <w:b/>
                                        <w:bCs/>
                                        <w:color w:val="000000"/>
                                        <w:sz w:val="18"/>
                                        <w:szCs w:val="18"/>
                                        <w:rPrChange w:id="1745" w:author="Maino Vieytes, Christian (NIH/NIA/IRP) [F]" w:date="2023-11-16T08:34:00Z">
                                          <w:rPr>
                                            <w:rFonts w:ascii="Calibri" w:hAnsi="Calibri" w:cs="Calibri"/>
                                            <w:color w:val="000000"/>
                                          </w:rPr>
                                        </w:rPrChange>
                                      </w:rPr>
                                      <w:t>0.30</w:t>
                                    </w:r>
                                  </w:ins>
                                  <w:del w:id="1746" w:author="Maino Vieytes, Christian (NIH/NIA/IRP) [F]" w:date="2023-11-15T15:22:00Z">
                                    <w:r w:rsidRPr="005E1339" w:rsidDel="00C92AAD">
                                      <w:rPr>
                                        <w:rFonts w:ascii="Times New Roman" w:hAnsi="Times New Roman" w:cs="Times New Roman"/>
                                        <w:b/>
                                        <w:bCs/>
                                        <w:color w:val="000000"/>
                                        <w:sz w:val="18"/>
                                        <w:szCs w:val="18"/>
                                        <w:rPrChange w:id="1747"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B52403">
                              <w:tc>
                                <w:tcPr>
                                  <w:tcW w:w="2187" w:type="dxa"/>
                                  <w:gridSpan w:val="2"/>
                                  <w:tcBorders>
                                    <w:top w:val="nil"/>
                                    <w:left w:val="single" w:sz="4" w:space="0" w:color="auto"/>
                                    <w:bottom w:val="nil"/>
                                  </w:tcBorders>
                                  <w:shd w:val="clear" w:color="auto" w:fill="auto"/>
                                  <w:vAlign w:val="center"/>
                                  <w:tcPrChange w:id="1748"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174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50"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1751" w:author="Maino Vieytes, Christian (NIH/NIA/IRP) [F]" w:date="2023-11-30T12:01: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1752" w:author="Maino Vieytes, Christian (NIH/NIA/IRP) [F]" w:date="2023-11-16T08:30:00Z">
                                        <w:rPr>
                                          <w:rFonts w:ascii="Times New Roman" w:hAnsi="Times New Roman" w:cs="Times New Roman"/>
                                          <w:sz w:val="20"/>
                                          <w:szCs w:val="20"/>
                                        </w:rPr>
                                      </w:rPrChange>
                                    </w:rPr>
                                  </w:pPr>
                                  <w:ins w:id="1753" w:author="Maino Vieytes, Christian (NIH/NIA/IRP) [F]" w:date="2023-11-16T08:30:00Z">
                                    <w:r w:rsidRPr="00E260F1">
                                      <w:rPr>
                                        <w:rFonts w:ascii="Times New Roman" w:hAnsi="Times New Roman" w:cs="Times New Roman"/>
                                        <w:color w:val="000000"/>
                                        <w:sz w:val="18"/>
                                        <w:szCs w:val="18"/>
                                        <w:rPrChange w:id="1754" w:author="Maino Vieytes, Christian (NIH/NIA/IRP) [F]" w:date="2023-11-16T08:30:00Z">
                                          <w:rPr>
                                            <w:rFonts w:ascii="Calibri" w:hAnsi="Calibri" w:cs="Calibri"/>
                                            <w:color w:val="000000"/>
                                          </w:rPr>
                                        </w:rPrChange>
                                      </w:rPr>
                                      <w:t>-0.12</w:t>
                                    </w:r>
                                  </w:ins>
                                  <w:del w:id="1755" w:author="Maino Vieytes, Christian (NIH/NIA/IRP) [F]" w:date="2023-11-15T15:22:00Z">
                                    <w:r w:rsidRPr="00E260F1" w:rsidDel="00C92AAD">
                                      <w:rPr>
                                        <w:rFonts w:ascii="Times New Roman" w:hAnsi="Times New Roman" w:cs="Times New Roman"/>
                                        <w:color w:val="000000"/>
                                        <w:sz w:val="18"/>
                                        <w:szCs w:val="18"/>
                                        <w:rPrChange w:id="1756" w:author="Maino Vieytes, Christian (NIH/NIA/IRP) [F]" w:date="2023-11-16T08:30:00Z">
                                          <w:rPr>
                                            <w:rFonts w:ascii="Times New Roman" w:hAnsi="Times New Roman" w:cs="Times New Roman"/>
                                            <w:color w:val="000000"/>
                                            <w:sz w:val="20"/>
                                            <w:szCs w:val="20"/>
                                          </w:rPr>
                                        </w:rPrChange>
                                      </w:rPr>
                                      <w:delText>-0.16</w:delText>
                                    </w:r>
                                  </w:del>
                                </w:p>
                              </w:tc>
                              <w:tc>
                                <w:tcPr>
                                  <w:tcW w:w="1532" w:type="dxa"/>
                                  <w:tcBorders>
                                    <w:top w:val="nil"/>
                                    <w:bottom w:val="nil"/>
                                  </w:tcBorders>
                                  <w:shd w:val="clear" w:color="auto" w:fill="auto"/>
                                  <w:noWrap/>
                                  <w:vAlign w:val="center"/>
                                  <w:hideMark/>
                                  <w:tcPrChange w:id="1757" w:author="Maino Vieytes, Christian (NIH/NIA/IRP) [F]" w:date="2023-11-30T12:01: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1758" w:author="Maino Vieytes, Christian (NIH/NIA/IRP) [F]" w:date="2023-11-16T08:31:00Z">
                                        <w:rPr>
                                          <w:rFonts w:ascii="Times New Roman" w:hAnsi="Times New Roman" w:cs="Times New Roman"/>
                                          <w:b/>
                                          <w:bCs/>
                                          <w:sz w:val="20"/>
                                          <w:szCs w:val="20"/>
                                        </w:rPr>
                                      </w:rPrChange>
                                    </w:rPr>
                                  </w:pPr>
                                  <w:ins w:id="1759" w:author="Maino Vieytes, Christian (NIH/NIA/IRP) [F]" w:date="2023-11-16T08:30:00Z">
                                    <w:r w:rsidRPr="005E1339">
                                      <w:rPr>
                                        <w:rFonts w:ascii="Times New Roman" w:hAnsi="Times New Roman" w:cs="Times New Roman"/>
                                        <w:b/>
                                        <w:bCs/>
                                        <w:color w:val="000000"/>
                                        <w:sz w:val="18"/>
                                        <w:szCs w:val="18"/>
                                        <w:rPrChange w:id="1760" w:author="Maino Vieytes, Christian (NIH/NIA/IRP) [F]" w:date="2023-11-16T08:31:00Z">
                                          <w:rPr>
                                            <w:rFonts w:ascii="Calibri" w:hAnsi="Calibri" w:cs="Calibri"/>
                                            <w:color w:val="000000"/>
                                          </w:rPr>
                                        </w:rPrChange>
                                      </w:rPr>
                                      <w:t>-0.38</w:t>
                                    </w:r>
                                  </w:ins>
                                  <w:del w:id="1761" w:author="Maino Vieytes, Christian (NIH/NIA/IRP) [F]" w:date="2023-11-15T15:22:00Z">
                                    <w:r w:rsidRPr="005E1339" w:rsidDel="00C92AAD">
                                      <w:rPr>
                                        <w:rFonts w:ascii="Times New Roman" w:hAnsi="Times New Roman" w:cs="Times New Roman"/>
                                        <w:b/>
                                        <w:bCs/>
                                        <w:color w:val="000000"/>
                                        <w:sz w:val="18"/>
                                        <w:szCs w:val="18"/>
                                        <w:rPrChange w:id="1762" w:author="Maino Vieytes, Christian (NIH/NIA/IRP) [F]" w:date="2023-11-16T08:31:00Z">
                                          <w:rPr>
                                            <w:rFonts w:ascii="Times New Roman" w:hAnsi="Times New Roman" w:cs="Times New Roman"/>
                                            <w:b/>
                                            <w:bCs/>
                                            <w:color w:val="000000"/>
                                            <w:sz w:val="20"/>
                                            <w:szCs w:val="20"/>
                                          </w:rPr>
                                        </w:rPrChange>
                                      </w:rPr>
                                      <w:delText>0.42</w:delText>
                                    </w:r>
                                  </w:del>
                                </w:p>
                              </w:tc>
                              <w:tc>
                                <w:tcPr>
                                  <w:tcW w:w="1610" w:type="dxa"/>
                                  <w:tcBorders>
                                    <w:top w:val="nil"/>
                                    <w:bottom w:val="nil"/>
                                    <w:right w:val="nil"/>
                                  </w:tcBorders>
                                  <w:shd w:val="clear" w:color="auto" w:fill="auto"/>
                                  <w:noWrap/>
                                  <w:vAlign w:val="center"/>
                                  <w:hideMark/>
                                  <w:tcPrChange w:id="1763" w:author="Maino Vieytes, Christian (NIH/NIA/IRP) [F]" w:date="2023-11-30T12:01: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1764" w:author="Maino Vieytes, Christian (NIH/NIA/IRP) [F]" w:date="2023-11-16T08:30:00Z">
                                        <w:rPr>
                                          <w:rFonts w:ascii="Times New Roman" w:hAnsi="Times New Roman" w:cs="Times New Roman"/>
                                          <w:sz w:val="20"/>
                                          <w:szCs w:val="20"/>
                                        </w:rPr>
                                      </w:rPrChange>
                                    </w:rPr>
                                  </w:pPr>
                                  <w:ins w:id="1765" w:author="Maino Vieytes, Christian (NIH/NIA/IRP) [F]" w:date="2023-11-16T08:30:00Z">
                                    <w:r w:rsidRPr="00E260F1">
                                      <w:rPr>
                                        <w:rFonts w:ascii="Times New Roman" w:hAnsi="Times New Roman" w:cs="Times New Roman"/>
                                        <w:color w:val="000000"/>
                                        <w:sz w:val="18"/>
                                        <w:szCs w:val="18"/>
                                        <w:rPrChange w:id="1766" w:author="Maino Vieytes, Christian (NIH/NIA/IRP) [F]" w:date="2023-11-16T08:30:00Z">
                                          <w:rPr>
                                            <w:rFonts w:ascii="Calibri" w:hAnsi="Calibri" w:cs="Calibri"/>
                                            <w:color w:val="000000"/>
                                          </w:rPr>
                                        </w:rPrChange>
                                      </w:rPr>
                                      <w:t>0.00</w:t>
                                    </w:r>
                                  </w:ins>
                                  <w:del w:id="1767" w:author="Maino Vieytes, Christian (NIH/NIA/IRP) [F]" w:date="2023-11-15T15:22:00Z">
                                    <w:r w:rsidRPr="00E260F1" w:rsidDel="00C92AAD">
                                      <w:rPr>
                                        <w:rFonts w:ascii="Times New Roman" w:hAnsi="Times New Roman" w:cs="Times New Roman"/>
                                        <w:color w:val="000000"/>
                                        <w:sz w:val="18"/>
                                        <w:szCs w:val="18"/>
                                        <w:rPrChange w:id="1768" w:author="Maino Vieytes, Christian (NIH/NIA/IRP) [F]" w:date="2023-11-16T08:30:00Z">
                                          <w:rPr>
                                            <w:rFonts w:ascii="Times New Roman" w:hAnsi="Times New Roman" w:cs="Times New Roman"/>
                                            <w:color w:val="000000"/>
                                            <w:sz w:val="20"/>
                                            <w:szCs w:val="20"/>
                                          </w:rPr>
                                        </w:rPrChange>
                                      </w:rPr>
                                      <w:delText>-0.01</w:delText>
                                    </w:r>
                                  </w:del>
                                </w:p>
                              </w:tc>
                              <w:tc>
                                <w:tcPr>
                                  <w:tcW w:w="1355" w:type="dxa"/>
                                  <w:gridSpan w:val="2"/>
                                  <w:tcBorders>
                                    <w:top w:val="nil"/>
                                    <w:left w:val="nil"/>
                                    <w:bottom w:val="nil"/>
                                    <w:right w:val="single" w:sz="4" w:space="0" w:color="auto"/>
                                  </w:tcBorders>
                                  <w:vAlign w:val="center"/>
                                  <w:tcPrChange w:id="1769" w:author="Maino Vieytes, Christian (NIH/NIA/IRP) [F]" w:date="2023-11-30T12:01: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1770" w:author="Maino Vieytes, Christian (NIH/NIA/IRP) [F]" w:date="2023-11-16T08:30:00Z">
                                        <w:rPr>
                                          <w:rFonts w:ascii="Times New Roman" w:hAnsi="Times New Roman" w:cs="Times New Roman"/>
                                          <w:color w:val="000000"/>
                                          <w:sz w:val="20"/>
                                          <w:szCs w:val="20"/>
                                        </w:rPr>
                                      </w:rPrChange>
                                    </w:rPr>
                                  </w:pPr>
                                  <w:ins w:id="1771" w:author="Maino Vieytes, Christian (NIH/NIA/IRP) [F]" w:date="2023-11-16T08:30:00Z">
                                    <w:r w:rsidRPr="00E260F1">
                                      <w:rPr>
                                        <w:rFonts w:ascii="Times New Roman" w:hAnsi="Times New Roman" w:cs="Times New Roman"/>
                                        <w:color w:val="000000"/>
                                        <w:sz w:val="18"/>
                                        <w:szCs w:val="18"/>
                                        <w:rPrChange w:id="1772" w:author="Maino Vieytes, Christian (NIH/NIA/IRP) [F]" w:date="2023-11-16T08:30:00Z">
                                          <w:rPr>
                                            <w:rFonts w:ascii="Calibri" w:hAnsi="Calibri" w:cs="Calibri"/>
                                            <w:color w:val="000000"/>
                                          </w:rPr>
                                        </w:rPrChange>
                                      </w:rPr>
                                      <w:t>0.10</w:t>
                                    </w:r>
                                  </w:ins>
                                  <w:del w:id="1773" w:author="Maino Vieytes, Christian (NIH/NIA/IRP) [F]" w:date="2023-11-15T15:22:00Z">
                                    <w:r w:rsidRPr="00E260F1" w:rsidDel="00C92AAD">
                                      <w:rPr>
                                        <w:rFonts w:ascii="Times New Roman" w:hAnsi="Times New Roman" w:cs="Times New Roman"/>
                                        <w:color w:val="000000"/>
                                        <w:sz w:val="18"/>
                                        <w:szCs w:val="18"/>
                                        <w:rPrChange w:id="1774"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B52403">
                              <w:tc>
                                <w:tcPr>
                                  <w:tcW w:w="2187" w:type="dxa"/>
                                  <w:gridSpan w:val="2"/>
                                  <w:tcBorders>
                                    <w:top w:val="nil"/>
                                    <w:left w:val="single" w:sz="4" w:space="0" w:color="auto"/>
                                    <w:bottom w:val="nil"/>
                                  </w:tcBorders>
                                  <w:shd w:val="clear" w:color="auto" w:fill="auto"/>
                                  <w:vAlign w:val="center"/>
                                  <w:tcPrChange w:id="1775"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177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77"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1778" w:author="Maino Vieytes, Christian (NIH/NIA/IRP) [F]" w:date="2023-11-30T12:01: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1779" w:author="Maino Vieytes, Christian (NIH/NIA/IRP) [F]" w:date="2023-11-16T08:32:00Z">
                                        <w:rPr>
                                          <w:rFonts w:ascii="Times New Roman" w:hAnsi="Times New Roman" w:cs="Times New Roman"/>
                                          <w:sz w:val="20"/>
                                          <w:szCs w:val="20"/>
                                        </w:rPr>
                                      </w:rPrChange>
                                    </w:rPr>
                                  </w:pPr>
                                  <w:ins w:id="1780" w:author="Maino Vieytes, Christian (NIH/NIA/IRP) [F]" w:date="2023-11-16T08:30:00Z">
                                    <w:r w:rsidRPr="005E1339">
                                      <w:rPr>
                                        <w:rFonts w:ascii="Times New Roman" w:hAnsi="Times New Roman" w:cs="Times New Roman"/>
                                        <w:b/>
                                        <w:bCs/>
                                        <w:color w:val="000000"/>
                                        <w:sz w:val="18"/>
                                        <w:szCs w:val="18"/>
                                        <w:rPrChange w:id="1781" w:author="Maino Vieytes, Christian (NIH/NIA/IRP) [F]" w:date="2023-11-16T08:32:00Z">
                                          <w:rPr>
                                            <w:rFonts w:ascii="Calibri" w:hAnsi="Calibri" w:cs="Calibri"/>
                                            <w:color w:val="000000"/>
                                          </w:rPr>
                                        </w:rPrChange>
                                      </w:rPr>
                                      <w:t>-0.23</w:t>
                                    </w:r>
                                  </w:ins>
                                  <w:del w:id="1782" w:author="Maino Vieytes, Christian (NIH/NIA/IRP) [F]" w:date="2023-11-15T15:22:00Z">
                                    <w:r w:rsidRPr="005E1339" w:rsidDel="00C92AAD">
                                      <w:rPr>
                                        <w:rFonts w:ascii="Times New Roman" w:hAnsi="Times New Roman" w:cs="Times New Roman"/>
                                        <w:b/>
                                        <w:bCs/>
                                        <w:color w:val="000000"/>
                                        <w:sz w:val="18"/>
                                        <w:szCs w:val="18"/>
                                        <w:rPrChange w:id="1783" w:author="Maino Vieytes, Christian (NIH/NIA/IRP) [F]" w:date="2023-11-16T08:32:00Z">
                                          <w:rPr>
                                            <w:rFonts w:ascii="Times New Roman" w:hAnsi="Times New Roman" w:cs="Times New Roman"/>
                                            <w:color w:val="000000"/>
                                            <w:sz w:val="20"/>
                                            <w:szCs w:val="20"/>
                                          </w:rPr>
                                        </w:rPrChange>
                                      </w:rPr>
                                      <w:delText>-0.22</w:delText>
                                    </w:r>
                                  </w:del>
                                </w:p>
                              </w:tc>
                              <w:tc>
                                <w:tcPr>
                                  <w:tcW w:w="1532" w:type="dxa"/>
                                  <w:tcBorders>
                                    <w:top w:val="nil"/>
                                    <w:bottom w:val="nil"/>
                                  </w:tcBorders>
                                  <w:shd w:val="clear" w:color="auto" w:fill="auto"/>
                                  <w:noWrap/>
                                  <w:vAlign w:val="center"/>
                                  <w:hideMark/>
                                  <w:tcPrChange w:id="1784" w:author="Maino Vieytes, Christian (NIH/NIA/IRP) [F]" w:date="2023-11-30T12:01: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1785" w:author="Maino Vieytes, Christian (NIH/NIA/IRP) [F]" w:date="2023-11-16T08:35:00Z">
                                        <w:rPr>
                                          <w:rFonts w:ascii="Times New Roman" w:hAnsi="Times New Roman" w:cs="Times New Roman"/>
                                          <w:sz w:val="20"/>
                                          <w:szCs w:val="20"/>
                                        </w:rPr>
                                      </w:rPrChange>
                                    </w:rPr>
                                  </w:pPr>
                                  <w:ins w:id="1786" w:author="Maino Vieytes, Christian (NIH/NIA/IRP) [F]" w:date="2023-11-16T08:30:00Z">
                                    <w:r w:rsidRPr="005E1339">
                                      <w:rPr>
                                        <w:rFonts w:ascii="Times New Roman" w:hAnsi="Times New Roman" w:cs="Times New Roman"/>
                                        <w:b/>
                                        <w:bCs/>
                                        <w:color w:val="000000"/>
                                        <w:sz w:val="18"/>
                                        <w:szCs w:val="18"/>
                                        <w:rPrChange w:id="1787" w:author="Maino Vieytes, Christian (NIH/NIA/IRP) [F]" w:date="2023-11-16T08:35:00Z">
                                          <w:rPr>
                                            <w:rFonts w:ascii="Calibri" w:hAnsi="Calibri" w:cs="Calibri"/>
                                            <w:color w:val="000000"/>
                                          </w:rPr>
                                        </w:rPrChange>
                                      </w:rPr>
                                      <w:t>-0.23</w:t>
                                    </w:r>
                                  </w:ins>
                                  <w:del w:id="1788" w:author="Maino Vieytes, Christian (NIH/NIA/IRP) [F]" w:date="2023-11-15T15:22:00Z">
                                    <w:r w:rsidRPr="005E1339" w:rsidDel="00C92AAD">
                                      <w:rPr>
                                        <w:rFonts w:ascii="Times New Roman" w:hAnsi="Times New Roman" w:cs="Times New Roman"/>
                                        <w:b/>
                                        <w:bCs/>
                                        <w:color w:val="000000"/>
                                        <w:sz w:val="18"/>
                                        <w:szCs w:val="18"/>
                                        <w:rPrChange w:id="1789" w:author="Maino Vieytes, Christian (NIH/NIA/IRP) [F]" w:date="2023-11-16T08:35:00Z">
                                          <w:rPr>
                                            <w:rFonts w:ascii="Times New Roman" w:hAnsi="Times New Roman" w:cs="Times New Roman"/>
                                            <w:color w:val="000000"/>
                                            <w:sz w:val="20"/>
                                            <w:szCs w:val="20"/>
                                          </w:rPr>
                                        </w:rPrChange>
                                      </w:rPr>
                                      <w:delText>0.20</w:delText>
                                    </w:r>
                                  </w:del>
                                </w:p>
                              </w:tc>
                              <w:tc>
                                <w:tcPr>
                                  <w:tcW w:w="1610" w:type="dxa"/>
                                  <w:tcBorders>
                                    <w:top w:val="nil"/>
                                    <w:bottom w:val="nil"/>
                                    <w:right w:val="nil"/>
                                  </w:tcBorders>
                                  <w:shd w:val="clear" w:color="auto" w:fill="auto"/>
                                  <w:noWrap/>
                                  <w:vAlign w:val="center"/>
                                  <w:hideMark/>
                                  <w:tcPrChange w:id="1790" w:author="Maino Vieytes, Christian (NIH/NIA/IRP) [F]" w:date="2023-11-30T12:01: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1791" w:author="Maino Vieytes, Christian (NIH/NIA/IRP) [F]" w:date="2023-11-16T08:30:00Z">
                                        <w:rPr>
                                          <w:rFonts w:ascii="Times New Roman" w:hAnsi="Times New Roman" w:cs="Times New Roman"/>
                                          <w:b/>
                                          <w:bCs/>
                                          <w:sz w:val="20"/>
                                          <w:szCs w:val="20"/>
                                        </w:rPr>
                                      </w:rPrChange>
                                    </w:rPr>
                                  </w:pPr>
                                  <w:ins w:id="1792" w:author="Maino Vieytes, Christian (NIH/NIA/IRP) [F]" w:date="2023-11-16T08:30:00Z">
                                    <w:r w:rsidRPr="00E260F1">
                                      <w:rPr>
                                        <w:rFonts w:ascii="Times New Roman" w:hAnsi="Times New Roman" w:cs="Times New Roman"/>
                                        <w:color w:val="000000"/>
                                        <w:sz w:val="18"/>
                                        <w:szCs w:val="18"/>
                                        <w:rPrChange w:id="1793" w:author="Maino Vieytes, Christian (NIH/NIA/IRP) [F]" w:date="2023-11-16T08:30:00Z">
                                          <w:rPr>
                                            <w:rFonts w:ascii="Calibri" w:hAnsi="Calibri" w:cs="Calibri"/>
                                            <w:color w:val="000000"/>
                                          </w:rPr>
                                        </w:rPrChange>
                                      </w:rPr>
                                      <w:t>0.18</w:t>
                                    </w:r>
                                  </w:ins>
                                  <w:del w:id="1794" w:author="Maino Vieytes, Christian (NIH/NIA/IRP) [F]" w:date="2023-11-15T15:22:00Z">
                                    <w:r w:rsidRPr="00E260F1" w:rsidDel="00C92AAD">
                                      <w:rPr>
                                        <w:rFonts w:ascii="Times New Roman" w:hAnsi="Times New Roman" w:cs="Times New Roman"/>
                                        <w:b/>
                                        <w:bCs/>
                                        <w:color w:val="000000"/>
                                        <w:sz w:val="18"/>
                                        <w:szCs w:val="18"/>
                                        <w:rPrChange w:id="1795" w:author="Maino Vieytes, Christian (NIH/NIA/IRP) [F]" w:date="2023-11-16T08:30:00Z">
                                          <w:rPr>
                                            <w:rFonts w:ascii="Times New Roman" w:hAnsi="Times New Roman" w:cs="Times New Roman"/>
                                            <w:b/>
                                            <w:bCs/>
                                            <w:color w:val="000000"/>
                                            <w:sz w:val="20"/>
                                            <w:szCs w:val="20"/>
                                          </w:rPr>
                                        </w:rPrChange>
                                      </w:rPr>
                                      <w:delText>0.44</w:delText>
                                    </w:r>
                                  </w:del>
                                </w:p>
                              </w:tc>
                              <w:tc>
                                <w:tcPr>
                                  <w:tcW w:w="1355" w:type="dxa"/>
                                  <w:gridSpan w:val="2"/>
                                  <w:tcBorders>
                                    <w:top w:val="nil"/>
                                    <w:left w:val="nil"/>
                                    <w:bottom w:val="nil"/>
                                    <w:right w:val="single" w:sz="4" w:space="0" w:color="auto"/>
                                  </w:tcBorders>
                                  <w:vAlign w:val="center"/>
                                  <w:tcPrChange w:id="1796" w:author="Maino Vieytes, Christian (NIH/NIA/IRP) [F]" w:date="2023-11-30T12:01: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1797" w:author="Maino Vieytes, Christian (NIH/NIA/IRP) [F]" w:date="2023-11-16T08:34:00Z">
                                        <w:rPr>
                                          <w:rFonts w:ascii="Times New Roman" w:hAnsi="Times New Roman" w:cs="Times New Roman"/>
                                          <w:b/>
                                          <w:bCs/>
                                          <w:color w:val="000000"/>
                                          <w:sz w:val="20"/>
                                          <w:szCs w:val="20"/>
                                        </w:rPr>
                                      </w:rPrChange>
                                    </w:rPr>
                                  </w:pPr>
                                  <w:ins w:id="1798" w:author="Maino Vieytes, Christian (NIH/NIA/IRP) [F]" w:date="2023-11-16T08:30:00Z">
                                    <w:r w:rsidRPr="005E1339">
                                      <w:rPr>
                                        <w:rFonts w:ascii="Times New Roman" w:hAnsi="Times New Roman" w:cs="Times New Roman"/>
                                        <w:b/>
                                        <w:bCs/>
                                        <w:color w:val="000000"/>
                                        <w:sz w:val="18"/>
                                        <w:szCs w:val="18"/>
                                        <w:rPrChange w:id="1799" w:author="Maino Vieytes, Christian (NIH/NIA/IRP) [F]" w:date="2023-11-16T08:34:00Z">
                                          <w:rPr>
                                            <w:rFonts w:ascii="Calibri" w:hAnsi="Calibri" w:cs="Calibri"/>
                                            <w:color w:val="000000"/>
                                          </w:rPr>
                                        </w:rPrChange>
                                      </w:rPr>
                                      <w:t>0.32</w:t>
                                    </w:r>
                                  </w:ins>
                                  <w:del w:id="1800" w:author="Maino Vieytes, Christian (NIH/NIA/IRP) [F]" w:date="2023-11-15T15:22:00Z">
                                    <w:r w:rsidRPr="005E1339" w:rsidDel="00C92AAD">
                                      <w:rPr>
                                        <w:rFonts w:ascii="Times New Roman" w:hAnsi="Times New Roman" w:cs="Times New Roman"/>
                                        <w:b/>
                                        <w:bCs/>
                                        <w:color w:val="000000"/>
                                        <w:sz w:val="18"/>
                                        <w:szCs w:val="18"/>
                                        <w:rPrChange w:id="1801"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B52403">
                              <w:tc>
                                <w:tcPr>
                                  <w:tcW w:w="2187" w:type="dxa"/>
                                  <w:gridSpan w:val="2"/>
                                  <w:tcBorders>
                                    <w:top w:val="nil"/>
                                    <w:left w:val="single" w:sz="4" w:space="0" w:color="auto"/>
                                    <w:bottom w:val="nil"/>
                                  </w:tcBorders>
                                  <w:shd w:val="clear" w:color="auto" w:fill="auto"/>
                                  <w:vAlign w:val="center"/>
                                  <w:tcPrChange w:id="1802"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180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04"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1805" w:author="Maino Vieytes, Christian (NIH/NIA/IRP) [F]" w:date="2023-11-30T12:01: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1806" w:author="Maino Vieytes, Christian (NIH/NIA/IRP) [F]" w:date="2023-11-16T08:30:00Z">
                                        <w:rPr>
                                          <w:rFonts w:ascii="Times New Roman" w:hAnsi="Times New Roman" w:cs="Times New Roman"/>
                                          <w:sz w:val="20"/>
                                          <w:szCs w:val="20"/>
                                        </w:rPr>
                                      </w:rPrChange>
                                    </w:rPr>
                                  </w:pPr>
                                  <w:ins w:id="1807" w:author="Maino Vieytes, Christian (NIH/NIA/IRP) [F]" w:date="2023-11-16T08:30:00Z">
                                    <w:r w:rsidRPr="00E260F1">
                                      <w:rPr>
                                        <w:rFonts w:ascii="Times New Roman" w:hAnsi="Times New Roman" w:cs="Times New Roman"/>
                                        <w:b/>
                                        <w:bCs/>
                                        <w:color w:val="000000"/>
                                        <w:sz w:val="18"/>
                                        <w:szCs w:val="18"/>
                                        <w:rPrChange w:id="1808" w:author="Maino Vieytes, Christian (NIH/NIA/IRP) [F]" w:date="2023-11-16T08:30:00Z">
                                          <w:rPr>
                                            <w:rFonts w:ascii="Calibri" w:hAnsi="Calibri" w:cs="Calibri"/>
                                            <w:color w:val="000000"/>
                                          </w:rPr>
                                        </w:rPrChange>
                                      </w:rPr>
                                      <w:t>-0.36</w:t>
                                    </w:r>
                                  </w:ins>
                                  <w:del w:id="1809" w:author="Maino Vieytes, Christian (NIH/NIA/IRP) [F]" w:date="2023-11-15T15:22:00Z">
                                    <w:r w:rsidRPr="00E260F1" w:rsidDel="00C92AAD">
                                      <w:rPr>
                                        <w:rFonts w:ascii="Times New Roman" w:hAnsi="Times New Roman" w:cs="Times New Roman"/>
                                        <w:b/>
                                        <w:bCs/>
                                        <w:color w:val="000000"/>
                                        <w:sz w:val="18"/>
                                        <w:szCs w:val="18"/>
                                        <w:rPrChange w:id="1810" w:author="Maino Vieytes, Christian (NIH/NIA/IRP) [F]" w:date="2023-11-16T08:30:00Z">
                                          <w:rPr>
                                            <w:rFonts w:ascii="Times New Roman" w:hAnsi="Times New Roman" w:cs="Times New Roman"/>
                                            <w:color w:val="000000"/>
                                            <w:sz w:val="20"/>
                                            <w:szCs w:val="20"/>
                                          </w:rPr>
                                        </w:rPrChange>
                                      </w:rPr>
                                      <w:delText>-0.14</w:delText>
                                    </w:r>
                                  </w:del>
                                </w:p>
                              </w:tc>
                              <w:tc>
                                <w:tcPr>
                                  <w:tcW w:w="1532" w:type="dxa"/>
                                  <w:tcBorders>
                                    <w:top w:val="nil"/>
                                    <w:bottom w:val="nil"/>
                                  </w:tcBorders>
                                  <w:shd w:val="clear" w:color="auto" w:fill="auto"/>
                                  <w:noWrap/>
                                  <w:vAlign w:val="center"/>
                                  <w:hideMark/>
                                  <w:tcPrChange w:id="1811" w:author="Maino Vieytes, Christian (NIH/NIA/IRP) [F]" w:date="2023-11-30T12:01: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1812" w:author="Maino Vieytes, Christian (NIH/NIA/IRP) [F]" w:date="2023-11-16T08:35:00Z">
                                        <w:rPr>
                                          <w:rFonts w:ascii="Times New Roman" w:hAnsi="Times New Roman" w:cs="Times New Roman"/>
                                          <w:sz w:val="20"/>
                                          <w:szCs w:val="20"/>
                                        </w:rPr>
                                      </w:rPrChange>
                                    </w:rPr>
                                  </w:pPr>
                                  <w:ins w:id="1813" w:author="Maino Vieytes, Christian (NIH/NIA/IRP) [F]" w:date="2023-11-16T08:30:00Z">
                                    <w:r w:rsidRPr="005E1339">
                                      <w:rPr>
                                        <w:rFonts w:ascii="Times New Roman" w:hAnsi="Times New Roman" w:cs="Times New Roman"/>
                                        <w:b/>
                                        <w:bCs/>
                                        <w:color w:val="000000"/>
                                        <w:sz w:val="18"/>
                                        <w:szCs w:val="18"/>
                                        <w:rPrChange w:id="1814" w:author="Maino Vieytes, Christian (NIH/NIA/IRP) [F]" w:date="2023-11-16T08:35:00Z">
                                          <w:rPr>
                                            <w:rFonts w:ascii="Calibri" w:hAnsi="Calibri" w:cs="Calibri"/>
                                            <w:color w:val="000000"/>
                                          </w:rPr>
                                        </w:rPrChange>
                                      </w:rPr>
                                      <w:t>-0.28</w:t>
                                    </w:r>
                                  </w:ins>
                                  <w:del w:id="1815" w:author="Maino Vieytes, Christian (NIH/NIA/IRP) [F]" w:date="2023-11-15T15:22:00Z">
                                    <w:r w:rsidRPr="005E1339" w:rsidDel="00C92AAD">
                                      <w:rPr>
                                        <w:rFonts w:ascii="Times New Roman" w:hAnsi="Times New Roman" w:cs="Times New Roman"/>
                                        <w:b/>
                                        <w:bCs/>
                                        <w:color w:val="000000"/>
                                        <w:sz w:val="18"/>
                                        <w:szCs w:val="18"/>
                                        <w:rPrChange w:id="1816" w:author="Maino Vieytes, Christian (NIH/NIA/IRP) [F]" w:date="2023-11-16T08:35:00Z">
                                          <w:rPr>
                                            <w:rFonts w:ascii="Times New Roman" w:hAnsi="Times New Roman" w:cs="Times New Roman"/>
                                            <w:color w:val="000000"/>
                                            <w:sz w:val="20"/>
                                            <w:szCs w:val="20"/>
                                          </w:rPr>
                                        </w:rPrChange>
                                      </w:rPr>
                                      <w:delText>0.10</w:delText>
                                    </w:r>
                                  </w:del>
                                </w:p>
                              </w:tc>
                              <w:tc>
                                <w:tcPr>
                                  <w:tcW w:w="1610" w:type="dxa"/>
                                  <w:tcBorders>
                                    <w:top w:val="nil"/>
                                    <w:bottom w:val="nil"/>
                                    <w:right w:val="nil"/>
                                  </w:tcBorders>
                                  <w:shd w:val="clear" w:color="auto" w:fill="auto"/>
                                  <w:noWrap/>
                                  <w:vAlign w:val="center"/>
                                  <w:hideMark/>
                                  <w:tcPrChange w:id="1817" w:author="Maino Vieytes, Christian (NIH/NIA/IRP) [F]" w:date="2023-11-30T12:01: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1818" w:author="Maino Vieytes, Christian (NIH/NIA/IRP) [F]" w:date="2023-11-16T08:30:00Z">
                                        <w:rPr>
                                          <w:rFonts w:ascii="Times New Roman" w:hAnsi="Times New Roman" w:cs="Times New Roman"/>
                                          <w:b/>
                                          <w:bCs/>
                                          <w:sz w:val="20"/>
                                          <w:szCs w:val="20"/>
                                        </w:rPr>
                                      </w:rPrChange>
                                    </w:rPr>
                                  </w:pPr>
                                  <w:ins w:id="1819" w:author="Maino Vieytes, Christian (NIH/NIA/IRP) [F]" w:date="2023-11-16T08:30:00Z">
                                    <w:r w:rsidRPr="00E260F1">
                                      <w:rPr>
                                        <w:rFonts w:ascii="Times New Roman" w:hAnsi="Times New Roman" w:cs="Times New Roman"/>
                                        <w:color w:val="000000"/>
                                        <w:sz w:val="18"/>
                                        <w:szCs w:val="18"/>
                                        <w:rPrChange w:id="1820" w:author="Maino Vieytes, Christian (NIH/NIA/IRP) [F]" w:date="2023-11-16T08:30:00Z">
                                          <w:rPr>
                                            <w:rFonts w:ascii="Calibri" w:hAnsi="Calibri" w:cs="Calibri"/>
                                            <w:color w:val="000000"/>
                                          </w:rPr>
                                        </w:rPrChange>
                                      </w:rPr>
                                      <w:t>0.030</w:t>
                                    </w:r>
                                  </w:ins>
                                  <w:del w:id="1821" w:author="Maino Vieytes, Christian (NIH/NIA/IRP) [F]" w:date="2023-11-15T15:22:00Z">
                                    <w:r w:rsidRPr="00E260F1" w:rsidDel="00C92AAD">
                                      <w:rPr>
                                        <w:rFonts w:ascii="Times New Roman" w:hAnsi="Times New Roman" w:cs="Times New Roman"/>
                                        <w:b/>
                                        <w:bCs/>
                                        <w:color w:val="000000"/>
                                        <w:sz w:val="18"/>
                                        <w:szCs w:val="18"/>
                                        <w:rPrChange w:id="1822" w:author="Maino Vieytes, Christian (NIH/NIA/IRP) [F]" w:date="2023-11-16T08:30:00Z">
                                          <w:rPr>
                                            <w:rFonts w:ascii="Times New Roman" w:hAnsi="Times New Roman" w:cs="Times New Roman"/>
                                            <w:b/>
                                            <w:bCs/>
                                            <w:color w:val="000000"/>
                                            <w:sz w:val="20"/>
                                            <w:szCs w:val="20"/>
                                          </w:rPr>
                                        </w:rPrChange>
                                      </w:rPr>
                                      <w:delText>0.39</w:delText>
                                    </w:r>
                                  </w:del>
                                </w:p>
                              </w:tc>
                              <w:tc>
                                <w:tcPr>
                                  <w:tcW w:w="1355" w:type="dxa"/>
                                  <w:gridSpan w:val="2"/>
                                  <w:tcBorders>
                                    <w:top w:val="nil"/>
                                    <w:left w:val="nil"/>
                                    <w:bottom w:val="nil"/>
                                    <w:right w:val="single" w:sz="4" w:space="0" w:color="auto"/>
                                  </w:tcBorders>
                                  <w:vAlign w:val="center"/>
                                  <w:tcPrChange w:id="1823" w:author="Maino Vieytes, Christian (NIH/NIA/IRP) [F]" w:date="2023-11-30T12:01: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1824" w:author="Maino Vieytes, Christian (NIH/NIA/IRP) [F]" w:date="2023-11-16T08:30:00Z">
                                        <w:rPr>
                                          <w:rFonts w:ascii="Times New Roman" w:hAnsi="Times New Roman" w:cs="Times New Roman"/>
                                          <w:b/>
                                          <w:bCs/>
                                          <w:color w:val="000000"/>
                                          <w:sz w:val="20"/>
                                          <w:szCs w:val="20"/>
                                        </w:rPr>
                                      </w:rPrChange>
                                    </w:rPr>
                                  </w:pPr>
                                  <w:ins w:id="1825" w:author="Maino Vieytes, Christian (NIH/NIA/IRP) [F]" w:date="2023-11-16T08:30:00Z">
                                    <w:r w:rsidRPr="00E260F1">
                                      <w:rPr>
                                        <w:rFonts w:ascii="Times New Roman" w:hAnsi="Times New Roman" w:cs="Times New Roman"/>
                                        <w:color w:val="000000"/>
                                        <w:sz w:val="18"/>
                                        <w:szCs w:val="18"/>
                                        <w:rPrChange w:id="1826" w:author="Maino Vieytes, Christian (NIH/NIA/IRP) [F]" w:date="2023-11-16T08:30:00Z">
                                          <w:rPr>
                                            <w:rFonts w:ascii="Calibri" w:hAnsi="Calibri" w:cs="Calibri"/>
                                            <w:color w:val="000000"/>
                                          </w:rPr>
                                        </w:rPrChange>
                                      </w:rPr>
                                      <w:t>0.19</w:t>
                                    </w:r>
                                  </w:ins>
                                  <w:del w:id="1827" w:author="Maino Vieytes, Christian (NIH/NIA/IRP) [F]" w:date="2023-11-15T15:22:00Z">
                                    <w:r w:rsidRPr="00E260F1" w:rsidDel="00C92AAD">
                                      <w:rPr>
                                        <w:rFonts w:ascii="Times New Roman" w:hAnsi="Times New Roman" w:cs="Times New Roman"/>
                                        <w:color w:val="000000"/>
                                        <w:sz w:val="18"/>
                                        <w:szCs w:val="18"/>
                                        <w:rPrChange w:id="1828"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B52403">
                              <w:tc>
                                <w:tcPr>
                                  <w:tcW w:w="2187" w:type="dxa"/>
                                  <w:gridSpan w:val="2"/>
                                  <w:tcBorders>
                                    <w:top w:val="nil"/>
                                    <w:left w:val="single" w:sz="4" w:space="0" w:color="auto"/>
                                    <w:bottom w:val="nil"/>
                                  </w:tcBorders>
                                  <w:shd w:val="clear" w:color="auto" w:fill="auto"/>
                                  <w:vAlign w:val="center"/>
                                  <w:tcPrChange w:id="1829"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183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31"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1832" w:author="Maino Vieytes, Christian (NIH/NIA/IRP) [F]" w:date="2023-11-30T12:01: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1833" w:author="Maino Vieytes, Christian (NIH/NIA/IRP) [F]" w:date="2023-11-16T08:31:00Z">
                                        <w:rPr>
                                          <w:rFonts w:ascii="Times New Roman" w:hAnsi="Times New Roman" w:cs="Times New Roman"/>
                                          <w:b/>
                                          <w:bCs/>
                                          <w:sz w:val="20"/>
                                          <w:szCs w:val="20"/>
                                        </w:rPr>
                                      </w:rPrChange>
                                    </w:rPr>
                                  </w:pPr>
                                  <w:ins w:id="1834" w:author="Maino Vieytes, Christian (NIH/NIA/IRP) [F]" w:date="2023-11-16T08:30:00Z">
                                    <w:r w:rsidRPr="00E260F1">
                                      <w:rPr>
                                        <w:rFonts w:ascii="Times New Roman" w:hAnsi="Times New Roman" w:cs="Times New Roman"/>
                                        <w:b/>
                                        <w:bCs/>
                                        <w:color w:val="000000"/>
                                        <w:sz w:val="18"/>
                                        <w:szCs w:val="18"/>
                                        <w:rPrChange w:id="1835" w:author="Maino Vieytes, Christian (NIH/NIA/IRP) [F]" w:date="2023-11-16T08:31:00Z">
                                          <w:rPr>
                                            <w:rFonts w:ascii="Calibri" w:hAnsi="Calibri" w:cs="Calibri"/>
                                            <w:color w:val="000000"/>
                                          </w:rPr>
                                        </w:rPrChange>
                                      </w:rPr>
                                      <w:t>-0.38</w:t>
                                    </w:r>
                                  </w:ins>
                                  <w:del w:id="1836" w:author="Maino Vieytes, Christian (NIH/NIA/IRP) [F]" w:date="2023-11-15T15:22:00Z">
                                    <w:r w:rsidRPr="00E260F1" w:rsidDel="00C92AAD">
                                      <w:rPr>
                                        <w:rFonts w:ascii="Times New Roman" w:hAnsi="Times New Roman" w:cs="Times New Roman"/>
                                        <w:b/>
                                        <w:bCs/>
                                        <w:color w:val="000000"/>
                                        <w:sz w:val="18"/>
                                        <w:szCs w:val="18"/>
                                        <w:rPrChange w:id="1837" w:author="Maino Vieytes, Christian (NIH/NIA/IRP) [F]" w:date="2023-11-16T08:31:00Z">
                                          <w:rPr>
                                            <w:rFonts w:ascii="Times New Roman" w:hAnsi="Times New Roman" w:cs="Times New Roman"/>
                                            <w:b/>
                                            <w:bCs/>
                                            <w:color w:val="000000"/>
                                            <w:sz w:val="20"/>
                                            <w:szCs w:val="20"/>
                                          </w:rPr>
                                        </w:rPrChange>
                                      </w:rPr>
                                      <w:delText>-0.41</w:delText>
                                    </w:r>
                                  </w:del>
                                </w:p>
                              </w:tc>
                              <w:tc>
                                <w:tcPr>
                                  <w:tcW w:w="1532" w:type="dxa"/>
                                  <w:tcBorders>
                                    <w:top w:val="nil"/>
                                    <w:bottom w:val="nil"/>
                                  </w:tcBorders>
                                  <w:shd w:val="clear" w:color="auto" w:fill="auto"/>
                                  <w:noWrap/>
                                  <w:vAlign w:val="center"/>
                                  <w:hideMark/>
                                  <w:tcPrChange w:id="1838" w:author="Maino Vieytes, Christian (NIH/NIA/IRP) [F]" w:date="2023-11-30T12:01: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1839" w:author="Maino Vieytes, Christian (NIH/NIA/IRP) [F]" w:date="2023-11-16T08:31:00Z">
                                        <w:rPr>
                                          <w:rFonts w:ascii="Times New Roman" w:hAnsi="Times New Roman" w:cs="Times New Roman"/>
                                          <w:b/>
                                          <w:bCs/>
                                          <w:sz w:val="20"/>
                                          <w:szCs w:val="20"/>
                                        </w:rPr>
                                      </w:rPrChange>
                                    </w:rPr>
                                  </w:pPr>
                                  <w:ins w:id="1840" w:author="Maino Vieytes, Christian (NIH/NIA/IRP) [F]" w:date="2023-11-16T08:30:00Z">
                                    <w:r w:rsidRPr="005E1339">
                                      <w:rPr>
                                        <w:rFonts w:ascii="Times New Roman" w:hAnsi="Times New Roman" w:cs="Times New Roman"/>
                                        <w:b/>
                                        <w:bCs/>
                                        <w:color w:val="000000"/>
                                        <w:sz w:val="18"/>
                                        <w:szCs w:val="18"/>
                                        <w:rPrChange w:id="1841" w:author="Maino Vieytes, Christian (NIH/NIA/IRP) [F]" w:date="2023-11-16T08:31:00Z">
                                          <w:rPr>
                                            <w:rFonts w:ascii="Calibri" w:hAnsi="Calibri" w:cs="Calibri"/>
                                            <w:color w:val="000000"/>
                                          </w:rPr>
                                        </w:rPrChange>
                                      </w:rPr>
                                      <w:t>-0.38</w:t>
                                    </w:r>
                                  </w:ins>
                                  <w:del w:id="1842" w:author="Maino Vieytes, Christian (NIH/NIA/IRP) [F]" w:date="2023-11-15T15:22:00Z">
                                    <w:r w:rsidRPr="005E1339" w:rsidDel="00C92AAD">
                                      <w:rPr>
                                        <w:rFonts w:ascii="Times New Roman" w:hAnsi="Times New Roman" w:cs="Times New Roman"/>
                                        <w:b/>
                                        <w:bCs/>
                                        <w:color w:val="000000"/>
                                        <w:sz w:val="18"/>
                                        <w:szCs w:val="18"/>
                                        <w:rPrChange w:id="1843" w:author="Maino Vieytes, Christian (NIH/NIA/IRP) [F]" w:date="2023-11-16T08:31:00Z">
                                          <w:rPr>
                                            <w:rFonts w:ascii="Times New Roman" w:hAnsi="Times New Roman" w:cs="Times New Roman"/>
                                            <w:b/>
                                            <w:bCs/>
                                            <w:color w:val="000000"/>
                                            <w:sz w:val="20"/>
                                            <w:szCs w:val="20"/>
                                          </w:rPr>
                                        </w:rPrChange>
                                      </w:rPr>
                                      <w:delText>0.36</w:delText>
                                    </w:r>
                                  </w:del>
                                </w:p>
                              </w:tc>
                              <w:tc>
                                <w:tcPr>
                                  <w:tcW w:w="1610" w:type="dxa"/>
                                  <w:tcBorders>
                                    <w:top w:val="nil"/>
                                    <w:bottom w:val="nil"/>
                                    <w:right w:val="nil"/>
                                  </w:tcBorders>
                                  <w:shd w:val="clear" w:color="auto" w:fill="auto"/>
                                  <w:noWrap/>
                                  <w:vAlign w:val="center"/>
                                  <w:hideMark/>
                                  <w:tcPrChange w:id="1844" w:author="Maino Vieytes, Christian (NIH/NIA/IRP) [F]" w:date="2023-11-30T12:01: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1845" w:author="Maino Vieytes, Christian (NIH/NIA/IRP) [F]" w:date="2023-11-16T08:30:00Z">
                                        <w:rPr>
                                          <w:rFonts w:ascii="Times New Roman" w:hAnsi="Times New Roman" w:cs="Times New Roman"/>
                                          <w:b/>
                                          <w:bCs/>
                                          <w:sz w:val="20"/>
                                          <w:szCs w:val="20"/>
                                        </w:rPr>
                                      </w:rPrChange>
                                    </w:rPr>
                                  </w:pPr>
                                  <w:ins w:id="1846" w:author="Maino Vieytes, Christian (NIH/NIA/IRP) [F]" w:date="2023-11-16T08:30:00Z">
                                    <w:r w:rsidRPr="00E260F1">
                                      <w:rPr>
                                        <w:rFonts w:ascii="Times New Roman" w:hAnsi="Times New Roman" w:cs="Times New Roman"/>
                                        <w:color w:val="000000"/>
                                        <w:sz w:val="18"/>
                                        <w:szCs w:val="18"/>
                                        <w:rPrChange w:id="1847" w:author="Maino Vieytes, Christian (NIH/NIA/IRP) [F]" w:date="2023-11-16T08:30:00Z">
                                          <w:rPr>
                                            <w:rFonts w:ascii="Calibri" w:hAnsi="Calibri" w:cs="Calibri"/>
                                            <w:color w:val="000000"/>
                                          </w:rPr>
                                        </w:rPrChange>
                                      </w:rPr>
                                      <w:t>-0.12</w:t>
                                    </w:r>
                                  </w:ins>
                                  <w:del w:id="1848" w:author="Maino Vieytes, Christian (NIH/NIA/IRP) [F]" w:date="2023-11-15T15:22:00Z">
                                    <w:r w:rsidRPr="00E260F1" w:rsidDel="00C92AAD">
                                      <w:rPr>
                                        <w:rFonts w:ascii="Times New Roman" w:hAnsi="Times New Roman" w:cs="Times New Roman"/>
                                        <w:b/>
                                        <w:bCs/>
                                        <w:color w:val="000000"/>
                                        <w:sz w:val="18"/>
                                        <w:szCs w:val="18"/>
                                        <w:rPrChange w:id="1849" w:author="Maino Vieytes, Christian (NIH/NIA/IRP) [F]" w:date="2023-11-16T08:30:00Z">
                                          <w:rPr>
                                            <w:rFonts w:ascii="Times New Roman" w:hAnsi="Times New Roman" w:cs="Times New Roman"/>
                                            <w:b/>
                                            <w:bCs/>
                                            <w:color w:val="000000"/>
                                            <w:sz w:val="20"/>
                                            <w:szCs w:val="20"/>
                                          </w:rPr>
                                        </w:rPrChange>
                                      </w:rPr>
                                      <w:delText>0.31</w:delText>
                                    </w:r>
                                  </w:del>
                                </w:p>
                              </w:tc>
                              <w:tc>
                                <w:tcPr>
                                  <w:tcW w:w="1355" w:type="dxa"/>
                                  <w:gridSpan w:val="2"/>
                                  <w:tcBorders>
                                    <w:top w:val="nil"/>
                                    <w:left w:val="nil"/>
                                    <w:bottom w:val="nil"/>
                                    <w:right w:val="single" w:sz="4" w:space="0" w:color="auto"/>
                                  </w:tcBorders>
                                  <w:vAlign w:val="center"/>
                                  <w:tcPrChange w:id="1850" w:author="Maino Vieytes, Christian (NIH/NIA/IRP) [F]" w:date="2023-11-30T12:01: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1851" w:author="Maino Vieytes, Christian (NIH/NIA/IRP) [F]" w:date="2023-11-16T08:34:00Z">
                                        <w:rPr>
                                          <w:rFonts w:ascii="Times New Roman" w:hAnsi="Times New Roman" w:cs="Times New Roman"/>
                                          <w:b/>
                                          <w:bCs/>
                                          <w:color w:val="000000"/>
                                          <w:sz w:val="20"/>
                                          <w:szCs w:val="20"/>
                                        </w:rPr>
                                      </w:rPrChange>
                                    </w:rPr>
                                  </w:pPr>
                                  <w:ins w:id="1852" w:author="Maino Vieytes, Christian (NIH/NIA/IRP) [F]" w:date="2023-11-16T08:30:00Z">
                                    <w:r w:rsidRPr="005E1339">
                                      <w:rPr>
                                        <w:rFonts w:ascii="Times New Roman" w:hAnsi="Times New Roman" w:cs="Times New Roman"/>
                                        <w:b/>
                                        <w:bCs/>
                                        <w:color w:val="000000"/>
                                        <w:sz w:val="18"/>
                                        <w:szCs w:val="18"/>
                                        <w:rPrChange w:id="1853" w:author="Maino Vieytes, Christian (NIH/NIA/IRP) [F]" w:date="2023-11-16T08:34:00Z">
                                          <w:rPr>
                                            <w:rFonts w:ascii="Calibri" w:hAnsi="Calibri" w:cs="Calibri"/>
                                            <w:color w:val="000000"/>
                                          </w:rPr>
                                        </w:rPrChange>
                                      </w:rPr>
                                      <w:t>0.24</w:t>
                                    </w:r>
                                  </w:ins>
                                  <w:del w:id="1854" w:author="Maino Vieytes, Christian (NIH/NIA/IRP) [F]" w:date="2023-11-15T15:22:00Z">
                                    <w:r w:rsidRPr="005E1339" w:rsidDel="00C92AAD">
                                      <w:rPr>
                                        <w:rFonts w:ascii="Times New Roman" w:hAnsi="Times New Roman" w:cs="Times New Roman"/>
                                        <w:b/>
                                        <w:bCs/>
                                        <w:color w:val="000000"/>
                                        <w:sz w:val="18"/>
                                        <w:szCs w:val="18"/>
                                        <w:rPrChange w:id="1855"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B52403">
                              <w:tc>
                                <w:tcPr>
                                  <w:tcW w:w="2187" w:type="dxa"/>
                                  <w:gridSpan w:val="2"/>
                                  <w:tcBorders>
                                    <w:top w:val="nil"/>
                                    <w:left w:val="single" w:sz="4" w:space="0" w:color="auto"/>
                                    <w:bottom w:val="nil"/>
                                  </w:tcBorders>
                                  <w:shd w:val="clear" w:color="auto" w:fill="auto"/>
                                  <w:vAlign w:val="center"/>
                                  <w:tcPrChange w:id="1856"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185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58"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1859" w:author="Maino Vieytes, Christian (NIH/NIA/IRP) [F]" w:date="2023-11-30T12:01: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1860" w:author="Maino Vieytes, Christian (NIH/NIA/IRP) [F]" w:date="2023-11-16T08:30:00Z">
                                        <w:rPr>
                                          <w:rFonts w:ascii="Times New Roman" w:hAnsi="Times New Roman" w:cs="Times New Roman"/>
                                          <w:b/>
                                          <w:bCs/>
                                          <w:sz w:val="20"/>
                                          <w:szCs w:val="20"/>
                                        </w:rPr>
                                      </w:rPrChange>
                                    </w:rPr>
                                  </w:pPr>
                                  <w:ins w:id="1861" w:author="Maino Vieytes, Christian (NIH/NIA/IRP) [F]" w:date="2023-11-16T08:30:00Z">
                                    <w:r w:rsidRPr="00E260F1">
                                      <w:rPr>
                                        <w:rFonts w:ascii="Times New Roman" w:hAnsi="Times New Roman" w:cs="Times New Roman"/>
                                        <w:color w:val="000000"/>
                                        <w:sz w:val="18"/>
                                        <w:szCs w:val="18"/>
                                        <w:rPrChange w:id="1862" w:author="Maino Vieytes, Christian (NIH/NIA/IRP) [F]" w:date="2023-11-16T08:30:00Z">
                                          <w:rPr>
                                            <w:rFonts w:ascii="Calibri" w:hAnsi="Calibri" w:cs="Calibri"/>
                                            <w:color w:val="000000"/>
                                          </w:rPr>
                                        </w:rPrChange>
                                      </w:rPr>
                                      <w:t>0.030</w:t>
                                    </w:r>
                                  </w:ins>
                                  <w:del w:id="1863" w:author="Maino Vieytes, Christian (NIH/NIA/IRP) [F]" w:date="2023-11-15T15:22:00Z">
                                    <w:r w:rsidRPr="00E260F1" w:rsidDel="00C92AAD">
                                      <w:rPr>
                                        <w:rFonts w:ascii="Times New Roman" w:hAnsi="Times New Roman" w:cs="Times New Roman"/>
                                        <w:b/>
                                        <w:bCs/>
                                        <w:color w:val="000000"/>
                                        <w:sz w:val="18"/>
                                        <w:szCs w:val="18"/>
                                        <w:rPrChange w:id="1864" w:author="Maino Vieytes, Christian (NIH/NIA/IRP) [F]" w:date="2023-11-16T08:30:00Z">
                                          <w:rPr>
                                            <w:rFonts w:ascii="Times New Roman" w:hAnsi="Times New Roman" w:cs="Times New Roman"/>
                                            <w:b/>
                                            <w:bCs/>
                                            <w:color w:val="000000"/>
                                            <w:sz w:val="20"/>
                                            <w:szCs w:val="20"/>
                                          </w:rPr>
                                        </w:rPrChange>
                                      </w:rPr>
                                      <w:delText>0.38</w:delText>
                                    </w:r>
                                  </w:del>
                                </w:p>
                              </w:tc>
                              <w:tc>
                                <w:tcPr>
                                  <w:tcW w:w="1532" w:type="dxa"/>
                                  <w:tcBorders>
                                    <w:top w:val="nil"/>
                                    <w:bottom w:val="nil"/>
                                  </w:tcBorders>
                                  <w:shd w:val="clear" w:color="auto" w:fill="auto"/>
                                  <w:noWrap/>
                                  <w:vAlign w:val="center"/>
                                  <w:hideMark/>
                                  <w:tcPrChange w:id="1865" w:author="Maino Vieytes, Christian (NIH/NIA/IRP) [F]" w:date="2023-11-30T12:01: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1866" w:author="Maino Vieytes, Christian (NIH/NIA/IRP) [F]" w:date="2023-11-16T08:30:00Z">
                                        <w:rPr>
                                          <w:rFonts w:ascii="Times New Roman" w:hAnsi="Times New Roman" w:cs="Times New Roman"/>
                                          <w:sz w:val="20"/>
                                          <w:szCs w:val="20"/>
                                        </w:rPr>
                                      </w:rPrChange>
                                    </w:rPr>
                                  </w:pPr>
                                  <w:ins w:id="1867" w:author="Maino Vieytes, Christian (NIH/NIA/IRP) [F]" w:date="2023-11-16T08:30:00Z">
                                    <w:r w:rsidRPr="00E260F1">
                                      <w:rPr>
                                        <w:rFonts w:ascii="Times New Roman" w:hAnsi="Times New Roman" w:cs="Times New Roman"/>
                                        <w:color w:val="000000"/>
                                        <w:sz w:val="18"/>
                                        <w:szCs w:val="18"/>
                                        <w:rPrChange w:id="1868" w:author="Maino Vieytes, Christian (NIH/NIA/IRP) [F]" w:date="2023-11-16T08:30:00Z">
                                          <w:rPr>
                                            <w:rFonts w:ascii="Calibri" w:hAnsi="Calibri" w:cs="Calibri"/>
                                            <w:color w:val="000000"/>
                                          </w:rPr>
                                        </w:rPrChange>
                                      </w:rPr>
                                      <w:t>-0.19</w:t>
                                    </w:r>
                                  </w:ins>
                                  <w:del w:id="1869" w:author="Maino Vieytes, Christian (NIH/NIA/IRP) [F]" w:date="2023-11-15T15:22:00Z">
                                    <w:r w:rsidRPr="00E260F1" w:rsidDel="00C92AAD">
                                      <w:rPr>
                                        <w:rFonts w:ascii="Times New Roman" w:hAnsi="Times New Roman" w:cs="Times New Roman"/>
                                        <w:color w:val="000000"/>
                                        <w:sz w:val="18"/>
                                        <w:szCs w:val="18"/>
                                        <w:rPrChange w:id="1870" w:author="Maino Vieytes, Christian (NIH/NIA/IRP) [F]" w:date="2023-11-16T08:30:00Z">
                                          <w:rPr>
                                            <w:rFonts w:ascii="Times New Roman" w:hAnsi="Times New Roman" w:cs="Times New Roman"/>
                                            <w:color w:val="000000"/>
                                            <w:sz w:val="20"/>
                                            <w:szCs w:val="20"/>
                                          </w:rPr>
                                        </w:rPrChange>
                                      </w:rPr>
                                      <w:delText>0.13</w:delText>
                                    </w:r>
                                  </w:del>
                                </w:p>
                              </w:tc>
                              <w:tc>
                                <w:tcPr>
                                  <w:tcW w:w="1610" w:type="dxa"/>
                                  <w:tcBorders>
                                    <w:top w:val="nil"/>
                                    <w:bottom w:val="nil"/>
                                    <w:right w:val="nil"/>
                                  </w:tcBorders>
                                  <w:shd w:val="clear" w:color="auto" w:fill="auto"/>
                                  <w:noWrap/>
                                  <w:vAlign w:val="center"/>
                                  <w:hideMark/>
                                  <w:tcPrChange w:id="1871" w:author="Maino Vieytes, Christian (NIH/NIA/IRP) [F]" w:date="2023-11-30T12:01: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1872" w:author="Maino Vieytes, Christian (NIH/NIA/IRP) [F]" w:date="2023-11-16T08:33:00Z">
                                        <w:rPr>
                                          <w:rFonts w:ascii="Times New Roman" w:hAnsi="Times New Roman" w:cs="Times New Roman"/>
                                          <w:sz w:val="20"/>
                                          <w:szCs w:val="20"/>
                                        </w:rPr>
                                      </w:rPrChange>
                                    </w:rPr>
                                  </w:pPr>
                                  <w:ins w:id="1873" w:author="Maino Vieytes, Christian (NIH/NIA/IRP) [F]" w:date="2023-11-16T08:30:00Z">
                                    <w:r w:rsidRPr="005E1339">
                                      <w:rPr>
                                        <w:rFonts w:ascii="Times New Roman" w:hAnsi="Times New Roman" w:cs="Times New Roman"/>
                                        <w:b/>
                                        <w:bCs/>
                                        <w:color w:val="000000"/>
                                        <w:sz w:val="18"/>
                                        <w:szCs w:val="18"/>
                                        <w:rPrChange w:id="1874" w:author="Maino Vieytes, Christian (NIH/NIA/IRP) [F]" w:date="2023-11-16T08:33:00Z">
                                          <w:rPr>
                                            <w:rFonts w:ascii="Calibri" w:hAnsi="Calibri" w:cs="Calibri"/>
                                            <w:color w:val="000000"/>
                                          </w:rPr>
                                        </w:rPrChange>
                                      </w:rPr>
                                      <w:t>0.24</w:t>
                                    </w:r>
                                  </w:ins>
                                  <w:del w:id="1875" w:author="Maino Vieytes, Christian (NIH/NIA/IRP) [F]" w:date="2023-11-15T15:22:00Z">
                                    <w:r w:rsidRPr="005E1339" w:rsidDel="00C92AAD">
                                      <w:rPr>
                                        <w:rFonts w:ascii="Times New Roman" w:hAnsi="Times New Roman" w:cs="Times New Roman"/>
                                        <w:b/>
                                        <w:bCs/>
                                        <w:color w:val="000000"/>
                                        <w:sz w:val="18"/>
                                        <w:szCs w:val="18"/>
                                        <w:rPrChange w:id="1876" w:author="Maino Vieytes, Christian (NIH/NIA/IRP) [F]" w:date="2023-11-16T08:33:00Z">
                                          <w:rPr>
                                            <w:rFonts w:ascii="Times New Roman" w:hAnsi="Times New Roman" w:cs="Times New Roman"/>
                                            <w:color w:val="000000"/>
                                            <w:sz w:val="20"/>
                                            <w:szCs w:val="20"/>
                                          </w:rPr>
                                        </w:rPrChange>
                                      </w:rPr>
                                      <w:delText>-0.13</w:delText>
                                    </w:r>
                                  </w:del>
                                </w:p>
                              </w:tc>
                              <w:tc>
                                <w:tcPr>
                                  <w:tcW w:w="1355" w:type="dxa"/>
                                  <w:gridSpan w:val="2"/>
                                  <w:tcBorders>
                                    <w:top w:val="nil"/>
                                    <w:left w:val="nil"/>
                                    <w:bottom w:val="nil"/>
                                    <w:right w:val="single" w:sz="4" w:space="0" w:color="auto"/>
                                  </w:tcBorders>
                                  <w:vAlign w:val="center"/>
                                  <w:tcPrChange w:id="1877" w:author="Maino Vieytes, Christian (NIH/NIA/IRP) [F]" w:date="2023-11-30T12:01: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1878" w:author="Maino Vieytes, Christian (NIH/NIA/IRP) [F]" w:date="2023-11-16T08:30:00Z">
                                        <w:rPr>
                                          <w:rFonts w:ascii="Times New Roman" w:hAnsi="Times New Roman" w:cs="Times New Roman"/>
                                          <w:color w:val="000000"/>
                                          <w:sz w:val="20"/>
                                          <w:szCs w:val="20"/>
                                        </w:rPr>
                                      </w:rPrChange>
                                    </w:rPr>
                                  </w:pPr>
                                  <w:ins w:id="1879" w:author="Maino Vieytes, Christian (NIH/NIA/IRP) [F]" w:date="2023-11-16T08:30:00Z">
                                    <w:r w:rsidRPr="00E260F1">
                                      <w:rPr>
                                        <w:rFonts w:ascii="Times New Roman" w:hAnsi="Times New Roman" w:cs="Times New Roman"/>
                                        <w:color w:val="000000"/>
                                        <w:sz w:val="18"/>
                                        <w:szCs w:val="18"/>
                                        <w:rPrChange w:id="1880" w:author="Maino Vieytes, Christian (NIH/NIA/IRP) [F]" w:date="2023-11-16T08:30:00Z">
                                          <w:rPr>
                                            <w:rFonts w:ascii="Calibri" w:hAnsi="Calibri" w:cs="Calibri"/>
                                            <w:color w:val="000000"/>
                                          </w:rPr>
                                        </w:rPrChange>
                                      </w:rPr>
                                      <w:t>-0.020</w:t>
                                    </w:r>
                                  </w:ins>
                                  <w:del w:id="1881" w:author="Maino Vieytes, Christian (NIH/NIA/IRP) [F]" w:date="2023-11-15T15:22:00Z">
                                    <w:r w:rsidRPr="00E260F1" w:rsidDel="00C92AAD">
                                      <w:rPr>
                                        <w:rFonts w:ascii="Times New Roman" w:hAnsi="Times New Roman" w:cs="Times New Roman"/>
                                        <w:color w:val="000000"/>
                                        <w:sz w:val="18"/>
                                        <w:szCs w:val="18"/>
                                        <w:rPrChange w:id="1882"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B52403">
                              <w:tc>
                                <w:tcPr>
                                  <w:tcW w:w="2187" w:type="dxa"/>
                                  <w:gridSpan w:val="2"/>
                                  <w:tcBorders>
                                    <w:top w:val="nil"/>
                                    <w:left w:val="single" w:sz="4" w:space="0" w:color="auto"/>
                                    <w:bottom w:val="nil"/>
                                  </w:tcBorders>
                                  <w:shd w:val="clear" w:color="auto" w:fill="auto"/>
                                  <w:vAlign w:val="center"/>
                                  <w:tcPrChange w:id="1883"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188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85"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1886" w:author="Maino Vieytes, Christian (NIH/NIA/IRP) [F]" w:date="2023-11-30T12:01: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1887" w:author="Maino Vieytes, Christian (NIH/NIA/IRP) [F]" w:date="2023-11-16T08:30:00Z">
                                        <w:rPr>
                                          <w:rFonts w:ascii="Times New Roman" w:hAnsi="Times New Roman" w:cs="Times New Roman"/>
                                          <w:sz w:val="20"/>
                                          <w:szCs w:val="20"/>
                                        </w:rPr>
                                      </w:rPrChange>
                                    </w:rPr>
                                  </w:pPr>
                                  <w:ins w:id="1888" w:author="Maino Vieytes, Christian (NIH/NIA/IRP) [F]" w:date="2023-11-16T08:30:00Z">
                                    <w:r w:rsidRPr="00E260F1">
                                      <w:rPr>
                                        <w:rFonts w:ascii="Times New Roman" w:hAnsi="Times New Roman" w:cs="Times New Roman"/>
                                        <w:color w:val="000000"/>
                                        <w:sz w:val="18"/>
                                        <w:szCs w:val="18"/>
                                        <w:rPrChange w:id="1889" w:author="Maino Vieytes, Christian (NIH/NIA/IRP) [F]" w:date="2023-11-16T08:30:00Z">
                                          <w:rPr>
                                            <w:rFonts w:ascii="Calibri" w:hAnsi="Calibri" w:cs="Calibri"/>
                                            <w:color w:val="000000"/>
                                          </w:rPr>
                                        </w:rPrChange>
                                      </w:rPr>
                                      <w:t>-0.030</w:t>
                                    </w:r>
                                  </w:ins>
                                  <w:del w:id="1890" w:author="Maino Vieytes, Christian (NIH/NIA/IRP) [F]" w:date="2023-11-15T15:22:00Z">
                                    <w:r w:rsidRPr="00E260F1" w:rsidDel="00C92AAD">
                                      <w:rPr>
                                        <w:rFonts w:ascii="Times New Roman" w:hAnsi="Times New Roman" w:cs="Times New Roman"/>
                                        <w:color w:val="000000"/>
                                        <w:sz w:val="18"/>
                                        <w:szCs w:val="18"/>
                                        <w:rPrChange w:id="1891" w:author="Maino Vieytes, Christian (NIH/NIA/IRP) [F]" w:date="2023-11-16T08:30:00Z">
                                          <w:rPr>
                                            <w:rFonts w:ascii="Times New Roman" w:hAnsi="Times New Roman" w:cs="Times New Roman"/>
                                            <w:color w:val="000000"/>
                                            <w:sz w:val="20"/>
                                            <w:szCs w:val="20"/>
                                          </w:rPr>
                                        </w:rPrChange>
                                      </w:rPr>
                                      <w:delText>-0.02</w:delText>
                                    </w:r>
                                  </w:del>
                                </w:p>
                              </w:tc>
                              <w:tc>
                                <w:tcPr>
                                  <w:tcW w:w="1532" w:type="dxa"/>
                                  <w:tcBorders>
                                    <w:top w:val="nil"/>
                                    <w:bottom w:val="nil"/>
                                  </w:tcBorders>
                                  <w:shd w:val="clear" w:color="auto" w:fill="auto"/>
                                  <w:noWrap/>
                                  <w:vAlign w:val="center"/>
                                  <w:hideMark/>
                                  <w:tcPrChange w:id="1892" w:author="Maino Vieytes, Christian (NIH/NIA/IRP) [F]" w:date="2023-11-30T12:01: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1893" w:author="Maino Vieytes, Christian (NIH/NIA/IRP) [F]" w:date="2023-11-16T08:30:00Z">
                                        <w:rPr>
                                          <w:rFonts w:ascii="Times New Roman" w:hAnsi="Times New Roman" w:cs="Times New Roman"/>
                                          <w:sz w:val="20"/>
                                          <w:szCs w:val="20"/>
                                        </w:rPr>
                                      </w:rPrChange>
                                    </w:rPr>
                                  </w:pPr>
                                  <w:ins w:id="1894" w:author="Maino Vieytes, Christian (NIH/NIA/IRP) [F]" w:date="2023-11-16T08:30:00Z">
                                    <w:r w:rsidRPr="00E260F1">
                                      <w:rPr>
                                        <w:rFonts w:ascii="Times New Roman" w:hAnsi="Times New Roman" w:cs="Times New Roman"/>
                                        <w:color w:val="000000"/>
                                        <w:sz w:val="18"/>
                                        <w:szCs w:val="18"/>
                                        <w:rPrChange w:id="1895" w:author="Maino Vieytes, Christian (NIH/NIA/IRP) [F]" w:date="2023-11-16T08:30:00Z">
                                          <w:rPr>
                                            <w:rFonts w:ascii="Calibri" w:hAnsi="Calibri" w:cs="Calibri"/>
                                            <w:color w:val="000000"/>
                                          </w:rPr>
                                        </w:rPrChange>
                                      </w:rPr>
                                      <w:t>-0.020</w:t>
                                    </w:r>
                                  </w:ins>
                                  <w:del w:id="1896" w:author="Maino Vieytes, Christian (NIH/NIA/IRP) [F]" w:date="2023-11-15T15:22:00Z">
                                    <w:r w:rsidRPr="00E260F1" w:rsidDel="00C92AAD">
                                      <w:rPr>
                                        <w:rFonts w:ascii="Times New Roman" w:hAnsi="Times New Roman" w:cs="Times New Roman"/>
                                        <w:color w:val="000000"/>
                                        <w:sz w:val="18"/>
                                        <w:szCs w:val="18"/>
                                        <w:rPrChange w:id="1897" w:author="Maino Vieytes, Christian (NIH/NIA/IRP) [F]" w:date="2023-11-16T08:30:00Z">
                                          <w:rPr>
                                            <w:rFonts w:ascii="Times New Roman" w:hAnsi="Times New Roman" w:cs="Times New Roman"/>
                                            <w:color w:val="000000"/>
                                            <w:sz w:val="20"/>
                                            <w:szCs w:val="20"/>
                                          </w:rPr>
                                        </w:rPrChange>
                                      </w:rPr>
                                      <w:delText>-0.12</w:delText>
                                    </w:r>
                                  </w:del>
                                </w:p>
                              </w:tc>
                              <w:tc>
                                <w:tcPr>
                                  <w:tcW w:w="1610" w:type="dxa"/>
                                  <w:tcBorders>
                                    <w:top w:val="nil"/>
                                    <w:bottom w:val="nil"/>
                                    <w:right w:val="nil"/>
                                  </w:tcBorders>
                                  <w:shd w:val="clear" w:color="auto" w:fill="auto"/>
                                  <w:noWrap/>
                                  <w:vAlign w:val="center"/>
                                  <w:hideMark/>
                                  <w:tcPrChange w:id="1898" w:author="Maino Vieytes, Christian (NIH/NIA/IRP) [F]" w:date="2023-11-30T12:01: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1899" w:author="Maino Vieytes, Christian (NIH/NIA/IRP) [F]" w:date="2023-11-16T08:33:00Z">
                                        <w:rPr>
                                          <w:rFonts w:ascii="Times New Roman" w:hAnsi="Times New Roman" w:cs="Times New Roman"/>
                                          <w:sz w:val="20"/>
                                          <w:szCs w:val="20"/>
                                        </w:rPr>
                                      </w:rPrChange>
                                    </w:rPr>
                                  </w:pPr>
                                  <w:ins w:id="1900" w:author="Maino Vieytes, Christian (NIH/NIA/IRP) [F]" w:date="2023-11-16T08:30:00Z">
                                    <w:r w:rsidRPr="005E1339">
                                      <w:rPr>
                                        <w:rFonts w:ascii="Times New Roman" w:hAnsi="Times New Roman" w:cs="Times New Roman"/>
                                        <w:b/>
                                        <w:bCs/>
                                        <w:color w:val="000000"/>
                                        <w:sz w:val="18"/>
                                        <w:szCs w:val="18"/>
                                        <w:rPrChange w:id="1901" w:author="Maino Vieytes, Christian (NIH/NIA/IRP) [F]" w:date="2023-11-16T08:33:00Z">
                                          <w:rPr>
                                            <w:rFonts w:ascii="Calibri" w:hAnsi="Calibri" w:cs="Calibri"/>
                                            <w:color w:val="000000"/>
                                          </w:rPr>
                                        </w:rPrChange>
                                      </w:rPr>
                                      <w:t>-0.28</w:t>
                                    </w:r>
                                  </w:ins>
                                  <w:del w:id="1902" w:author="Maino Vieytes, Christian (NIH/NIA/IRP) [F]" w:date="2023-11-15T15:22:00Z">
                                    <w:r w:rsidRPr="005E1339" w:rsidDel="00C92AAD">
                                      <w:rPr>
                                        <w:rFonts w:ascii="Times New Roman" w:hAnsi="Times New Roman" w:cs="Times New Roman"/>
                                        <w:b/>
                                        <w:bCs/>
                                        <w:color w:val="000000"/>
                                        <w:sz w:val="18"/>
                                        <w:szCs w:val="18"/>
                                        <w:rPrChange w:id="1903" w:author="Maino Vieytes, Christian (NIH/NIA/IRP) [F]" w:date="2023-11-16T08:33:00Z">
                                          <w:rPr>
                                            <w:rFonts w:ascii="Times New Roman" w:hAnsi="Times New Roman" w:cs="Times New Roman"/>
                                            <w:color w:val="000000"/>
                                            <w:sz w:val="20"/>
                                            <w:szCs w:val="20"/>
                                          </w:rPr>
                                        </w:rPrChange>
                                      </w:rPr>
                                      <w:delText>0.13</w:delText>
                                    </w:r>
                                  </w:del>
                                </w:p>
                              </w:tc>
                              <w:tc>
                                <w:tcPr>
                                  <w:tcW w:w="1355" w:type="dxa"/>
                                  <w:gridSpan w:val="2"/>
                                  <w:tcBorders>
                                    <w:top w:val="nil"/>
                                    <w:left w:val="nil"/>
                                    <w:bottom w:val="nil"/>
                                    <w:right w:val="single" w:sz="4" w:space="0" w:color="auto"/>
                                  </w:tcBorders>
                                  <w:vAlign w:val="center"/>
                                  <w:tcPrChange w:id="1904" w:author="Maino Vieytes, Christian (NIH/NIA/IRP) [F]" w:date="2023-11-30T12:01: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1905" w:author="Maino Vieytes, Christian (NIH/NIA/IRP) [F]" w:date="2023-11-16T08:30:00Z">
                                        <w:rPr>
                                          <w:rFonts w:ascii="Times New Roman" w:hAnsi="Times New Roman" w:cs="Times New Roman"/>
                                          <w:color w:val="000000"/>
                                          <w:sz w:val="20"/>
                                          <w:szCs w:val="20"/>
                                        </w:rPr>
                                      </w:rPrChange>
                                    </w:rPr>
                                  </w:pPr>
                                  <w:ins w:id="1906" w:author="Maino Vieytes, Christian (NIH/NIA/IRP) [F]" w:date="2023-11-16T08:30:00Z">
                                    <w:r w:rsidRPr="00E260F1">
                                      <w:rPr>
                                        <w:rFonts w:ascii="Times New Roman" w:hAnsi="Times New Roman" w:cs="Times New Roman"/>
                                        <w:color w:val="000000"/>
                                        <w:sz w:val="18"/>
                                        <w:szCs w:val="18"/>
                                        <w:rPrChange w:id="1907" w:author="Maino Vieytes, Christian (NIH/NIA/IRP) [F]" w:date="2023-11-16T08:30:00Z">
                                          <w:rPr>
                                            <w:rFonts w:ascii="Calibri" w:hAnsi="Calibri" w:cs="Calibri"/>
                                            <w:color w:val="000000"/>
                                          </w:rPr>
                                        </w:rPrChange>
                                      </w:rPr>
                                      <w:t>0.020</w:t>
                                    </w:r>
                                  </w:ins>
                                  <w:del w:id="1908" w:author="Maino Vieytes, Christian (NIH/NIA/IRP) [F]" w:date="2023-11-15T15:22:00Z">
                                    <w:r w:rsidRPr="00E260F1" w:rsidDel="00C92AAD">
                                      <w:rPr>
                                        <w:rFonts w:ascii="Times New Roman" w:hAnsi="Times New Roman" w:cs="Times New Roman"/>
                                        <w:color w:val="000000"/>
                                        <w:sz w:val="18"/>
                                        <w:szCs w:val="18"/>
                                        <w:rPrChange w:id="1909"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B52403">
                              <w:tc>
                                <w:tcPr>
                                  <w:tcW w:w="2187" w:type="dxa"/>
                                  <w:gridSpan w:val="2"/>
                                  <w:tcBorders>
                                    <w:top w:val="nil"/>
                                    <w:left w:val="single" w:sz="4" w:space="0" w:color="auto"/>
                                    <w:bottom w:val="nil"/>
                                  </w:tcBorders>
                                  <w:shd w:val="clear" w:color="auto" w:fill="auto"/>
                                  <w:vAlign w:val="center"/>
                                  <w:tcPrChange w:id="1910"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191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12"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1913" w:author="Maino Vieytes, Christian (NIH/NIA/IRP) [F]" w:date="2023-11-30T12:01: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1914" w:author="Maino Vieytes, Christian (NIH/NIA/IRP) [F]" w:date="2023-11-16T08:30:00Z">
                                        <w:rPr>
                                          <w:rFonts w:ascii="Times New Roman" w:hAnsi="Times New Roman" w:cs="Times New Roman"/>
                                          <w:sz w:val="20"/>
                                          <w:szCs w:val="20"/>
                                        </w:rPr>
                                      </w:rPrChange>
                                    </w:rPr>
                                  </w:pPr>
                                  <w:ins w:id="1915" w:author="Maino Vieytes, Christian (NIH/NIA/IRP) [F]" w:date="2023-11-16T08:30:00Z">
                                    <w:r w:rsidRPr="00E260F1">
                                      <w:rPr>
                                        <w:rFonts w:ascii="Times New Roman" w:hAnsi="Times New Roman" w:cs="Times New Roman"/>
                                        <w:color w:val="000000"/>
                                        <w:sz w:val="18"/>
                                        <w:szCs w:val="18"/>
                                        <w:rPrChange w:id="1916" w:author="Maino Vieytes, Christian (NIH/NIA/IRP) [F]" w:date="2023-11-16T08:30:00Z">
                                          <w:rPr>
                                            <w:rFonts w:ascii="Calibri" w:hAnsi="Calibri" w:cs="Calibri"/>
                                            <w:color w:val="000000"/>
                                          </w:rPr>
                                        </w:rPrChange>
                                      </w:rPr>
                                      <w:t>-0.040</w:t>
                                    </w:r>
                                  </w:ins>
                                  <w:del w:id="1917" w:author="Maino Vieytes, Christian (NIH/NIA/IRP) [F]" w:date="2023-11-15T15:22:00Z">
                                    <w:r w:rsidRPr="00E260F1" w:rsidDel="00C92AAD">
                                      <w:rPr>
                                        <w:rFonts w:ascii="Times New Roman" w:hAnsi="Times New Roman" w:cs="Times New Roman"/>
                                        <w:color w:val="000000"/>
                                        <w:sz w:val="18"/>
                                        <w:szCs w:val="18"/>
                                        <w:rPrChange w:id="1918" w:author="Maino Vieytes, Christian (NIH/NIA/IRP) [F]" w:date="2023-11-16T08:30:00Z">
                                          <w:rPr>
                                            <w:rFonts w:ascii="Times New Roman" w:hAnsi="Times New Roman" w:cs="Times New Roman"/>
                                            <w:color w:val="000000"/>
                                            <w:sz w:val="20"/>
                                            <w:szCs w:val="20"/>
                                          </w:rPr>
                                        </w:rPrChange>
                                      </w:rPr>
                                      <w:delText>0.03</w:delText>
                                    </w:r>
                                  </w:del>
                                </w:p>
                              </w:tc>
                              <w:tc>
                                <w:tcPr>
                                  <w:tcW w:w="1532" w:type="dxa"/>
                                  <w:tcBorders>
                                    <w:top w:val="nil"/>
                                    <w:bottom w:val="nil"/>
                                  </w:tcBorders>
                                  <w:shd w:val="clear" w:color="auto" w:fill="auto"/>
                                  <w:noWrap/>
                                  <w:vAlign w:val="center"/>
                                  <w:hideMark/>
                                  <w:tcPrChange w:id="1919" w:author="Maino Vieytes, Christian (NIH/NIA/IRP) [F]" w:date="2023-11-30T12:01: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1920" w:author="Maino Vieytes, Christian (NIH/NIA/IRP) [F]" w:date="2023-11-16T08:30:00Z">
                                        <w:rPr>
                                          <w:rFonts w:ascii="Times New Roman" w:hAnsi="Times New Roman" w:cs="Times New Roman"/>
                                          <w:sz w:val="20"/>
                                          <w:szCs w:val="20"/>
                                        </w:rPr>
                                      </w:rPrChange>
                                    </w:rPr>
                                  </w:pPr>
                                  <w:ins w:id="1921" w:author="Maino Vieytes, Christian (NIH/NIA/IRP) [F]" w:date="2023-11-16T08:30:00Z">
                                    <w:r w:rsidRPr="00E260F1">
                                      <w:rPr>
                                        <w:rFonts w:ascii="Times New Roman" w:hAnsi="Times New Roman" w:cs="Times New Roman"/>
                                        <w:color w:val="000000"/>
                                        <w:sz w:val="18"/>
                                        <w:szCs w:val="18"/>
                                        <w:rPrChange w:id="1922" w:author="Maino Vieytes, Christian (NIH/NIA/IRP) [F]" w:date="2023-11-16T08:30:00Z">
                                          <w:rPr>
                                            <w:rFonts w:ascii="Calibri" w:hAnsi="Calibri" w:cs="Calibri"/>
                                            <w:color w:val="000000"/>
                                          </w:rPr>
                                        </w:rPrChange>
                                      </w:rPr>
                                      <w:t>0.010</w:t>
                                    </w:r>
                                  </w:ins>
                                  <w:del w:id="1923" w:author="Maino Vieytes, Christian (NIH/NIA/IRP) [F]" w:date="2023-11-15T15:22:00Z">
                                    <w:r w:rsidRPr="00E260F1" w:rsidDel="00C92AAD">
                                      <w:rPr>
                                        <w:rFonts w:ascii="Times New Roman" w:hAnsi="Times New Roman" w:cs="Times New Roman"/>
                                        <w:color w:val="000000"/>
                                        <w:sz w:val="18"/>
                                        <w:szCs w:val="18"/>
                                        <w:rPrChange w:id="1924" w:author="Maino Vieytes, Christian (NIH/NIA/IRP) [F]" w:date="2023-11-16T08:30:00Z">
                                          <w:rPr>
                                            <w:rFonts w:ascii="Times New Roman" w:hAnsi="Times New Roman" w:cs="Times New Roman"/>
                                            <w:color w:val="000000"/>
                                            <w:sz w:val="20"/>
                                            <w:szCs w:val="20"/>
                                          </w:rPr>
                                        </w:rPrChange>
                                      </w:rPr>
                                      <w:delText>0.03</w:delText>
                                    </w:r>
                                  </w:del>
                                </w:p>
                              </w:tc>
                              <w:tc>
                                <w:tcPr>
                                  <w:tcW w:w="1610" w:type="dxa"/>
                                  <w:tcBorders>
                                    <w:top w:val="nil"/>
                                    <w:bottom w:val="nil"/>
                                    <w:right w:val="nil"/>
                                  </w:tcBorders>
                                  <w:shd w:val="clear" w:color="auto" w:fill="auto"/>
                                  <w:noWrap/>
                                  <w:vAlign w:val="center"/>
                                  <w:hideMark/>
                                  <w:tcPrChange w:id="1925" w:author="Maino Vieytes, Christian (NIH/NIA/IRP) [F]" w:date="2023-11-30T12:01: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1926" w:author="Maino Vieytes, Christian (NIH/NIA/IRP) [F]" w:date="2023-11-16T08:30:00Z">
                                        <w:rPr>
                                          <w:rFonts w:ascii="Times New Roman" w:hAnsi="Times New Roman" w:cs="Times New Roman"/>
                                          <w:sz w:val="20"/>
                                          <w:szCs w:val="20"/>
                                        </w:rPr>
                                      </w:rPrChange>
                                    </w:rPr>
                                  </w:pPr>
                                  <w:ins w:id="1927" w:author="Maino Vieytes, Christian (NIH/NIA/IRP) [F]" w:date="2023-11-16T08:30:00Z">
                                    <w:r w:rsidRPr="00E260F1">
                                      <w:rPr>
                                        <w:rFonts w:ascii="Times New Roman" w:hAnsi="Times New Roman" w:cs="Times New Roman"/>
                                        <w:color w:val="000000"/>
                                        <w:sz w:val="18"/>
                                        <w:szCs w:val="18"/>
                                        <w:rPrChange w:id="1928" w:author="Maino Vieytes, Christian (NIH/NIA/IRP) [F]" w:date="2023-11-16T08:30:00Z">
                                          <w:rPr>
                                            <w:rFonts w:ascii="Calibri" w:hAnsi="Calibri" w:cs="Calibri"/>
                                            <w:color w:val="000000"/>
                                          </w:rPr>
                                        </w:rPrChange>
                                      </w:rPr>
                                      <w:t>0.11</w:t>
                                    </w:r>
                                  </w:ins>
                                  <w:del w:id="1929" w:author="Maino Vieytes, Christian (NIH/NIA/IRP) [F]" w:date="2023-11-15T15:22:00Z">
                                    <w:r w:rsidRPr="00E260F1" w:rsidDel="00C92AAD">
                                      <w:rPr>
                                        <w:rFonts w:ascii="Times New Roman" w:hAnsi="Times New Roman" w:cs="Times New Roman"/>
                                        <w:color w:val="000000"/>
                                        <w:sz w:val="18"/>
                                        <w:szCs w:val="18"/>
                                        <w:rPrChange w:id="1930" w:author="Maino Vieytes, Christian (NIH/NIA/IRP) [F]" w:date="2023-11-16T08:30:00Z">
                                          <w:rPr>
                                            <w:rFonts w:ascii="Times New Roman" w:hAnsi="Times New Roman" w:cs="Times New Roman"/>
                                            <w:color w:val="000000"/>
                                            <w:sz w:val="20"/>
                                            <w:szCs w:val="20"/>
                                          </w:rPr>
                                        </w:rPrChange>
                                      </w:rPr>
                                      <w:delText>-0.13</w:delText>
                                    </w:r>
                                  </w:del>
                                </w:p>
                              </w:tc>
                              <w:tc>
                                <w:tcPr>
                                  <w:tcW w:w="1355" w:type="dxa"/>
                                  <w:gridSpan w:val="2"/>
                                  <w:tcBorders>
                                    <w:top w:val="nil"/>
                                    <w:left w:val="nil"/>
                                    <w:bottom w:val="nil"/>
                                    <w:right w:val="single" w:sz="4" w:space="0" w:color="auto"/>
                                  </w:tcBorders>
                                  <w:vAlign w:val="center"/>
                                  <w:tcPrChange w:id="1931" w:author="Maino Vieytes, Christian (NIH/NIA/IRP) [F]" w:date="2023-11-30T12:01: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1932" w:author="Maino Vieytes, Christian (NIH/NIA/IRP) [F]" w:date="2023-11-16T08:30:00Z">
                                        <w:rPr>
                                          <w:rFonts w:ascii="Times New Roman" w:hAnsi="Times New Roman" w:cs="Times New Roman"/>
                                          <w:color w:val="000000"/>
                                          <w:sz w:val="20"/>
                                          <w:szCs w:val="20"/>
                                        </w:rPr>
                                      </w:rPrChange>
                                    </w:rPr>
                                  </w:pPr>
                                  <w:ins w:id="1933" w:author="Maino Vieytes, Christian (NIH/NIA/IRP) [F]" w:date="2023-11-16T08:30:00Z">
                                    <w:r w:rsidRPr="00E260F1">
                                      <w:rPr>
                                        <w:rFonts w:ascii="Times New Roman" w:hAnsi="Times New Roman" w:cs="Times New Roman"/>
                                        <w:color w:val="000000"/>
                                        <w:sz w:val="18"/>
                                        <w:szCs w:val="18"/>
                                        <w:rPrChange w:id="1934" w:author="Maino Vieytes, Christian (NIH/NIA/IRP) [F]" w:date="2023-11-16T08:30:00Z">
                                          <w:rPr>
                                            <w:rFonts w:ascii="Calibri" w:hAnsi="Calibri" w:cs="Calibri"/>
                                            <w:color w:val="000000"/>
                                          </w:rPr>
                                        </w:rPrChange>
                                      </w:rPr>
                                      <w:t>0.14</w:t>
                                    </w:r>
                                  </w:ins>
                                  <w:del w:id="1935" w:author="Maino Vieytes, Christian (NIH/NIA/IRP) [F]" w:date="2023-11-15T15:22:00Z">
                                    <w:r w:rsidRPr="00E260F1" w:rsidDel="00C92AAD">
                                      <w:rPr>
                                        <w:rFonts w:ascii="Times New Roman" w:hAnsi="Times New Roman" w:cs="Times New Roman"/>
                                        <w:color w:val="000000"/>
                                        <w:sz w:val="18"/>
                                        <w:szCs w:val="18"/>
                                        <w:rPrChange w:id="1936"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B52403">
                              <w:tc>
                                <w:tcPr>
                                  <w:tcW w:w="2187" w:type="dxa"/>
                                  <w:gridSpan w:val="2"/>
                                  <w:tcBorders>
                                    <w:top w:val="nil"/>
                                    <w:left w:val="single" w:sz="4" w:space="0" w:color="auto"/>
                                    <w:bottom w:val="nil"/>
                                  </w:tcBorders>
                                  <w:shd w:val="clear" w:color="auto" w:fill="auto"/>
                                  <w:vAlign w:val="center"/>
                                  <w:tcPrChange w:id="1937"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193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39"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1940" w:author="Maino Vieytes, Christian (NIH/NIA/IRP) [F]" w:date="2023-11-30T12:01: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1941" w:author="Maino Vieytes, Christian (NIH/NIA/IRP) [F]" w:date="2023-11-16T08:30:00Z">
                                        <w:rPr>
                                          <w:rFonts w:ascii="Times New Roman" w:hAnsi="Times New Roman" w:cs="Times New Roman"/>
                                          <w:sz w:val="20"/>
                                          <w:szCs w:val="20"/>
                                        </w:rPr>
                                      </w:rPrChange>
                                    </w:rPr>
                                  </w:pPr>
                                  <w:ins w:id="1942" w:author="Maino Vieytes, Christian (NIH/NIA/IRP) [F]" w:date="2023-11-16T08:30:00Z">
                                    <w:r w:rsidRPr="00E260F1">
                                      <w:rPr>
                                        <w:rFonts w:ascii="Times New Roman" w:hAnsi="Times New Roman" w:cs="Times New Roman"/>
                                        <w:color w:val="000000"/>
                                        <w:sz w:val="18"/>
                                        <w:szCs w:val="18"/>
                                        <w:rPrChange w:id="1943" w:author="Maino Vieytes, Christian (NIH/NIA/IRP) [F]" w:date="2023-11-16T08:30:00Z">
                                          <w:rPr>
                                            <w:rFonts w:ascii="Calibri" w:hAnsi="Calibri" w:cs="Calibri"/>
                                            <w:color w:val="000000"/>
                                          </w:rPr>
                                        </w:rPrChange>
                                      </w:rPr>
                                      <w:t>-0.12</w:t>
                                    </w:r>
                                  </w:ins>
                                  <w:del w:id="1944" w:author="Maino Vieytes, Christian (NIH/NIA/IRP) [F]" w:date="2023-11-15T15:22:00Z">
                                    <w:r w:rsidRPr="00E260F1" w:rsidDel="00C92AAD">
                                      <w:rPr>
                                        <w:rFonts w:ascii="Times New Roman" w:hAnsi="Times New Roman" w:cs="Times New Roman"/>
                                        <w:color w:val="000000"/>
                                        <w:sz w:val="18"/>
                                        <w:szCs w:val="18"/>
                                        <w:rPrChange w:id="1945" w:author="Maino Vieytes, Christian (NIH/NIA/IRP) [F]" w:date="2023-11-16T08:30:00Z">
                                          <w:rPr>
                                            <w:rFonts w:ascii="Times New Roman" w:hAnsi="Times New Roman" w:cs="Times New Roman"/>
                                            <w:color w:val="000000"/>
                                            <w:sz w:val="20"/>
                                            <w:szCs w:val="20"/>
                                          </w:rPr>
                                        </w:rPrChange>
                                      </w:rPr>
                                      <w:delText>-0.09</w:delText>
                                    </w:r>
                                  </w:del>
                                </w:p>
                              </w:tc>
                              <w:tc>
                                <w:tcPr>
                                  <w:tcW w:w="1532" w:type="dxa"/>
                                  <w:tcBorders>
                                    <w:top w:val="nil"/>
                                    <w:bottom w:val="nil"/>
                                  </w:tcBorders>
                                  <w:shd w:val="clear" w:color="auto" w:fill="auto"/>
                                  <w:noWrap/>
                                  <w:vAlign w:val="center"/>
                                  <w:hideMark/>
                                  <w:tcPrChange w:id="1946" w:author="Maino Vieytes, Christian (NIH/NIA/IRP) [F]" w:date="2023-11-30T12:01: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1947" w:author="Maino Vieytes, Christian (NIH/NIA/IRP) [F]" w:date="2023-11-16T08:30:00Z">
                                        <w:rPr>
                                          <w:rFonts w:ascii="Times New Roman" w:hAnsi="Times New Roman" w:cs="Times New Roman"/>
                                          <w:sz w:val="20"/>
                                          <w:szCs w:val="20"/>
                                        </w:rPr>
                                      </w:rPrChange>
                                    </w:rPr>
                                  </w:pPr>
                                  <w:ins w:id="1948" w:author="Maino Vieytes, Christian (NIH/NIA/IRP) [F]" w:date="2023-11-16T08:30:00Z">
                                    <w:r w:rsidRPr="00E260F1">
                                      <w:rPr>
                                        <w:rFonts w:ascii="Times New Roman" w:hAnsi="Times New Roman" w:cs="Times New Roman"/>
                                        <w:color w:val="000000"/>
                                        <w:sz w:val="18"/>
                                        <w:szCs w:val="18"/>
                                        <w:rPrChange w:id="1949" w:author="Maino Vieytes, Christian (NIH/NIA/IRP) [F]" w:date="2023-11-16T08:30:00Z">
                                          <w:rPr>
                                            <w:rFonts w:ascii="Calibri" w:hAnsi="Calibri" w:cs="Calibri"/>
                                            <w:color w:val="000000"/>
                                          </w:rPr>
                                        </w:rPrChange>
                                      </w:rPr>
                                      <w:t>-0.010</w:t>
                                    </w:r>
                                  </w:ins>
                                  <w:del w:id="1950" w:author="Maino Vieytes, Christian (NIH/NIA/IRP) [F]" w:date="2023-11-15T15:22:00Z">
                                    <w:r w:rsidRPr="00E260F1" w:rsidDel="00C92AAD">
                                      <w:rPr>
                                        <w:rFonts w:ascii="Times New Roman" w:hAnsi="Times New Roman" w:cs="Times New Roman"/>
                                        <w:color w:val="000000"/>
                                        <w:sz w:val="18"/>
                                        <w:szCs w:val="18"/>
                                        <w:rPrChange w:id="1951" w:author="Maino Vieytes, Christian (NIH/NIA/IRP) [F]" w:date="2023-11-16T08:30:00Z">
                                          <w:rPr>
                                            <w:rFonts w:ascii="Times New Roman" w:hAnsi="Times New Roman" w:cs="Times New Roman"/>
                                            <w:color w:val="000000"/>
                                            <w:sz w:val="20"/>
                                            <w:szCs w:val="20"/>
                                          </w:rPr>
                                        </w:rPrChange>
                                      </w:rPr>
                                      <w:delText>0.07</w:delText>
                                    </w:r>
                                  </w:del>
                                </w:p>
                              </w:tc>
                              <w:tc>
                                <w:tcPr>
                                  <w:tcW w:w="1610" w:type="dxa"/>
                                  <w:tcBorders>
                                    <w:top w:val="nil"/>
                                    <w:bottom w:val="nil"/>
                                    <w:right w:val="nil"/>
                                  </w:tcBorders>
                                  <w:shd w:val="clear" w:color="auto" w:fill="auto"/>
                                  <w:noWrap/>
                                  <w:vAlign w:val="center"/>
                                  <w:hideMark/>
                                  <w:tcPrChange w:id="1952" w:author="Maino Vieytes, Christian (NIH/NIA/IRP) [F]" w:date="2023-11-30T12:01: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1953" w:author="Maino Vieytes, Christian (NIH/NIA/IRP) [F]" w:date="2023-11-16T08:30:00Z">
                                        <w:rPr>
                                          <w:rFonts w:ascii="Times New Roman" w:hAnsi="Times New Roman" w:cs="Times New Roman"/>
                                          <w:sz w:val="20"/>
                                          <w:szCs w:val="20"/>
                                        </w:rPr>
                                      </w:rPrChange>
                                    </w:rPr>
                                  </w:pPr>
                                  <w:ins w:id="1954" w:author="Maino Vieytes, Christian (NIH/NIA/IRP) [F]" w:date="2023-11-16T08:30:00Z">
                                    <w:r w:rsidRPr="00E260F1">
                                      <w:rPr>
                                        <w:rFonts w:ascii="Times New Roman" w:hAnsi="Times New Roman" w:cs="Times New Roman"/>
                                        <w:color w:val="000000"/>
                                        <w:sz w:val="18"/>
                                        <w:szCs w:val="18"/>
                                        <w:rPrChange w:id="1955" w:author="Maino Vieytes, Christian (NIH/NIA/IRP) [F]" w:date="2023-11-16T08:30:00Z">
                                          <w:rPr>
                                            <w:rFonts w:ascii="Calibri" w:hAnsi="Calibri" w:cs="Calibri"/>
                                            <w:color w:val="000000"/>
                                          </w:rPr>
                                        </w:rPrChange>
                                      </w:rPr>
                                      <w:t>0.15</w:t>
                                    </w:r>
                                  </w:ins>
                                  <w:del w:id="1956" w:author="Maino Vieytes, Christian (NIH/NIA/IRP) [F]" w:date="2023-11-15T15:22:00Z">
                                    <w:r w:rsidRPr="00E260F1" w:rsidDel="00C92AAD">
                                      <w:rPr>
                                        <w:rFonts w:ascii="Times New Roman" w:hAnsi="Times New Roman" w:cs="Times New Roman"/>
                                        <w:color w:val="000000"/>
                                        <w:sz w:val="18"/>
                                        <w:szCs w:val="18"/>
                                        <w:rPrChange w:id="1957" w:author="Maino Vieytes, Christian (NIH/NIA/IRP) [F]" w:date="2023-11-16T08:30:00Z">
                                          <w:rPr>
                                            <w:rFonts w:ascii="Times New Roman" w:hAnsi="Times New Roman" w:cs="Times New Roman"/>
                                            <w:color w:val="000000"/>
                                            <w:sz w:val="20"/>
                                            <w:szCs w:val="20"/>
                                          </w:rPr>
                                        </w:rPrChange>
                                      </w:rPr>
                                      <w:delText>0.20</w:delText>
                                    </w:r>
                                  </w:del>
                                </w:p>
                              </w:tc>
                              <w:tc>
                                <w:tcPr>
                                  <w:tcW w:w="1355" w:type="dxa"/>
                                  <w:gridSpan w:val="2"/>
                                  <w:tcBorders>
                                    <w:top w:val="nil"/>
                                    <w:left w:val="nil"/>
                                    <w:bottom w:val="nil"/>
                                    <w:right w:val="single" w:sz="4" w:space="0" w:color="auto"/>
                                  </w:tcBorders>
                                  <w:vAlign w:val="center"/>
                                  <w:tcPrChange w:id="1958" w:author="Maino Vieytes, Christian (NIH/NIA/IRP) [F]" w:date="2023-11-30T12:01: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1959" w:author="Maino Vieytes, Christian (NIH/NIA/IRP) [F]" w:date="2023-11-16T08:30:00Z">
                                        <w:rPr>
                                          <w:rFonts w:ascii="Times New Roman" w:hAnsi="Times New Roman" w:cs="Times New Roman"/>
                                          <w:color w:val="000000"/>
                                          <w:sz w:val="20"/>
                                          <w:szCs w:val="20"/>
                                        </w:rPr>
                                      </w:rPrChange>
                                    </w:rPr>
                                  </w:pPr>
                                  <w:ins w:id="1960" w:author="Maino Vieytes, Christian (NIH/NIA/IRP) [F]" w:date="2023-11-16T08:30:00Z">
                                    <w:r w:rsidRPr="00E260F1">
                                      <w:rPr>
                                        <w:rFonts w:ascii="Times New Roman" w:hAnsi="Times New Roman" w:cs="Times New Roman"/>
                                        <w:color w:val="000000"/>
                                        <w:sz w:val="18"/>
                                        <w:szCs w:val="18"/>
                                        <w:rPrChange w:id="1961" w:author="Maino Vieytes, Christian (NIH/NIA/IRP) [F]" w:date="2023-11-16T08:30:00Z">
                                          <w:rPr>
                                            <w:rFonts w:ascii="Calibri" w:hAnsi="Calibri" w:cs="Calibri"/>
                                            <w:color w:val="000000"/>
                                          </w:rPr>
                                        </w:rPrChange>
                                      </w:rPr>
                                      <w:t>0.12</w:t>
                                    </w:r>
                                  </w:ins>
                                  <w:del w:id="1962" w:author="Maino Vieytes, Christian (NIH/NIA/IRP) [F]" w:date="2023-11-15T15:22:00Z">
                                    <w:r w:rsidRPr="00E260F1" w:rsidDel="00C92AAD">
                                      <w:rPr>
                                        <w:rFonts w:ascii="Times New Roman" w:hAnsi="Times New Roman" w:cs="Times New Roman"/>
                                        <w:color w:val="000000"/>
                                        <w:sz w:val="18"/>
                                        <w:szCs w:val="18"/>
                                        <w:rPrChange w:id="1963"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B52403">
                              <w:tc>
                                <w:tcPr>
                                  <w:tcW w:w="2187" w:type="dxa"/>
                                  <w:gridSpan w:val="2"/>
                                  <w:tcBorders>
                                    <w:top w:val="nil"/>
                                    <w:left w:val="single" w:sz="4" w:space="0" w:color="auto"/>
                                    <w:bottom w:val="nil"/>
                                  </w:tcBorders>
                                  <w:shd w:val="clear" w:color="auto" w:fill="auto"/>
                                  <w:vAlign w:val="center"/>
                                  <w:tcPrChange w:id="1964"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196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66"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1967" w:author="Maino Vieytes, Christian (NIH/NIA/IRP) [F]" w:date="2023-11-30T12:01: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1968" w:author="Maino Vieytes, Christian (NIH/NIA/IRP) [F]" w:date="2023-11-16T08:30:00Z">
                                        <w:rPr>
                                          <w:rFonts w:ascii="Times New Roman" w:hAnsi="Times New Roman" w:cs="Times New Roman"/>
                                          <w:sz w:val="20"/>
                                          <w:szCs w:val="20"/>
                                        </w:rPr>
                                      </w:rPrChange>
                                    </w:rPr>
                                  </w:pPr>
                                  <w:ins w:id="1969" w:author="Maino Vieytes, Christian (NIH/NIA/IRP) [F]" w:date="2023-11-16T08:30:00Z">
                                    <w:r w:rsidRPr="00E260F1">
                                      <w:rPr>
                                        <w:rFonts w:ascii="Times New Roman" w:hAnsi="Times New Roman" w:cs="Times New Roman"/>
                                        <w:color w:val="000000"/>
                                        <w:sz w:val="18"/>
                                        <w:szCs w:val="18"/>
                                        <w:rPrChange w:id="1970" w:author="Maino Vieytes, Christian (NIH/NIA/IRP) [F]" w:date="2023-11-16T08:30:00Z">
                                          <w:rPr>
                                            <w:rFonts w:ascii="Calibri" w:hAnsi="Calibri" w:cs="Calibri"/>
                                            <w:color w:val="000000"/>
                                          </w:rPr>
                                        </w:rPrChange>
                                      </w:rPr>
                                      <w:t>0.11</w:t>
                                    </w:r>
                                  </w:ins>
                                  <w:del w:id="1971" w:author="Maino Vieytes, Christian (NIH/NIA/IRP) [F]" w:date="2023-11-15T15:22:00Z">
                                    <w:r w:rsidRPr="00E260F1" w:rsidDel="00C92AAD">
                                      <w:rPr>
                                        <w:rFonts w:ascii="Times New Roman" w:hAnsi="Times New Roman" w:cs="Times New Roman"/>
                                        <w:color w:val="000000"/>
                                        <w:sz w:val="18"/>
                                        <w:szCs w:val="18"/>
                                        <w:rPrChange w:id="1972" w:author="Maino Vieytes, Christian (NIH/NIA/IRP) [F]" w:date="2023-11-16T08:30:00Z">
                                          <w:rPr>
                                            <w:rFonts w:ascii="Times New Roman" w:hAnsi="Times New Roman" w:cs="Times New Roman"/>
                                            <w:color w:val="000000"/>
                                            <w:sz w:val="20"/>
                                            <w:szCs w:val="20"/>
                                          </w:rPr>
                                        </w:rPrChange>
                                      </w:rPr>
                                      <w:delText>-0.06</w:delText>
                                    </w:r>
                                  </w:del>
                                </w:p>
                              </w:tc>
                              <w:tc>
                                <w:tcPr>
                                  <w:tcW w:w="1532" w:type="dxa"/>
                                  <w:tcBorders>
                                    <w:top w:val="nil"/>
                                    <w:bottom w:val="nil"/>
                                  </w:tcBorders>
                                  <w:shd w:val="clear" w:color="auto" w:fill="auto"/>
                                  <w:noWrap/>
                                  <w:vAlign w:val="center"/>
                                  <w:hideMark/>
                                  <w:tcPrChange w:id="1973" w:author="Maino Vieytes, Christian (NIH/NIA/IRP) [F]" w:date="2023-11-30T12:01: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1974" w:author="Maino Vieytes, Christian (NIH/NIA/IRP) [F]" w:date="2023-11-16T08:30:00Z">
                                        <w:rPr>
                                          <w:rFonts w:ascii="Times New Roman" w:hAnsi="Times New Roman" w:cs="Times New Roman"/>
                                          <w:sz w:val="20"/>
                                          <w:szCs w:val="20"/>
                                        </w:rPr>
                                      </w:rPrChange>
                                    </w:rPr>
                                  </w:pPr>
                                  <w:ins w:id="1975" w:author="Maino Vieytes, Christian (NIH/NIA/IRP) [F]" w:date="2023-11-16T08:30:00Z">
                                    <w:r w:rsidRPr="00E260F1">
                                      <w:rPr>
                                        <w:rFonts w:ascii="Times New Roman" w:hAnsi="Times New Roman" w:cs="Times New Roman"/>
                                        <w:color w:val="000000"/>
                                        <w:sz w:val="18"/>
                                        <w:szCs w:val="18"/>
                                        <w:rPrChange w:id="1976" w:author="Maino Vieytes, Christian (NIH/NIA/IRP) [F]" w:date="2023-11-16T08:30:00Z">
                                          <w:rPr>
                                            <w:rFonts w:ascii="Calibri" w:hAnsi="Calibri" w:cs="Calibri"/>
                                            <w:color w:val="000000"/>
                                          </w:rPr>
                                        </w:rPrChange>
                                      </w:rPr>
                                      <w:t>-0.12</w:t>
                                    </w:r>
                                  </w:ins>
                                  <w:del w:id="1977" w:author="Maino Vieytes, Christian (NIH/NIA/IRP) [F]" w:date="2023-11-15T15:22:00Z">
                                    <w:r w:rsidRPr="00E260F1" w:rsidDel="00C92AAD">
                                      <w:rPr>
                                        <w:rFonts w:ascii="Times New Roman" w:hAnsi="Times New Roman" w:cs="Times New Roman"/>
                                        <w:color w:val="000000"/>
                                        <w:sz w:val="18"/>
                                        <w:szCs w:val="18"/>
                                        <w:rPrChange w:id="1978" w:author="Maino Vieytes, Christian (NIH/NIA/IRP) [F]" w:date="2023-11-16T08:30:00Z">
                                          <w:rPr>
                                            <w:rFonts w:ascii="Times New Roman" w:hAnsi="Times New Roman" w:cs="Times New Roman"/>
                                            <w:color w:val="000000"/>
                                            <w:sz w:val="20"/>
                                            <w:szCs w:val="20"/>
                                          </w:rPr>
                                        </w:rPrChange>
                                      </w:rPr>
                                      <w:delText>0.10</w:delText>
                                    </w:r>
                                  </w:del>
                                </w:p>
                              </w:tc>
                              <w:tc>
                                <w:tcPr>
                                  <w:tcW w:w="1610" w:type="dxa"/>
                                  <w:tcBorders>
                                    <w:top w:val="nil"/>
                                    <w:bottom w:val="nil"/>
                                    <w:right w:val="nil"/>
                                  </w:tcBorders>
                                  <w:shd w:val="clear" w:color="auto" w:fill="auto"/>
                                  <w:noWrap/>
                                  <w:vAlign w:val="center"/>
                                  <w:hideMark/>
                                  <w:tcPrChange w:id="1979" w:author="Maino Vieytes, Christian (NIH/NIA/IRP) [F]" w:date="2023-11-30T12:01: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1980" w:author="Maino Vieytes, Christian (NIH/NIA/IRP) [F]" w:date="2023-11-16T08:30:00Z">
                                        <w:rPr>
                                          <w:rFonts w:ascii="Times New Roman" w:hAnsi="Times New Roman" w:cs="Times New Roman"/>
                                          <w:b/>
                                          <w:bCs/>
                                          <w:sz w:val="20"/>
                                          <w:szCs w:val="20"/>
                                        </w:rPr>
                                      </w:rPrChange>
                                    </w:rPr>
                                  </w:pPr>
                                  <w:ins w:id="1981" w:author="Maino Vieytes, Christian (NIH/NIA/IRP) [F]" w:date="2023-11-16T08:30:00Z">
                                    <w:r w:rsidRPr="00E260F1">
                                      <w:rPr>
                                        <w:rFonts w:ascii="Times New Roman" w:hAnsi="Times New Roman" w:cs="Times New Roman"/>
                                        <w:color w:val="000000"/>
                                        <w:sz w:val="18"/>
                                        <w:szCs w:val="18"/>
                                        <w:rPrChange w:id="1982" w:author="Maino Vieytes, Christian (NIH/NIA/IRP) [F]" w:date="2023-11-16T08:30:00Z">
                                          <w:rPr>
                                            <w:rFonts w:ascii="Calibri" w:hAnsi="Calibri" w:cs="Calibri"/>
                                            <w:color w:val="000000"/>
                                          </w:rPr>
                                        </w:rPrChange>
                                      </w:rPr>
                                      <w:t>-0.020</w:t>
                                    </w:r>
                                  </w:ins>
                                  <w:del w:id="1983" w:author="Maino Vieytes, Christian (NIH/NIA/IRP) [F]" w:date="2023-11-15T15:22:00Z">
                                    <w:r w:rsidRPr="00E260F1" w:rsidDel="00C92AAD">
                                      <w:rPr>
                                        <w:rFonts w:ascii="Times New Roman" w:hAnsi="Times New Roman" w:cs="Times New Roman"/>
                                        <w:b/>
                                        <w:bCs/>
                                        <w:color w:val="000000"/>
                                        <w:sz w:val="18"/>
                                        <w:szCs w:val="18"/>
                                        <w:rPrChange w:id="1984" w:author="Maino Vieytes, Christian (NIH/NIA/IRP) [F]" w:date="2023-11-16T08:30:00Z">
                                          <w:rPr>
                                            <w:rFonts w:ascii="Times New Roman" w:hAnsi="Times New Roman" w:cs="Times New Roman"/>
                                            <w:b/>
                                            <w:bCs/>
                                            <w:color w:val="000000"/>
                                            <w:sz w:val="20"/>
                                            <w:szCs w:val="20"/>
                                          </w:rPr>
                                        </w:rPrChange>
                                      </w:rPr>
                                      <w:delText>-0.41</w:delText>
                                    </w:r>
                                  </w:del>
                                </w:p>
                              </w:tc>
                              <w:tc>
                                <w:tcPr>
                                  <w:tcW w:w="1355" w:type="dxa"/>
                                  <w:gridSpan w:val="2"/>
                                  <w:tcBorders>
                                    <w:top w:val="nil"/>
                                    <w:left w:val="nil"/>
                                    <w:bottom w:val="nil"/>
                                    <w:right w:val="single" w:sz="4" w:space="0" w:color="auto"/>
                                  </w:tcBorders>
                                  <w:vAlign w:val="center"/>
                                  <w:tcPrChange w:id="1985" w:author="Maino Vieytes, Christian (NIH/NIA/IRP) [F]" w:date="2023-11-30T12:01: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1986" w:author="Maino Vieytes, Christian (NIH/NIA/IRP) [F]" w:date="2023-11-16T08:34:00Z">
                                        <w:rPr>
                                          <w:rFonts w:ascii="Times New Roman" w:hAnsi="Times New Roman" w:cs="Times New Roman"/>
                                          <w:b/>
                                          <w:bCs/>
                                          <w:color w:val="000000"/>
                                          <w:sz w:val="20"/>
                                          <w:szCs w:val="20"/>
                                        </w:rPr>
                                      </w:rPrChange>
                                    </w:rPr>
                                  </w:pPr>
                                  <w:ins w:id="1987" w:author="Maino Vieytes, Christian (NIH/NIA/IRP) [F]" w:date="2023-11-16T08:30:00Z">
                                    <w:r w:rsidRPr="005E1339">
                                      <w:rPr>
                                        <w:rFonts w:ascii="Times New Roman" w:hAnsi="Times New Roman" w:cs="Times New Roman"/>
                                        <w:b/>
                                        <w:bCs/>
                                        <w:color w:val="000000"/>
                                        <w:sz w:val="18"/>
                                        <w:szCs w:val="18"/>
                                        <w:rPrChange w:id="1988" w:author="Maino Vieytes, Christian (NIH/NIA/IRP) [F]" w:date="2023-11-16T08:34:00Z">
                                          <w:rPr>
                                            <w:rFonts w:ascii="Calibri" w:hAnsi="Calibri" w:cs="Calibri"/>
                                            <w:color w:val="000000"/>
                                          </w:rPr>
                                        </w:rPrChange>
                                      </w:rPr>
                                      <w:t>-0.36</w:t>
                                    </w:r>
                                  </w:ins>
                                  <w:del w:id="1989" w:author="Maino Vieytes, Christian (NIH/NIA/IRP) [F]" w:date="2023-11-15T15:22:00Z">
                                    <w:r w:rsidRPr="005E1339" w:rsidDel="00C92AAD">
                                      <w:rPr>
                                        <w:rFonts w:ascii="Times New Roman" w:hAnsi="Times New Roman" w:cs="Times New Roman"/>
                                        <w:b/>
                                        <w:bCs/>
                                        <w:color w:val="000000"/>
                                        <w:sz w:val="18"/>
                                        <w:szCs w:val="18"/>
                                        <w:rPrChange w:id="1990"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B52403">
                              <w:tc>
                                <w:tcPr>
                                  <w:tcW w:w="2187" w:type="dxa"/>
                                  <w:gridSpan w:val="2"/>
                                  <w:tcBorders>
                                    <w:top w:val="nil"/>
                                    <w:left w:val="single" w:sz="4" w:space="0" w:color="auto"/>
                                    <w:bottom w:val="nil"/>
                                  </w:tcBorders>
                                  <w:shd w:val="clear" w:color="auto" w:fill="auto"/>
                                  <w:vAlign w:val="center"/>
                                  <w:tcPrChange w:id="1991"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199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93"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1994" w:author="Maino Vieytes, Christian (NIH/NIA/IRP) [F]" w:date="2023-11-30T12:01: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1995" w:author="Maino Vieytes, Christian (NIH/NIA/IRP) [F]" w:date="2023-11-16T08:32:00Z">
                                        <w:rPr>
                                          <w:rFonts w:ascii="Times New Roman" w:hAnsi="Times New Roman" w:cs="Times New Roman"/>
                                          <w:sz w:val="20"/>
                                          <w:szCs w:val="20"/>
                                        </w:rPr>
                                      </w:rPrChange>
                                    </w:rPr>
                                  </w:pPr>
                                  <w:ins w:id="1996" w:author="Maino Vieytes, Christian (NIH/NIA/IRP) [F]" w:date="2023-11-16T08:30:00Z">
                                    <w:r w:rsidRPr="005E1339">
                                      <w:rPr>
                                        <w:rFonts w:ascii="Times New Roman" w:hAnsi="Times New Roman" w:cs="Times New Roman"/>
                                        <w:b/>
                                        <w:bCs/>
                                        <w:color w:val="000000"/>
                                        <w:sz w:val="18"/>
                                        <w:szCs w:val="18"/>
                                        <w:rPrChange w:id="1997" w:author="Maino Vieytes, Christian (NIH/NIA/IRP) [F]" w:date="2023-11-16T08:32:00Z">
                                          <w:rPr>
                                            <w:rFonts w:ascii="Calibri" w:hAnsi="Calibri" w:cs="Calibri"/>
                                            <w:color w:val="000000"/>
                                          </w:rPr>
                                        </w:rPrChange>
                                      </w:rPr>
                                      <w:t>-0.20</w:t>
                                    </w:r>
                                  </w:ins>
                                  <w:del w:id="1998" w:author="Maino Vieytes, Christian (NIH/NIA/IRP) [F]" w:date="2023-11-15T15:22:00Z">
                                    <w:r w:rsidRPr="005E1339" w:rsidDel="00C92AAD">
                                      <w:rPr>
                                        <w:rFonts w:ascii="Times New Roman" w:hAnsi="Times New Roman" w:cs="Times New Roman"/>
                                        <w:b/>
                                        <w:bCs/>
                                        <w:color w:val="000000"/>
                                        <w:sz w:val="18"/>
                                        <w:szCs w:val="18"/>
                                        <w:rPrChange w:id="1999" w:author="Maino Vieytes, Christian (NIH/NIA/IRP) [F]" w:date="2023-11-16T08:32:00Z">
                                          <w:rPr>
                                            <w:rFonts w:ascii="Times New Roman" w:hAnsi="Times New Roman" w:cs="Times New Roman"/>
                                            <w:color w:val="000000"/>
                                            <w:sz w:val="20"/>
                                            <w:szCs w:val="20"/>
                                          </w:rPr>
                                        </w:rPrChange>
                                      </w:rPr>
                                      <w:delText>-0.19</w:delText>
                                    </w:r>
                                  </w:del>
                                </w:p>
                              </w:tc>
                              <w:tc>
                                <w:tcPr>
                                  <w:tcW w:w="1532" w:type="dxa"/>
                                  <w:tcBorders>
                                    <w:top w:val="nil"/>
                                    <w:bottom w:val="nil"/>
                                  </w:tcBorders>
                                  <w:shd w:val="clear" w:color="auto" w:fill="auto"/>
                                  <w:noWrap/>
                                  <w:vAlign w:val="center"/>
                                  <w:hideMark/>
                                  <w:tcPrChange w:id="2000" w:author="Maino Vieytes, Christian (NIH/NIA/IRP) [F]" w:date="2023-11-30T12:01: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2001" w:author="Maino Vieytes, Christian (NIH/NIA/IRP) [F]" w:date="2023-11-16T08:30:00Z">
                                        <w:rPr>
                                          <w:rFonts w:ascii="Times New Roman" w:hAnsi="Times New Roman" w:cs="Times New Roman"/>
                                          <w:sz w:val="20"/>
                                          <w:szCs w:val="20"/>
                                        </w:rPr>
                                      </w:rPrChange>
                                    </w:rPr>
                                  </w:pPr>
                                  <w:ins w:id="2002" w:author="Maino Vieytes, Christian (NIH/NIA/IRP) [F]" w:date="2023-11-16T08:30:00Z">
                                    <w:r w:rsidRPr="00E260F1">
                                      <w:rPr>
                                        <w:rFonts w:ascii="Times New Roman" w:hAnsi="Times New Roman" w:cs="Times New Roman"/>
                                        <w:color w:val="000000"/>
                                        <w:sz w:val="18"/>
                                        <w:szCs w:val="18"/>
                                        <w:rPrChange w:id="2003" w:author="Maino Vieytes, Christian (NIH/NIA/IRP) [F]" w:date="2023-11-16T08:30:00Z">
                                          <w:rPr>
                                            <w:rFonts w:ascii="Calibri" w:hAnsi="Calibri" w:cs="Calibri"/>
                                            <w:color w:val="000000"/>
                                          </w:rPr>
                                        </w:rPrChange>
                                      </w:rPr>
                                      <w:t>-0.10</w:t>
                                    </w:r>
                                  </w:ins>
                                  <w:del w:id="2004" w:author="Maino Vieytes, Christian (NIH/NIA/IRP) [F]" w:date="2023-11-15T15:22:00Z">
                                    <w:r w:rsidRPr="00E260F1" w:rsidDel="00C92AAD">
                                      <w:rPr>
                                        <w:rFonts w:ascii="Times New Roman" w:hAnsi="Times New Roman" w:cs="Times New Roman"/>
                                        <w:color w:val="000000"/>
                                        <w:sz w:val="18"/>
                                        <w:szCs w:val="18"/>
                                        <w:rPrChange w:id="2005" w:author="Maino Vieytes, Christian (NIH/NIA/IRP) [F]" w:date="2023-11-16T08:30:00Z">
                                          <w:rPr>
                                            <w:rFonts w:ascii="Times New Roman" w:hAnsi="Times New Roman" w:cs="Times New Roman"/>
                                            <w:color w:val="000000"/>
                                            <w:sz w:val="20"/>
                                            <w:szCs w:val="20"/>
                                          </w:rPr>
                                        </w:rPrChange>
                                      </w:rPr>
                                      <w:delText>-0.04</w:delText>
                                    </w:r>
                                  </w:del>
                                </w:p>
                              </w:tc>
                              <w:tc>
                                <w:tcPr>
                                  <w:tcW w:w="1610" w:type="dxa"/>
                                  <w:tcBorders>
                                    <w:top w:val="nil"/>
                                    <w:bottom w:val="nil"/>
                                    <w:right w:val="nil"/>
                                  </w:tcBorders>
                                  <w:shd w:val="clear" w:color="auto" w:fill="auto"/>
                                  <w:noWrap/>
                                  <w:vAlign w:val="center"/>
                                  <w:hideMark/>
                                  <w:tcPrChange w:id="2006" w:author="Maino Vieytes, Christian (NIH/NIA/IRP) [F]" w:date="2023-11-30T12:01: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2007" w:author="Maino Vieytes, Christian (NIH/NIA/IRP) [F]" w:date="2023-11-16T08:30:00Z">
                                        <w:rPr>
                                          <w:rFonts w:ascii="Times New Roman" w:hAnsi="Times New Roman" w:cs="Times New Roman"/>
                                          <w:b/>
                                          <w:bCs/>
                                          <w:sz w:val="20"/>
                                          <w:szCs w:val="20"/>
                                        </w:rPr>
                                      </w:rPrChange>
                                    </w:rPr>
                                  </w:pPr>
                                  <w:ins w:id="2008" w:author="Maino Vieytes, Christian (NIH/NIA/IRP) [F]" w:date="2023-11-16T08:30:00Z">
                                    <w:r w:rsidRPr="00E260F1">
                                      <w:rPr>
                                        <w:rFonts w:ascii="Times New Roman" w:hAnsi="Times New Roman" w:cs="Times New Roman"/>
                                        <w:color w:val="000000"/>
                                        <w:sz w:val="18"/>
                                        <w:szCs w:val="18"/>
                                        <w:rPrChange w:id="2009" w:author="Maino Vieytes, Christian (NIH/NIA/IRP) [F]" w:date="2023-11-16T08:30:00Z">
                                          <w:rPr>
                                            <w:rFonts w:ascii="Calibri" w:hAnsi="Calibri" w:cs="Calibri"/>
                                            <w:color w:val="000000"/>
                                          </w:rPr>
                                        </w:rPrChange>
                                      </w:rPr>
                                      <w:t>-0.11</w:t>
                                    </w:r>
                                  </w:ins>
                                  <w:del w:id="2010" w:author="Maino Vieytes, Christian (NIH/NIA/IRP) [F]" w:date="2023-11-15T15:22:00Z">
                                    <w:r w:rsidRPr="00E260F1" w:rsidDel="00C92AAD">
                                      <w:rPr>
                                        <w:rFonts w:ascii="Times New Roman" w:hAnsi="Times New Roman" w:cs="Times New Roman"/>
                                        <w:color w:val="000000"/>
                                        <w:sz w:val="18"/>
                                        <w:szCs w:val="18"/>
                                        <w:rPrChange w:id="2011" w:author="Maino Vieytes, Christian (NIH/NIA/IRP) [F]" w:date="2023-11-16T08:30:00Z">
                                          <w:rPr>
                                            <w:rFonts w:ascii="Times New Roman" w:hAnsi="Times New Roman" w:cs="Times New Roman"/>
                                            <w:color w:val="000000"/>
                                            <w:sz w:val="20"/>
                                            <w:szCs w:val="20"/>
                                          </w:rPr>
                                        </w:rPrChange>
                                      </w:rPr>
                                      <w:delText>0.27</w:delText>
                                    </w:r>
                                  </w:del>
                                </w:p>
                              </w:tc>
                              <w:tc>
                                <w:tcPr>
                                  <w:tcW w:w="1355" w:type="dxa"/>
                                  <w:gridSpan w:val="2"/>
                                  <w:tcBorders>
                                    <w:top w:val="nil"/>
                                    <w:left w:val="nil"/>
                                    <w:bottom w:val="nil"/>
                                    <w:right w:val="single" w:sz="4" w:space="0" w:color="auto"/>
                                  </w:tcBorders>
                                  <w:vAlign w:val="center"/>
                                  <w:tcPrChange w:id="2012" w:author="Maino Vieytes, Christian (NIH/NIA/IRP) [F]" w:date="2023-11-30T12:01: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2013" w:author="Maino Vieytes, Christian (NIH/NIA/IRP) [F]" w:date="2023-11-16T08:33:00Z">
                                        <w:rPr>
                                          <w:rFonts w:ascii="Times New Roman" w:hAnsi="Times New Roman" w:cs="Times New Roman"/>
                                          <w:b/>
                                          <w:bCs/>
                                          <w:color w:val="000000"/>
                                          <w:sz w:val="20"/>
                                          <w:szCs w:val="20"/>
                                        </w:rPr>
                                      </w:rPrChange>
                                    </w:rPr>
                                  </w:pPr>
                                  <w:ins w:id="2014" w:author="Maino Vieytes, Christian (NIH/NIA/IRP) [F]" w:date="2023-11-16T08:30:00Z">
                                    <w:r w:rsidRPr="005E1339">
                                      <w:rPr>
                                        <w:rFonts w:ascii="Times New Roman" w:hAnsi="Times New Roman" w:cs="Times New Roman"/>
                                        <w:b/>
                                        <w:bCs/>
                                        <w:color w:val="000000"/>
                                        <w:sz w:val="18"/>
                                        <w:szCs w:val="18"/>
                                        <w:rPrChange w:id="2015" w:author="Maino Vieytes, Christian (NIH/NIA/IRP) [F]" w:date="2023-11-16T08:33:00Z">
                                          <w:rPr>
                                            <w:rFonts w:ascii="Calibri" w:hAnsi="Calibri" w:cs="Calibri"/>
                                            <w:color w:val="000000"/>
                                          </w:rPr>
                                        </w:rPrChange>
                                      </w:rPr>
                                      <w:t>0.45</w:t>
                                    </w:r>
                                  </w:ins>
                                  <w:del w:id="2016" w:author="Maino Vieytes, Christian (NIH/NIA/IRP) [F]" w:date="2023-11-15T15:22:00Z">
                                    <w:r w:rsidRPr="005E1339" w:rsidDel="00C92AAD">
                                      <w:rPr>
                                        <w:rFonts w:ascii="Times New Roman" w:hAnsi="Times New Roman" w:cs="Times New Roman"/>
                                        <w:b/>
                                        <w:bCs/>
                                        <w:color w:val="000000"/>
                                        <w:sz w:val="18"/>
                                        <w:szCs w:val="18"/>
                                        <w:rPrChange w:id="2017"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B52403">
                              <w:tc>
                                <w:tcPr>
                                  <w:tcW w:w="2187" w:type="dxa"/>
                                  <w:gridSpan w:val="2"/>
                                  <w:tcBorders>
                                    <w:top w:val="nil"/>
                                    <w:left w:val="single" w:sz="4" w:space="0" w:color="auto"/>
                                    <w:bottom w:val="nil"/>
                                  </w:tcBorders>
                                  <w:shd w:val="clear" w:color="auto" w:fill="auto"/>
                                  <w:vAlign w:val="center"/>
                                  <w:tcPrChange w:id="2018"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201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20"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2021" w:author="Maino Vieytes, Christian (NIH/NIA/IRP) [F]" w:date="2023-11-30T12:01: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2022" w:author="Maino Vieytes, Christian (NIH/NIA/IRP) [F]" w:date="2023-11-16T08:31:00Z">
                                        <w:rPr>
                                          <w:rFonts w:ascii="Times New Roman" w:hAnsi="Times New Roman" w:cs="Times New Roman"/>
                                          <w:sz w:val="20"/>
                                          <w:szCs w:val="20"/>
                                        </w:rPr>
                                      </w:rPrChange>
                                    </w:rPr>
                                  </w:pPr>
                                  <w:ins w:id="2023" w:author="Maino Vieytes, Christian (NIH/NIA/IRP) [F]" w:date="2023-11-16T08:30:00Z">
                                    <w:r w:rsidRPr="00E260F1">
                                      <w:rPr>
                                        <w:rFonts w:ascii="Times New Roman" w:hAnsi="Times New Roman" w:cs="Times New Roman"/>
                                        <w:b/>
                                        <w:bCs/>
                                        <w:color w:val="000000"/>
                                        <w:sz w:val="18"/>
                                        <w:szCs w:val="18"/>
                                        <w:rPrChange w:id="2024" w:author="Maino Vieytes, Christian (NIH/NIA/IRP) [F]" w:date="2023-11-16T08:31:00Z">
                                          <w:rPr>
                                            <w:rFonts w:ascii="Calibri" w:hAnsi="Calibri" w:cs="Calibri"/>
                                            <w:color w:val="000000"/>
                                          </w:rPr>
                                        </w:rPrChange>
                                      </w:rPr>
                                      <w:t>-0.49</w:t>
                                    </w:r>
                                  </w:ins>
                                  <w:del w:id="2025" w:author="Maino Vieytes, Christian (NIH/NIA/IRP) [F]" w:date="2023-11-15T15:22:00Z">
                                    <w:r w:rsidRPr="00E260F1" w:rsidDel="00C92AAD">
                                      <w:rPr>
                                        <w:rFonts w:ascii="Times New Roman" w:hAnsi="Times New Roman" w:cs="Times New Roman"/>
                                        <w:b/>
                                        <w:bCs/>
                                        <w:color w:val="000000"/>
                                        <w:sz w:val="18"/>
                                        <w:szCs w:val="18"/>
                                        <w:rPrChange w:id="2026" w:author="Maino Vieytes, Christian (NIH/NIA/IRP) [F]" w:date="2023-11-16T08:31:00Z">
                                          <w:rPr>
                                            <w:rFonts w:ascii="Times New Roman" w:hAnsi="Times New Roman" w:cs="Times New Roman"/>
                                            <w:color w:val="000000"/>
                                            <w:sz w:val="20"/>
                                            <w:szCs w:val="20"/>
                                          </w:rPr>
                                        </w:rPrChange>
                                      </w:rPr>
                                      <w:delText>-0.21</w:delText>
                                    </w:r>
                                  </w:del>
                                </w:p>
                              </w:tc>
                              <w:tc>
                                <w:tcPr>
                                  <w:tcW w:w="1532" w:type="dxa"/>
                                  <w:tcBorders>
                                    <w:top w:val="nil"/>
                                    <w:bottom w:val="nil"/>
                                  </w:tcBorders>
                                  <w:shd w:val="clear" w:color="auto" w:fill="auto"/>
                                  <w:noWrap/>
                                  <w:vAlign w:val="center"/>
                                  <w:hideMark/>
                                  <w:tcPrChange w:id="2027" w:author="Maino Vieytes, Christian (NIH/NIA/IRP) [F]" w:date="2023-11-30T12:01: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2028" w:author="Maino Vieytes, Christian (NIH/NIA/IRP) [F]" w:date="2023-11-16T08:30:00Z">
                                        <w:rPr>
                                          <w:rFonts w:ascii="Times New Roman" w:hAnsi="Times New Roman" w:cs="Times New Roman"/>
                                          <w:sz w:val="20"/>
                                          <w:szCs w:val="20"/>
                                        </w:rPr>
                                      </w:rPrChange>
                                    </w:rPr>
                                  </w:pPr>
                                  <w:ins w:id="2029" w:author="Maino Vieytes, Christian (NIH/NIA/IRP) [F]" w:date="2023-11-16T08:30:00Z">
                                    <w:r w:rsidRPr="00E260F1">
                                      <w:rPr>
                                        <w:rFonts w:ascii="Times New Roman" w:hAnsi="Times New Roman" w:cs="Times New Roman"/>
                                        <w:color w:val="000000"/>
                                        <w:sz w:val="18"/>
                                        <w:szCs w:val="18"/>
                                        <w:rPrChange w:id="2030" w:author="Maino Vieytes, Christian (NIH/NIA/IRP) [F]" w:date="2023-11-16T08:30:00Z">
                                          <w:rPr>
                                            <w:rFonts w:ascii="Calibri" w:hAnsi="Calibri" w:cs="Calibri"/>
                                            <w:color w:val="000000"/>
                                          </w:rPr>
                                        </w:rPrChange>
                                      </w:rPr>
                                      <w:t>-0.090</w:t>
                                    </w:r>
                                  </w:ins>
                                  <w:del w:id="2031" w:author="Maino Vieytes, Christian (NIH/NIA/IRP) [F]" w:date="2023-11-15T15:22:00Z">
                                    <w:r w:rsidRPr="00E260F1" w:rsidDel="00C92AAD">
                                      <w:rPr>
                                        <w:rFonts w:ascii="Times New Roman" w:hAnsi="Times New Roman" w:cs="Times New Roman"/>
                                        <w:b/>
                                        <w:bCs/>
                                        <w:color w:val="000000"/>
                                        <w:sz w:val="18"/>
                                        <w:szCs w:val="18"/>
                                        <w:rPrChange w:id="2032" w:author="Maino Vieytes, Christian (NIH/NIA/IRP) [F]" w:date="2023-11-16T08:30:00Z">
                                          <w:rPr>
                                            <w:rFonts w:ascii="Times New Roman" w:hAnsi="Times New Roman" w:cs="Times New Roman"/>
                                            <w:color w:val="000000"/>
                                            <w:sz w:val="20"/>
                                            <w:szCs w:val="20"/>
                                          </w:rPr>
                                        </w:rPrChange>
                                      </w:rPr>
                                      <w:delText>0.14</w:delText>
                                    </w:r>
                                  </w:del>
                                </w:p>
                              </w:tc>
                              <w:tc>
                                <w:tcPr>
                                  <w:tcW w:w="1610" w:type="dxa"/>
                                  <w:tcBorders>
                                    <w:top w:val="nil"/>
                                    <w:bottom w:val="nil"/>
                                    <w:right w:val="nil"/>
                                  </w:tcBorders>
                                  <w:shd w:val="clear" w:color="auto" w:fill="auto"/>
                                  <w:noWrap/>
                                  <w:vAlign w:val="center"/>
                                  <w:hideMark/>
                                  <w:tcPrChange w:id="2033" w:author="Maino Vieytes, Christian (NIH/NIA/IRP) [F]" w:date="2023-11-30T12:01: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2034" w:author="Maino Vieytes, Christian (NIH/NIA/IRP) [F]" w:date="2023-11-16T08:30:00Z">
                                        <w:rPr>
                                          <w:rFonts w:ascii="Times New Roman" w:hAnsi="Times New Roman" w:cs="Times New Roman"/>
                                          <w:sz w:val="20"/>
                                          <w:szCs w:val="20"/>
                                        </w:rPr>
                                      </w:rPrChange>
                                    </w:rPr>
                                  </w:pPr>
                                  <w:ins w:id="2035" w:author="Maino Vieytes, Christian (NIH/NIA/IRP) [F]" w:date="2023-11-16T08:30:00Z">
                                    <w:r w:rsidRPr="00E260F1">
                                      <w:rPr>
                                        <w:rFonts w:ascii="Times New Roman" w:hAnsi="Times New Roman" w:cs="Times New Roman"/>
                                        <w:color w:val="000000"/>
                                        <w:sz w:val="18"/>
                                        <w:szCs w:val="18"/>
                                        <w:rPrChange w:id="2036" w:author="Maino Vieytes, Christian (NIH/NIA/IRP) [F]" w:date="2023-11-16T08:30:00Z">
                                          <w:rPr>
                                            <w:rFonts w:ascii="Calibri" w:hAnsi="Calibri" w:cs="Calibri"/>
                                            <w:color w:val="000000"/>
                                          </w:rPr>
                                        </w:rPrChange>
                                      </w:rPr>
                                      <w:t>-0.090</w:t>
                                    </w:r>
                                  </w:ins>
                                  <w:del w:id="2037" w:author="Maino Vieytes, Christian (NIH/NIA/IRP) [F]" w:date="2023-11-15T15:22:00Z">
                                    <w:r w:rsidRPr="00E260F1" w:rsidDel="00C92AAD">
                                      <w:rPr>
                                        <w:rFonts w:ascii="Times New Roman" w:hAnsi="Times New Roman" w:cs="Times New Roman"/>
                                        <w:color w:val="000000"/>
                                        <w:sz w:val="18"/>
                                        <w:szCs w:val="18"/>
                                        <w:rPrChange w:id="2038" w:author="Maino Vieytes, Christian (NIH/NIA/IRP) [F]" w:date="2023-11-16T08:30:00Z">
                                          <w:rPr>
                                            <w:rFonts w:ascii="Times New Roman" w:hAnsi="Times New Roman" w:cs="Times New Roman"/>
                                            <w:color w:val="000000"/>
                                            <w:sz w:val="20"/>
                                            <w:szCs w:val="20"/>
                                          </w:rPr>
                                        </w:rPrChange>
                                      </w:rPr>
                                      <w:delText>0.11</w:delText>
                                    </w:r>
                                  </w:del>
                                </w:p>
                              </w:tc>
                              <w:tc>
                                <w:tcPr>
                                  <w:tcW w:w="1355" w:type="dxa"/>
                                  <w:gridSpan w:val="2"/>
                                  <w:tcBorders>
                                    <w:top w:val="nil"/>
                                    <w:left w:val="nil"/>
                                    <w:bottom w:val="nil"/>
                                    <w:right w:val="single" w:sz="4" w:space="0" w:color="auto"/>
                                  </w:tcBorders>
                                  <w:vAlign w:val="center"/>
                                  <w:tcPrChange w:id="2039" w:author="Maino Vieytes, Christian (NIH/NIA/IRP) [F]" w:date="2023-11-30T12:01: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2040" w:author="Maino Vieytes, Christian (NIH/NIA/IRP) [F]" w:date="2023-11-16T08:33:00Z">
                                        <w:rPr>
                                          <w:rFonts w:ascii="Times New Roman" w:hAnsi="Times New Roman" w:cs="Times New Roman"/>
                                          <w:b/>
                                          <w:bCs/>
                                          <w:color w:val="000000"/>
                                          <w:sz w:val="20"/>
                                          <w:szCs w:val="20"/>
                                        </w:rPr>
                                      </w:rPrChange>
                                    </w:rPr>
                                  </w:pPr>
                                  <w:ins w:id="2041" w:author="Maino Vieytes, Christian (NIH/NIA/IRP) [F]" w:date="2023-11-16T08:30:00Z">
                                    <w:r w:rsidRPr="005E1339">
                                      <w:rPr>
                                        <w:rFonts w:ascii="Times New Roman" w:hAnsi="Times New Roman" w:cs="Times New Roman"/>
                                        <w:b/>
                                        <w:bCs/>
                                        <w:color w:val="000000"/>
                                        <w:sz w:val="18"/>
                                        <w:szCs w:val="18"/>
                                        <w:rPrChange w:id="2042" w:author="Maino Vieytes, Christian (NIH/NIA/IRP) [F]" w:date="2023-11-16T08:33:00Z">
                                          <w:rPr>
                                            <w:rFonts w:ascii="Calibri" w:hAnsi="Calibri" w:cs="Calibri"/>
                                            <w:color w:val="000000"/>
                                          </w:rPr>
                                        </w:rPrChange>
                                      </w:rPr>
                                      <w:t>0.38</w:t>
                                    </w:r>
                                  </w:ins>
                                  <w:del w:id="2043" w:author="Maino Vieytes, Christian (NIH/NIA/IRP) [F]" w:date="2023-11-15T15:22:00Z">
                                    <w:r w:rsidRPr="005E1339" w:rsidDel="00C92AAD">
                                      <w:rPr>
                                        <w:rFonts w:ascii="Times New Roman" w:hAnsi="Times New Roman" w:cs="Times New Roman"/>
                                        <w:b/>
                                        <w:bCs/>
                                        <w:color w:val="000000"/>
                                        <w:sz w:val="18"/>
                                        <w:szCs w:val="18"/>
                                        <w:rPrChange w:id="2044"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B52403">
                              <w:tc>
                                <w:tcPr>
                                  <w:tcW w:w="2187" w:type="dxa"/>
                                  <w:gridSpan w:val="2"/>
                                  <w:tcBorders>
                                    <w:top w:val="nil"/>
                                    <w:left w:val="single" w:sz="4" w:space="0" w:color="auto"/>
                                    <w:bottom w:val="single" w:sz="4" w:space="0" w:color="auto"/>
                                  </w:tcBorders>
                                  <w:shd w:val="clear" w:color="auto" w:fill="auto"/>
                                  <w:vAlign w:val="center"/>
                                  <w:tcPrChange w:id="2045" w:author="Maino Vieytes, Christian (NIH/NIA/IRP) [F]" w:date="2023-11-30T12:01: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2046"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2047"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2048" w:author="Maino Vieytes, Christian (NIH/NIA/IRP) [F]" w:date="2023-11-30T12:01: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2049" w:author="Maino Vieytes, Christian (NIH/NIA/IRP) [F]" w:date="2023-11-16T08:31:00Z">
                                        <w:rPr>
                                          <w:rFonts w:ascii="Times New Roman" w:hAnsi="Times New Roman" w:cs="Times New Roman"/>
                                          <w:b/>
                                          <w:bCs/>
                                          <w:sz w:val="20"/>
                                          <w:szCs w:val="20"/>
                                        </w:rPr>
                                      </w:rPrChange>
                                    </w:rPr>
                                  </w:pPr>
                                  <w:ins w:id="2050" w:author="Maino Vieytes, Christian (NIH/NIA/IRP) [F]" w:date="2023-11-16T08:30:00Z">
                                    <w:r w:rsidRPr="00E260F1">
                                      <w:rPr>
                                        <w:rFonts w:ascii="Times New Roman" w:hAnsi="Times New Roman" w:cs="Times New Roman"/>
                                        <w:b/>
                                        <w:bCs/>
                                        <w:color w:val="000000"/>
                                        <w:sz w:val="18"/>
                                        <w:szCs w:val="18"/>
                                        <w:rPrChange w:id="2051" w:author="Maino Vieytes, Christian (NIH/NIA/IRP) [F]" w:date="2023-11-16T08:31:00Z">
                                          <w:rPr>
                                            <w:rFonts w:ascii="Calibri" w:hAnsi="Calibri" w:cs="Calibri"/>
                                            <w:color w:val="000000"/>
                                          </w:rPr>
                                        </w:rPrChange>
                                      </w:rPr>
                                      <w:t>0.71</w:t>
                                    </w:r>
                                  </w:ins>
                                  <w:del w:id="2052" w:author="Maino Vieytes, Christian (NIH/NIA/IRP) [F]" w:date="2023-11-15T15:22:00Z">
                                    <w:r w:rsidRPr="00E260F1" w:rsidDel="00C92AAD">
                                      <w:rPr>
                                        <w:rFonts w:ascii="Times New Roman" w:hAnsi="Times New Roman" w:cs="Times New Roman"/>
                                        <w:b/>
                                        <w:bCs/>
                                        <w:color w:val="000000"/>
                                        <w:sz w:val="18"/>
                                        <w:szCs w:val="18"/>
                                        <w:rPrChange w:id="2053" w:author="Maino Vieytes, Christian (NIH/NIA/IRP) [F]" w:date="2023-11-16T08:31:00Z">
                                          <w:rPr>
                                            <w:rFonts w:ascii="Times New Roman" w:hAnsi="Times New Roman" w:cs="Times New Roman"/>
                                            <w:b/>
                                            <w:bCs/>
                                            <w:color w:val="000000"/>
                                            <w:sz w:val="20"/>
                                            <w:szCs w:val="20"/>
                                          </w:rPr>
                                        </w:rPrChange>
                                      </w:rPr>
                                      <w:delText>0.67</w:delText>
                                    </w:r>
                                  </w:del>
                                </w:p>
                              </w:tc>
                              <w:tc>
                                <w:tcPr>
                                  <w:tcW w:w="1532" w:type="dxa"/>
                                  <w:tcBorders>
                                    <w:top w:val="nil"/>
                                    <w:bottom w:val="single" w:sz="4" w:space="0" w:color="auto"/>
                                  </w:tcBorders>
                                  <w:shd w:val="clear" w:color="auto" w:fill="auto"/>
                                  <w:noWrap/>
                                  <w:vAlign w:val="center"/>
                                  <w:hideMark/>
                                  <w:tcPrChange w:id="2054" w:author="Maino Vieytes, Christian (NIH/NIA/IRP) [F]" w:date="2023-11-30T12:01: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2055" w:author="Maino Vieytes, Christian (NIH/NIA/IRP) [F]" w:date="2023-11-16T08:32:00Z">
                                        <w:rPr>
                                          <w:rFonts w:ascii="Times New Roman" w:hAnsi="Times New Roman" w:cs="Times New Roman"/>
                                          <w:b/>
                                          <w:bCs/>
                                          <w:sz w:val="20"/>
                                          <w:szCs w:val="20"/>
                                        </w:rPr>
                                      </w:rPrChange>
                                    </w:rPr>
                                  </w:pPr>
                                  <w:ins w:id="2056" w:author="Maino Vieytes, Christian (NIH/NIA/IRP) [F]" w:date="2023-11-16T08:30:00Z">
                                    <w:r w:rsidRPr="005E1339">
                                      <w:rPr>
                                        <w:rFonts w:ascii="Times New Roman" w:hAnsi="Times New Roman" w:cs="Times New Roman"/>
                                        <w:b/>
                                        <w:bCs/>
                                        <w:color w:val="000000"/>
                                        <w:sz w:val="18"/>
                                        <w:szCs w:val="18"/>
                                        <w:rPrChange w:id="2057" w:author="Maino Vieytes, Christian (NIH/NIA/IRP) [F]" w:date="2023-11-16T08:32:00Z">
                                          <w:rPr>
                                            <w:rFonts w:ascii="Calibri" w:hAnsi="Calibri" w:cs="Calibri"/>
                                            <w:color w:val="000000"/>
                                          </w:rPr>
                                        </w:rPrChange>
                                      </w:rPr>
                                      <w:t>0.23</w:t>
                                    </w:r>
                                  </w:ins>
                                  <w:del w:id="2058" w:author="Maino Vieytes, Christian (NIH/NIA/IRP) [F]" w:date="2023-11-15T15:22:00Z">
                                    <w:r w:rsidRPr="005E1339" w:rsidDel="00C92AAD">
                                      <w:rPr>
                                        <w:rFonts w:ascii="Times New Roman" w:hAnsi="Times New Roman" w:cs="Times New Roman"/>
                                        <w:b/>
                                        <w:bCs/>
                                        <w:color w:val="000000"/>
                                        <w:sz w:val="18"/>
                                        <w:szCs w:val="18"/>
                                        <w:rPrChange w:id="2059" w:author="Maino Vieytes, Christian (NIH/NIA/IRP) [F]" w:date="2023-11-16T08:32:00Z">
                                          <w:rPr>
                                            <w:rFonts w:ascii="Times New Roman" w:hAnsi="Times New Roman" w:cs="Times New Roman"/>
                                            <w:color w:val="000000"/>
                                            <w:sz w:val="20"/>
                                            <w:szCs w:val="20"/>
                                          </w:rPr>
                                        </w:rPrChange>
                                      </w:rPr>
                                      <w:delText>-0.27</w:delText>
                                    </w:r>
                                  </w:del>
                                </w:p>
                              </w:tc>
                              <w:tc>
                                <w:tcPr>
                                  <w:tcW w:w="1610" w:type="dxa"/>
                                  <w:tcBorders>
                                    <w:top w:val="nil"/>
                                    <w:bottom w:val="single" w:sz="4" w:space="0" w:color="auto"/>
                                    <w:right w:val="nil"/>
                                  </w:tcBorders>
                                  <w:shd w:val="clear" w:color="auto" w:fill="auto"/>
                                  <w:noWrap/>
                                  <w:vAlign w:val="center"/>
                                  <w:hideMark/>
                                  <w:tcPrChange w:id="2060" w:author="Maino Vieytes, Christian (NIH/NIA/IRP) [F]" w:date="2023-11-30T12:01: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2061" w:author="Maino Vieytes, Christian (NIH/NIA/IRP) [F]" w:date="2023-11-16T08:30:00Z">
                                        <w:rPr>
                                          <w:rFonts w:ascii="Times New Roman" w:hAnsi="Times New Roman" w:cs="Times New Roman"/>
                                          <w:b/>
                                          <w:bCs/>
                                          <w:sz w:val="20"/>
                                          <w:szCs w:val="20"/>
                                        </w:rPr>
                                      </w:rPrChange>
                                    </w:rPr>
                                  </w:pPr>
                                  <w:ins w:id="2062" w:author="Maino Vieytes, Christian (NIH/NIA/IRP) [F]" w:date="2023-11-16T08:30:00Z">
                                    <w:r w:rsidRPr="00E260F1">
                                      <w:rPr>
                                        <w:rFonts w:ascii="Times New Roman" w:hAnsi="Times New Roman" w:cs="Times New Roman"/>
                                        <w:color w:val="000000"/>
                                        <w:sz w:val="18"/>
                                        <w:szCs w:val="18"/>
                                        <w:rPrChange w:id="2063" w:author="Maino Vieytes, Christian (NIH/NIA/IRP) [F]" w:date="2023-11-16T08:30:00Z">
                                          <w:rPr>
                                            <w:rFonts w:ascii="Calibri" w:hAnsi="Calibri" w:cs="Calibri"/>
                                            <w:color w:val="000000"/>
                                          </w:rPr>
                                        </w:rPrChange>
                                      </w:rPr>
                                      <w:t>0.030</w:t>
                                    </w:r>
                                  </w:ins>
                                  <w:del w:id="2064" w:author="Maino Vieytes, Christian (NIH/NIA/IRP) [F]" w:date="2023-11-15T15:22:00Z">
                                    <w:r w:rsidRPr="00E260F1" w:rsidDel="00C92AAD">
                                      <w:rPr>
                                        <w:rFonts w:ascii="Times New Roman" w:hAnsi="Times New Roman" w:cs="Times New Roman"/>
                                        <w:b/>
                                        <w:bCs/>
                                        <w:color w:val="000000"/>
                                        <w:sz w:val="18"/>
                                        <w:szCs w:val="18"/>
                                        <w:rPrChange w:id="2065" w:author="Maino Vieytes, Christian (NIH/NIA/IRP) [F]" w:date="2023-11-16T08:30:00Z">
                                          <w:rPr>
                                            <w:rFonts w:ascii="Times New Roman" w:hAnsi="Times New Roman" w:cs="Times New Roman"/>
                                            <w:b/>
                                            <w:bCs/>
                                            <w:color w:val="000000"/>
                                            <w:sz w:val="20"/>
                                            <w:szCs w:val="20"/>
                                          </w:rPr>
                                        </w:rPrChange>
                                      </w:rPr>
                                      <w:delText>-0.33</w:delText>
                                    </w:r>
                                  </w:del>
                                </w:p>
                              </w:tc>
                              <w:tc>
                                <w:tcPr>
                                  <w:tcW w:w="1355" w:type="dxa"/>
                                  <w:gridSpan w:val="2"/>
                                  <w:tcBorders>
                                    <w:top w:val="nil"/>
                                    <w:left w:val="nil"/>
                                    <w:bottom w:val="single" w:sz="4" w:space="0" w:color="auto"/>
                                    <w:right w:val="single" w:sz="4" w:space="0" w:color="auto"/>
                                  </w:tcBorders>
                                  <w:vAlign w:val="center"/>
                                  <w:tcPrChange w:id="2066" w:author="Maino Vieytes, Christian (NIH/NIA/IRP) [F]" w:date="2023-11-30T12:01: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2067" w:author="Maino Vieytes, Christian (NIH/NIA/IRP) [F]" w:date="2023-11-16T08:33:00Z">
                                        <w:rPr>
                                          <w:rFonts w:ascii="Times New Roman" w:hAnsi="Times New Roman" w:cs="Times New Roman"/>
                                          <w:b/>
                                          <w:bCs/>
                                          <w:color w:val="000000"/>
                                          <w:sz w:val="20"/>
                                          <w:szCs w:val="20"/>
                                        </w:rPr>
                                      </w:rPrChange>
                                    </w:rPr>
                                  </w:pPr>
                                  <w:ins w:id="2068" w:author="Maino Vieytes, Christian (NIH/NIA/IRP) [F]" w:date="2023-11-16T08:30:00Z">
                                    <w:r w:rsidRPr="005E1339">
                                      <w:rPr>
                                        <w:rFonts w:ascii="Times New Roman" w:hAnsi="Times New Roman" w:cs="Times New Roman"/>
                                        <w:b/>
                                        <w:bCs/>
                                        <w:color w:val="000000"/>
                                        <w:sz w:val="18"/>
                                        <w:szCs w:val="18"/>
                                        <w:rPrChange w:id="2069" w:author="Maino Vieytes, Christian (NIH/NIA/IRP) [F]" w:date="2023-11-16T08:33:00Z">
                                          <w:rPr>
                                            <w:rFonts w:ascii="Calibri" w:hAnsi="Calibri" w:cs="Calibri"/>
                                            <w:color w:val="000000"/>
                                          </w:rPr>
                                        </w:rPrChange>
                                      </w:rPr>
                                      <w:t>-0.40</w:t>
                                    </w:r>
                                  </w:ins>
                                  <w:del w:id="2070" w:author="Maino Vieytes, Christian (NIH/NIA/IRP) [F]" w:date="2023-11-15T15:22:00Z">
                                    <w:r w:rsidRPr="005E1339" w:rsidDel="00C92AAD">
                                      <w:rPr>
                                        <w:rFonts w:ascii="Times New Roman" w:hAnsi="Times New Roman" w:cs="Times New Roman"/>
                                        <w:b/>
                                        <w:bCs/>
                                        <w:color w:val="000000"/>
                                        <w:sz w:val="18"/>
                                        <w:szCs w:val="18"/>
                                        <w:rPrChange w:id="2071"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B52403">
                              <w:tc>
                                <w:tcPr>
                                  <w:tcW w:w="2187" w:type="dxa"/>
                                  <w:gridSpan w:val="2"/>
                                  <w:tcBorders>
                                    <w:top w:val="single" w:sz="4" w:space="0" w:color="auto"/>
                                    <w:left w:val="single" w:sz="4" w:space="0" w:color="auto"/>
                                    <w:bottom w:val="nil"/>
                                  </w:tcBorders>
                                  <w:shd w:val="clear" w:color="auto" w:fill="auto"/>
                                  <w:vAlign w:val="center"/>
                                  <w:tcPrChange w:id="2072" w:author="Maino Vieytes, Christian (NIH/NIA/IRP) [F]" w:date="2023-11-30T12:01:00Z">
                                    <w:tcPr>
                                      <w:tcW w:w="2187" w:type="dxa"/>
                                      <w:gridSpan w:val="2"/>
                                      <w:tcBorders>
                                        <w:top w:val="single" w:sz="4" w:space="0" w:color="auto"/>
                                        <w:left w:val="single" w:sz="4" w:space="0" w:color="auto"/>
                                        <w:bottom w:val="nil"/>
                                      </w:tcBorders>
                                      <w:shd w:val="clear" w:color="auto" w:fill="auto"/>
                                      <w:vAlign w:val="center"/>
                                    </w:tcPr>
                                  </w:tcPrChange>
                                </w:tcPr>
                                <w:p w14:paraId="7F01587F" w14:textId="14D7723F" w:rsidR="005E1339" w:rsidRPr="00972A4F" w:rsidRDefault="005E1339" w:rsidP="005E1339">
                                  <w:pPr>
                                    <w:spacing w:line="360" w:lineRule="auto"/>
                                    <w:rPr>
                                      <w:rFonts w:ascii="Times New Roman" w:hAnsi="Times New Roman" w:cs="Times New Roman"/>
                                      <w:sz w:val="18"/>
                                      <w:szCs w:val="18"/>
                                      <w:rPrChange w:id="2073" w:author="Maino Vieytes, Christian (NIH/NIA/IRP) [F]" w:date="2023-11-15T15:31:00Z">
                                        <w:rPr>
                                          <w:rFonts w:ascii="Times New Roman" w:hAnsi="Times New Roman" w:cs="Times New Roman"/>
                                          <w:sz w:val="20"/>
                                          <w:szCs w:val="20"/>
                                        </w:rPr>
                                      </w:rPrChange>
                                    </w:rPr>
                                  </w:pPr>
                                  <w:del w:id="2074" w:author="Maino Vieytes, Christian (NIH/NIA/IRP) [F]" w:date="2023-11-30T12:06:00Z">
                                    <w:r w:rsidRPr="00972A4F" w:rsidDel="00BA0CDD">
                                      <w:rPr>
                                        <w:rFonts w:ascii="Times New Roman" w:hAnsi="Times New Roman" w:cs="Times New Roman"/>
                                        <w:sz w:val="18"/>
                                        <w:szCs w:val="18"/>
                                        <w:rPrChange w:id="2075" w:author="Maino Vieytes, Christian (NIH/NIA/IRP) [F]" w:date="2023-11-15T15:31:00Z">
                                          <w:rPr>
                                            <w:rFonts w:ascii="Times New Roman" w:hAnsi="Times New Roman" w:cs="Times New Roman"/>
                                            <w:sz w:val="20"/>
                                            <w:szCs w:val="20"/>
                                          </w:rPr>
                                        </w:rPrChange>
                                      </w:rPr>
                                      <w:delText xml:space="preserve"> </w:delText>
                                    </w:r>
                                  </w:del>
                                  <w:ins w:id="2076" w:author="Maino Vieytes, Christian (NIH/NIA/IRP) [F]" w:date="2023-11-30T12:05:00Z">
                                    <w:r w:rsidR="00BA0CDD">
                                      <w:rPr>
                                        <w:rFonts w:ascii="Times New Roman" w:hAnsi="Times New Roman" w:cs="Times New Roman"/>
                                        <w:b/>
                                        <w:bCs/>
                                        <w:sz w:val="18"/>
                                        <w:szCs w:val="18"/>
                                      </w:rPr>
                                      <w:t>Pattern # 1</w:t>
                                    </w:r>
                                    <w:r w:rsidR="00BA0CDD" w:rsidRPr="00F223B1">
                                      <w:rPr>
                                        <w:rFonts w:ascii="Times New Roman" w:hAnsi="Times New Roman" w:cs="Times New Roman"/>
                                        <w:b/>
                                        <w:bCs/>
                                        <w:sz w:val="18"/>
                                        <w:szCs w:val="18"/>
                                      </w:rPr>
                                      <w:t xml:space="preserve"> </w:t>
                                    </w:r>
                                    <w:r w:rsidR="00BA0CDD" w:rsidRPr="00F223B1">
                                      <w:rPr>
                                        <w:rFonts w:ascii="Times New Roman" w:hAnsi="Times New Roman" w:cs="Times New Roman"/>
                                        <w:b/>
                                        <w:bCs/>
                                        <w:sz w:val="18"/>
                                        <w:szCs w:val="18"/>
                                        <w:vertAlign w:val="superscript"/>
                                      </w:rPr>
                                      <w:t>†</w:t>
                                    </w:r>
                                    <w:r w:rsidR="00BA0CDD">
                                      <w:rPr>
                                        <w:rFonts w:ascii="Times New Roman" w:hAnsi="Times New Roman" w:cs="Times New Roman"/>
                                        <w:b/>
                                        <w:bCs/>
                                        <w:sz w:val="18"/>
                                        <w:szCs w:val="18"/>
                                        <w:vertAlign w:val="superscript"/>
                                      </w:rPr>
                                      <w:t>a</w:t>
                                    </w:r>
                                  </w:ins>
                                  <w:del w:id="2077" w:author="Maino Vieytes, Christian (NIH/NIA/IRP) [F]" w:date="2023-11-30T12:05:00Z">
                                    <w:r w:rsidRPr="00972A4F" w:rsidDel="00BA0CDD">
                                      <w:rPr>
                                        <w:rFonts w:ascii="Times New Roman" w:hAnsi="Times New Roman" w:cs="Times New Roman"/>
                                        <w:sz w:val="18"/>
                                        <w:szCs w:val="18"/>
                                        <w:rPrChange w:id="2078" w:author="Maino Vieytes, Christian (NIH/NIA/IRP) [F]" w:date="2023-11-15T15:31:00Z">
                                          <w:rPr>
                                            <w:rFonts w:ascii="Times New Roman" w:hAnsi="Times New Roman" w:cs="Times New Roman"/>
                                            <w:sz w:val="20"/>
                                            <w:szCs w:val="20"/>
                                          </w:rPr>
                                        </w:rPrChange>
                                      </w:rPr>
                                      <w:delText>Food Insecurity (FI)</w:delText>
                                    </w:r>
                                    <w:r w:rsidRPr="00972A4F" w:rsidDel="00BA0CDD">
                                      <w:rPr>
                                        <w:rFonts w:ascii="Times New Roman" w:hAnsi="Times New Roman" w:cs="Times New Roman"/>
                                        <w:sz w:val="18"/>
                                        <w:szCs w:val="18"/>
                                        <w:vertAlign w:val="superscript"/>
                                        <w:lang w:bidi="en-US"/>
                                        <w:rPrChange w:id="2079"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single" w:sz="4" w:space="0" w:color="auto"/>
                                    <w:bottom w:val="nil"/>
                                  </w:tcBorders>
                                  <w:shd w:val="clear" w:color="auto" w:fill="auto"/>
                                  <w:noWrap/>
                                  <w:vAlign w:val="center"/>
                                  <w:hideMark/>
                                  <w:tcPrChange w:id="2080" w:author="Maino Vieytes, Christian (NIH/NIA/IRP) [F]" w:date="2023-11-30T12:01: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2081" w:author="Maino Vieytes, Christian (NIH/NIA/IRP) [F]" w:date="2023-11-16T08:36:00Z">
                                        <w:rPr>
                                          <w:rFonts w:ascii="Times New Roman" w:hAnsi="Times New Roman" w:cs="Times New Roman"/>
                                          <w:sz w:val="20"/>
                                          <w:szCs w:val="20"/>
                                        </w:rPr>
                                      </w:rPrChange>
                                    </w:rPr>
                                  </w:pPr>
                                  <w:ins w:id="2082" w:author="Maino Vieytes, Christian (NIH/NIA/IRP) [F]" w:date="2023-11-16T08:36:00Z">
                                    <w:r w:rsidRPr="005E1339">
                                      <w:rPr>
                                        <w:rFonts w:ascii="Times New Roman" w:hAnsi="Times New Roman" w:cs="Times New Roman"/>
                                        <w:color w:val="000000"/>
                                        <w:sz w:val="18"/>
                                        <w:szCs w:val="18"/>
                                        <w:rPrChange w:id="2083" w:author="Maino Vieytes, Christian (NIH/NIA/IRP) [F]" w:date="2023-11-16T08:36:00Z">
                                          <w:rPr>
                                            <w:rFonts w:ascii="Calibri" w:hAnsi="Calibri" w:cs="Calibri"/>
                                            <w:color w:val="000000"/>
                                          </w:rPr>
                                        </w:rPrChange>
                                      </w:rPr>
                                      <w:t>--</w:t>
                                    </w:r>
                                  </w:ins>
                                  <w:del w:id="2084" w:author="Maino Vieytes, Christian (NIH/NIA/IRP) [F]" w:date="2023-11-16T08:36:00Z">
                                    <w:r w:rsidRPr="005E1339" w:rsidDel="00306AE6">
                                      <w:rPr>
                                        <w:rFonts w:ascii="Times New Roman" w:hAnsi="Times New Roman" w:cs="Times New Roman"/>
                                        <w:sz w:val="18"/>
                                        <w:szCs w:val="18"/>
                                        <w:rPrChange w:id="2085" w:author="Maino Vieytes, Christian (NIH/NIA/IRP) [F]" w:date="2023-11-16T08:36:00Z">
                                          <w:rPr>
                                            <w:rFonts w:ascii="Times New Roman" w:hAnsi="Times New Roman" w:cs="Times New Roman"/>
                                            <w:sz w:val="20"/>
                                            <w:szCs w:val="20"/>
                                          </w:rPr>
                                        </w:rPrChange>
                                      </w:rPr>
                                      <w:delText>--</w:delText>
                                    </w:r>
                                  </w:del>
                                </w:p>
                              </w:tc>
                              <w:tc>
                                <w:tcPr>
                                  <w:tcW w:w="1532" w:type="dxa"/>
                                  <w:tcBorders>
                                    <w:top w:val="single" w:sz="4" w:space="0" w:color="auto"/>
                                    <w:bottom w:val="nil"/>
                                  </w:tcBorders>
                                  <w:shd w:val="clear" w:color="auto" w:fill="auto"/>
                                  <w:noWrap/>
                                  <w:vAlign w:val="center"/>
                                  <w:tcPrChange w:id="2086" w:author="Maino Vieytes, Christian (NIH/NIA/IRP) [F]" w:date="2023-11-30T12:01: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2087" w:author="Maino Vieytes, Christian (NIH/NIA/IRP) [F]" w:date="2023-11-16T08:36:00Z">
                                        <w:rPr>
                                          <w:rFonts w:ascii="Times New Roman" w:hAnsi="Times New Roman" w:cs="Times New Roman"/>
                                          <w:sz w:val="20"/>
                                          <w:szCs w:val="20"/>
                                        </w:rPr>
                                      </w:rPrChange>
                                    </w:rPr>
                                  </w:pPr>
                                </w:p>
                              </w:tc>
                              <w:tc>
                                <w:tcPr>
                                  <w:tcW w:w="1610" w:type="dxa"/>
                                  <w:tcBorders>
                                    <w:top w:val="single" w:sz="4" w:space="0" w:color="auto"/>
                                    <w:bottom w:val="nil"/>
                                    <w:right w:val="nil"/>
                                  </w:tcBorders>
                                  <w:shd w:val="clear" w:color="auto" w:fill="auto"/>
                                  <w:noWrap/>
                                  <w:vAlign w:val="center"/>
                                  <w:tcPrChange w:id="2088" w:author="Maino Vieytes, Christian (NIH/NIA/IRP) [F]" w:date="2023-11-30T12:01: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2089" w:author="Maino Vieytes, Christian (NIH/NIA/IRP) [F]" w:date="2023-11-16T08:36:00Z">
                                        <w:rPr>
                                          <w:rFonts w:ascii="Times New Roman" w:hAnsi="Times New Roman" w:cs="Times New Roman"/>
                                          <w:sz w:val="20"/>
                                          <w:szCs w:val="20"/>
                                        </w:rPr>
                                      </w:rPrChange>
                                    </w:rPr>
                                  </w:pPr>
                                </w:p>
                              </w:tc>
                              <w:tc>
                                <w:tcPr>
                                  <w:tcW w:w="1355" w:type="dxa"/>
                                  <w:gridSpan w:val="2"/>
                                  <w:tcBorders>
                                    <w:top w:val="single" w:sz="4" w:space="0" w:color="auto"/>
                                    <w:left w:val="nil"/>
                                    <w:bottom w:val="nil"/>
                                    <w:right w:val="single" w:sz="4" w:space="0" w:color="auto"/>
                                  </w:tcBorders>
                                  <w:vAlign w:val="center"/>
                                  <w:tcPrChange w:id="2090" w:author="Maino Vieytes, Christian (NIH/NIA/IRP) [F]" w:date="2023-11-30T12:01: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2091"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B52403">
                              <w:trPr>
                                <w:del w:id="2092"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093"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2094" w:author="Maino Vieytes, Christian (NIH/NIA/IRP) [F]" w:date="2023-11-15T14:42:00Z"/>
                                      <w:rFonts w:ascii="Times New Roman" w:hAnsi="Times New Roman" w:cs="Times New Roman"/>
                                      <w:sz w:val="18"/>
                                      <w:szCs w:val="18"/>
                                      <w:rPrChange w:id="2095" w:author="Maino Vieytes, Christian (NIH/NIA/IRP) [F]" w:date="2023-11-15T15:31:00Z">
                                        <w:rPr>
                                          <w:del w:id="2096" w:author="Maino Vieytes, Christian (NIH/NIA/IRP) [F]" w:date="2023-11-15T14:42:00Z"/>
                                          <w:rFonts w:ascii="Times New Roman" w:hAnsi="Times New Roman" w:cs="Times New Roman"/>
                                          <w:sz w:val="20"/>
                                          <w:szCs w:val="20"/>
                                        </w:rPr>
                                      </w:rPrChange>
                                    </w:rPr>
                                  </w:pPr>
                                  <w:del w:id="2097" w:author="Maino Vieytes, Christian (NIH/NIA/IRP) [F]" w:date="2023-11-15T14:42:00Z">
                                    <w:r w:rsidRPr="00972A4F" w:rsidDel="008104EE">
                                      <w:rPr>
                                        <w:rFonts w:ascii="Times New Roman" w:hAnsi="Times New Roman" w:cs="Times New Roman"/>
                                        <w:sz w:val="18"/>
                                        <w:szCs w:val="18"/>
                                        <w:rPrChange w:id="2098"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2099"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100" w:author="Maino Vieytes, Christian (NIH/NIA/IRP) [F]" w:date="2023-11-30T12:01: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2101" w:author="Maino Vieytes, Christian (NIH/NIA/IRP) [F]" w:date="2023-11-15T14:42:00Z"/>
                                      <w:rFonts w:ascii="Times New Roman" w:hAnsi="Times New Roman" w:cs="Times New Roman"/>
                                      <w:sz w:val="18"/>
                                      <w:szCs w:val="18"/>
                                      <w:rPrChange w:id="2102" w:author="Maino Vieytes, Christian (NIH/NIA/IRP) [F]" w:date="2023-11-16T08:36:00Z">
                                        <w:rPr>
                                          <w:del w:id="2103" w:author="Maino Vieytes, Christian (NIH/NIA/IRP) [F]" w:date="2023-11-15T14:42:00Z"/>
                                          <w:rFonts w:ascii="Times New Roman" w:hAnsi="Times New Roman" w:cs="Times New Roman"/>
                                          <w:sz w:val="20"/>
                                          <w:szCs w:val="20"/>
                                        </w:rPr>
                                      </w:rPrChange>
                                    </w:rPr>
                                  </w:pPr>
                                  <w:ins w:id="2104" w:author="Maino Vieytes, Christian (NIH/NIA/IRP) [F]" w:date="2023-11-16T08:36:00Z">
                                    <w:r w:rsidRPr="005E1339">
                                      <w:rPr>
                                        <w:rFonts w:ascii="Times New Roman" w:hAnsi="Times New Roman" w:cs="Times New Roman"/>
                                        <w:color w:val="000000"/>
                                        <w:sz w:val="18"/>
                                        <w:szCs w:val="18"/>
                                        <w:rPrChange w:id="2105" w:author="Maino Vieytes, Christian (NIH/NIA/IRP) [F]" w:date="2023-11-16T08:36:00Z">
                                          <w:rPr>
                                            <w:rFonts w:ascii="Calibri" w:hAnsi="Calibri" w:cs="Calibri"/>
                                            <w:color w:val="000000"/>
                                          </w:rPr>
                                        </w:rPrChange>
                                      </w:rPr>
                                      <w:t>0.40</w:t>
                                    </w:r>
                                  </w:ins>
                                  <w:del w:id="2106" w:author="Maino Vieytes, Christian (NIH/NIA/IRP) [F]" w:date="2023-11-15T14:42:00Z">
                                    <w:r w:rsidRPr="005E1339" w:rsidDel="008104EE">
                                      <w:rPr>
                                        <w:rFonts w:ascii="Times New Roman" w:hAnsi="Times New Roman" w:cs="Times New Roman"/>
                                        <w:color w:val="000000"/>
                                        <w:sz w:val="18"/>
                                        <w:szCs w:val="18"/>
                                        <w:rPrChange w:id="2107" w:author="Maino Vieytes, Christian (NIH/NIA/IRP) [F]" w:date="2023-11-16T08:36:00Z">
                                          <w:rPr>
                                            <w:rFonts w:ascii="Times New Roman" w:hAnsi="Times New Roman" w:cs="Times New Roman"/>
                                            <w:color w:val="000000"/>
                                            <w:sz w:val="20"/>
                                            <w:szCs w:val="20"/>
                                          </w:rPr>
                                        </w:rPrChange>
                                      </w:rPr>
                                      <w:delText>-0.27</w:delText>
                                    </w:r>
                                  </w:del>
                                </w:p>
                              </w:tc>
                              <w:tc>
                                <w:tcPr>
                                  <w:tcW w:w="1532" w:type="dxa"/>
                                  <w:tcBorders>
                                    <w:top w:val="nil"/>
                                    <w:bottom w:val="nil"/>
                                  </w:tcBorders>
                                  <w:shd w:val="clear" w:color="auto" w:fill="auto"/>
                                  <w:noWrap/>
                                  <w:vAlign w:val="center"/>
                                  <w:tcPrChange w:id="2108" w:author="Maino Vieytes, Christian (NIH/NIA/IRP) [F]" w:date="2023-11-30T12:01: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2109" w:author="Maino Vieytes, Christian (NIH/NIA/IRP) [F]" w:date="2023-11-15T14:42:00Z"/>
                                      <w:rFonts w:ascii="Times New Roman" w:hAnsi="Times New Roman" w:cs="Times New Roman"/>
                                      <w:sz w:val="18"/>
                                      <w:szCs w:val="18"/>
                                      <w:rPrChange w:id="2110" w:author="Maino Vieytes, Christian (NIH/NIA/IRP) [F]" w:date="2023-11-16T08:36:00Z">
                                        <w:rPr>
                                          <w:del w:id="2111" w:author="Maino Vieytes, Christian (NIH/NIA/IRP) [F]" w:date="2023-11-15T14:42:00Z"/>
                                          <w:rFonts w:ascii="Times New Roman" w:hAnsi="Times New Roman" w:cs="Times New Roman"/>
                                          <w:sz w:val="20"/>
                                          <w:szCs w:val="20"/>
                                        </w:rPr>
                                      </w:rPrChange>
                                    </w:rPr>
                                  </w:pPr>
                                  <w:ins w:id="2112" w:author="Maino Vieytes, Christian (NIH/NIA/IRP) [F]" w:date="2023-11-16T08:36:00Z">
                                    <w:r w:rsidRPr="005E1339">
                                      <w:rPr>
                                        <w:rFonts w:ascii="Times New Roman" w:hAnsi="Times New Roman" w:cs="Times New Roman"/>
                                        <w:color w:val="000000"/>
                                        <w:sz w:val="18"/>
                                        <w:szCs w:val="18"/>
                                        <w:rPrChange w:id="2113" w:author="Maino Vieytes, Christian (NIH/NIA/IRP) [F]" w:date="2023-11-16T08:36:00Z">
                                          <w:rPr>
                                            <w:rFonts w:ascii="Calibri" w:hAnsi="Calibri" w:cs="Calibri"/>
                                            <w:color w:val="000000"/>
                                          </w:rPr>
                                        </w:rPrChange>
                                      </w:rPr>
                                      <w:t>--</w:t>
                                    </w:r>
                                  </w:ins>
                                </w:p>
                              </w:tc>
                              <w:tc>
                                <w:tcPr>
                                  <w:tcW w:w="1610" w:type="dxa"/>
                                  <w:tcBorders>
                                    <w:top w:val="nil"/>
                                    <w:bottom w:val="nil"/>
                                    <w:right w:val="nil"/>
                                  </w:tcBorders>
                                  <w:shd w:val="clear" w:color="auto" w:fill="auto"/>
                                  <w:noWrap/>
                                  <w:vAlign w:val="center"/>
                                  <w:tcPrChange w:id="2114" w:author="Maino Vieytes, Christian (NIH/NIA/IRP) [F]" w:date="2023-11-30T12:01: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2115" w:author="Maino Vieytes, Christian (NIH/NIA/IRP) [F]" w:date="2023-11-15T14:42:00Z"/>
                                      <w:rFonts w:ascii="Times New Roman" w:hAnsi="Times New Roman" w:cs="Times New Roman"/>
                                      <w:sz w:val="18"/>
                                      <w:szCs w:val="18"/>
                                      <w:rPrChange w:id="2116" w:author="Maino Vieytes, Christian (NIH/NIA/IRP) [F]" w:date="2023-11-16T08:36:00Z">
                                        <w:rPr>
                                          <w:del w:id="2117" w:author="Maino Vieytes, Christian (NIH/NIA/IRP) [F]" w:date="2023-11-15T14:42:00Z"/>
                                          <w:rFonts w:ascii="Times New Roman" w:hAnsi="Times New Roman" w:cs="Times New Roman"/>
                                          <w:sz w:val="20"/>
                                          <w:szCs w:val="20"/>
                                        </w:rPr>
                                      </w:rPrChange>
                                    </w:rPr>
                                  </w:pPr>
                                </w:p>
                              </w:tc>
                              <w:tc>
                                <w:tcPr>
                                  <w:tcW w:w="1355" w:type="dxa"/>
                                  <w:gridSpan w:val="2"/>
                                  <w:tcBorders>
                                    <w:top w:val="nil"/>
                                    <w:left w:val="nil"/>
                                    <w:bottom w:val="nil"/>
                                    <w:right w:val="single" w:sz="4" w:space="0" w:color="auto"/>
                                  </w:tcBorders>
                                  <w:vAlign w:val="center"/>
                                  <w:tcPrChange w:id="2118" w:author="Maino Vieytes, Christian (NIH/NIA/IRP) [F]" w:date="2023-11-30T12:01: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2119" w:author="Maino Vieytes, Christian (NIH/NIA/IRP) [F]" w:date="2023-11-15T14:42:00Z"/>
                                      <w:rFonts w:ascii="Times New Roman" w:hAnsi="Times New Roman" w:cs="Times New Roman"/>
                                      <w:sz w:val="18"/>
                                      <w:szCs w:val="18"/>
                                      <w:rPrChange w:id="2120" w:author="Maino Vieytes, Christian (NIH/NIA/IRP) [F]" w:date="2023-11-16T08:36:00Z">
                                        <w:rPr>
                                          <w:del w:id="2121"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B52403">
                              <w:trPr>
                                <w:del w:id="2122"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123"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2124" w:author="Maino Vieytes, Christian (NIH/NIA/IRP) [F]" w:date="2023-11-15T14:42:00Z"/>
                                      <w:rFonts w:ascii="Times New Roman" w:hAnsi="Times New Roman" w:cs="Times New Roman"/>
                                      <w:sz w:val="18"/>
                                      <w:szCs w:val="18"/>
                                      <w:rPrChange w:id="2125" w:author="Maino Vieytes, Christian (NIH/NIA/IRP) [F]" w:date="2023-11-15T15:31:00Z">
                                        <w:rPr>
                                          <w:del w:id="2126" w:author="Maino Vieytes, Christian (NIH/NIA/IRP) [F]" w:date="2023-11-15T14:42:00Z"/>
                                          <w:rFonts w:ascii="Times New Roman" w:hAnsi="Times New Roman" w:cs="Times New Roman"/>
                                          <w:sz w:val="20"/>
                                          <w:szCs w:val="20"/>
                                        </w:rPr>
                                      </w:rPrChange>
                                    </w:rPr>
                                    <w:pPrChange w:id="2127" w:author="Maino Vieytes, Christian (NIH/NIA/IRP) [F]" w:date="2023-11-16T08:36:00Z">
                                      <w:pPr>
                                        <w:spacing w:line="360" w:lineRule="auto"/>
                                      </w:pPr>
                                    </w:pPrChange>
                                  </w:pPr>
                                  <w:del w:id="2128" w:author="Maino Vieytes, Christian (NIH/NIA/IRP) [F]" w:date="2023-11-15T14:42:00Z">
                                    <w:r w:rsidRPr="00972A4F" w:rsidDel="008104EE">
                                      <w:rPr>
                                        <w:rFonts w:ascii="Times New Roman" w:hAnsi="Times New Roman" w:cs="Times New Roman"/>
                                        <w:sz w:val="18"/>
                                        <w:szCs w:val="18"/>
                                        <w:rPrChange w:id="2129"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2130"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131" w:author="Maino Vieytes, Christian (NIH/NIA/IRP) [F]" w:date="2023-11-30T12:01: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2132" w:author="Maino Vieytes, Christian (NIH/NIA/IRP) [F]" w:date="2023-11-15T14:42:00Z"/>
                                      <w:rFonts w:ascii="Times New Roman" w:hAnsi="Times New Roman" w:cs="Times New Roman"/>
                                      <w:b/>
                                      <w:bCs/>
                                      <w:sz w:val="18"/>
                                      <w:szCs w:val="18"/>
                                      <w:rPrChange w:id="2133" w:author="Maino Vieytes, Christian (NIH/NIA/IRP) [F]" w:date="2023-11-16T08:36:00Z">
                                        <w:rPr>
                                          <w:del w:id="2134" w:author="Maino Vieytes, Christian (NIH/NIA/IRP) [F]" w:date="2023-11-15T14:42:00Z"/>
                                          <w:rFonts w:ascii="Times New Roman" w:hAnsi="Times New Roman" w:cs="Times New Roman"/>
                                          <w:b/>
                                          <w:bCs/>
                                          <w:sz w:val="20"/>
                                          <w:szCs w:val="20"/>
                                        </w:rPr>
                                      </w:rPrChange>
                                    </w:rPr>
                                  </w:pPr>
                                  <w:ins w:id="2135" w:author="Maino Vieytes, Christian (NIH/NIA/IRP) [F]" w:date="2023-11-16T08:36:00Z">
                                    <w:r w:rsidRPr="005E1339">
                                      <w:rPr>
                                        <w:rFonts w:ascii="Times New Roman" w:hAnsi="Times New Roman" w:cs="Times New Roman"/>
                                        <w:color w:val="000000"/>
                                        <w:sz w:val="18"/>
                                        <w:szCs w:val="18"/>
                                        <w:rPrChange w:id="2136" w:author="Maino Vieytes, Christian (NIH/NIA/IRP) [F]" w:date="2023-11-16T08:36:00Z">
                                          <w:rPr>
                                            <w:rFonts w:ascii="Calibri" w:hAnsi="Calibri" w:cs="Calibri"/>
                                            <w:color w:val="000000"/>
                                          </w:rPr>
                                        </w:rPrChange>
                                      </w:rPr>
                                      <w:t>0.090</w:t>
                                    </w:r>
                                  </w:ins>
                                  <w:del w:id="2137" w:author="Maino Vieytes, Christian (NIH/NIA/IRP) [F]" w:date="2023-11-15T14:42:00Z">
                                    <w:r w:rsidRPr="005E1339" w:rsidDel="008104EE">
                                      <w:rPr>
                                        <w:rFonts w:ascii="Times New Roman" w:hAnsi="Times New Roman" w:cs="Times New Roman"/>
                                        <w:b/>
                                        <w:bCs/>
                                        <w:color w:val="000000"/>
                                        <w:sz w:val="18"/>
                                        <w:szCs w:val="18"/>
                                        <w:rPrChange w:id="2138" w:author="Maino Vieytes, Christian (NIH/NIA/IRP) [F]" w:date="2023-11-16T08:36:00Z">
                                          <w:rPr>
                                            <w:rFonts w:ascii="Times New Roman" w:hAnsi="Times New Roman" w:cs="Times New Roman"/>
                                            <w:b/>
                                            <w:bCs/>
                                            <w:color w:val="000000"/>
                                            <w:sz w:val="20"/>
                                            <w:szCs w:val="20"/>
                                          </w:rPr>
                                        </w:rPrChange>
                                      </w:rPr>
                                      <w:delText>0.81</w:delText>
                                    </w:r>
                                  </w:del>
                                </w:p>
                              </w:tc>
                              <w:tc>
                                <w:tcPr>
                                  <w:tcW w:w="1532" w:type="dxa"/>
                                  <w:tcBorders>
                                    <w:top w:val="nil"/>
                                    <w:bottom w:val="nil"/>
                                  </w:tcBorders>
                                  <w:shd w:val="clear" w:color="auto" w:fill="auto"/>
                                  <w:noWrap/>
                                  <w:vAlign w:val="center"/>
                                  <w:tcPrChange w:id="2139" w:author="Maino Vieytes, Christian (NIH/NIA/IRP) [F]" w:date="2023-11-30T12:01: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2140" w:author="Maino Vieytes, Christian (NIH/NIA/IRP) [F]" w:date="2023-11-15T14:42:00Z"/>
                                      <w:rFonts w:ascii="Times New Roman" w:hAnsi="Times New Roman" w:cs="Times New Roman"/>
                                      <w:sz w:val="18"/>
                                      <w:szCs w:val="18"/>
                                      <w:rPrChange w:id="2141" w:author="Maino Vieytes, Christian (NIH/NIA/IRP) [F]" w:date="2023-11-16T08:36:00Z">
                                        <w:rPr>
                                          <w:del w:id="2142" w:author="Maino Vieytes, Christian (NIH/NIA/IRP) [F]" w:date="2023-11-15T14:42:00Z"/>
                                          <w:rFonts w:ascii="Times New Roman" w:hAnsi="Times New Roman" w:cs="Times New Roman"/>
                                          <w:sz w:val="20"/>
                                          <w:szCs w:val="20"/>
                                        </w:rPr>
                                      </w:rPrChange>
                                    </w:rPr>
                                  </w:pPr>
                                  <w:ins w:id="2143" w:author="Maino Vieytes, Christian (NIH/NIA/IRP) [F]" w:date="2023-11-16T08:36:00Z">
                                    <w:r w:rsidRPr="005E1339">
                                      <w:rPr>
                                        <w:rFonts w:ascii="Times New Roman" w:hAnsi="Times New Roman" w:cs="Times New Roman"/>
                                        <w:color w:val="000000"/>
                                        <w:sz w:val="18"/>
                                        <w:szCs w:val="18"/>
                                        <w:rPrChange w:id="2144" w:author="Maino Vieytes, Christian (NIH/NIA/IRP) [F]" w:date="2023-11-16T08:36:00Z">
                                          <w:rPr>
                                            <w:rFonts w:ascii="Calibri" w:hAnsi="Calibri" w:cs="Calibri"/>
                                            <w:color w:val="000000"/>
                                          </w:rPr>
                                        </w:rPrChange>
                                      </w:rPr>
                                      <w:t>-0.080</w:t>
                                    </w:r>
                                  </w:ins>
                                </w:p>
                              </w:tc>
                              <w:tc>
                                <w:tcPr>
                                  <w:tcW w:w="1610" w:type="dxa"/>
                                  <w:tcBorders>
                                    <w:top w:val="nil"/>
                                    <w:bottom w:val="nil"/>
                                    <w:right w:val="nil"/>
                                  </w:tcBorders>
                                  <w:shd w:val="clear" w:color="auto" w:fill="auto"/>
                                  <w:noWrap/>
                                  <w:vAlign w:val="center"/>
                                  <w:tcPrChange w:id="2145" w:author="Maino Vieytes, Christian (NIH/NIA/IRP) [F]" w:date="2023-11-30T12:01: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2146" w:author="Maino Vieytes, Christian (NIH/NIA/IRP) [F]" w:date="2023-11-15T14:42:00Z"/>
                                      <w:rFonts w:ascii="Times New Roman" w:hAnsi="Times New Roman" w:cs="Times New Roman"/>
                                      <w:sz w:val="18"/>
                                      <w:szCs w:val="18"/>
                                      <w:rPrChange w:id="2147" w:author="Maino Vieytes, Christian (NIH/NIA/IRP) [F]" w:date="2023-11-16T08:36:00Z">
                                        <w:rPr>
                                          <w:del w:id="2148" w:author="Maino Vieytes, Christian (NIH/NIA/IRP) [F]" w:date="2023-11-15T14:42:00Z"/>
                                          <w:rFonts w:ascii="Times New Roman" w:hAnsi="Times New Roman" w:cs="Times New Roman"/>
                                          <w:sz w:val="20"/>
                                          <w:szCs w:val="20"/>
                                        </w:rPr>
                                      </w:rPrChange>
                                    </w:rPr>
                                  </w:pPr>
                                  <w:ins w:id="2149" w:author="Maino Vieytes, Christian (NIH/NIA/IRP) [F]" w:date="2023-11-16T08:36:00Z">
                                    <w:r w:rsidRPr="005E1339">
                                      <w:rPr>
                                        <w:rFonts w:ascii="Times New Roman" w:hAnsi="Times New Roman" w:cs="Times New Roman"/>
                                        <w:color w:val="000000"/>
                                        <w:sz w:val="18"/>
                                        <w:szCs w:val="18"/>
                                        <w:rPrChange w:id="2150" w:author="Maino Vieytes, Christian (NIH/NIA/IRP) [F]" w:date="2023-11-16T08:36:00Z">
                                          <w:rPr>
                                            <w:rFonts w:ascii="Calibri" w:hAnsi="Calibri" w:cs="Calibri"/>
                                            <w:color w:val="000000"/>
                                          </w:rPr>
                                        </w:rPrChange>
                                      </w:rPr>
                                      <w:t>--</w:t>
                                    </w:r>
                                  </w:ins>
                                </w:p>
                              </w:tc>
                              <w:tc>
                                <w:tcPr>
                                  <w:tcW w:w="1355" w:type="dxa"/>
                                  <w:gridSpan w:val="2"/>
                                  <w:tcBorders>
                                    <w:top w:val="nil"/>
                                    <w:left w:val="nil"/>
                                    <w:bottom w:val="nil"/>
                                    <w:right w:val="single" w:sz="4" w:space="0" w:color="auto"/>
                                  </w:tcBorders>
                                  <w:vAlign w:val="center"/>
                                  <w:tcPrChange w:id="2151" w:author="Maino Vieytes, Christian (NIH/NIA/IRP) [F]" w:date="2023-11-30T12:01: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2152" w:author="Maino Vieytes, Christian (NIH/NIA/IRP) [F]" w:date="2023-11-15T14:42:00Z"/>
                                      <w:rFonts w:ascii="Times New Roman" w:hAnsi="Times New Roman" w:cs="Times New Roman"/>
                                      <w:sz w:val="18"/>
                                      <w:szCs w:val="18"/>
                                      <w:rPrChange w:id="2153" w:author="Maino Vieytes, Christian (NIH/NIA/IRP) [F]" w:date="2023-11-16T08:36:00Z">
                                        <w:rPr>
                                          <w:del w:id="2154"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B52403">
                              <w:trPr>
                                <w:del w:id="2155"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156"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2157" w:author="Maino Vieytes, Christian (NIH/NIA/IRP) [F]" w:date="2023-11-15T14:42:00Z"/>
                                      <w:rFonts w:ascii="Times New Roman" w:hAnsi="Times New Roman" w:cs="Times New Roman"/>
                                      <w:sz w:val="18"/>
                                      <w:szCs w:val="18"/>
                                      <w:rPrChange w:id="2158" w:author="Maino Vieytes, Christian (NIH/NIA/IRP) [F]" w:date="2023-11-15T15:31:00Z">
                                        <w:rPr>
                                          <w:del w:id="2159" w:author="Maino Vieytes, Christian (NIH/NIA/IRP) [F]" w:date="2023-11-15T14:42:00Z"/>
                                          <w:rFonts w:ascii="Times New Roman" w:hAnsi="Times New Roman" w:cs="Times New Roman"/>
                                          <w:sz w:val="20"/>
                                          <w:szCs w:val="20"/>
                                        </w:rPr>
                                      </w:rPrChange>
                                    </w:rPr>
                                    <w:pPrChange w:id="2160" w:author="Maino Vieytes, Christian (NIH/NIA/IRP) [F]" w:date="2023-11-16T08:36:00Z">
                                      <w:pPr>
                                        <w:spacing w:line="360" w:lineRule="auto"/>
                                      </w:pPr>
                                    </w:pPrChange>
                                  </w:pPr>
                                  <w:del w:id="2161" w:author="Maino Vieytes, Christian (NIH/NIA/IRP) [F]" w:date="2023-11-15T14:42:00Z">
                                    <w:r w:rsidRPr="00972A4F" w:rsidDel="008104EE">
                                      <w:rPr>
                                        <w:rFonts w:ascii="Times New Roman" w:hAnsi="Times New Roman" w:cs="Times New Roman"/>
                                        <w:sz w:val="18"/>
                                        <w:szCs w:val="18"/>
                                        <w:rPrChange w:id="2162"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2163"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164" w:author="Maino Vieytes, Christian (NIH/NIA/IRP) [F]" w:date="2023-11-30T12:01: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2165" w:author="Maino Vieytes, Christian (NIH/NIA/IRP) [F]" w:date="2023-11-15T14:42:00Z"/>
                                      <w:rFonts w:ascii="Times New Roman" w:hAnsi="Times New Roman" w:cs="Times New Roman"/>
                                      <w:b/>
                                      <w:bCs/>
                                      <w:sz w:val="18"/>
                                      <w:szCs w:val="18"/>
                                      <w:rPrChange w:id="2166" w:author="Maino Vieytes, Christian (NIH/NIA/IRP) [F]" w:date="2023-11-16T08:36:00Z">
                                        <w:rPr>
                                          <w:del w:id="2167" w:author="Maino Vieytes, Christian (NIH/NIA/IRP) [F]" w:date="2023-11-15T14:42:00Z"/>
                                          <w:rFonts w:ascii="Times New Roman" w:hAnsi="Times New Roman" w:cs="Times New Roman"/>
                                          <w:b/>
                                          <w:bCs/>
                                          <w:sz w:val="20"/>
                                          <w:szCs w:val="20"/>
                                        </w:rPr>
                                      </w:rPrChange>
                                    </w:rPr>
                                  </w:pPr>
                                  <w:ins w:id="2168" w:author="Maino Vieytes, Christian (NIH/NIA/IRP) [F]" w:date="2023-11-16T08:36:00Z">
                                    <w:r w:rsidRPr="005E1339">
                                      <w:rPr>
                                        <w:rFonts w:ascii="Times New Roman" w:hAnsi="Times New Roman" w:cs="Times New Roman"/>
                                        <w:color w:val="000000"/>
                                        <w:sz w:val="18"/>
                                        <w:szCs w:val="18"/>
                                        <w:rPrChange w:id="2169" w:author="Maino Vieytes, Christian (NIH/NIA/IRP) [F]" w:date="2023-11-16T08:36:00Z">
                                          <w:rPr>
                                            <w:rFonts w:ascii="Calibri" w:hAnsi="Calibri" w:cs="Calibri"/>
                                            <w:color w:val="000000"/>
                                          </w:rPr>
                                        </w:rPrChange>
                                      </w:rPr>
                                      <w:t>-0.64</w:t>
                                    </w:r>
                                  </w:ins>
                                  <w:del w:id="2170" w:author="Maino Vieytes, Christian (NIH/NIA/IRP) [F]" w:date="2023-11-15T14:42:00Z">
                                    <w:r w:rsidRPr="005E1339" w:rsidDel="008104EE">
                                      <w:rPr>
                                        <w:rFonts w:ascii="Times New Roman" w:hAnsi="Times New Roman" w:cs="Times New Roman"/>
                                        <w:b/>
                                        <w:bCs/>
                                        <w:color w:val="000000"/>
                                        <w:sz w:val="18"/>
                                        <w:szCs w:val="18"/>
                                        <w:rPrChange w:id="2171" w:author="Maino Vieytes, Christian (NIH/NIA/IRP) [F]" w:date="2023-11-16T08:36:00Z">
                                          <w:rPr>
                                            <w:rFonts w:ascii="Times New Roman" w:hAnsi="Times New Roman" w:cs="Times New Roman"/>
                                            <w:b/>
                                            <w:bCs/>
                                            <w:color w:val="000000"/>
                                            <w:sz w:val="20"/>
                                            <w:szCs w:val="20"/>
                                          </w:rPr>
                                        </w:rPrChange>
                                      </w:rPr>
                                      <w:delText>0.63</w:delText>
                                    </w:r>
                                  </w:del>
                                </w:p>
                              </w:tc>
                              <w:tc>
                                <w:tcPr>
                                  <w:tcW w:w="1532" w:type="dxa"/>
                                  <w:tcBorders>
                                    <w:top w:val="nil"/>
                                    <w:bottom w:val="nil"/>
                                  </w:tcBorders>
                                  <w:shd w:val="clear" w:color="auto" w:fill="auto"/>
                                  <w:noWrap/>
                                  <w:vAlign w:val="center"/>
                                  <w:hideMark/>
                                  <w:tcPrChange w:id="2172" w:author="Maino Vieytes, Christian (NIH/NIA/IRP) [F]" w:date="2023-11-30T12:01: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2173" w:author="Maino Vieytes, Christian (NIH/NIA/IRP) [F]" w:date="2023-11-15T14:42:00Z"/>
                                      <w:rFonts w:ascii="Times New Roman" w:hAnsi="Times New Roman" w:cs="Times New Roman"/>
                                      <w:sz w:val="18"/>
                                      <w:szCs w:val="18"/>
                                      <w:rPrChange w:id="2174" w:author="Maino Vieytes, Christian (NIH/NIA/IRP) [F]" w:date="2023-11-16T08:36:00Z">
                                        <w:rPr>
                                          <w:del w:id="2175" w:author="Maino Vieytes, Christian (NIH/NIA/IRP) [F]" w:date="2023-11-15T14:42:00Z"/>
                                          <w:rFonts w:ascii="Times New Roman" w:hAnsi="Times New Roman" w:cs="Times New Roman"/>
                                          <w:sz w:val="20"/>
                                          <w:szCs w:val="20"/>
                                        </w:rPr>
                                      </w:rPrChange>
                                    </w:rPr>
                                  </w:pPr>
                                  <w:ins w:id="2176" w:author="Maino Vieytes, Christian (NIH/NIA/IRP) [F]" w:date="2023-11-16T08:36:00Z">
                                    <w:r w:rsidRPr="005E1339">
                                      <w:rPr>
                                        <w:rFonts w:ascii="Times New Roman" w:hAnsi="Times New Roman" w:cs="Times New Roman"/>
                                        <w:color w:val="000000"/>
                                        <w:sz w:val="18"/>
                                        <w:szCs w:val="18"/>
                                        <w:rPrChange w:id="2177" w:author="Maino Vieytes, Christian (NIH/NIA/IRP) [F]" w:date="2023-11-16T08:36:00Z">
                                          <w:rPr>
                                            <w:rFonts w:ascii="Calibri" w:hAnsi="Calibri" w:cs="Calibri"/>
                                            <w:color w:val="000000"/>
                                          </w:rPr>
                                        </w:rPrChange>
                                      </w:rPr>
                                      <w:t>-0.19</w:t>
                                    </w:r>
                                  </w:ins>
                                </w:p>
                              </w:tc>
                              <w:tc>
                                <w:tcPr>
                                  <w:tcW w:w="1610" w:type="dxa"/>
                                  <w:tcBorders>
                                    <w:top w:val="nil"/>
                                    <w:bottom w:val="nil"/>
                                    <w:right w:val="nil"/>
                                  </w:tcBorders>
                                  <w:shd w:val="clear" w:color="auto" w:fill="auto"/>
                                  <w:noWrap/>
                                  <w:vAlign w:val="center"/>
                                  <w:tcPrChange w:id="2178" w:author="Maino Vieytes, Christian (NIH/NIA/IRP) [F]" w:date="2023-11-30T12:01: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2179" w:author="Maino Vieytes, Christian (NIH/NIA/IRP) [F]" w:date="2023-11-15T14:42:00Z"/>
                                      <w:rFonts w:ascii="Times New Roman" w:hAnsi="Times New Roman" w:cs="Times New Roman"/>
                                      <w:sz w:val="18"/>
                                      <w:szCs w:val="18"/>
                                      <w:rPrChange w:id="2180" w:author="Maino Vieytes, Christian (NIH/NIA/IRP) [F]" w:date="2023-11-16T08:36:00Z">
                                        <w:rPr>
                                          <w:del w:id="2181" w:author="Maino Vieytes, Christian (NIH/NIA/IRP) [F]" w:date="2023-11-15T14:42:00Z"/>
                                          <w:rFonts w:ascii="Times New Roman" w:hAnsi="Times New Roman" w:cs="Times New Roman"/>
                                          <w:sz w:val="20"/>
                                          <w:szCs w:val="20"/>
                                        </w:rPr>
                                      </w:rPrChange>
                                    </w:rPr>
                                  </w:pPr>
                                  <w:ins w:id="2182" w:author="Maino Vieytes, Christian (NIH/NIA/IRP) [F]" w:date="2023-11-16T08:36:00Z">
                                    <w:r w:rsidRPr="005E1339">
                                      <w:rPr>
                                        <w:rFonts w:ascii="Times New Roman" w:hAnsi="Times New Roman" w:cs="Times New Roman"/>
                                        <w:color w:val="000000"/>
                                        <w:sz w:val="18"/>
                                        <w:szCs w:val="18"/>
                                        <w:rPrChange w:id="2183" w:author="Maino Vieytes, Christian (NIH/NIA/IRP) [F]" w:date="2023-11-16T08:36:00Z">
                                          <w:rPr>
                                            <w:rFonts w:ascii="Calibri" w:hAnsi="Calibri" w:cs="Calibri"/>
                                            <w:color w:val="000000"/>
                                          </w:rPr>
                                        </w:rPrChange>
                                      </w:rPr>
                                      <w:t>-0.25</w:t>
                                    </w:r>
                                  </w:ins>
                                </w:p>
                              </w:tc>
                              <w:tc>
                                <w:tcPr>
                                  <w:tcW w:w="1355" w:type="dxa"/>
                                  <w:gridSpan w:val="2"/>
                                  <w:tcBorders>
                                    <w:top w:val="nil"/>
                                    <w:left w:val="nil"/>
                                    <w:bottom w:val="nil"/>
                                    <w:right w:val="single" w:sz="4" w:space="0" w:color="auto"/>
                                  </w:tcBorders>
                                  <w:vAlign w:val="center"/>
                                  <w:tcPrChange w:id="2184" w:author="Maino Vieytes, Christian (NIH/NIA/IRP) [F]" w:date="2023-11-30T12:01: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2185" w:author="Maino Vieytes, Christian (NIH/NIA/IRP) [F]" w:date="2023-11-15T14:42:00Z"/>
                                      <w:rFonts w:ascii="Times New Roman" w:hAnsi="Times New Roman" w:cs="Times New Roman"/>
                                      <w:sz w:val="18"/>
                                      <w:szCs w:val="18"/>
                                      <w:rPrChange w:id="2186" w:author="Maino Vieytes, Christian (NIH/NIA/IRP) [F]" w:date="2023-11-16T08:36:00Z">
                                        <w:rPr>
                                          <w:del w:id="2187" w:author="Maino Vieytes, Christian (NIH/NIA/IRP) [F]" w:date="2023-11-15T14:42:00Z"/>
                                          <w:rFonts w:ascii="Times New Roman" w:hAnsi="Times New Roman" w:cs="Times New Roman"/>
                                          <w:sz w:val="20"/>
                                          <w:szCs w:val="20"/>
                                        </w:rPr>
                                      </w:rPrChange>
                                    </w:rPr>
                                  </w:pPr>
                                  <w:ins w:id="2188" w:author="Maino Vieytes, Christian (NIH/NIA/IRP) [F]" w:date="2023-11-16T08:36:00Z">
                                    <w:r w:rsidRPr="005E1339">
                                      <w:rPr>
                                        <w:rFonts w:ascii="Times New Roman" w:hAnsi="Times New Roman" w:cs="Times New Roman"/>
                                        <w:color w:val="000000"/>
                                        <w:sz w:val="18"/>
                                        <w:szCs w:val="18"/>
                                        <w:rPrChange w:id="2189" w:author="Maino Vieytes, Christian (NIH/NIA/IRP) [F]" w:date="2023-11-16T08:36:00Z">
                                          <w:rPr>
                                            <w:rFonts w:ascii="Calibri" w:hAnsi="Calibri" w:cs="Calibri"/>
                                            <w:color w:val="000000"/>
                                          </w:rPr>
                                        </w:rPrChange>
                                      </w:rPr>
                                      <w:t>--</w:t>
                                    </w:r>
                                  </w:ins>
                                </w:p>
                              </w:tc>
                            </w:tr>
                            <w:tr w:rsidR="005E1339" w:rsidRPr="00972A4F" w14:paraId="2195D1E2" w14:textId="77777777" w:rsidTr="00B52403">
                              <w:tc>
                                <w:tcPr>
                                  <w:tcW w:w="2187" w:type="dxa"/>
                                  <w:gridSpan w:val="2"/>
                                  <w:tcBorders>
                                    <w:top w:val="nil"/>
                                    <w:left w:val="single" w:sz="4" w:space="0" w:color="auto"/>
                                    <w:bottom w:val="nil"/>
                                  </w:tcBorders>
                                  <w:shd w:val="clear" w:color="auto" w:fill="auto"/>
                                  <w:vAlign w:val="center"/>
                                  <w:tcPrChange w:id="2190"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EC93FCC" w14:textId="24CB8D50" w:rsidR="005E1339" w:rsidRPr="00972A4F" w:rsidRDefault="00BA0CDD">
                                  <w:pPr>
                                    <w:spacing w:line="360" w:lineRule="auto"/>
                                    <w:rPr>
                                      <w:rFonts w:ascii="Times New Roman" w:hAnsi="Times New Roman" w:cs="Times New Roman"/>
                                      <w:sz w:val="18"/>
                                      <w:szCs w:val="18"/>
                                      <w:vertAlign w:val="superscript"/>
                                      <w:rPrChange w:id="2191" w:author="Maino Vieytes, Christian (NIH/NIA/IRP) [F]" w:date="2023-11-15T15:31:00Z">
                                        <w:rPr>
                                          <w:rFonts w:ascii="Times New Roman" w:hAnsi="Times New Roman" w:cs="Times New Roman"/>
                                          <w:sz w:val="20"/>
                                          <w:szCs w:val="20"/>
                                          <w:vertAlign w:val="superscript"/>
                                        </w:rPr>
                                      </w:rPrChange>
                                    </w:rPr>
                                    <w:pPrChange w:id="2192" w:author="Maino Vieytes, Christian (NIH/NIA/IRP) [F]" w:date="2023-11-16T08:37:00Z">
                                      <w:pPr>
                                        <w:spacing w:line="360" w:lineRule="auto"/>
                                        <w:jc w:val="center"/>
                                      </w:pPr>
                                    </w:pPrChange>
                                  </w:pPr>
                                  <w:ins w:id="2193" w:author="Maino Vieytes, Christian (NIH/NIA/IRP) [F]" w:date="2023-11-30T12:06:00Z">
                                    <w:r>
                                      <w:rPr>
                                        <w:rFonts w:ascii="Times New Roman" w:hAnsi="Times New Roman" w:cs="Times New Roman"/>
                                        <w:b/>
                                        <w:bCs/>
                                        <w:sz w:val="18"/>
                                        <w:szCs w:val="18"/>
                                      </w:rPr>
                                      <w:t xml:space="preserve">Pattern #2 </w:t>
                                    </w:r>
                                    <w:r w:rsidRPr="00F223B1">
                                      <w:rPr>
                                        <w:rFonts w:ascii="Times New Roman" w:hAnsi="Times New Roman" w:cs="Times New Roman"/>
                                        <w:b/>
                                        <w:bCs/>
                                        <w:sz w:val="18"/>
                                        <w:szCs w:val="18"/>
                                        <w:vertAlign w:val="superscript"/>
                                      </w:rPr>
                                      <w:t>‡</w:t>
                                    </w:r>
                                    <w:r>
                                      <w:rPr>
                                        <w:rFonts w:ascii="Times New Roman" w:hAnsi="Times New Roman" w:cs="Times New Roman"/>
                                        <w:b/>
                                        <w:bCs/>
                                        <w:sz w:val="18"/>
                                        <w:szCs w:val="18"/>
                                        <w:vertAlign w:val="superscript"/>
                                      </w:rPr>
                                      <w:t>b</w:t>
                                    </w:r>
                                    <w:r w:rsidRPr="00BA0CDD" w:rsidDel="00BA0CDD">
                                      <w:rPr>
                                        <w:rFonts w:ascii="Times New Roman" w:hAnsi="Times New Roman" w:cs="Times New Roman"/>
                                        <w:sz w:val="18"/>
                                        <w:szCs w:val="18"/>
                                      </w:rPr>
                                      <w:t xml:space="preserve"> </w:t>
                                    </w:r>
                                  </w:ins>
                                  <w:del w:id="2194" w:author="Maino Vieytes, Christian (NIH/NIA/IRP) [F]" w:date="2023-11-30T12:06:00Z">
                                    <w:r w:rsidR="005E1339" w:rsidRPr="00972A4F" w:rsidDel="00BA0CDD">
                                      <w:rPr>
                                        <w:rFonts w:ascii="Times New Roman" w:hAnsi="Times New Roman" w:cs="Times New Roman"/>
                                        <w:sz w:val="18"/>
                                        <w:szCs w:val="18"/>
                                        <w:rPrChange w:id="2195" w:author="Maino Vieytes, Christian (NIH/NIA/IRP) [F]" w:date="2023-11-15T15:31:00Z">
                                          <w:rPr>
                                            <w:rFonts w:ascii="Times New Roman" w:hAnsi="Times New Roman" w:cs="Times New Roman"/>
                                            <w:sz w:val="20"/>
                                            <w:szCs w:val="20"/>
                                          </w:rPr>
                                        </w:rPrChange>
                                      </w:rPr>
                                      <w:delText>Prudent #1</w:delText>
                                    </w:r>
                                    <w:r w:rsidR="005E1339" w:rsidRPr="00972A4F" w:rsidDel="00BA0CDD">
                                      <w:rPr>
                                        <w:rFonts w:ascii="Times New Roman" w:hAnsi="Times New Roman" w:cs="Times New Roman"/>
                                        <w:sz w:val="18"/>
                                        <w:szCs w:val="18"/>
                                        <w:vertAlign w:val="superscript"/>
                                        <w:lang w:bidi="en-US"/>
                                        <w:rPrChange w:id="2196"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197" w:author="Maino Vieytes, Christian (NIH/NIA/IRP) [F]" w:date="2023-11-30T12:01: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2198" w:author="Maino Vieytes, Christian (NIH/NIA/IRP) [F]" w:date="2023-11-16T08:37:00Z">
                                        <w:rPr>
                                          <w:rFonts w:ascii="Times New Roman" w:hAnsi="Times New Roman" w:cs="Times New Roman"/>
                                          <w:sz w:val="20"/>
                                          <w:szCs w:val="20"/>
                                        </w:rPr>
                                      </w:rPrChange>
                                    </w:rPr>
                                  </w:pPr>
                                  <w:ins w:id="2199" w:author="Maino Vieytes, Christian (NIH/NIA/IRP) [F]" w:date="2023-11-16T08:36:00Z">
                                    <w:r w:rsidRPr="005E1339">
                                      <w:rPr>
                                        <w:rFonts w:ascii="Times New Roman" w:hAnsi="Times New Roman" w:cs="Times New Roman"/>
                                        <w:b/>
                                        <w:bCs/>
                                        <w:color w:val="000000"/>
                                        <w:sz w:val="18"/>
                                        <w:szCs w:val="18"/>
                                        <w:rPrChange w:id="2200" w:author="Maino Vieytes, Christian (NIH/NIA/IRP) [F]" w:date="2023-11-16T08:37:00Z">
                                          <w:rPr>
                                            <w:rFonts w:ascii="Calibri" w:hAnsi="Calibri" w:cs="Calibri"/>
                                            <w:color w:val="000000"/>
                                          </w:rPr>
                                        </w:rPrChange>
                                      </w:rPr>
                                      <w:t>0.40</w:t>
                                    </w:r>
                                  </w:ins>
                                  <w:del w:id="2201" w:author="Maino Vieytes, Christian (NIH/NIA/IRP) [F]" w:date="2023-11-15T15:26:00Z">
                                    <w:r w:rsidRPr="005E1339" w:rsidDel="004C76B5">
                                      <w:rPr>
                                        <w:rFonts w:ascii="Times New Roman" w:hAnsi="Times New Roman" w:cs="Times New Roman"/>
                                        <w:b/>
                                        <w:bCs/>
                                        <w:color w:val="000000"/>
                                        <w:sz w:val="18"/>
                                        <w:szCs w:val="18"/>
                                        <w:rPrChange w:id="2202" w:author="Maino Vieytes, Christian (NIH/NIA/IRP) [F]" w:date="2023-11-16T08:37:00Z">
                                          <w:rPr>
                                            <w:rFonts w:ascii="Times New Roman" w:hAnsi="Times New Roman" w:cs="Times New Roman"/>
                                            <w:color w:val="000000"/>
                                            <w:sz w:val="20"/>
                                            <w:szCs w:val="20"/>
                                          </w:rPr>
                                        </w:rPrChange>
                                      </w:rPr>
                                      <w:delText>-0.24</w:delText>
                                    </w:r>
                                  </w:del>
                                </w:p>
                              </w:tc>
                              <w:tc>
                                <w:tcPr>
                                  <w:tcW w:w="1532" w:type="dxa"/>
                                  <w:tcBorders>
                                    <w:top w:val="nil"/>
                                    <w:bottom w:val="nil"/>
                                  </w:tcBorders>
                                  <w:shd w:val="clear" w:color="auto" w:fill="auto"/>
                                  <w:noWrap/>
                                  <w:vAlign w:val="center"/>
                                  <w:hideMark/>
                                  <w:tcPrChange w:id="2203" w:author="Maino Vieytes, Christian (NIH/NIA/IRP) [F]" w:date="2023-11-30T12:01: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2204" w:author="Maino Vieytes, Christian (NIH/NIA/IRP) [F]" w:date="2023-11-16T08:36:00Z">
                                        <w:rPr>
                                          <w:rFonts w:ascii="Times New Roman" w:hAnsi="Times New Roman" w:cs="Times New Roman"/>
                                          <w:sz w:val="20"/>
                                          <w:szCs w:val="20"/>
                                        </w:rPr>
                                      </w:rPrChange>
                                    </w:rPr>
                                  </w:pPr>
                                  <w:ins w:id="2205" w:author="Maino Vieytes, Christian (NIH/NIA/IRP) [F]" w:date="2023-11-16T08:36:00Z">
                                    <w:r w:rsidRPr="005E1339">
                                      <w:rPr>
                                        <w:rFonts w:ascii="Times New Roman" w:hAnsi="Times New Roman" w:cs="Times New Roman"/>
                                        <w:color w:val="000000"/>
                                        <w:sz w:val="18"/>
                                        <w:szCs w:val="18"/>
                                        <w:rPrChange w:id="2206" w:author="Maino Vieytes, Christian (NIH/NIA/IRP) [F]" w:date="2023-11-16T08:36:00Z">
                                          <w:rPr>
                                            <w:rFonts w:ascii="Calibri" w:hAnsi="Calibri" w:cs="Calibri"/>
                                            <w:color w:val="000000"/>
                                          </w:rPr>
                                        </w:rPrChange>
                                      </w:rPr>
                                      <w:t>--</w:t>
                                    </w:r>
                                  </w:ins>
                                  <w:del w:id="2207" w:author="Maino Vieytes, Christian (NIH/NIA/IRP) [F]" w:date="2023-11-15T15:26:00Z">
                                    <w:r w:rsidRPr="005E1339" w:rsidDel="004C76B5">
                                      <w:rPr>
                                        <w:rFonts w:ascii="Times New Roman" w:hAnsi="Times New Roman" w:cs="Times New Roman"/>
                                        <w:sz w:val="18"/>
                                        <w:szCs w:val="18"/>
                                        <w:rPrChange w:id="2208" w:author="Maino Vieytes, Christian (NIH/NIA/IRP) [F]" w:date="2023-11-16T08:36:00Z">
                                          <w:rPr>
                                            <w:rFonts w:ascii="Times New Roman" w:hAnsi="Times New Roman" w:cs="Times New Roman"/>
                                            <w:sz w:val="20"/>
                                            <w:szCs w:val="20"/>
                                          </w:rPr>
                                        </w:rPrChange>
                                      </w:rPr>
                                      <w:delText>--</w:delText>
                                    </w:r>
                                  </w:del>
                                </w:p>
                              </w:tc>
                              <w:tc>
                                <w:tcPr>
                                  <w:tcW w:w="1610" w:type="dxa"/>
                                  <w:tcBorders>
                                    <w:top w:val="nil"/>
                                    <w:bottom w:val="nil"/>
                                    <w:right w:val="nil"/>
                                  </w:tcBorders>
                                  <w:shd w:val="clear" w:color="auto" w:fill="auto"/>
                                  <w:noWrap/>
                                  <w:vAlign w:val="center"/>
                                  <w:tcPrChange w:id="2209" w:author="Maino Vieytes, Christian (NIH/NIA/IRP) [F]" w:date="2023-11-30T12:01: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2210" w:author="Maino Vieytes, Christian (NIH/NIA/IRP) [F]" w:date="2023-11-16T08:36:00Z">
                                        <w:rPr>
                                          <w:rFonts w:ascii="Times New Roman" w:hAnsi="Times New Roman" w:cs="Times New Roman"/>
                                          <w:sz w:val="20"/>
                                          <w:szCs w:val="20"/>
                                        </w:rPr>
                                      </w:rPrChange>
                                    </w:rPr>
                                  </w:pPr>
                                </w:p>
                              </w:tc>
                              <w:tc>
                                <w:tcPr>
                                  <w:tcW w:w="1355" w:type="dxa"/>
                                  <w:gridSpan w:val="2"/>
                                  <w:tcBorders>
                                    <w:top w:val="nil"/>
                                    <w:left w:val="nil"/>
                                    <w:bottom w:val="nil"/>
                                    <w:right w:val="single" w:sz="4" w:space="0" w:color="auto"/>
                                  </w:tcBorders>
                                  <w:vAlign w:val="center"/>
                                  <w:tcPrChange w:id="2211" w:author="Maino Vieytes, Christian (NIH/NIA/IRP) [F]" w:date="2023-11-30T12:01: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2212"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B52403">
                              <w:tc>
                                <w:tcPr>
                                  <w:tcW w:w="2187" w:type="dxa"/>
                                  <w:gridSpan w:val="2"/>
                                  <w:tcBorders>
                                    <w:top w:val="nil"/>
                                    <w:left w:val="single" w:sz="4" w:space="0" w:color="auto"/>
                                    <w:bottom w:val="nil"/>
                                  </w:tcBorders>
                                  <w:shd w:val="clear" w:color="auto" w:fill="auto"/>
                                  <w:vAlign w:val="center"/>
                                  <w:tcPrChange w:id="2213"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0BA18387" w14:textId="006AE3E4" w:rsidR="005E1339" w:rsidRPr="00972A4F" w:rsidRDefault="00BA0CDD" w:rsidP="005E1339">
                                  <w:pPr>
                                    <w:spacing w:line="360" w:lineRule="auto"/>
                                    <w:rPr>
                                      <w:rFonts w:ascii="Times New Roman" w:hAnsi="Times New Roman" w:cs="Times New Roman"/>
                                      <w:sz w:val="18"/>
                                      <w:szCs w:val="18"/>
                                      <w:vertAlign w:val="superscript"/>
                                    </w:rPr>
                                  </w:pPr>
                                  <w:ins w:id="2214" w:author="Maino Vieytes, Christian (NIH/NIA/IRP) [F]" w:date="2023-11-30T12:07:00Z">
                                    <w:r>
                                      <w:rPr>
                                        <w:rFonts w:ascii="Times New Roman" w:hAnsi="Times New Roman" w:cs="Times New Roman"/>
                                        <w:b/>
                                        <w:bCs/>
                                        <w:sz w:val="18"/>
                                        <w:szCs w:val="18"/>
                                      </w:rPr>
                                      <w:t>Pattern #</w:t>
                                    </w:r>
                                  </w:ins>
                                  <w:ins w:id="2215" w:author="Maino Vieytes, Christian (NIH/NIA/IRP) [F]" w:date="2023-11-30T12:08:00Z">
                                    <w:r>
                                      <w:rPr>
                                        <w:rFonts w:ascii="Times New Roman" w:hAnsi="Times New Roman" w:cs="Times New Roman"/>
                                        <w:b/>
                                        <w:bCs/>
                                        <w:sz w:val="18"/>
                                        <w:szCs w:val="18"/>
                                      </w:rPr>
                                      <w:t>3</w:t>
                                    </w:r>
                                  </w:ins>
                                  <w:ins w:id="2216" w:author="Maino Vieytes, Christian (NIH/NIA/IRP) [F]" w:date="2023-11-30T12:07:00Z">
                                    <w:r>
                                      <w:rPr>
                                        <w:rFonts w:ascii="Times New Roman" w:hAnsi="Times New Roman" w:cs="Times New Roman"/>
                                        <w:b/>
                                        <w:bCs/>
                                        <w:sz w:val="18"/>
                                        <w:szCs w:val="18"/>
                                      </w:rPr>
                                      <w:t xml:space="preserve"> </w:t>
                                    </w:r>
                                    <w:r w:rsidRPr="00F223B1">
                                      <w:rPr>
                                        <w:rFonts w:ascii="Times New Roman" w:hAnsi="Times New Roman" w:cs="Times New Roman"/>
                                        <w:b/>
                                        <w:bCs/>
                                        <w:sz w:val="18"/>
                                        <w:szCs w:val="18"/>
                                        <w:vertAlign w:val="superscript"/>
                                      </w:rPr>
                                      <w:t>‡</w:t>
                                    </w:r>
                                  </w:ins>
                                  <w:del w:id="2217" w:author="Maino Vieytes, Christian (NIH/NIA/IRP) [F]" w:date="2023-11-30T12:07:00Z">
                                    <w:r w:rsidR="005E1339" w:rsidRPr="00972A4F" w:rsidDel="00BA0CDD">
                                      <w:rPr>
                                        <w:rFonts w:ascii="Times New Roman" w:hAnsi="Times New Roman" w:cs="Times New Roman"/>
                                        <w:sz w:val="18"/>
                                        <w:szCs w:val="18"/>
                                      </w:rPr>
                                      <w:delText>Prudent #2</w:delText>
                                    </w:r>
                                    <w:r w:rsidR="005E1339" w:rsidRPr="00972A4F" w:rsidDel="00BA0CDD">
                                      <w:rPr>
                                        <w:rFonts w:ascii="Times New Roman" w:hAnsi="Times New Roman" w:cs="Times New Roman"/>
                                        <w:sz w:val="18"/>
                                        <w:szCs w:val="18"/>
                                        <w:vertAlign w:val="superscript"/>
                                        <w:lang w:bidi="en-US"/>
                                      </w:rPr>
                                      <w:delText>‡</w:delText>
                                    </w:r>
                                  </w:del>
                                  <w:ins w:id="2218" w:author="Maino Vieytes, Christian (NIH/NIA/IRP) [F]" w:date="2023-11-30T12:08:00Z">
                                    <w:r>
                                      <w:rPr>
                                        <w:rFonts w:ascii="Times New Roman" w:hAnsi="Times New Roman" w:cs="Times New Roman"/>
                                        <w:sz w:val="18"/>
                                        <w:szCs w:val="18"/>
                                        <w:vertAlign w:val="superscript"/>
                                        <w:lang w:bidi="en-US"/>
                                      </w:rPr>
                                      <w:t>c</w:t>
                                    </w:r>
                                  </w:ins>
                                </w:p>
                              </w:tc>
                              <w:tc>
                                <w:tcPr>
                                  <w:tcW w:w="1499" w:type="dxa"/>
                                  <w:tcBorders>
                                    <w:top w:val="nil"/>
                                    <w:bottom w:val="nil"/>
                                  </w:tcBorders>
                                  <w:shd w:val="clear" w:color="auto" w:fill="auto"/>
                                  <w:noWrap/>
                                  <w:vAlign w:val="center"/>
                                  <w:hideMark/>
                                  <w:tcPrChange w:id="2219" w:author="Maino Vieytes, Christian (NIH/NIA/IRP) [F]" w:date="2023-11-30T12:01: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2220" w:author="Maino Vieytes, Christian (NIH/NIA/IRP) [F]" w:date="2023-11-16T08:36:00Z">
                                    <w:r w:rsidRPr="005E1339">
                                      <w:rPr>
                                        <w:rFonts w:ascii="Times New Roman" w:hAnsi="Times New Roman" w:cs="Times New Roman"/>
                                        <w:color w:val="000000"/>
                                        <w:sz w:val="18"/>
                                        <w:szCs w:val="18"/>
                                        <w:rPrChange w:id="2221" w:author="Maino Vieytes, Christian (NIH/NIA/IRP) [F]" w:date="2023-11-16T08:36:00Z">
                                          <w:rPr>
                                            <w:rFonts w:ascii="Calibri" w:hAnsi="Calibri" w:cs="Calibri"/>
                                            <w:color w:val="000000"/>
                                          </w:rPr>
                                        </w:rPrChange>
                                      </w:rPr>
                                      <w:t>0.090</w:t>
                                    </w:r>
                                  </w:ins>
                                  <w:del w:id="2222"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1532" w:type="dxa"/>
                                  <w:tcBorders>
                                    <w:top w:val="nil"/>
                                    <w:bottom w:val="nil"/>
                                  </w:tcBorders>
                                  <w:shd w:val="clear" w:color="auto" w:fill="auto"/>
                                  <w:noWrap/>
                                  <w:vAlign w:val="center"/>
                                  <w:hideMark/>
                                  <w:tcPrChange w:id="2223" w:author="Maino Vieytes, Christian (NIH/NIA/IRP) [F]" w:date="2023-11-30T12:01: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2224" w:author="Maino Vieytes, Christian (NIH/NIA/IRP) [F]" w:date="2023-11-16T08:36:00Z">
                                    <w:r w:rsidRPr="005E1339">
                                      <w:rPr>
                                        <w:rFonts w:ascii="Times New Roman" w:hAnsi="Times New Roman" w:cs="Times New Roman"/>
                                        <w:color w:val="000000"/>
                                        <w:sz w:val="18"/>
                                        <w:szCs w:val="18"/>
                                        <w:rPrChange w:id="2225" w:author="Maino Vieytes, Christian (NIH/NIA/IRP) [F]" w:date="2023-11-16T08:36:00Z">
                                          <w:rPr>
                                            <w:rFonts w:ascii="Calibri" w:hAnsi="Calibri" w:cs="Calibri"/>
                                            <w:color w:val="000000"/>
                                          </w:rPr>
                                        </w:rPrChange>
                                      </w:rPr>
                                      <w:t>-0.080</w:t>
                                    </w:r>
                                  </w:ins>
                                  <w:del w:id="2226" w:author="Maino Vieytes, Christian (NIH/NIA/IRP) [F]" w:date="2023-11-15T15:26:00Z">
                                    <w:r w:rsidRPr="005E1339" w:rsidDel="004C76B5">
                                      <w:rPr>
                                        <w:rFonts w:ascii="Times New Roman" w:hAnsi="Times New Roman" w:cs="Times New Roman"/>
                                        <w:sz w:val="18"/>
                                        <w:szCs w:val="18"/>
                                      </w:rPr>
                                      <w:delText>0.16</w:delText>
                                    </w:r>
                                  </w:del>
                                </w:p>
                              </w:tc>
                              <w:tc>
                                <w:tcPr>
                                  <w:tcW w:w="1610" w:type="dxa"/>
                                  <w:tcBorders>
                                    <w:top w:val="nil"/>
                                    <w:bottom w:val="nil"/>
                                    <w:right w:val="nil"/>
                                  </w:tcBorders>
                                  <w:shd w:val="clear" w:color="auto" w:fill="auto"/>
                                  <w:noWrap/>
                                  <w:vAlign w:val="center"/>
                                  <w:hideMark/>
                                  <w:tcPrChange w:id="2227" w:author="Maino Vieytes, Christian (NIH/NIA/IRP) [F]" w:date="2023-11-30T12:01: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2228" w:author="Maino Vieytes, Christian (NIH/NIA/IRP) [F]" w:date="2023-11-16T08:36:00Z">
                                    <w:r w:rsidRPr="005E1339">
                                      <w:rPr>
                                        <w:rFonts w:ascii="Times New Roman" w:hAnsi="Times New Roman" w:cs="Times New Roman"/>
                                        <w:color w:val="000000"/>
                                        <w:sz w:val="18"/>
                                        <w:szCs w:val="18"/>
                                        <w:rPrChange w:id="2229" w:author="Maino Vieytes, Christian (NIH/NIA/IRP) [F]" w:date="2023-11-16T08:36:00Z">
                                          <w:rPr>
                                            <w:rFonts w:ascii="Calibri" w:hAnsi="Calibri" w:cs="Calibri"/>
                                            <w:color w:val="000000"/>
                                          </w:rPr>
                                        </w:rPrChange>
                                      </w:rPr>
                                      <w:t>--</w:t>
                                    </w:r>
                                  </w:ins>
                                  <w:del w:id="2230" w:author="Maino Vieytes, Christian (NIH/NIA/IRP) [F]" w:date="2023-11-15T15:26:00Z">
                                    <w:r w:rsidRPr="005E1339" w:rsidDel="004C76B5">
                                      <w:rPr>
                                        <w:rFonts w:ascii="Times New Roman" w:hAnsi="Times New Roman" w:cs="Times New Roman"/>
                                        <w:sz w:val="18"/>
                                        <w:szCs w:val="18"/>
                                      </w:rPr>
                                      <w:delText>--</w:delText>
                                    </w:r>
                                  </w:del>
                                </w:p>
                              </w:tc>
                              <w:tc>
                                <w:tcPr>
                                  <w:tcW w:w="1355" w:type="dxa"/>
                                  <w:gridSpan w:val="2"/>
                                  <w:tcBorders>
                                    <w:top w:val="nil"/>
                                    <w:left w:val="nil"/>
                                    <w:bottom w:val="nil"/>
                                    <w:right w:val="single" w:sz="4" w:space="0" w:color="auto"/>
                                  </w:tcBorders>
                                  <w:vAlign w:val="center"/>
                                  <w:tcPrChange w:id="2231" w:author="Maino Vieytes, Christian (NIH/NIA/IRP) [F]" w:date="2023-11-30T12:01: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B52403">
                              <w:tc>
                                <w:tcPr>
                                  <w:tcW w:w="2187" w:type="dxa"/>
                                  <w:gridSpan w:val="2"/>
                                  <w:tcBorders>
                                    <w:top w:val="nil"/>
                                    <w:left w:val="single" w:sz="4" w:space="0" w:color="auto"/>
                                    <w:bottom w:val="single" w:sz="4" w:space="0" w:color="auto"/>
                                  </w:tcBorders>
                                  <w:shd w:val="clear" w:color="auto" w:fill="auto"/>
                                  <w:vAlign w:val="center"/>
                                  <w:tcPrChange w:id="2232" w:author="Maino Vieytes, Christian (NIH/NIA/IRP) [F]" w:date="2023-11-30T12:01:00Z">
                                    <w:tcPr>
                                      <w:tcW w:w="2187" w:type="dxa"/>
                                      <w:gridSpan w:val="2"/>
                                      <w:tcBorders>
                                        <w:top w:val="nil"/>
                                        <w:left w:val="single" w:sz="4" w:space="0" w:color="auto"/>
                                        <w:bottom w:val="single" w:sz="4" w:space="0" w:color="auto"/>
                                      </w:tcBorders>
                                      <w:shd w:val="clear" w:color="auto" w:fill="auto"/>
                                      <w:vAlign w:val="center"/>
                                    </w:tcPr>
                                  </w:tcPrChange>
                                </w:tcPr>
                                <w:p w14:paraId="549752D2" w14:textId="1439348E"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del w:id="2233" w:author="Maino Vieytes, Christian (NIH/NIA/IRP) [F]" w:date="2023-11-30T12:08:00Z">
                                    <w:r w:rsidRPr="00972A4F" w:rsidDel="00BA0CDD">
                                      <w:rPr>
                                        <w:rFonts w:ascii="Times New Roman" w:hAnsi="Times New Roman" w:cs="Times New Roman"/>
                                        <w:sz w:val="18"/>
                                        <w:szCs w:val="18"/>
                                        <w:vertAlign w:val="superscript"/>
                                      </w:rPr>
                                      <w:delText>a</w:delText>
                                    </w:r>
                                  </w:del>
                                  <w:ins w:id="2234" w:author="Maino Vieytes, Christian (NIH/NIA/IRP) [F]" w:date="2023-11-30T12:08:00Z">
                                    <w:r w:rsidR="00BA0CDD">
                                      <w:rPr>
                                        <w:rFonts w:ascii="Times New Roman" w:hAnsi="Times New Roman" w:cs="Times New Roman"/>
                                        <w:sz w:val="18"/>
                                        <w:szCs w:val="18"/>
                                        <w:vertAlign w:val="superscript"/>
                                      </w:rPr>
                                      <w:t>d</w:t>
                                    </w:r>
                                  </w:ins>
                                </w:p>
                              </w:tc>
                              <w:tc>
                                <w:tcPr>
                                  <w:tcW w:w="1499" w:type="dxa"/>
                                  <w:tcBorders>
                                    <w:top w:val="nil"/>
                                    <w:bottom w:val="single" w:sz="4" w:space="0" w:color="auto"/>
                                  </w:tcBorders>
                                  <w:shd w:val="clear" w:color="auto" w:fill="auto"/>
                                  <w:noWrap/>
                                  <w:vAlign w:val="center"/>
                                  <w:tcPrChange w:id="2235" w:author="Maino Vieytes, Christian (NIH/NIA/IRP) [F]" w:date="2023-11-30T12:01: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2236" w:author="Maino Vieytes, Christian (NIH/NIA/IRP) [F]" w:date="2023-11-16T08:36:00Z">
                                    <w:r w:rsidRPr="005E1339">
                                      <w:rPr>
                                        <w:rFonts w:ascii="Times New Roman" w:hAnsi="Times New Roman" w:cs="Times New Roman"/>
                                        <w:b/>
                                        <w:bCs/>
                                        <w:color w:val="000000"/>
                                        <w:sz w:val="18"/>
                                        <w:szCs w:val="18"/>
                                        <w:rPrChange w:id="2237" w:author="Maino Vieytes, Christian (NIH/NIA/IRP) [F]" w:date="2023-11-16T08:37:00Z">
                                          <w:rPr>
                                            <w:rFonts w:ascii="Calibri" w:hAnsi="Calibri" w:cs="Calibri"/>
                                            <w:color w:val="000000"/>
                                          </w:rPr>
                                        </w:rPrChange>
                                      </w:rPr>
                                      <w:t>-0.64</w:t>
                                    </w:r>
                                  </w:ins>
                                  <w:del w:id="2238"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1532" w:type="dxa"/>
                                  <w:tcBorders>
                                    <w:top w:val="nil"/>
                                    <w:bottom w:val="single" w:sz="4" w:space="0" w:color="auto"/>
                                  </w:tcBorders>
                                  <w:shd w:val="clear" w:color="auto" w:fill="auto"/>
                                  <w:noWrap/>
                                  <w:vAlign w:val="center"/>
                                  <w:tcPrChange w:id="2239" w:author="Maino Vieytes, Christian (NIH/NIA/IRP) [F]" w:date="2023-11-30T12:01: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2240" w:author="Maino Vieytes, Christian (NIH/NIA/IRP) [F]" w:date="2023-11-16T08:36:00Z">
                                        <w:rPr>
                                          <w:rFonts w:ascii="Times New Roman" w:hAnsi="Times New Roman" w:cs="Times New Roman"/>
                                          <w:sz w:val="20"/>
                                          <w:szCs w:val="20"/>
                                        </w:rPr>
                                      </w:rPrChange>
                                    </w:rPr>
                                  </w:pPr>
                                  <w:ins w:id="2241" w:author="Maino Vieytes, Christian (NIH/NIA/IRP) [F]" w:date="2023-11-16T08:36:00Z">
                                    <w:r w:rsidRPr="005E1339">
                                      <w:rPr>
                                        <w:rFonts w:ascii="Times New Roman" w:hAnsi="Times New Roman" w:cs="Times New Roman"/>
                                        <w:color w:val="000000"/>
                                        <w:sz w:val="18"/>
                                        <w:szCs w:val="18"/>
                                        <w:rPrChange w:id="2242" w:author="Maino Vieytes, Christian (NIH/NIA/IRP) [F]" w:date="2023-11-16T08:36:00Z">
                                          <w:rPr>
                                            <w:rFonts w:ascii="Calibri" w:hAnsi="Calibri" w:cs="Calibri"/>
                                            <w:color w:val="000000"/>
                                          </w:rPr>
                                        </w:rPrChange>
                                      </w:rPr>
                                      <w:t>-0.19</w:t>
                                    </w:r>
                                  </w:ins>
                                  <w:del w:id="2243" w:author="Maino Vieytes, Christian (NIH/NIA/IRP) [F]" w:date="2023-11-15T15:26:00Z">
                                    <w:r w:rsidRPr="005E1339" w:rsidDel="004C76B5">
                                      <w:rPr>
                                        <w:rFonts w:ascii="Times New Roman" w:hAnsi="Times New Roman" w:cs="Times New Roman"/>
                                        <w:b/>
                                        <w:bCs/>
                                        <w:color w:val="000000"/>
                                        <w:sz w:val="18"/>
                                        <w:szCs w:val="18"/>
                                        <w:rPrChange w:id="2244" w:author="Maino Vieytes, Christian (NIH/NIA/IRP) [F]" w:date="2023-11-16T08:36:00Z">
                                          <w:rPr>
                                            <w:rFonts w:ascii="Times New Roman" w:hAnsi="Times New Roman" w:cs="Times New Roman"/>
                                            <w:color w:val="000000"/>
                                            <w:sz w:val="20"/>
                                            <w:szCs w:val="20"/>
                                          </w:rPr>
                                        </w:rPrChange>
                                      </w:rPr>
                                      <w:delText>0.11</w:delText>
                                    </w:r>
                                  </w:del>
                                </w:p>
                              </w:tc>
                              <w:tc>
                                <w:tcPr>
                                  <w:tcW w:w="1610" w:type="dxa"/>
                                  <w:tcBorders>
                                    <w:top w:val="nil"/>
                                    <w:bottom w:val="single" w:sz="4" w:space="0" w:color="auto"/>
                                    <w:right w:val="nil"/>
                                  </w:tcBorders>
                                  <w:shd w:val="clear" w:color="auto" w:fill="auto"/>
                                  <w:noWrap/>
                                  <w:vAlign w:val="center"/>
                                  <w:tcPrChange w:id="2245" w:author="Maino Vieytes, Christian (NIH/NIA/IRP) [F]" w:date="2023-11-30T12:01: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2246" w:author="Maino Vieytes, Christian (NIH/NIA/IRP) [F]" w:date="2023-11-16T08:36:00Z">
                                    <w:r w:rsidRPr="005E1339">
                                      <w:rPr>
                                        <w:rFonts w:ascii="Times New Roman" w:hAnsi="Times New Roman" w:cs="Times New Roman"/>
                                        <w:b/>
                                        <w:bCs/>
                                        <w:color w:val="000000"/>
                                        <w:sz w:val="18"/>
                                        <w:szCs w:val="18"/>
                                        <w:rPrChange w:id="2247" w:author="Maino Vieytes, Christian (NIH/NIA/IRP) [F]" w:date="2023-11-16T08:37:00Z">
                                          <w:rPr>
                                            <w:rFonts w:ascii="Calibri" w:hAnsi="Calibri" w:cs="Calibri"/>
                                            <w:color w:val="000000"/>
                                          </w:rPr>
                                        </w:rPrChange>
                                      </w:rPr>
                                      <w:t>-0.25</w:t>
                                    </w:r>
                                  </w:ins>
                                  <w:del w:id="2248"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5" w:type="dxa"/>
                                  <w:gridSpan w:val="2"/>
                                  <w:tcBorders>
                                    <w:top w:val="nil"/>
                                    <w:left w:val="nil"/>
                                    <w:bottom w:val="single" w:sz="4" w:space="0" w:color="auto"/>
                                    <w:right w:val="single" w:sz="4" w:space="0" w:color="auto"/>
                                  </w:tcBorders>
                                  <w:vAlign w:val="center"/>
                                  <w:tcPrChange w:id="2249" w:author="Maino Vieytes, Christian (NIH/NIA/IRP) [F]" w:date="2023-11-30T12:01: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2250" w:author="Maino Vieytes, Christian (NIH/NIA/IRP) [F]" w:date="2023-11-16T08:36:00Z">
                                    <w:r w:rsidRPr="005E1339">
                                      <w:rPr>
                                        <w:rFonts w:ascii="Times New Roman" w:hAnsi="Times New Roman" w:cs="Times New Roman"/>
                                        <w:color w:val="000000"/>
                                        <w:sz w:val="18"/>
                                        <w:szCs w:val="18"/>
                                        <w:rPrChange w:id="2251" w:author="Maino Vieytes, Christian (NIH/NIA/IRP) [F]" w:date="2023-11-16T08:36:00Z">
                                          <w:rPr>
                                            <w:rFonts w:ascii="Calibri" w:hAnsi="Calibri" w:cs="Calibri"/>
                                            <w:color w:val="000000"/>
                                          </w:rPr>
                                        </w:rPrChange>
                                      </w:rPr>
                                      <w:t>--</w:t>
                                    </w:r>
                                  </w:ins>
                                  <w:del w:id="2252"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B52403">
                              <w:trPr>
                                <w:gridAfter w:val="1"/>
                                <w:wAfter w:w="7" w:type="dxa"/>
                              </w:trPr>
                              <w:tc>
                                <w:tcPr>
                                  <w:tcW w:w="8176" w:type="dxa"/>
                                  <w:gridSpan w:val="6"/>
                                  <w:tcBorders>
                                    <w:top w:val="single" w:sz="4" w:space="0" w:color="auto"/>
                                    <w:left w:val="nil"/>
                                    <w:bottom w:val="nil"/>
                                    <w:right w:val="nil"/>
                                  </w:tcBorders>
                                  <w:shd w:val="clear" w:color="auto" w:fill="auto"/>
                                  <w:vAlign w:val="center"/>
                                  <w:tcPrChange w:id="2253" w:author="Maino Vieytes, Christian (NIH/NIA/IRP) [F]" w:date="2023-11-30T12:01: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5752777D" w14:textId="77777777" w:rsidR="008F50C6" w:rsidRPr="00F223B1" w:rsidRDefault="008F50C6" w:rsidP="008F50C6">
                                  <w:pPr>
                                    <w:rPr>
                                      <w:ins w:id="2254" w:author="Maino Vieytes, Christian (NIH/NIA/IRP) [F]" w:date="2023-11-30T12:04:00Z"/>
                                      <w:rFonts w:ascii="Times New Roman" w:hAnsi="Times New Roman" w:cs="Times New Roman"/>
                                      <w:sz w:val="18"/>
                                      <w:szCs w:val="18"/>
                                      <w:lang w:bidi="en-US"/>
                                    </w:rPr>
                                  </w:pPr>
                                  <w:ins w:id="2255" w:author="Maino Vieytes, Christian (NIH/NIA/IRP) [F]" w:date="2023-11-30T12:04:00Z">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ins>
                                </w:p>
                                <w:p w14:paraId="11BEDEA4" w14:textId="1200A5AC" w:rsidR="008F50C6" w:rsidRPr="00F223B1" w:rsidRDefault="008F50C6" w:rsidP="008F50C6">
                                  <w:pPr>
                                    <w:rPr>
                                      <w:ins w:id="2256" w:author="Maino Vieytes, Christian (NIH/NIA/IRP) [F]" w:date="2023-11-30T12:04:00Z"/>
                                      <w:rFonts w:ascii="Times New Roman" w:hAnsi="Times New Roman" w:cs="Times New Roman"/>
                                      <w:color w:val="222222"/>
                                      <w:sz w:val="18"/>
                                      <w:szCs w:val="18"/>
                                      <w:shd w:val="clear" w:color="auto" w:fill="FFFFFF"/>
                                    </w:rPr>
                                  </w:pPr>
                                  <w:ins w:id="2257" w:author="Maino Vieytes, Christian (NIH/NIA/IRP) [F]" w:date="2023-11-30T12:04:00Z">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ins>
                                  <w:ins w:id="2258" w:author="Maino Vieytes, Christian (NIH/NIA/IRP) [F]" w:date="2023-11-30T12:26:00Z">
                                    <w:r w:rsidR="00921372">
                                      <w:rPr>
                                        <w:rFonts w:ascii="Times New Roman" w:hAnsi="Times New Roman" w:cs="Times New Roman"/>
                                        <w:sz w:val="18"/>
                                        <w:szCs w:val="18"/>
                                        <w:lang w:bidi="en-US"/>
                                      </w:rPr>
                                      <w:t xml:space="preserve">The </w:t>
                                    </w:r>
                                  </w:ins>
                                  <w:ins w:id="2259" w:author="Maino Vieytes, Christian (NIH/NIA/IRP) [F]" w:date="2023-11-30T12:04:00Z">
                                    <w:r w:rsidRPr="00F223B1">
                                      <w:rPr>
                                        <w:rFonts w:ascii="Times New Roman" w:hAnsi="Times New Roman" w:cs="Times New Roman"/>
                                        <w:color w:val="222222"/>
                                        <w:sz w:val="18"/>
                                        <w:szCs w:val="18"/>
                                        <w:shd w:val="clear" w:color="auto" w:fill="FFFFFF"/>
                                      </w:rPr>
                                      <w:t>High Alcohol &amp; Added Sugar Pattern</w:t>
                                    </w:r>
                                  </w:ins>
                                </w:p>
                                <w:p w14:paraId="626FEB8E" w14:textId="77777777" w:rsidR="008F50C6" w:rsidRPr="00F223B1" w:rsidRDefault="008F50C6" w:rsidP="008F50C6">
                                  <w:pPr>
                                    <w:rPr>
                                      <w:ins w:id="2260" w:author="Maino Vieytes, Christian (NIH/NIA/IRP) [F]" w:date="2023-11-30T12:04:00Z"/>
                                      <w:rFonts w:ascii="Times New Roman" w:hAnsi="Times New Roman" w:cs="Times New Roman"/>
                                      <w:sz w:val="18"/>
                                      <w:szCs w:val="18"/>
                                      <w:lang w:bidi="en-US"/>
                                    </w:rPr>
                                  </w:pPr>
                                  <w:ins w:id="2261" w:author="Maino Vieytes, Christian (NIH/NIA/IRP) [F]" w:date="2023-11-30T12:04:00Z">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ins>
                                </w:p>
                                <w:p w14:paraId="7AAC8657" w14:textId="77777777" w:rsidR="008F50C6" w:rsidRPr="00F223B1" w:rsidRDefault="008F50C6" w:rsidP="008F50C6">
                                  <w:pPr>
                                    <w:rPr>
                                      <w:ins w:id="2262" w:author="Maino Vieytes, Christian (NIH/NIA/IRP) [F]" w:date="2023-11-30T12:04:00Z"/>
                                      <w:rFonts w:ascii="Times New Roman" w:hAnsi="Times New Roman" w:cs="Times New Roman"/>
                                      <w:sz w:val="18"/>
                                      <w:szCs w:val="18"/>
                                      <w:lang w:bidi="en-US"/>
                                    </w:rPr>
                                  </w:pPr>
                                  <w:ins w:id="2263" w:author="Maino Vieytes, Christian (NIH/NIA/IRP) [F]" w:date="2023-11-30T12:04:00Z">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1B108AB5" w14:textId="08313591" w:rsidR="006903C7" w:rsidRDefault="008F50C6" w:rsidP="00972A4F">
                                  <w:pPr>
                                    <w:rPr>
                                      <w:ins w:id="2264" w:author="Maino Vieytes, Christian (NIH/NIA/IRP) [F]" w:date="2023-12-01T11:26:00Z"/>
                                      <w:rFonts w:ascii="Times New Roman" w:hAnsi="Times New Roman" w:cs="Times New Roman"/>
                                      <w:sz w:val="18"/>
                                      <w:szCs w:val="18"/>
                                      <w:lang w:bidi="en-US"/>
                                    </w:rPr>
                                  </w:pPr>
                                  <w:ins w:id="2265" w:author="Maino Vieytes, Christian (NIH/NIA/IRP) [F]" w:date="2023-11-30T12:04:00Z">
                                    <w:r>
                                      <w:rPr>
                                        <w:rFonts w:ascii="Times New Roman" w:hAnsi="Times New Roman" w:cs="Times New Roman"/>
                                        <w:sz w:val="18"/>
                                        <w:szCs w:val="18"/>
                                        <w:vertAlign w:val="superscript"/>
                                        <w:lang w:bidi="en-US"/>
                                      </w:rPr>
                                      <w:t>e</w:t>
                                    </w:r>
                                  </w:ins>
                                  <w:ins w:id="2266" w:author="Maino Vieytes, Christian (NIH/NIA/IRP) [F]" w:date="2023-11-21T12:53:00Z">
                                    <w:r w:rsidR="006903C7">
                                      <w:rPr>
                                        <w:rFonts w:ascii="Times New Roman" w:hAnsi="Times New Roman" w:cs="Times New Roman"/>
                                        <w:sz w:val="18"/>
                                        <w:szCs w:val="18"/>
                                        <w:vertAlign w:val="superscript"/>
                                        <w:lang w:bidi="en-US"/>
                                      </w:rPr>
                                      <w:t xml:space="preserve"> </w:t>
                                    </w:r>
                                    <w:r w:rsidR="006903C7">
                                      <w:rPr>
                                        <w:rFonts w:ascii="Times New Roman" w:hAnsi="Times New Roman" w:cs="Times New Roman"/>
                                        <w:sz w:val="18"/>
                                        <w:szCs w:val="18"/>
                                        <w:lang w:bidi="en-US"/>
                                      </w:rPr>
                                      <w:t>Includes red meats a</w:t>
                                    </w:r>
                                  </w:ins>
                                  <w:ins w:id="2267" w:author="Maino Vieytes, Christian (NIH/NIA/IRP) [F]" w:date="2023-11-21T12:54:00Z">
                                    <w:r w:rsidR="006903C7">
                                      <w:rPr>
                                        <w:rFonts w:ascii="Times New Roman" w:hAnsi="Times New Roman" w:cs="Times New Roman"/>
                                        <w:sz w:val="18"/>
                                        <w:szCs w:val="18"/>
                                        <w:lang w:bidi="en-US"/>
                                      </w:rPr>
                                      <w:t>nd organ meats.</w:t>
                                    </w:r>
                                  </w:ins>
                                </w:p>
                                <w:p w14:paraId="08AC4FB6" w14:textId="0DB8920B" w:rsidR="007A28B5" w:rsidRPr="006903C7" w:rsidRDefault="007A28B5" w:rsidP="00972A4F">
                                  <w:pPr>
                                    <w:rPr>
                                      <w:ins w:id="2268" w:author="Maino Vieytes, Christian (NIH/NIA/IRP) [F]" w:date="2023-11-16T17:10:00Z"/>
                                      <w:rFonts w:ascii="Times New Roman" w:hAnsi="Times New Roman" w:cs="Times New Roman"/>
                                      <w:sz w:val="18"/>
                                      <w:szCs w:val="18"/>
                                      <w:lang w:bidi="en-US"/>
                                    </w:rPr>
                                  </w:pPr>
                                  <w:ins w:id="2269" w:author="Maino Vieytes, Christian (NIH/NIA/IRP) [F]" w:date="2023-12-01T11:26:00Z">
                                    <w:r w:rsidRPr="00F223B1">
                                      <w:rPr>
                                        <w:rFonts w:ascii="Times New Roman" w:hAnsi="Times New Roman" w:cs="Times New Roman"/>
                                        <w:sz w:val="18"/>
                                        <w:szCs w:val="18"/>
                                        <w:lang w:bidi="en-US"/>
                                      </w:rPr>
                                      <w:t xml:space="preserve">† Dietary pattern obtained using penalized logistic regression; ‡ Dietary pattern obtained using principal components analysis. </w:t>
                                    </w:r>
                                  </w:ins>
                                </w:p>
                                <w:p w14:paraId="041E4BBA" w14:textId="77777777" w:rsidR="002B301C" w:rsidRDefault="00972A4F" w:rsidP="00972A4F">
                                  <w:pPr>
                                    <w:rPr>
                                      <w:ins w:id="2270" w:author="Maino Vieytes, Christian (NIH/NIA/IRP) [F]" w:date="2023-11-16T17:10:00Z"/>
                                      <w:rFonts w:ascii="Times New Roman" w:hAnsi="Times New Roman" w:cs="Times New Roman"/>
                                      <w:sz w:val="18"/>
                                      <w:szCs w:val="18"/>
                                      <w:lang w:bidi="en-US"/>
                                    </w:rPr>
                                  </w:pPr>
                                  <w:ins w:id="2271" w:author="Maino Vieytes, Christian (NIH/NIA/IRP) [F]" w:date="2023-11-15T15:34:00Z">
                                    <w:r w:rsidRPr="002B301C">
                                      <w:rPr>
                                        <w:rFonts w:ascii="Times New Roman" w:hAnsi="Times New Roman" w:cs="Times New Roman"/>
                                        <w:sz w:val="18"/>
                                        <w:szCs w:val="18"/>
                                        <w:lang w:bidi="en-US"/>
                                        <w:rPrChange w:id="2272"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2273"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2274" w:author="Maino Vieytes, Christian (NIH/NIA/IRP) [F]" w:date="2023-11-16T17:10:00Z">
                                          <w:rPr>
                                            <w:rFonts w:ascii="Times New Roman" w:hAnsi="Times New Roman" w:cs="Times New Roman"/>
                                            <w:sz w:val="20"/>
                                            <w:szCs w:val="20"/>
                                            <w:lang w:bidi="en-US"/>
                                          </w:rPr>
                                        </w:rPrChange>
                                      </w:rPr>
                                      <w:t>) ≥ |0.</w:t>
                                    </w:r>
                                  </w:ins>
                                  <w:ins w:id="2275" w:author="Maino Vieytes, Christian (NIH/NIA/IRP) [F]" w:date="2023-11-16T08:32:00Z">
                                    <w:r w:rsidR="005E1339" w:rsidRPr="002B301C">
                                      <w:rPr>
                                        <w:rFonts w:ascii="Times New Roman" w:hAnsi="Times New Roman" w:cs="Times New Roman"/>
                                        <w:sz w:val="18"/>
                                        <w:szCs w:val="18"/>
                                        <w:lang w:bidi="en-US"/>
                                        <w:rPrChange w:id="2276" w:author="Maino Vieytes, Christian (NIH/NIA/IRP) [F]" w:date="2023-11-16T17:10:00Z">
                                          <w:rPr>
                                            <w:rFonts w:ascii="Times New Roman" w:hAnsi="Times New Roman" w:cs="Times New Roman"/>
                                            <w:sz w:val="20"/>
                                            <w:szCs w:val="20"/>
                                            <w:lang w:bidi="en-US"/>
                                          </w:rPr>
                                        </w:rPrChange>
                                      </w:rPr>
                                      <w:t>2</w:t>
                                    </w:r>
                                  </w:ins>
                                  <w:ins w:id="2277" w:author="Maino Vieytes, Christian (NIH/NIA/IRP) [F]" w:date="2023-11-15T15:34:00Z">
                                    <w:r w:rsidRPr="002B301C">
                                      <w:rPr>
                                        <w:rFonts w:ascii="Times New Roman" w:hAnsi="Times New Roman" w:cs="Times New Roman"/>
                                        <w:sz w:val="18"/>
                                        <w:szCs w:val="18"/>
                                        <w:lang w:bidi="en-US"/>
                                        <w:rPrChange w:id="2278"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2279" w:author="Maino Vieytes, Christian (NIH/NIA/IRP) [F]" w:date="2023-11-15T15:34:00Z"/>
                                      <w:rFonts w:ascii="Times New Roman" w:hAnsi="Times New Roman" w:cs="Times New Roman"/>
                                      <w:sz w:val="18"/>
                                      <w:szCs w:val="18"/>
                                      <w:lang w:bidi="en-US"/>
                                      <w:rPrChange w:id="2280" w:author="Maino Vieytes, Christian (NIH/NIA/IRP) [F]" w:date="2023-11-16T17:10:00Z">
                                        <w:rPr>
                                          <w:ins w:id="2281" w:author="Maino Vieytes, Christian (NIH/NIA/IRP) [F]" w:date="2023-11-15T15:34:00Z"/>
                                          <w:rFonts w:ascii="Times New Roman" w:hAnsi="Times New Roman" w:cs="Times New Roman"/>
                                          <w:sz w:val="20"/>
                                          <w:szCs w:val="20"/>
                                          <w:lang w:bidi="en-US"/>
                                        </w:rPr>
                                      </w:rPrChange>
                                    </w:rPr>
                                  </w:pPr>
                                  <w:ins w:id="2282" w:author="Maino Vieytes, Christian (NIH/NIA/IRP) [F]" w:date="2023-11-15T15:34:00Z">
                                    <w:r w:rsidRPr="002B301C">
                                      <w:rPr>
                                        <w:rFonts w:ascii="Times New Roman" w:hAnsi="Times New Roman" w:cs="Times New Roman"/>
                                        <w:sz w:val="18"/>
                                        <w:szCs w:val="18"/>
                                        <w:lang w:bidi="en-US"/>
                                        <w:rPrChange w:id="2283" w:author="Maino Vieytes, Christian (NIH/NIA/IRP) [F]" w:date="2023-11-16T17:10:00Z">
                                          <w:rPr>
                                            <w:rFonts w:ascii="Times New Roman" w:hAnsi="Times New Roman" w:cs="Times New Roman"/>
                                            <w:sz w:val="20"/>
                                            <w:szCs w:val="20"/>
                                            <w:lang w:bidi="en-US"/>
                                          </w:rPr>
                                        </w:rPrChange>
                                      </w:rPr>
                                      <w:t xml:space="preserve">This </w:t>
                                    </w:r>
                                  </w:ins>
                                  <w:ins w:id="2284" w:author="Maino Vieytes, Christian (NIH/NIA/IRP) [F]" w:date="2023-11-15T15:36:00Z">
                                    <w:r w:rsidRPr="002B301C">
                                      <w:rPr>
                                        <w:rFonts w:ascii="Times New Roman" w:hAnsi="Times New Roman" w:cs="Times New Roman"/>
                                        <w:sz w:val="18"/>
                                        <w:szCs w:val="18"/>
                                        <w:lang w:bidi="en-US"/>
                                        <w:rPrChange w:id="2285" w:author="Maino Vieytes, Christian (NIH/NIA/IRP) [F]" w:date="2023-11-16T17:10:00Z">
                                          <w:rPr>
                                            <w:rFonts w:ascii="Times New Roman" w:hAnsi="Times New Roman" w:cs="Times New Roman"/>
                                            <w:sz w:val="20"/>
                                            <w:szCs w:val="20"/>
                                            <w:lang w:bidi="en-US"/>
                                          </w:rPr>
                                        </w:rPrChange>
                                      </w:rPr>
                                      <w:t xml:space="preserve">correlation </w:t>
                                    </w:r>
                                  </w:ins>
                                  <w:ins w:id="2286" w:author="Maino Vieytes, Christian (NIH/NIA/IRP) [F]" w:date="2023-11-15T15:34:00Z">
                                    <w:r w:rsidRPr="002B301C">
                                      <w:rPr>
                                        <w:rFonts w:ascii="Times New Roman" w:hAnsi="Times New Roman" w:cs="Times New Roman"/>
                                        <w:sz w:val="18"/>
                                        <w:szCs w:val="18"/>
                                        <w:lang w:bidi="en-US"/>
                                        <w:rPrChange w:id="2287" w:author="Maino Vieytes, Christian (NIH/NIA/IRP) [F]" w:date="2023-11-16T17:10:00Z">
                                          <w:rPr>
                                            <w:rFonts w:ascii="Times New Roman" w:hAnsi="Times New Roman" w:cs="Times New Roman"/>
                                            <w:sz w:val="20"/>
                                            <w:szCs w:val="20"/>
                                            <w:lang w:bidi="en-US"/>
                                          </w:rPr>
                                        </w:rPrChange>
                                      </w:rPr>
                                      <w:t>analysis was performed on the testing sample d</w:t>
                                    </w:r>
                                  </w:ins>
                                  <w:ins w:id="2288" w:author="Maino Vieytes, Christian (NIH/NIA/IRP) [F]" w:date="2023-11-15T15:35:00Z">
                                    <w:r w:rsidRPr="002B301C">
                                      <w:rPr>
                                        <w:rFonts w:ascii="Times New Roman" w:hAnsi="Times New Roman" w:cs="Times New Roman"/>
                                        <w:sz w:val="18"/>
                                        <w:szCs w:val="18"/>
                                        <w:lang w:bidi="en-US"/>
                                        <w:rPrChange w:id="2289" w:author="Maino Vieytes, Christian (NIH/NIA/IRP) [F]" w:date="2023-11-16T17:10:00Z">
                                          <w:rPr>
                                            <w:rFonts w:ascii="Times New Roman" w:hAnsi="Times New Roman" w:cs="Times New Roman"/>
                                            <w:sz w:val="20"/>
                                            <w:szCs w:val="20"/>
                                            <w:lang w:bidi="en-US"/>
                                          </w:rPr>
                                        </w:rPrChange>
                                      </w:rPr>
                                      <w:t>escribed in the</w:t>
                                    </w:r>
                                  </w:ins>
                                  <w:ins w:id="2290" w:author="Maino Vieytes, Christian (NIH/NIA/IRP) [F]" w:date="2023-11-15T15:36:00Z">
                                    <w:r w:rsidRPr="002B301C">
                                      <w:rPr>
                                        <w:rFonts w:ascii="Times New Roman" w:hAnsi="Times New Roman" w:cs="Times New Roman"/>
                                        <w:sz w:val="18"/>
                                        <w:szCs w:val="18"/>
                                        <w:lang w:bidi="en-US"/>
                                        <w:rPrChange w:id="2291" w:author="Maino Vieytes, Christian (NIH/NIA/IRP) [F]" w:date="2023-11-16T17:10:00Z">
                                          <w:rPr>
                                            <w:rFonts w:ascii="Times New Roman" w:hAnsi="Times New Roman" w:cs="Times New Roman"/>
                                            <w:sz w:val="20"/>
                                            <w:szCs w:val="20"/>
                                            <w:lang w:bidi="en-US"/>
                                          </w:rPr>
                                        </w:rPrChange>
                                      </w:rPr>
                                      <w:t xml:space="preserve"> main</w:t>
                                    </w:r>
                                  </w:ins>
                                  <w:ins w:id="2292" w:author="Maino Vieytes, Christian (NIH/NIA/IRP) [F]" w:date="2023-11-15T15:35:00Z">
                                    <w:r w:rsidRPr="002B301C">
                                      <w:rPr>
                                        <w:rFonts w:ascii="Times New Roman" w:hAnsi="Times New Roman" w:cs="Times New Roman"/>
                                        <w:sz w:val="18"/>
                                        <w:szCs w:val="18"/>
                                        <w:lang w:bidi="en-US"/>
                                        <w:rPrChange w:id="2293" w:author="Maino Vieytes, Christian (NIH/NIA/IRP) [F]" w:date="2023-11-16T17:10:00Z">
                                          <w:rPr>
                                            <w:rFonts w:ascii="Times New Roman" w:hAnsi="Times New Roman" w:cs="Times New Roman"/>
                                            <w:sz w:val="20"/>
                                            <w:szCs w:val="20"/>
                                            <w:lang w:bidi="en-US"/>
                                          </w:rPr>
                                        </w:rPrChange>
                                      </w:rPr>
                                      <w:t xml:space="preserve"> text</w:t>
                                    </w:r>
                                  </w:ins>
                                  <w:ins w:id="2294" w:author="Maino Vieytes, Christian (NIH/NIA/IRP) [F]" w:date="2023-11-15T15:34:00Z">
                                    <w:r w:rsidRPr="002B301C">
                                      <w:rPr>
                                        <w:rFonts w:ascii="Times New Roman" w:hAnsi="Times New Roman" w:cs="Times New Roman"/>
                                        <w:sz w:val="18"/>
                                        <w:szCs w:val="18"/>
                                        <w:lang w:bidi="en-US"/>
                                        <w:rPrChange w:id="2295"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2296"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297" w:author="Maino Vieytes, Christian (NIH/NIA/IRP) [F]" w:date="2023-11-16T17:10:00Z">
                                          <w:rPr>
                                            <w:rFonts w:ascii="Times New Roman" w:hAnsi="Times New Roman" w:cs="Times New Roman"/>
                                            <w:sz w:val="20"/>
                                            <w:szCs w:val="20"/>
                                            <w:lang w:bidi="en-US"/>
                                          </w:rPr>
                                        </w:rPrChange>
                                      </w:rPr>
                                      <w:t xml:space="preserve">= </w:t>
                                    </w:r>
                                  </w:ins>
                                  <w:ins w:id="2298" w:author="Maino Vieytes, Christian (NIH/NIA/IRP) [F]" w:date="2023-11-16T08:27:00Z">
                                    <w:r w:rsidR="00E260F1" w:rsidRPr="002B301C">
                                      <w:rPr>
                                        <w:rFonts w:ascii="Times New Roman" w:hAnsi="Times New Roman" w:cs="Times New Roman"/>
                                        <w:sz w:val="18"/>
                                        <w:szCs w:val="18"/>
                                        <w:lang w:bidi="en-US"/>
                                        <w:rPrChange w:id="2299" w:author="Maino Vieytes, Christian (NIH/NIA/IRP) [F]" w:date="2023-11-16T17:10:00Z">
                                          <w:rPr>
                                            <w:rFonts w:ascii="Times New Roman" w:hAnsi="Times New Roman" w:cs="Times New Roman"/>
                                            <w:sz w:val="20"/>
                                            <w:szCs w:val="20"/>
                                            <w:lang w:bidi="en-US"/>
                                          </w:rPr>
                                        </w:rPrChange>
                                      </w:rPr>
                                      <w:t>1745</w:t>
                                    </w:r>
                                  </w:ins>
                                  <w:ins w:id="2300" w:author="Maino Vieytes, Christian (NIH/NIA/IRP) [F]" w:date="2023-11-15T15:34:00Z">
                                    <w:r w:rsidRPr="002B301C">
                                      <w:rPr>
                                        <w:rFonts w:ascii="Times New Roman" w:hAnsi="Times New Roman" w:cs="Times New Roman"/>
                                        <w:sz w:val="18"/>
                                        <w:szCs w:val="18"/>
                                        <w:lang w:bidi="en-US"/>
                                        <w:rPrChange w:id="2301"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2302" w:author="Maino Vieytes, Christian (NIH/NIA/IRP) [F]" w:date="2023-11-15T15:34:00Z"/>
                                      <w:rFonts w:ascii="Times New Roman" w:hAnsi="Times New Roman" w:cs="Times New Roman"/>
                                      <w:sz w:val="18"/>
                                      <w:szCs w:val="18"/>
                                      <w:lang w:bidi="en-US"/>
                                      <w:rPrChange w:id="2303" w:author="Maino Vieytes, Christian (NIH/NIA/IRP) [F]" w:date="2023-11-16T17:10:00Z">
                                        <w:rPr>
                                          <w:ins w:id="2304" w:author="Maino Vieytes, Christian (NIH/NIA/IRP) [F]" w:date="2023-11-15T15:34:00Z"/>
                                          <w:rFonts w:ascii="Times New Roman" w:hAnsi="Times New Roman" w:cs="Times New Roman"/>
                                          <w:sz w:val="20"/>
                                          <w:szCs w:val="20"/>
                                          <w:lang w:bidi="en-US"/>
                                        </w:rPr>
                                      </w:rPrChange>
                                    </w:rPr>
                                  </w:pPr>
                                  <w:ins w:id="2305" w:author="Maino Vieytes, Christian (NIH/NIA/IRP) [F]" w:date="2023-11-15T15:34:00Z">
                                    <w:r w:rsidRPr="002B301C">
                                      <w:rPr>
                                        <w:rFonts w:ascii="Times New Roman" w:hAnsi="Times New Roman" w:cs="Times New Roman"/>
                                        <w:sz w:val="18"/>
                                        <w:szCs w:val="18"/>
                                        <w:lang w:bidi="en-US"/>
                                        <w:rPrChange w:id="2306"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2307" w:author="Maino Vieytes, Christian (NIH/NIA/IRP) [F]" w:date="2023-11-15T15:35:00Z">
                                    <w:r w:rsidRPr="002B301C">
                                      <w:rPr>
                                        <w:rFonts w:ascii="Times New Roman" w:hAnsi="Times New Roman" w:cs="Times New Roman"/>
                                        <w:sz w:val="18"/>
                                        <w:szCs w:val="18"/>
                                        <w:lang w:bidi="en-US"/>
                                        <w:rPrChange w:id="2308"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2309" w:author="Maino Vieytes, Christian (NIH/NIA/IRP) [F]" w:date="2023-11-15T15:36:00Z">
                                    <w:r w:rsidRPr="002B301C">
                                      <w:rPr>
                                        <w:rFonts w:ascii="Times New Roman" w:hAnsi="Times New Roman" w:cs="Times New Roman"/>
                                        <w:sz w:val="18"/>
                                        <w:szCs w:val="18"/>
                                        <w:lang w:bidi="en-US"/>
                                        <w:rPrChange w:id="2310"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2311"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312" w:author="Maino Vieytes, Christian (NIH/NIA/IRP) [F]" w:date="2023-11-16T17:10:00Z">
                                          <w:rPr>
                                            <w:rFonts w:ascii="Times New Roman" w:hAnsi="Times New Roman" w:cs="Times New Roman"/>
                                            <w:sz w:val="20"/>
                                            <w:szCs w:val="20"/>
                                            <w:lang w:bidi="en-US"/>
                                          </w:rPr>
                                        </w:rPrChange>
                                      </w:rPr>
                                      <w:t xml:space="preserve">= </w:t>
                                    </w:r>
                                  </w:ins>
                                  <w:ins w:id="2313" w:author="Maino Vieytes, Christian (NIH/NIA/IRP) [F]" w:date="2023-11-16T08:27:00Z">
                                    <w:r w:rsidR="00E260F1" w:rsidRPr="002B301C">
                                      <w:rPr>
                                        <w:rFonts w:ascii="Times New Roman" w:hAnsi="Times New Roman" w:cs="Times New Roman"/>
                                        <w:sz w:val="18"/>
                                        <w:szCs w:val="18"/>
                                        <w:lang w:bidi="en-US"/>
                                        <w:rPrChange w:id="2314" w:author="Maino Vieytes, Christian (NIH/NIA/IRP) [F]" w:date="2023-11-16T17:10:00Z">
                                          <w:rPr>
                                            <w:rFonts w:ascii="Times New Roman" w:hAnsi="Times New Roman" w:cs="Times New Roman"/>
                                            <w:sz w:val="20"/>
                                            <w:szCs w:val="20"/>
                                            <w:lang w:bidi="en-US"/>
                                          </w:rPr>
                                        </w:rPrChange>
                                      </w:rPr>
                                      <w:t>748</w:t>
                                    </w:r>
                                  </w:ins>
                                  <w:ins w:id="2315" w:author="Maino Vieytes, Christian (NIH/NIA/IRP) [F]" w:date="2023-11-15T15:36:00Z">
                                    <w:r w:rsidRPr="002B301C">
                                      <w:rPr>
                                        <w:rFonts w:ascii="Times New Roman" w:hAnsi="Times New Roman" w:cs="Times New Roman"/>
                                        <w:sz w:val="18"/>
                                        <w:szCs w:val="18"/>
                                        <w:lang w:bidi="en-US"/>
                                        <w:rPrChange w:id="2316"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2317" w:author="Maino Vieytes, Christian (NIH/NIA/IRP) [F]" w:date="2023-11-15T15:32:00Z">
                                      <w:pPr>
                                        <w:spacing w:line="360" w:lineRule="auto"/>
                                        <w:jc w:val="center"/>
                                      </w:pPr>
                                    </w:pPrChange>
                                  </w:pPr>
                                </w:p>
                              </w:tc>
                            </w:tr>
                            <w:tr w:rsidR="00972A4F" w:rsidRPr="00972A4F" w14:paraId="12171E5E" w14:textId="77777777" w:rsidTr="00B52403">
                              <w:trPr>
                                <w:gridAfter w:val="6"/>
                                <w:wAfter w:w="6833" w:type="dxa"/>
                                <w:trPrChange w:id="2318" w:author="Maino Vieytes, Christian (NIH/NIA/IRP) [F]" w:date="2023-11-30T12:01:00Z">
                                  <w:trPr>
                                    <w:gridAfter w:val="6"/>
                                    <w:wAfter w:w="5576" w:type="dxa"/>
                                  </w:trPr>
                                </w:trPrChange>
                              </w:trPr>
                              <w:tc>
                                <w:tcPr>
                                  <w:tcW w:w="1350" w:type="dxa"/>
                                  <w:tcBorders>
                                    <w:top w:val="single" w:sz="4" w:space="0" w:color="auto"/>
                                    <w:left w:val="nil"/>
                                    <w:bottom w:val="nil"/>
                                    <w:right w:val="nil"/>
                                  </w:tcBorders>
                                  <w:tcPrChange w:id="2319" w:author="Maino Vieytes, Christian (NIH/NIA/IRP) [F]" w:date="2023-11-30T12:01:00Z">
                                    <w:tcPr>
                                      <w:tcW w:w="1350" w:type="dxa"/>
                                      <w:tcBorders>
                                        <w:top w:val="single" w:sz="4" w:space="0" w:color="auto"/>
                                        <w:left w:val="nil"/>
                                        <w:bottom w:val="nil"/>
                                        <w:right w:val="nil"/>
                                      </w:tcBorders>
                                    </w:tcPr>
                                  </w:tcPrChange>
                                </w:tcPr>
                                <w:p w14:paraId="5C4304AC" w14:textId="77777777" w:rsidR="00972A4F" w:rsidRPr="00972A4F" w:rsidRDefault="00972A4F" w:rsidP="00972A4F">
                                  <w:pPr>
                                    <w:rPr>
                                      <w:rFonts w:ascii="Times New Roman" w:hAnsi="Times New Roman" w:cs="Times New Roman"/>
                                      <w:sz w:val="18"/>
                                      <w:szCs w:val="18"/>
                                      <w:lang w:bidi="en-US"/>
                                      <w:rPrChange w:id="2320"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30" type="#_x0000_t202" style="position:absolute;left:0;text-align:left;margin-left:18.35pt;margin-top:-7.7pt;width:514.85pt;height:703.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" fillcolor="white [3201]" stroked="f" strokeweight=".5pt">
                <v:textbox>
                  <w:txbxContent>
                    <w:tbl>
                      <w:tblPr>
                        <w:tblStyle w:val="TableGrid"/>
                        <w:tblW w:w="8183"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Change w:id="2511" w:author="Maino Vieytes, Christian (NIH/NIA/IRP) [F]" w:date="2023-11-30T12:01:00Z">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PrChange>
                      </w:tblPr>
                      <w:tblGrid>
                        <w:gridCol w:w="1350"/>
                        <w:gridCol w:w="837"/>
                        <w:gridCol w:w="1499"/>
                        <w:gridCol w:w="1532"/>
                        <w:gridCol w:w="1610"/>
                        <w:gridCol w:w="1348"/>
                        <w:gridCol w:w="7"/>
                        <w:tblGridChange w:id="2512">
                          <w:tblGrid>
                            <w:gridCol w:w="1350"/>
                            <w:gridCol w:w="837"/>
                            <w:gridCol w:w="1499"/>
                            <w:gridCol w:w="990"/>
                            <w:gridCol w:w="900"/>
                            <w:gridCol w:w="1350"/>
                          </w:tblGrid>
                        </w:tblGridChange>
                      </w:tblGrid>
                      <w:tr w:rsidR="0003299C" w:rsidRPr="00972A4F" w14:paraId="7DC873B9" w14:textId="77777777" w:rsidTr="00B52403">
                        <w:trPr>
                          <w:gridAfter w:val="1"/>
                          <w:wAfter w:w="7" w:type="dxa"/>
                        </w:trPr>
                        <w:tc>
                          <w:tcPr>
                            <w:tcW w:w="8176" w:type="dxa"/>
                            <w:gridSpan w:val="6"/>
                            <w:tcBorders>
                              <w:top w:val="single" w:sz="8" w:space="0" w:color="auto"/>
                              <w:left w:val="single" w:sz="4" w:space="0" w:color="auto"/>
                              <w:bottom w:val="single" w:sz="4" w:space="0" w:color="auto"/>
                              <w:right w:val="single" w:sz="4" w:space="0" w:color="auto"/>
                            </w:tcBorders>
                            <w:shd w:val="clear" w:color="auto" w:fill="auto"/>
                            <w:vAlign w:val="center"/>
                            <w:tcPrChange w:id="2513" w:author="Maino Vieytes, Christian (NIH/NIA/IRP) [F]" w:date="2023-11-30T12:01:00Z">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tcPrChange>
                          </w:tcPr>
                          <w:p w14:paraId="3E6D2F9D" w14:textId="77C7DA21" w:rsidR="0003299C" w:rsidRPr="00972A4F" w:rsidRDefault="0003299C">
                            <w:pPr>
                              <w:rPr>
                                <w:rFonts w:ascii="Times New Roman" w:hAnsi="Times New Roman" w:cs="Times New Roman"/>
                                <w:b/>
                                <w:bCs/>
                                <w:sz w:val="18"/>
                                <w:szCs w:val="18"/>
                                <w:rPrChange w:id="2514" w:author="Maino Vieytes, Christian (NIH/NIA/IRP) [F]" w:date="2023-11-15T15:31:00Z">
                                  <w:rPr>
                                    <w:rFonts w:ascii="Times New Roman" w:hAnsi="Times New Roman" w:cs="Times New Roman"/>
                                    <w:b/>
                                    <w:bCs/>
                                    <w:sz w:val="20"/>
                                    <w:szCs w:val="20"/>
                                  </w:rPr>
                                </w:rPrChange>
                              </w:rPr>
                              <w:pPrChange w:id="2515" w:author="Maino Vieytes, Christian (NIH/NIA/IRP) [F]" w:date="2023-11-15T15:21:00Z">
                                <w:pPr>
                                  <w:jc w:val="center"/>
                                </w:pPr>
                              </w:pPrChange>
                            </w:pPr>
                            <w:r w:rsidRPr="00972A4F">
                              <w:rPr>
                                <w:rFonts w:ascii="Times New Roman" w:hAnsi="Times New Roman" w:cs="Times New Roman"/>
                                <w:b/>
                                <w:bCs/>
                                <w:sz w:val="18"/>
                                <w:szCs w:val="18"/>
                                <w:rPrChange w:id="2516"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2517"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B52403">
                        <w:tc>
                          <w:tcPr>
                            <w:tcW w:w="2187" w:type="dxa"/>
                            <w:gridSpan w:val="2"/>
                            <w:tcBorders>
                              <w:top w:val="single" w:sz="8" w:space="0" w:color="auto"/>
                              <w:left w:val="single" w:sz="4" w:space="0" w:color="auto"/>
                              <w:bottom w:val="single" w:sz="4" w:space="0" w:color="auto"/>
                            </w:tcBorders>
                            <w:shd w:val="clear" w:color="auto" w:fill="auto"/>
                            <w:vAlign w:val="center"/>
                            <w:tcPrChange w:id="2518" w:author="Maino Vieytes, Christian (NIH/NIA/IRP) [F]" w:date="2023-11-30T12:01:00Z">
                              <w:tcPr>
                                <w:tcW w:w="2187" w:type="dxa"/>
                                <w:gridSpan w:val="2"/>
                                <w:tcBorders>
                                  <w:top w:val="single" w:sz="8" w:space="0" w:color="auto"/>
                                  <w:left w:val="single" w:sz="4" w:space="0" w:color="auto"/>
                                  <w:bottom w:val="single" w:sz="4" w:space="0" w:color="auto"/>
                                </w:tcBorders>
                                <w:shd w:val="clear" w:color="auto" w:fill="auto"/>
                                <w:vAlign w:val="center"/>
                              </w:tcPr>
                            </w:tcPrChange>
                          </w:tcPr>
                          <w:p w14:paraId="270E9C6E" w14:textId="77777777" w:rsidR="0003299C" w:rsidRPr="00972A4F" w:rsidRDefault="0003299C" w:rsidP="00061216">
                            <w:pPr>
                              <w:spacing w:line="360" w:lineRule="auto"/>
                              <w:rPr>
                                <w:rFonts w:ascii="Times New Roman" w:hAnsi="Times New Roman" w:cs="Times New Roman"/>
                                <w:b/>
                                <w:bCs/>
                                <w:sz w:val="18"/>
                                <w:szCs w:val="18"/>
                                <w:rPrChange w:id="251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520"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Change w:id="2521" w:author="Maino Vieytes, Christian (NIH/NIA/IRP) [F]" w:date="2023-11-30T12:01:00Z">
                              <w:tcPr>
                                <w:tcW w:w="1499" w:type="dxa"/>
                                <w:vMerge w:val="restart"/>
                                <w:tcBorders>
                                  <w:top w:val="single" w:sz="8" w:space="0" w:color="auto"/>
                                  <w:bottom w:val="single" w:sz="4" w:space="0" w:color="auto"/>
                                </w:tcBorders>
                                <w:shd w:val="clear" w:color="auto" w:fill="auto"/>
                                <w:noWrap/>
                                <w:vAlign w:val="center"/>
                                <w:hideMark/>
                              </w:tcPr>
                            </w:tcPrChange>
                          </w:tcPr>
                          <w:p w14:paraId="7693FCED" w14:textId="2F8707F0" w:rsidR="0003299C" w:rsidRPr="00972A4F" w:rsidRDefault="00B52403" w:rsidP="00061216">
                            <w:pPr>
                              <w:jc w:val="center"/>
                              <w:rPr>
                                <w:rFonts w:ascii="Times New Roman" w:hAnsi="Times New Roman" w:cs="Times New Roman"/>
                                <w:b/>
                                <w:sz w:val="18"/>
                                <w:szCs w:val="18"/>
                                <w:rPrChange w:id="2522" w:author="Maino Vieytes, Christian (NIH/NIA/IRP) [F]" w:date="2023-11-15T15:31:00Z">
                                  <w:rPr>
                                    <w:rFonts w:ascii="Times New Roman" w:hAnsi="Times New Roman" w:cs="Times New Roman"/>
                                    <w:b/>
                                    <w:sz w:val="20"/>
                                    <w:szCs w:val="20"/>
                                  </w:rPr>
                                </w:rPrChange>
                              </w:rPr>
                            </w:pPr>
                            <w:ins w:id="2523" w:author="Maino Vieytes, Christian (NIH/NIA/IRP) [F]" w:date="2023-11-30T11:57:00Z">
                              <w:r>
                                <w:rPr>
                                  <w:rFonts w:ascii="Times New Roman" w:hAnsi="Times New Roman" w:cs="Times New Roman"/>
                                  <w:b/>
                                  <w:bCs/>
                                  <w:sz w:val="18"/>
                                  <w:szCs w:val="18"/>
                                </w:rPr>
                                <w:t>Pattern # 1</w:t>
                              </w:r>
                            </w:ins>
                            <w:del w:id="2524" w:author="Maino Vieytes, Christian (NIH/NIA/IRP) [F]" w:date="2023-11-30T11:57:00Z">
                              <w:r w:rsidR="0003299C" w:rsidRPr="00972A4F" w:rsidDel="00B52403">
                                <w:rPr>
                                  <w:rFonts w:ascii="Times New Roman" w:hAnsi="Times New Roman" w:cs="Times New Roman"/>
                                  <w:b/>
                                  <w:bCs/>
                                  <w:sz w:val="18"/>
                                  <w:szCs w:val="18"/>
                                  <w:rPrChange w:id="2525" w:author="Maino Vieytes, Christian (NIH/NIA/IRP) [F]" w:date="2023-11-15T15:31:00Z">
                                    <w:rPr>
                                      <w:rFonts w:ascii="Times New Roman" w:hAnsi="Times New Roman" w:cs="Times New Roman"/>
                                      <w:b/>
                                      <w:bCs/>
                                      <w:sz w:val="20"/>
                                      <w:szCs w:val="20"/>
                                    </w:rPr>
                                  </w:rPrChange>
                                </w:rPr>
                                <w:delText>Food Insecurity (FI)</w:delText>
                              </w:r>
                            </w:del>
                            <w:r w:rsidR="0003299C" w:rsidRPr="00972A4F">
                              <w:rPr>
                                <w:rFonts w:ascii="Times New Roman" w:hAnsi="Times New Roman" w:cs="Times New Roman"/>
                                <w:b/>
                                <w:bCs/>
                                <w:sz w:val="18"/>
                                <w:szCs w:val="18"/>
                                <w:rPrChange w:id="2526" w:author="Maino Vieytes, Christian (NIH/NIA/IRP) [F]" w:date="2023-11-15T15:31:00Z">
                                  <w:rPr>
                                    <w:rFonts w:ascii="Times New Roman" w:hAnsi="Times New Roman" w:cs="Times New Roman"/>
                                    <w:b/>
                                    <w:bCs/>
                                    <w:sz w:val="20"/>
                                    <w:szCs w:val="20"/>
                                  </w:rPr>
                                </w:rPrChange>
                              </w:rPr>
                              <w:t xml:space="preserve"> </w:t>
                            </w:r>
                            <w:r w:rsidR="0003299C" w:rsidRPr="00972A4F">
                              <w:rPr>
                                <w:rFonts w:ascii="Times New Roman" w:hAnsi="Times New Roman" w:cs="Times New Roman"/>
                                <w:b/>
                                <w:bCs/>
                                <w:sz w:val="18"/>
                                <w:szCs w:val="18"/>
                                <w:vertAlign w:val="superscript"/>
                                <w:rPrChange w:id="2527" w:author="Maino Vieytes, Christian (NIH/NIA/IRP) [F]" w:date="2023-11-15T15:31:00Z">
                                  <w:rPr>
                                    <w:rFonts w:ascii="Times New Roman" w:hAnsi="Times New Roman" w:cs="Times New Roman"/>
                                    <w:b/>
                                    <w:bCs/>
                                    <w:sz w:val="20"/>
                                    <w:szCs w:val="20"/>
                                    <w:vertAlign w:val="superscript"/>
                                  </w:rPr>
                                </w:rPrChange>
                              </w:rPr>
                              <w:t>†</w:t>
                            </w:r>
                            <w:ins w:id="2528" w:author="Maino Vieytes, Christian (NIH/NIA/IRP) [F]" w:date="2023-11-30T12:02:00Z">
                              <w:r w:rsidR="00FA2E68">
                                <w:rPr>
                                  <w:rFonts w:ascii="Times New Roman" w:hAnsi="Times New Roman" w:cs="Times New Roman"/>
                                  <w:b/>
                                  <w:bCs/>
                                  <w:sz w:val="18"/>
                                  <w:szCs w:val="18"/>
                                  <w:vertAlign w:val="superscript"/>
                                </w:rPr>
                                <w:t>a</w:t>
                              </w:r>
                            </w:ins>
                          </w:p>
                        </w:tc>
                        <w:tc>
                          <w:tcPr>
                            <w:tcW w:w="1532" w:type="dxa"/>
                            <w:vMerge w:val="restart"/>
                            <w:tcBorders>
                              <w:top w:val="single" w:sz="8" w:space="0" w:color="auto"/>
                              <w:bottom w:val="single" w:sz="4" w:space="0" w:color="auto"/>
                            </w:tcBorders>
                            <w:shd w:val="clear" w:color="auto" w:fill="auto"/>
                            <w:noWrap/>
                            <w:vAlign w:val="center"/>
                            <w:hideMark/>
                            <w:tcPrChange w:id="2529" w:author="Maino Vieytes, Christian (NIH/NIA/IRP) [F]" w:date="2023-11-30T12:01:00Z">
                              <w:tcPr>
                                <w:tcW w:w="990" w:type="dxa"/>
                                <w:vMerge w:val="restart"/>
                                <w:tcBorders>
                                  <w:top w:val="single" w:sz="8" w:space="0" w:color="auto"/>
                                  <w:bottom w:val="single" w:sz="4" w:space="0" w:color="auto"/>
                                </w:tcBorders>
                                <w:shd w:val="clear" w:color="auto" w:fill="auto"/>
                                <w:noWrap/>
                                <w:vAlign w:val="center"/>
                                <w:hideMark/>
                              </w:tcPr>
                            </w:tcPrChange>
                          </w:tcPr>
                          <w:p w14:paraId="6C4D3F1A" w14:textId="70E82EEA" w:rsidR="0003299C" w:rsidRPr="00972A4F" w:rsidDel="00FA2E68" w:rsidRDefault="0003299C" w:rsidP="00061216">
                            <w:pPr>
                              <w:jc w:val="center"/>
                              <w:rPr>
                                <w:del w:id="2530" w:author="Maino Vieytes, Christian (NIH/NIA/IRP) [F]" w:date="2023-11-30T12:01:00Z"/>
                                <w:rFonts w:ascii="Times New Roman" w:hAnsi="Times New Roman" w:cs="Times New Roman"/>
                                <w:b/>
                                <w:bCs/>
                                <w:sz w:val="18"/>
                                <w:szCs w:val="18"/>
                                <w:rPrChange w:id="2531" w:author="Maino Vieytes, Christian (NIH/NIA/IRP) [F]" w:date="2023-11-15T15:31:00Z">
                                  <w:rPr>
                                    <w:del w:id="2532" w:author="Maino Vieytes, Christian (NIH/NIA/IRP) [F]" w:date="2023-11-30T12:01:00Z"/>
                                    <w:rFonts w:ascii="Times New Roman" w:hAnsi="Times New Roman" w:cs="Times New Roman"/>
                                    <w:b/>
                                    <w:bCs/>
                                    <w:sz w:val="20"/>
                                    <w:szCs w:val="20"/>
                                  </w:rPr>
                                </w:rPrChange>
                              </w:rPr>
                            </w:pPr>
                            <w:del w:id="2533" w:author="Maino Vieytes, Christian (NIH/NIA/IRP) [F]" w:date="2023-11-30T11:58:00Z">
                              <w:r w:rsidRPr="00972A4F" w:rsidDel="00B52403">
                                <w:rPr>
                                  <w:rFonts w:ascii="Times New Roman" w:hAnsi="Times New Roman" w:cs="Times New Roman"/>
                                  <w:b/>
                                  <w:bCs/>
                                  <w:sz w:val="18"/>
                                  <w:szCs w:val="18"/>
                                  <w:rPrChange w:id="2534" w:author="Maino Vieytes, Christian (NIH/NIA/IRP) [F]" w:date="2023-11-15T15:31:00Z">
                                    <w:rPr>
                                      <w:rFonts w:ascii="Times New Roman" w:hAnsi="Times New Roman" w:cs="Times New Roman"/>
                                      <w:b/>
                                      <w:bCs/>
                                      <w:sz w:val="20"/>
                                      <w:szCs w:val="20"/>
                                    </w:rPr>
                                  </w:rPrChange>
                                </w:rPr>
                                <w:delText>Prudent</w:delText>
                              </w:r>
                            </w:del>
                            <w:ins w:id="2535" w:author="Maino Vieytes, Christian (NIH/NIA/IRP) [F]" w:date="2023-11-30T11:58:00Z">
                              <w:r w:rsidR="00B52403">
                                <w:rPr>
                                  <w:rFonts w:ascii="Times New Roman" w:hAnsi="Times New Roman" w:cs="Times New Roman"/>
                                  <w:b/>
                                  <w:bCs/>
                                  <w:sz w:val="18"/>
                                  <w:szCs w:val="18"/>
                                </w:rPr>
                                <w:t>Patter</w:t>
                              </w:r>
                            </w:ins>
                            <w:ins w:id="2536" w:author="Maino Vieytes, Christian (NIH/NIA/IRP) [F]" w:date="2023-11-30T11:59:00Z">
                              <w:r w:rsidR="00B52403">
                                <w:rPr>
                                  <w:rFonts w:ascii="Times New Roman" w:hAnsi="Times New Roman" w:cs="Times New Roman"/>
                                  <w:b/>
                                  <w:bCs/>
                                  <w:sz w:val="18"/>
                                  <w:szCs w:val="18"/>
                                </w:rPr>
                                <w:t>n #2</w:t>
                              </w:r>
                            </w:ins>
                            <w:ins w:id="2537" w:author="Maino Vieytes, Christian (NIH/NIA/IRP) [F]" w:date="2023-11-30T12:02:00Z">
                              <w:r w:rsidR="00FA2E68">
                                <w:rPr>
                                  <w:rFonts w:ascii="Times New Roman" w:hAnsi="Times New Roman" w:cs="Times New Roman"/>
                                  <w:b/>
                                  <w:bCs/>
                                  <w:sz w:val="18"/>
                                  <w:szCs w:val="18"/>
                                </w:rPr>
                                <w:t xml:space="preserve"> </w:t>
                              </w:r>
                            </w:ins>
                          </w:p>
                          <w:p w14:paraId="1372FCF8" w14:textId="5D6DC38F" w:rsidR="0003299C" w:rsidRPr="00972A4F" w:rsidRDefault="0003299C" w:rsidP="00FA2E68">
                            <w:pPr>
                              <w:jc w:val="center"/>
                              <w:rPr>
                                <w:rFonts w:ascii="Times New Roman" w:hAnsi="Times New Roman" w:cs="Times New Roman"/>
                                <w:b/>
                                <w:bCs/>
                                <w:sz w:val="18"/>
                                <w:szCs w:val="18"/>
                                <w:rPrChange w:id="2538" w:author="Maino Vieytes, Christian (NIH/NIA/IRP) [F]" w:date="2023-11-15T15:31:00Z">
                                  <w:rPr>
                                    <w:rFonts w:ascii="Times New Roman" w:hAnsi="Times New Roman" w:cs="Times New Roman"/>
                                    <w:b/>
                                    <w:bCs/>
                                    <w:sz w:val="20"/>
                                    <w:szCs w:val="20"/>
                                  </w:rPr>
                                </w:rPrChange>
                              </w:rPr>
                            </w:pPr>
                            <w:del w:id="2539" w:author="Maino Vieytes, Christian (NIH/NIA/IRP) [F]" w:date="2023-11-30T12:01:00Z">
                              <w:r w:rsidRPr="00972A4F" w:rsidDel="00B52403">
                                <w:rPr>
                                  <w:rFonts w:ascii="Times New Roman" w:hAnsi="Times New Roman" w:cs="Times New Roman"/>
                                  <w:b/>
                                  <w:bCs/>
                                  <w:sz w:val="18"/>
                                  <w:szCs w:val="18"/>
                                  <w:rPrChange w:id="2540" w:author="Maino Vieytes, Christian (NIH/NIA/IRP) [F]" w:date="2023-11-15T15:31:00Z">
                                    <w:rPr>
                                      <w:rFonts w:ascii="Times New Roman" w:hAnsi="Times New Roman" w:cs="Times New Roman"/>
                                      <w:b/>
                                      <w:bCs/>
                                      <w:sz w:val="20"/>
                                      <w:szCs w:val="20"/>
                                    </w:rPr>
                                  </w:rPrChange>
                                </w:rPr>
                                <w:delText xml:space="preserve"> </w:delText>
                              </w:r>
                            </w:del>
                            <w:del w:id="2541" w:author="Maino Vieytes, Christian (NIH/NIA/IRP) [F]" w:date="2023-11-30T11:59:00Z">
                              <w:r w:rsidRPr="00972A4F" w:rsidDel="00B52403">
                                <w:rPr>
                                  <w:rFonts w:ascii="Times New Roman" w:hAnsi="Times New Roman" w:cs="Times New Roman"/>
                                  <w:b/>
                                  <w:bCs/>
                                  <w:sz w:val="18"/>
                                  <w:szCs w:val="18"/>
                                  <w:rPrChange w:id="2542" w:author="Maino Vieytes, Christian (NIH/NIA/IRP) [F]" w:date="2023-11-15T15:31:00Z">
                                    <w:rPr>
                                      <w:rFonts w:ascii="Times New Roman" w:hAnsi="Times New Roman" w:cs="Times New Roman"/>
                                      <w:b/>
                                      <w:bCs/>
                                      <w:sz w:val="20"/>
                                      <w:szCs w:val="20"/>
                                    </w:rPr>
                                  </w:rPrChange>
                                </w:rPr>
                                <w:delText xml:space="preserve">#1 </w:delText>
                              </w:r>
                            </w:del>
                            <w:r w:rsidRPr="00972A4F">
                              <w:rPr>
                                <w:rFonts w:ascii="Times New Roman" w:hAnsi="Times New Roman" w:cs="Times New Roman"/>
                                <w:b/>
                                <w:bCs/>
                                <w:sz w:val="18"/>
                                <w:szCs w:val="18"/>
                                <w:vertAlign w:val="superscript"/>
                                <w:rPrChange w:id="2543" w:author="Maino Vieytes, Christian (NIH/NIA/IRP) [F]" w:date="2023-11-15T15:31:00Z">
                                  <w:rPr>
                                    <w:rFonts w:ascii="Times New Roman" w:hAnsi="Times New Roman" w:cs="Times New Roman"/>
                                    <w:b/>
                                    <w:bCs/>
                                    <w:sz w:val="20"/>
                                    <w:szCs w:val="20"/>
                                    <w:vertAlign w:val="superscript"/>
                                  </w:rPr>
                                </w:rPrChange>
                              </w:rPr>
                              <w:t>‡</w:t>
                            </w:r>
                            <w:ins w:id="2544" w:author="Maino Vieytes, Christian (NIH/NIA/IRP) [F]" w:date="2023-11-30T12:02:00Z">
                              <w:r w:rsidR="00FA2E68">
                                <w:rPr>
                                  <w:rFonts w:ascii="Times New Roman" w:hAnsi="Times New Roman" w:cs="Times New Roman"/>
                                  <w:b/>
                                  <w:bCs/>
                                  <w:sz w:val="18"/>
                                  <w:szCs w:val="18"/>
                                  <w:vertAlign w:val="superscript"/>
                                </w:rPr>
                                <w:t>b</w:t>
                              </w:r>
                            </w:ins>
                          </w:p>
                        </w:tc>
                        <w:tc>
                          <w:tcPr>
                            <w:tcW w:w="1610" w:type="dxa"/>
                            <w:vMerge w:val="restart"/>
                            <w:tcBorders>
                              <w:top w:val="single" w:sz="8" w:space="0" w:color="auto"/>
                              <w:bottom w:val="single" w:sz="4" w:space="0" w:color="auto"/>
                              <w:right w:val="nil"/>
                            </w:tcBorders>
                            <w:shd w:val="clear" w:color="auto" w:fill="auto"/>
                            <w:noWrap/>
                            <w:vAlign w:val="center"/>
                            <w:hideMark/>
                            <w:tcPrChange w:id="2545" w:author="Maino Vieytes, Christian (NIH/NIA/IRP) [F]" w:date="2023-11-30T12:01:00Z">
                              <w:tcPr>
                                <w:tcW w:w="900" w:type="dxa"/>
                                <w:vMerge w:val="restart"/>
                                <w:tcBorders>
                                  <w:top w:val="single" w:sz="8" w:space="0" w:color="auto"/>
                                  <w:bottom w:val="single" w:sz="4" w:space="0" w:color="auto"/>
                                  <w:right w:val="nil"/>
                                </w:tcBorders>
                                <w:shd w:val="clear" w:color="auto" w:fill="auto"/>
                                <w:noWrap/>
                                <w:vAlign w:val="center"/>
                                <w:hideMark/>
                              </w:tcPr>
                            </w:tcPrChange>
                          </w:tcPr>
                          <w:p w14:paraId="3D5F7F13" w14:textId="0CB86073" w:rsidR="0003299C" w:rsidRPr="00972A4F" w:rsidRDefault="0003299C" w:rsidP="00061216">
                            <w:pPr>
                              <w:jc w:val="center"/>
                              <w:rPr>
                                <w:rFonts w:ascii="Times New Roman" w:hAnsi="Times New Roman" w:cs="Times New Roman"/>
                                <w:b/>
                                <w:bCs/>
                                <w:sz w:val="18"/>
                                <w:szCs w:val="18"/>
                                <w:rPrChange w:id="2546"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547" w:author="Maino Vieytes, Christian (NIH/NIA/IRP) [F]" w:date="2023-11-15T15:31:00Z">
                                  <w:rPr>
                                    <w:rFonts w:ascii="Times New Roman" w:hAnsi="Times New Roman" w:cs="Times New Roman"/>
                                    <w:b/>
                                    <w:bCs/>
                                    <w:sz w:val="20"/>
                                    <w:szCs w:val="20"/>
                                  </w:rPr>
                                </w:rPrChange>
                              </w:rPr>
                              <w:t>P</w:t>
                            </w:r>
                            <w:ins w:id="2548" w:author="Maino Vieytes, Christian (NIH/NIA/IRP) [F]" w:date="2023-11-30T12:01:00Z">
                              <w:r w:rsidR="00B52403">
                                <w:rPr>
                                  <w:rFonts w:ascii="Times New Roman" w:hAnsi="Times New Roman" w:cs="Times New Roman"/>
                                  <w:b/>
                                  <w:bCs/>
                                  <w:sz w:val="18"/>
                                  <w:szCs w:val="18"/>
                                </w:rPr>
                                <w:t>attern</w:t>
                              </w:r>
                            </w:ins>
                            <w:del w:id="2549" w:author="Maino Vieytes, Christian (NIH/NIA/IRP) [F]" w:date="2023-11-30T12:01:00Z">
                              <w:r w:rsidRPr="00972A4F" w:rsidDel="00B52403">
                                <w:rPr>
                                  <w:rFonts w:ascii="Times New Roman" w:hAnsi="Times New Roman" w:cs="Times New Roman"/>
                                  <w:b/>
                                  <w:bCs/>
                                  <w:sz w:val="18"/>
                                  <w:szCs w:val="18"/>
                                  <w:rPrChange w:id="2550" w:author="Maino Vieytes, Christian (NIH/NIA/IRP) [F]" w:date="2023-11-15T15:31:00Z">
                                    <w:rPr>
                                      <w:rFonts w:ascii="Times New Roman" w:hAnsi="Times New Roman" w:cs="Times New Roman"/>
                                      <w:b/>
                                      <w:bCs/>
                                      <w:sz w:val="20"/>
                                      <w:szCs w:val="20"/>
                                    </w:rPr>
                                  </w:rPrChange>
                                </w:rPr>
                                <w:delText>rudent</w:delText>
                              </w:r>
                            </w:del>
                            <w:r w:rsidRPr="00972A4F">
                              <w:rPr>
                                <w:rFonts w:ascii="Times New Roman" w:hAnsi="Times New Roman" w:cs="Times New Roman"/>
                                <w:b/>
                                <w:bCs/>
                                <w:sz w:val="18"/>
                                <w:szCs w:val="18"/>
                                <w:rPrChange w:id="2551" w:author="Maino Vieytes, Christian (NIH/NIA/IRP) [F]" w:date="2023-11-15T15:31:00Z">
                                  <w:rPr>
                                    <w:rFonts w:ascii="Times New Roman" w:hAnsi="Times New Roman" w:cs="Times New Roman"/>
                                    <w:b/>
                                    <w:bCs/>
                                    <w:sz w:val="20"/>
                                    <w:szCs w:val="20"/>
                                  </w:rPr>
                                </w:rPrChange>
                              </w:rPr>
                              <w:t xml:space="preserve"> #</w:t>
                            </w:r>
                            <w:ins w:id="2552" w:author="Maino Vieytes, Christian (NIH/NIA/IRP) [F]" w:date="2023-11-30T12:01:00Z">
                              <w:r w:rsidR="00B52403">
                                <w:rPr>
                                  <w:rFonts w:ascii="Times New Roman" w:hAnsi="Times New Roman" w:cs="Times New Roman"/>
                                  <w:b/>
                                  <w:bCs/>
                                  <w:sz w:val="18"/>
                                  <w:szCs w:val="18"/>
                                </w:rPr>
                                <w:t>3</w:t>
                              </w:r>
                            </w:ins>
                            <w:del w:id="2553" w:author="Maino Vieytes, Christian (NIH/NIA/IRP) [F]" w:date="2023-11-30T12:01:00Z">
                              <w:r w:rsidRPr="00972A4F" w:rsidDel="00B52403">
                                <w:rPr>
                                  <w:rFonts w:ascii="Times New Roman" w:hAnsi="Times New Roman" w:cs="Times New Roman"/>
                                  <w:b/>
                                  <w:bCs/>
                                  <w:sz w:val="18"/>
                                  <w:szCs w:val="18"/>
                                  <w:rPrChange w:id="2554" w:author="Maino Vieytes, Christian (NIH/NIA/IRP) [F]" w:date="2023-11-15T15:31:00Z">
                                    <w:rPr>
                                      <w:rFonts w:ascii="Times New Roman" w:hAnsi="Times New Roman" w:cs="Times New Roman"/>
                                      <w:b/>
                                      <w:bCs/>
                                      <w:sz w:val="20"/>
                                      <w:szCs w:val="20"/>
                                    </w:rPr>
                                  </w:rPrChange>
                                </w:rPr>
                                <w:delText>2</w:delText>
                              </w:r>
                            </w:del>
                            <w:r w:rsidRPr="00972A4F">
                              <w:rPr>
                                <w:rFonts w:ascii="Times New Roman" w:hAnsi="Times New Roman" w:cs="Times New Roman"/>
                                <w:b/>
                                <w:bCs/>
                                <w:sz w:val="18"/>
                                <w:szCs w:val="18"/>
                                <w:rPrChange w:id="2555" w:author="Maino Vieytes, Christian (NIH/NIA/IRP) [F]" w:date="2023-11-15T15:31:00Z">
                                  <w:rPr>
                                    <w:rFonts w:ascii="Times New Roman" w:hAnsi="Times New Roman" w:cs="Times New Roman"/>
                                    <w:b/>
                                    <w:bCs/>
                                    <w:sz w:val="20"/>
                                    <w:szCs w:val="20"/>
                                  </w:rPr>
                                </w:rPrChange>
                              </w:rPr>
                              <w:t xml:space="preserve"> </w:t>
                            </w:r>
                            <w:r w:rsidRPr="00972A4F">
                              <w:rPr>
                                <w:rFonts w:ascii="Times New Roman" w:hAnsi="Times New Roman" w:cs="Times New Roman"/>
                                <w:b/>
                                <w:bCs/>
                                <w:sz w:val="18"/>
                                <w:szCs w:val="18"/>
                                <w:vertAlign w:val="superscript"/>
                                <w:rPrChange w:id="2556" w:author="Maino Vieytes, Christian (NIH/NIA/IRP) [F]" w:date="2023-11-15T15:31:00Z">
                                  <w:rPr>
                                    <w:rFonts w:ascii="Times New Roman" w:hAnsi="Times New Roman" w:cs="Times New Roman"/>
                                    <w:b/>
                                    <w:bCs/>
                                    <w:sz w:val="20"/>
                                    <w:szCs w:val="20"/>
                                    <w:vertAlign w:val="superscript"/>
                                  </w:rPr>
                                </w:rPrChange>
                              </w:rPr>
                              <w:t>‡</w:t>
                            </w:r>
                            <w:ins w:id="2557" w:author="Maino Vieytes, Christian (NIH/NIA/IRP) [F]" w:date="2023-11-30T12:02:00Z">
                              <w:r w:rsidR="00FA2E68">
                                <w:rPr>
                                  <w:rFonts w:ascii="Times New Roman" w:hAnsi="Times New Roman" w:cs="Times New Roman"/>
                                  <w:b/>
                                  <w:bCs/>
                                  <w:sz w:val="18"/>
                                  <w:szCs w:val="18"/>
                                  <w:vertAlign w:val="superscript"/>
                                </w:rPr>
                                <w:t>c</w:t>
                              </w:r>
                            </w:ins>
                          </w:p>
                        </w:tc>
                        <w:tc>
                          <w:tcPr>
                            <w:tcW w:w="1355" w:type="dxa"/>
                            <w:gridSpan w:val="2"/>
                            <w:vMerge w:val="restart"/>
                            <w:tcBorders>
                              <w:top w:val="single" w:sz="8" w:space="0" w:color="auto"/>
                              <w:left w:val="nil"/>
                              <w:bottom w:val="single" w:sz="4" w:space="0" w:color="auto"/>
                              <w:right w:val="single" w:sz="4" w:space="0" w:color="auto"/>
                            </w:tcBorders>
                            <w:vAlign w:val="center"/>
                            <w:tcPrChange w:id="2558" w:author="Maino Vieytes, Christian (NIH/NIA/IRP) [F]" w:date="2023-11-30T12:01:00Z">
                              <w:tcPr>
                                <w:tcW w:w="1350" w:type="dxa"/>
                                <w:vMerge w:val="restart"/>
                                <w:tcBorders>
                                  <w:top w:val="single" w:sz="8" w:space="0" w:color="auto"/>
                                  <w:left w:val="nil"/>
                                  <w:bottom w:val="single" w:sz="4" w:space="0" w:color="auto"/>
                                  <w:right w:val="single" w:sz="4" w:space="0" w:color="auto"/>
                                </w:tcBorders>
                                <w:vAlign w:val="center"/>
                              </w:tcPr>
                            </w:tcPrChange>
                          </w:tcPr>
                          <w:p w14:paraId="139AD299" w14:textId="412DAC8A" w:rsidR="0003299C" w:rsidRPr="00972A4F" w:rsidRDefault="0003299C" w:rsidP="001A7F3A">
                            <w:pPr>
                              <w:jc w:val="center"/>
                              <w:rPr>
                                <w:rFonts w:ascii="Times New Roman" w:hAnsi="Times New Roman" w:cs="Times New Roman"/>
                                <w:sz w:val="18"/>
                                <w:szCs w:val="18"/>
                                <w:vertAlign w:val="superscript"/>
                                <w:rPrChange w:id="2559"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2560" w:author="Maino Vieytes, Christian (NIH/NIA/IRP) [F]" w:date="2023-11-15T15:31:00Z">
                                  <w:rPr>
                                    <w:rFonts w:ascii="Times New Roman" w:hAnsi="Times New Roman" w:cs="Times New Roman"/>
                                    <w:b/>
                                    <w:bCs/>
                                    <w:sz w:val="20"/>
                                    <w:szCs w:val="20"/>
                                  </w:rPr>
                                </w:rPrChange>
                              </w:rPr>
                              <w:t>HEI-2015</w:t>
                            </w:r>
                            <w:del w:id="2561" w:author="Maino Vieytes, Christian (NIH/NIA/IRP) [F]" w:date="2023-11-30T12:02:00Z">
                              <w:r w:rsidRPr="00972A4F" w:rsidDel="00FA2E68">
                                <w:rPr>
                                  <w:rFonts w:ascii="Times New Roman" w:hAnsi="Times New Roman" w:cs="Times New Roman"/>
                                  <w:sz w:val="18"/>
                                  <w:szCs w:val="18"/>
                                  <w:vertAlign w:val="superscript"/>
                                  <w:rPrChange w:id="2562" w:author="Maino Vieytes, Christian (NIH/NIA/IRP) [F]" w:date="2023-11-15T15:31:00Z">
                                    <w:rPr>
                                      <w:rFonts w:ascii="Times New Roman" w:hAnsi="Times New Roman" w:cs="Times New Roman"/>
                                      <w:sz w:val="20"/>
                                      <w:szCs w:val="20"/>
                                      <w:vertAlign w:val="superscript"/>
                                    </w:rPr>
                                  </w:rPrChange>
                                </w:rPr>
                                <w:delText>a</w:delText>
                              </w:r>
                            </w:del>
                            <w:ins w:id="2563" w:author="Maino Vieytes, Christian (NIH/NIA/IRP) [F]" w:date="2023-11-30T12:02:00Z">
                              <w:r w:rsidR="00FA2E68">
                                <w:rPr>
                                  <w:rFonts w:ascii="Times New Roman" w:hAnsi="Times New Roman" w:cs="Times New Roman"/>
                                  <w:sz w:val="18"/>
                                  <w:szCs w:val="18"/>
                                  <w:vertAlign w:val="superscript"/>
                                </w:rPr>
                                <w:t>d</w:t>
                              </w:r>
                            </w:ins>
                          </w:p>
                        </w:tc>
                      </w:tr>
                      <w:tr w:rsidR="0003299C" w:rsidRPr="00972A4F" w14:paraId="2C6BB583" w14:textId="77777777" w:rsidTr="00B52403">
                        <w:tc>
                          <w:tcPr>
                            <w:tcW w:w="2187" w:type="dxa"/>
                            <w:gridSpan w:val="2"/>
                            <w:tcBorders>
                              <w:top w:val="single" w:sz="4" w:space="0" w:color="auto"/>
                              <w:left w:val="single" w:sz="4" w:space="0" w:color="auto"/>
                              <w:bottom w:val="single" w:sz="4" w:space="0" w:color="auto"/>
                            </w:tcBorders>
                            <w:shd w:val="clear" w:color="auto" w:fill="auto"/>
                            <w:vAlign w:val="center"/>
                            <w:tcPrChange w:id="2564" w:author="Maino Vieytes, Christian (NIH/NIA/IRP) [F]" w:date="2023-11-30T12:01:00Z">
                              <w:tcPr>
                                <w:tcW w:w="2187" w:type="dxa"/>
                                <w:gridSpan w:val="2"/>
                                <w:tcBorders>
                                  <w:top w:val="single" w:sz="4" w:space="0" w:color="auto"/>
                                  <w:left w:val="single" w:sz="4" w:space="0" w:color="auto"/>
                                  <w:bottom w:val="single" w:sz="4" w:space="0" w:color="auto"/>
                                </w:tcBorders>
                                <w:shd w:val="clear" w:color="auto" w:fill="auto"/>
                                <w:vAlign w:val="center"/>
                              </w:tcPr>
                            </w:tcPrChange>
                          </w:tcPr>
                          <w:p w14:paraId="216845A6" w14:textId="77777777" w:rsidR="0003299C" w:rsidRPr="00972A4F" w:rsidRDefault="0003299C" w:rsidP="00061216">
                            <w:pPr>
                              <w:spacing w:line="360" w:lineRule="auto"/>
                              <w:rPr>
                                <w:rFonts w:ascii="Times New Roman" w:hAnsi="Times New Roman" w:cs="Times New Roman"/>
                                <w:b/>
                                <w:bCs/>
                                <w:sz w:val="18"/>
                                <w:szCs w:val="18"/>
                                <w:rPrChange w:id="2565"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566"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Change w:id="2567" w:author="Maino Vieytes, Christian (NIH/NIA/IRP) [F]" w:date="2023-11-30T12:01:00Z">
                              <w:tcPr>
                                <w:tcW w:w="1499" w:type="dxa"/>
                                <w:vMerge/>
                                <w:tcBorders>
                                  <w:top w:val="single" w:sz="4" w:space="0" w:color="auto"/>
                                  <w:bottom w:val="single" w:sz="4" w:space="0" w:color="auto"/>
                                </w:tcBorders>
                                <w:shd w:val="clear" w:color="auto" w:fill="auto"/>
                                <w:noWrap/>
                                <w:vAlign w:val="center"/>
                              </w:tcPr>
                            </w:tcPrChange>
                          </w:tcPr>
                          <w:p w14:paraId="3844AFCC" w14:textId="77777777" w:rsidR="0003299C" w:rsidRPr="00972A4F" w:rsidRDefault="0003299C" w:rsidP="00061216">
                            <w:pPr>
                              <w:spacing w:line="360" w:lineRule="auto"/>
                              <w:rPr>
                                <w:rFonts w:ascii="Times New Roman" w:hAnsi="Times New Roman" w:cs="Times New Roman"/>
                                <w:b/>
                                <w:bCs/>
                                <w:sz w:val="18"/>
                                <w:szCs w:val="18"/>
                                <w:rPrChange w:id="2568" w:author="Maino Vieytes, Christian (NIH/NIA/IRP) [F]" w:date="2023-11-15T15:31:00Z">
                                  <w:rPr>
                                    <w:rFonts w:ascii="Times New Roman" w:hAnsi="Times New Roman" w:cs="Times New Roman"/>
                                    <w:b/>
                                    <w:bCs/>
                                    <w:sz w:val="20"/>
                                    <w:szCs w:val="20"/>
                                  </w:rPr>
                                </w:rPrChange>
                              </w:rPr>
                            </w:pPr>
                          </w:p>
                        </w:tc>
                        <w:tc>
                          <w:tcPr>
                            <w:tcW w:w="1532" w:type="dxa"/>
                            <w:vMerge/>
                            <w:tcBorders>
                              <w:top w:val="single" w:sz="4" w:space="0" w:color="auto"/>
                              <w:bottom w:val="single" w:sz="4" w:space="0" w:color="auto"/>
                            </w:tcBorders>
                            <w:shd w:val="clear" w:color="auto" w:fill="auto"/>
                            <w:noWrap/>
                            <w:vAlign w:val="center"/>
                            <w:tcPrChange w:id="2569" w:author="Maino Vieytes, Christian (NIH/NIA/IRP) [F]" w:date="2023-11-30T12:01:00Z">
                              <w:tcPr>
                                <w:tcW w:w="990" w:type="dxa"/>
                                <w:vMerge/>
                                <w:tcBorders>
                                  <w:top w:val="single" w:sz="4" w:space="0" w:color="auto"/>
                                  <w:bottom w:val="single" w:sz="4" w:space="0" w:color="auto"/>
                                </w:tcBorders>
                                <w:shd w:val="clear" w:color="auto" w:fill="auto"/>
                                <w:noWrap/>
                                <w:vAlign w:val="center"/>
                              </w:tcPr>
                            </w:tcPrChange>
                          </w:tcPr>
                          <w:p w14:paraId="3A06F939" w14:textId="77777777" w:rsidR="0003299C" w:rsidRPr="00972A4F" w:rsidRDefault="0003299C" w:rsidP="00061216">
                            <w:pPr>
                              <w:spacing w:line="360" w:lineRule="auto"/>
                              <w:rPr>
                                <w:rFonts w:ascii="Times New Roman" w:hAnsi="Times New Roman" w:cs="Times New Roman"/>
                                <w:sz w:val="18"/>
                                <w:szCs w:val="18"/>
                                <w:rPrChange w:id="2570" w:author="Maino Vieytes, Christian (NIH/NIA/IRP) [F]" w:date="2023-11-15T15:31:00Z">
                                  <w:rPr>
                                    <w:rFonts w:ascii="Times New Roman" w:hAnsi="Times New Roman" w:cs="Times New Roman"/>
                                    <w:sz w:val="20"/>
                                    <w:szCs w:val="20"/>
                                  </w:rPr>
                                </w:rPrChange>
                              </w:rPr>
                            </w:pPr>
                          </w:p>
                        </w:tc>
                        <w:tc>
                          <w:tcPr>
                            <w:tcW w:w="1610" w:type="dxa"/>
                            <w:vMerge/>
                            <w:tcBorders>
                              <w:top w:val="single" w:sz="4" w:space="0" w:color="auto"/>
                              <w:bottom w:val="single" w:sz="4" w:space="0" w:color="auto"/>
                              <w:right w:val="nil"/>
                            </w:tcBorders>
                            <w:shd w:val="clear" w:color="auto" w:fill="auto"/>
                            <w:noWrap/>
                            <w:vAlign w:val="center"/>
                            <w:tcPrChange w:id="2571" w:author="Maino Vieytes, Christian (NIH/NIA/IRP) [F]" w:date="2023-11-30T12:01:00Z">
                              <w:tcPr>
                                <w:tcW w:w="900" w:type="dxa"/>
                                <w:vMerge/>
                                <w:tcBorders>
                                  <w:top w:val="single" w:sz="4" w:space="0" w:color="auto"/>
                                  <w:bottom w:val="single" w:sz="4" w:space="0" w:color="auto"/>
                                  <w:right w:val="nil"/>
                                </w:tcBorders>
                                <w:shd w:val="clear" w:color="auto" w:fill="auto"/>
                                <w:noWrap/>
                                <w:vAlign w:val="center"/>
                              </w:tcPr>
                            </w:tcPrChange>
                          </w:tcPr>
                          <w:p w14:paraId="3893CD69" w14:textId="77777777" w:rsidR="0003299C" w:rsidRPr="00972A4F" w:rsidRDefault="0003299C" w:rsidP="00061216">
                            <w:pPr>
                              <w:spacing w:line="360" w:lineRule="auto"/>
                              <w:rPr>
                                <w:rFonts w:ascii="Times New Roman" w:hAnsi="Times New Roman" w:cs="Times New Roman"/>
                                <w:sz w:val="18"/>
                                <w:szCs w:val="18"/>
                                <w:rPrChange w:id="2572" w:author="Maino Vieytes, Christian (NIH/NIA/IRP) [F]" w:date="2023-11-15T15:31:00Z">
                                  <w:rPr>
                                    <w:rFonts w:ascii="Times New Roman" w:hAnsi="Times New Roman" w:cs="Times New Roman"/>
                                    <w:sz w:val="20"/>
                                    <w:szCs w:val="20"/>
                                  </w:rPr>
                                </w:rPrChange>
                              </w:rPr>
                            </w:pPr>
                          </w:p>
                        </w:tc>
                        <w:tc>
                          <w:tcPr>
                            <w:tcW w:w="1355" w:type="dxa"/>
                            <w:gridSpan w:val="2"/>
                            <w:vMerge/>
                            <w:tcBorders>
                              <w:top w:val="nil"/>
                              <w:left w:val="nil"/>
                              <w:bottom w:val="single" w:sz="4" w:space="0" w:color="auto"/>
                              <w:right w:val="single" w:sz="4" w:space="0" w:color="auto"/>
                            </w:tcBorders>
                            <w:tcPrChange w:id="2573" w:author="Maino Vieytes, Christian (NIH/NIA/IRP) [F]" w:date="2023-11-30T12:01:00Z">
                              <w:tcPr>
                                <w:tcW w:w="1350" w:type="dxa"/>
                                <w:vMerge/>
                                <w:tcBorders>
                                  <w:top w:val="nil"/>
                                  <w:left w:val="nil"/>
                                  <w:bottom w:val="single" w:sz="4" w:space="0" w:color="auto"/>
                                  <w:right w:val="single" w:sz="4" w:space="0" w:color="auto"/>
                                </w:tcBorders>
                              </w:tcPr>
                            </w:tcPrChange>
                          </w:tcPr>
                          <w:p w14:paraId="193BF67C" w14:textId="77777777" w:rsidR="0003299C" w:rsidRPr="00972A4F" w:rsidRDefault="0003299C" w:rsidP="00061216">
                            <w:pPr>
                              <w:spacing w:line="360" w:lineRule="auto"/>
                              <w:rPr>
                                <w:rFonts w:ascii="Times New Roman" w:hAnsi="Times New Roman" w:cs="Times New Roman"/>
                                <w:sz w:val="18"/>
                                <w:szCs w:val="18"/>
                                <w:rPrChange w:id="2574"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B52403">
                        <w:tc>
                          <w:tcPr>
                            <w:tcW w:w="2187" w:type="dxa"/>
                            <w:gridSpan w:val="2"/>
                            <w:tcBorders>
                              <w:top w:val="single" w:sz="4" w:space="0" w:color="auto"/>
                              <w:left w:val="single" w:sz="4" w:space="0" w:color="auto"/>
                              <w:bottom w:val="nil"/>
                            </w:tcBorders>
                            <w:shd w:val="clear" w:color="auto" w:fill="auto"/>
                            <w:vAlign w:val="center"/>
                            <w:tcPrChange w:id="2575" w:author="Maino Vieytes, Christian (NIH/NIA/IRP) [F]" w:date="2023-11-30T12:01: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257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77"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2578" w:author="Maino Vieytes, Christian (NIH/NIA/IRP) [F]" w:date="2023-11-30T12:01: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2579" w:author="Maino Vieytes, Christian (NIH/NIA/IRP) [F]" w:date="2023-11-16T08:30:00Z">
                                  <w:rPr>
                                    <w:rFonts w:ascii="Times New Roman" w:hAnsi="Times New Roman" w:cs="Times New Roman"/>
                                    <w:sz w:val="20"/>
                                    <w:szCs w:val="20"/>
                                  </w:rPr>
                                </w:rPrChange>
                              </w:rPr>
                            </w:pPr>
                            <w:ins w:id="2580" w:author="Maino Vieytes, Christian (NIH/NIA/IRP) [F]" w:date="2023-11-16T08:30:00Z">
                              <w:r w:rsidRPr="00E260F1">
                                <w:rPr>
                                  <w:rFonts w:ascii="Times New Roman" w:hAnsi="Times New Roman" w:cs="Times New Roman"/>
                                  <w:color w:val="000000"/>
                                  <w:sz w:val="18"/>
                                  <w:szCs w:val="18"/>
                                  <w:rPrChange w:id="2581" w:author="Maino Vieytes, Christian (NIH/NIA/IRP) [F]" w:date="2023-11-16T08:30:00Z">
                                    <w:rPr>
                                      <w:rFonts w:ascii="Calibri" w:hAnsi="Calibri" w:cs="Calibri"/>
                                      <w:color w:val="000000"/>
                                    </w:rPr>
                                  </w:rPrChange>
                                </w:rPr>
                                <w:t>0.080</w:t>
                              </w:r>
                            </w:ins>
                            <w:del w:id="2582" w:author="Maino Vieytes, Christian (NIH/NIA/IRP) [F]" w:date="2023-11-15T15:22:00Z">
                              <w:r w:rsidRPr="00E260F1" w:rsidDel="00C92AAD">
                                <w:rPr>
                                  <w:rFonts w:ascii="Times New Roman" w:hAnsi="Times New Roman" w:cs="Times New Roman"/>
                                  <w:color w:val="000000"/>
                                  <w:sz w:val="18"/>
                                  <w:szCs w:val="18"/>
                                  <w:rPrChange w:id="2583" w:author="Maino Vieytes, Christian (NIH/NIA/IRP) [F]" w:date="2023-11-16T08:30:00Z">
                                    <w:rPr>
                                      <w:rFonts w:ascii="Times New Roman" w:hAnsi="Times New Roman" w:cs="Times New Roman"/>
                                      <w:color w:val="000000"/>
                                      <w:sz w:val="20"/>
                                      <w:szCs w:val="20"/>
                                    </w:rPr>
                                  </w:rPrChange>
                                </w:rPr>
                                <w:delText>0.01</w:delText>
                              </w:r>
                            </w:del>
                          </w:p>
                        </w:tc>
                        <w:tc>
                          <w:tcPr>
                            <w:tcW w:w="1532" w:type="dxa"/>
                            <w:tcBorders>
                              <w:top w:val="single" w:sz="4" w:space="0" w:color="auto"/>
                              <w:bottom w:val="nil"/>
                            </w:tcBorders>
                            <w:shd w:val="clear" w:color="auto" w:fill="auto"/>
                            <w:noWrap/>
                            <w:vAlign w:val="center"/>
                            <w:hideMark/>
                            <w:tcPrChange w:id="2584" w:author="Maino Vieytes, Christian (NIH/NIA/IRP) [F]" w:date="2023-11-30T12:01: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2585" w:author="Maino Vieytes, Christian (NIH/NIA/IRP) [F]" w:date="2023-11-16T08:30:00Z">
                                  <w:rPr>
                                    <w:rFonts w:ascii="Times New Roman" w:hAnsi="Times New Roman" w:cs="Times New Roman"/>
                                    <w:sz w:val="20"/>
                                    <w:szCs w:val="20"/>
                                  </w:rPr>
                                </w:rPrChange>
                              </w:rPr>
                            </w:pPr>
                            <w:ins w:id="2586" w:author="Maino Vieytes, Christian (NIH/NIA/IRP) [F]" w:date="2023-11-16T08:30:00Z">
                              <w:r w:rsidRPr="00E260F1">
                                <w:rPr>
                                  <w:rFonts w:ascii="Times New Roman" w:hAnsi="Times New Roman" w:cs="Times New Roman"/>
                                  <w:color w:val="000000"/>
                                  <w:sz w:val="18"/>
                                  <w:szCs w:val="18"/>
                                  <w:rPrChange w:id="2587" w:author="Maino Vieytes, Christian (NIH/NIA/IRP) [F]" w:date="2023-11-16T08:30:00Z">
                                    <w:rPr>
                                      <w:rFonts w:ascii="Calibri" w:hAnsi="Calibri" w:cs="Calibri"/>
                                      <w:color w:val="000000"/>
                                    </w:rPr>
                                  </w:rPrChange>
                                </w:rPr>
                                <w:t>-0.16</w:t>
                              </w:r>
                            </w:ins>
                            <w:del w:id="2588" w:author="Maino Vieytes, Christian (NIH/NIA/IRP) [F]" w:date="2023-11-15T15:22:00Z">
                              <w:r w:rsidRPr="00E260F1" w:rsidDel="00C92AAD">
                                <w:rPr>
                                  <w:rFonts w:ascii="Times New Roman" w:hAnsi="Times New Roman" w:cs="Times New Roman"/>
                                  <w:color w:val="000000"/>
                                  <w:sz w:val="18"/>
                                  <w:szCs w:val="18"/>
                                  <w:rPrChange w:id="2589" w:author="Maino Vieytes, Christian (NIH/NIA/IRP) [F]" w:date="2023-11-16T08:30:00Z">
                                    <w:rPr>
                                      <w:rFonts w:ascii="Times New Roman" w:hAnsi="Times New Roman" w:cs="Times New Roman"/>
                                      <w:color w:val="000000"/>
                                      <w:sz w:val="20"/>
                                      <w:szCs w:val="20"/>
                                    </w:rPr>
                                  </w:rPrChange>
                                </w:rPr>
                                <w:delText>0.08</w:delText>
                              </w:r>
                            </w:del>
                          </w:p>
                        </w:tc>
                        <w:tc>
                          <w:tcPr>
                            <w:tcW w:w="1610" w:type="dxa"/>
                            <w:tcBorders>
                              <w:top w:val="single" w:sz="4" w:space="0" w:color="auto"/>
                              <w:bottom w:val="nil"/>
                              <w:right w:val="nil"/>
                            </w:tcBorders>
                            <w:shd w:val="clear" w:color="auto" w:fill="auto"/>
                            <w:noWrap/>
                            <w:vAlign w:val="center"/>
                            <w:hideMark/>
                            <w:tcPrChange w:id="2590" w:author="Maino Vieytes, Christian (NIH/NIA/IRP) [F]" w:date="2023-11-30T12:01: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2591" w:author="Maino Vieytes, Christian (NIH/NIA/IRP) [F]" w:date="2023-11-16T08:33:00Z">
                                  <w:rPr>
                                    <w:rFonts w:ascii="Times New Roman" w:hAnsi="Times New Roman" w:cs="Times New Roman"/>
                                    <w:sz w:val="20"/>
                                    <w:szCs w:val="20"/>
                                  </w:rPr>
                                </w:rPrChange>
                              </w:rPr>
                            </w:pPr>
                            <w:ins w:id="2592" w:author="Maino Vieytes, Christian (NIH/NIA/IRP) [F]" w:date="2023-11-16T08:30:00Z">
                              <w:r w:rsidRPr="005E1339">
                                <w:rPr>
                                  <w:rFonts w:ascii="Times New Roman" w:hAnsi="Times New Roman" w:cs="Times New Roman"/>
                                  <w:b/>
                                  <w:bCs/>
                                  <w:color w:val="000000"/>
                                  <w:sz w:val="18"/>
                                  <w:szCs w:val="18"/>
                                  <w:rPrChange w:id="2593" w:author="Maino Vieytes, Christian (NIH/NIA/IRP) [F]" w:date="2023-11-16T08:33:00Z">
                                    <w:rPr>
                                      <w:rFonts w:ascii="Calibri" w:hAnsi="Calibri" w:cs="Calibri"/>
                                      <w:color w:val="000000"/>
                                    </w:rPr>
                                  </w:rPrChange>
                                </w:rPr>
                                <w:t>0.33</w:t>
                              </w:r>
                            </w:ins>
                            <w:del w:id="2594" w:author="Maino Vieytes, Christian (NIH/NIA/IRP) [F]" w:date="2023-11-15T15:22:00Z">
                              <w:r w:rsidRPr="005E1339" w:rsidDel="00C92AAD">
                                <w:rPr>
                                  <w:rFonts w:ascii="Times New Roman" w:hAnsi="Times New Roman" w:cs="Times New Roman"/>
                                  <w:b/>
                                  <w:bCs/>
                                  <w:color w:val="000000"/>
                                  <w:sz w:val="18"/>
                                  <w:szCs w:val="18"/>
                                  <w:rPrChange w:id="2595" w:author="Maino Vieytes, Christian (NIH/NIA/IRP) [F]" w:date="2023-11-16T08:33:00Z">
                                    <w:rPr>
                                      <w:rFonts w:ascii="Times New Roman" w:hAnsi="Times New Roman" w:cs="Times New Roman"/>
                                      <w:color w:val="000000"/>
                                      <w:sz w:val="20"/>
                                      <w:szCs w:val="20"/>
                                    </w:rPr>
                                  </w:rPrChange>
                                </w:rPr>
                                <w:delText>-0.25</w:delText>
                              </w:r>
                            </w:del>
                          </w:p>
                        </w:tc>
                        <w:tc>
                          <w:tcPr>
                            <w:tcW w:w="1355" w:type="dxa"/>
                            <w:gridSpan w:val="2"/>
                            <w:tcBorders>
                              <w:top w:val="single" w:sz="4" w:space="0" w:color="auto"/>
                              <w:left w:val="nil"/>
                              <w:bottom w:val="nil"/>
                              <w:right w:val="single" w:sz="4" w:space="0" w:color="auto"/>
                            </w:tcBorders>
                            <w:vAlign w:val="center"/>
                            <w:tcPrChange w:id="2596" w:author="Maino Vieytes, Christian (NIH/NIA/IRP) [F]" w:date="2023-11-30T12:01: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2597" w:author="Maino Vieytes, Christian (NIH/NIA/IRP) [F]" w:date="2023-11-16T08:30:00Z">
                                  <w:rPr>
                                    <w:rFonts w:ascii="Times New Roman" w:hAnsi="Times New Roman" w:cs="Times New Roman"/>
                                    <w:color w:val="000000"/>
                                    <w:sz w:val="20"/>
                                    <w:szCs w:val="20"/>
                                  </w:rPr>
                                </w:rPrChange>
                              </w:rPr>
                            </w:pPr>
                            <w:ins w:id="2598" w:author="Maino Vieytes, Christian (NIH/NIA/IRP) [F]" w:date="2023-11-16T08:30:00Z">
                              <w:r w:rsidRPr="00E260F1">
                                <w:rPr>
                                  <w:rFonts w:ascii="Times New Roman" w:hAnsi="Times New Roman" w:cs="Times New Roman"/>
                                  <w:color w:val="000000"/>
                                  <w:sz w:val="18"/>
                                  <w:szCs w:val="18"/>
                                  <w:rPrChange w:id="2599" w:author="Maino Vieytes, Christian (NIH/NIA/IRP) [F]" w:date="2023-11-16T08:30:00Z">
                                    <w:rPr>
                                      <w:rFonts w:ascii="Calibri" w:hAnsi="Calibri" w:cs="Calibri"/>
                                      <w:color w:val="000000"/>
                                    </w:rPr>
                                  </w:rPrChange>
                                </w:rPr>
                                <w:t>-0.19</w:t>
                              </w:r>
                            </w:ins>
                            <w:del w:id="2600" w:author="Maino Vieytes, Christian (NIH/NIA/IRP) [F]" w:date="2023-11-15T15:22:00Z">
                              <w:r w:rsidRPr="00E260F1" w:rsidDel="00C92AAD">
                                <w:rPr>
                                  <w:rFonts w:ascii="Times New Roman" w:hAnsi="Times New Roman" w:cs="Times New Roman"/>
                                  <w:color w:val="000000"/>
                                  <w:sz w:val="18"/>
                                  <w:szCs w:val="18"/>
                                  <w:rPrChange w:id="2601"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B52403">
                        <w:tc>
                          <w:tcPr>
                            <w:tcW w:w="2187" w:type="dxa"/>
                            <w:gridSpan w:val="2"/>
                            <w:tcBorders>
                              <w:top w:val="nil"/>
                              <w:left w:val="single" w:sz="4" w:space="0" w:color="auto"/>
                              <w:bottom w:val="nil"/>
                            </w:tcBorders>
                            <w:shd w:val="clear" w:color="auto" w:fill="auto"/>
                            <w:vAlign w:val="center"/>
                            <w:tcPrChange w:id="2602"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0D895307" w14:textId="6B3F19F0" w:rsidR="00E260F1" w:rsidRPr="006903C7" w:rsidRDefault="00A01EAE" w:rsidP="00E260F1">
                            <w:pPr>
                              <w:spacing w:line="360" w:lineRule="auto"/>
                              <w:rPr>
                                <w:rFonts w:ascii="Times New Roman" w:hAnsi="Times New Roman" w:cs="Times New Roman"/>
                                <w:sz w:val="18"/>
                                <w:szCs w:val="18"/>
                                <w:vertAlign w:val="superscript"/>
                                <w:rPrChange w:id="2603" w:author="Maino Vieytes, Christian (NIH/NIA/IRP) [F]" w:date="2023-11-21T12:53:00Z">
                                  <w:rPr>
                                    <w:rFonts w:ascii="Times New Roman" w:hAnsi="Times New Roman" w:cs="Times New Roman"/>
                                    <w:sz w:val="20"/>
                                    <w:szCs w:val="20"/>
                                  </w:rPr>
                                </w:rPrChange>
                              </w:rPr>
                            </w:pPr>
                            <w:r>
                              <w:rPr>
                                <w:rFonts w:ascii="Times New Roman" w:hAnsi="Times New Roman" w:cs="Times New Roman"/>
                                <w:sz w:val="18"/>
                                <w:szCs w:val="18"/>
                              </w:rPr>
                              <w:t xml:space="preserve">Other </w:t>
                            </w:r>
                            <w:r w:rsidR="00E260F1" w:rsidRPr="00972A4F">
                              <w:rPr>
                                <w:rFonts w:ascii="Times New Roman" w:hAnsi="Times New Roman" w:cs="Times New Roman"/>
                                <w:sz w:val="18"/>
                                <w:szCs w:val="18"/>
                                <w:rPrChange w:id="2604" w:author="Maino Vieytes, Christian (NIH/NIA/IRP) [F]" w:date="2023-11-15T15:31:00Z">
                                  <w:rPr>
                                    <w:rFonts w:ascii="Times New Roman" w:hAnsi="Times New Roman" w:cs="Times New Roman"/>
                                    <w:sz w:val="20"/>
                                    <w:szCs w:val="20"/>
                                  </w:rPr>
                                </w:rPrChange>
                              </w:rPr>
                              <w:t>Meats</w:t>
                            </w:r>
                            <w:ins w:id="2605" w:author="Maino Vieytes, Christian (NIH/NIA/IRP) [F]" w:date="2023-11-30T12:05:00Z">
                              <w:r w:rsidR="008F50C6">
                                <w:rPr>
                                  <w:rFonts w:ascii="Times New Roman" w:hAnsi="Times New Roman" w:cs="Times New Roman"/>
                                  <w:sz w:val="18"/>
                                  <w:szCs w:val="18"/>
                                  <w:vertAlign w:val="superscript"/>
                                </w:rPr>
                                <w:t>e</w:t>
                              </w:r>
                            </w:ins>
                          </w:p>
                        </w:tc>
                        <w:tc>
                          <w:tcPr>
                            <w:tcW w:w="1499" w:type="dxa"/>
                            <w:tcBorders>
                              <w:top w:val="nil"/>
                              <w:bottom w:val="nil"/>
                            </w:tcBorders>
                            <w:shd w:val="clear" w:color="auto" w:fill="auto"/>
                            <w:noWrap/>
                            <w:vAlign w:val="center"/>
                            <w:hideMark/>
                            <w:tcPrChange w:id="2606" w:author="Maino Vieytes, Christian (NIH/NIA/IRP) [F]" w:date="2023-11-30T12:01: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2607" w:author="Maino Vieytes, Christian (NIH/NIA/IRP) [F]" w:date="2023-11-16T08:30:00Z">
                                  <w:rPr>
                                    <w:rFonts w:ascii="Times New Roman" w:hAnsi="Times New Roman" w:cs="Times New Roman"/>
                                    <w:sz w:val="20"/>
                                    <w:szCs w:val="20"/>
                                  </w:rPr>
                                </w:rPrChange>
                              </w:rPr>
                            </w:pPr>
                            <w:ins w:id="2608" w:author="Maino Vieytes, Christian (NIH/NIA/IRP) [F]" w:date="2023-11-16T08:30:00Z">
                              <w:r w:rsidRPr="00E260F1">
                                <w:rPr>
                                  <w:rFonts w:ascii="Times New Roman" w:hAnsi="Times New Roman" w:cs="Times New Roman"/>
                                  <w:color w:val="000000"/>
                                  <w:sz w:val="18"/>
                                  <w:szCs w:val="18"/>
                                  <w:rPrChange w:id="2609" w:author="Maino Vieytes, Christian (NIH/NIA/IRP) [F]" w:date="2023-11-16T08:30:00Z">
                                    <w:rPr>
                                      <w:rFonts w:ascii="Calibri" w:hAnsi="Calibri" w:cs="Calibri"/>
                                      <w:color w:val="000000"/>
                                    </w:rPr>
                                  </w:rPrChange>
                                </w:rPr>
                                <w:t>0.060</w:t>
                              </w:r>
                            </w:ins>
                            <w:del w:id="2610" w:author="Maino Vieytes, Christian (NIH/NIA/IRP) [F]" w:date="2023-11-15T15:22:00Z">
                              <w:r w:rsidRPr="00E260F1" w:rsidDel="00C92AAD">
                                <w:rPr>
                                  <w:rFonts w:ascii="Times New Roman" w:hAnsi="Times New Roman" w:cs="Times New Roman"/>
                                  <w:color w:val="000000"/>
                                  <w:sz w:val="18"/>
                                  <w:szCs w:val="18"/>
                                  <w:rPrChange w:id="2611" w:author="Maino Vieytes, Christian (NIH/NIA/IRP) [F]" w:date="2023-11-16T08:30:00Z">
                                    <w:rPr>
                                      <w:rFonts w:ascii="Times New Roman" w:hAnsi="Times New Roman" w:cs="Times New Roman"/>
                                      <w:color w:val="000000"/>
                                      <w:sz w:val="20"/>
                                      <w:szCs w:val="20"/>
                                    </w:rPr>
                                  </w:rPrChange>
                                </w:rPr>
                                <w:delText>0.22</w:delText>
                              </w:r>
                            </w:del>
                          </w:p>
                        </w:tc>
                        <w:tc>
                          <w:tcPr>
                            <w:tcW w:w="1532" w:type="dxa"/>
                            <w:tcBorders>
                              <w:top w:val="nil"/>
                              <w:bottom w:val="nil"/>
                            </w:tcBorders>
                            <w:shd w:val="clear" w:color="auto" w:fill="auto"/>
                            <w:noWrap/>
                            <w:vAlign w:val="center"/>
                            <w:hideMark/>
                            <w:tcPrChange w:id="2612" w:author="Maino Vieytes, Christian (NIH/NIA/IRP) [F]" w:date="2023-11-30T12:01: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2613" w:author="Maino Vieytes, Christian (NIH/NIA/IRP) [F]" w:date="2023-11-16T08:30:00Z">
                                  <w:rPr>
                                    <w:rFonts w:ascii="Times New Roman" w:hAnsi="Times New Roman" w:cs="Times New Roman"/>
                                    <w:sz w:val="20"/>
                                    <w:szCs w:val="20"/>
                                  </w:rPr>
                                </w:rPrChange>
                              </w:rPr>
                            </w:pPr>
                            <w:ins w:id="2614" w:author="Maino Vieytes, Christian (NIH/NIA/IRP) [F]" w:date="2023-11-16T08:30:00Z">
                              <w:r w:rsidRPr="00E260F1">
                                <w:rPr>
                                  <w:rFonts w:ascii="Times New Roman" w:hAnsi="Times New Roman" w:cs="Times New Roman"/>
                                  <w:color w:val="000000"/>
                                  <w:sz w:val="18"/>
                                  <w:szCs w:val="18"/>
                                  <w:rPrChange w:id="2615" w:author="Maino Vieytes, Christian (NIH/NIA/IRP) [F]" w:date="2023-11-16T08:30:00Z">
                                    <w:rPr>
                                      <w:rFonts w:ascii="Calibri" w:hAnsi="Calibri" w:cs="Calibri"/>
                                      <w:color w:val="000000"/>
                                    </w:rPr>
                                  </w:rPrChange>
                                </w:rPr>
                                <w:t>-0.090</w:t>
                              </w:r>
                            </w:ins>
                            <w:del w:id="2616" w:author="Maino Vieytes, Christian (NIH/NIA/IRP) [F]" w:date="2023-11-15T15:22:00Z">
                              <w:r w:rsidRPr="00E260F1" w:rsidDel="00C92AAD">
                                <w:rPr>
                                  <w:rFonts w:ascii="Times New Roman" w:hAnsi="Times New Roman" w:cs="Times New Roman"/>
                                  <w:color w:val="000000"/>
                                  <w:sz w:val="18"/>
                                  <w:szCs w:val="18"/>
                                  <w:rPrChange w:id="2617" w:author="Maino Vieytes, Christian (NIH/NIA/IRP) [F]" w:date="2023-11-16T08:30:00Z">
                                    <w:rPr>
                                      <w:rFonts w:ascii="Times New Roman" w:hAnsi="Times New Roman" w:cs="Times New Roman"/>
                                      <w:color w:val="000000"/>
                                      <w:sz w:val="20"/>
                                      <w:szCs w:val="20"/>
                                    </w:rPr>
                                  </w:rPrChange>
                                </w:rPr>
                                <w:delText>0.04</w:delText>
                              </w:r>
                            </w:del>
                          </w:p>
                        </w:tc>
                        <w:tc>
                          <w:tcPr>
                            <w:tcW w:w="1610" w:type="dxa"/>
                            <w:tcBorders>
                              <w:top w:val="nil"/>
                              <w:bottom w:val="nil"/>
                              <w:right w:val="nil"/>
                            </w:tcBorders>
                            <w:shd w:val="clear" w:color="auto" w:fill="auto"/>
                            <w:noWrap/>
                            <w:vAlign w:val="center"/>
                            <w:hideMark/>
                            <w:tcPrChange w:id="2618" w:author="Maino Vieytes, Christian (NIH/NIA/IRP) [F]" w:date="2023-11-30T12:01: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2619" w:author="Maino Vieytes, Christian (NIH/NIA/IRP) [F]" w:date="2023-11-16T08:33:00Z">
                                  <w:rPr>
                                    <w:rFonts w:ascii="Times New Roman" w:hAnsi="Times New Roman" w:cs="Times New Roman"/>
                                    <w:sz w:val="20"/>
                                    <w:szCs w:val="20"/>
                                  </w:rPr>
                                </w:rPrChange>
                              </w:rPr>
                            </w:pPr>
                            <w:ins w:id="2620" w:author="Maino Vieytes, Christian (NIH/NIA/IRP) [F]" w:date="2023-11-16T08:30:00Z">
                              <w:r w:rsidRPr="005E1339">
                                <w:rPr>
                                  <w:rFonts w:ascii="Times New Roman" w:hAnsi="Times New Roman" w:cs="Times New Roman"/>
                                  <w:b/>
                                  <w:bCs/>
                                  <w:color w:val="000000"/>
                                  <w:sz w:val="18"/>
                                  <w:szCs w:val="18"/>
                                  <w:rPrChange w:id="2621" w:author="Maino Vieytes, Christian (NIH/NIA/IRP) [F]" w:date="2023-11-16T08:33:00Z">
                                    <w:rPr>
                                      <w:rFonts w:ascii="Calibri" w:hAnsi="Calibri" w:cs="Calibri"/>
                                      <w:color w:val="000000"/>
                                    </w:rPr>
                                  </w:rPrChange>
                                </w:rPr>
                                <w:t>0.29</w:t>
                              </w:r>
                            </w:ins>
                            <w:del w:id="2622" w:author="Maino Vieytes, Christian (NIH/NIA/IRP) [F]" w:date="2023-11-15T15:22:00Z">
                              <w:r w:rsidRPr="005E1339" w:rsidDel="00C92AAD">
                                <w:rPr>
                                  <w:rFonts w:ascii="Times New Roman" w:hAnsi="Times New Roman" w:cs="Times New Roman"/>
                                  <w:b/>
                                  <w:bCs/>
                                  <w:color w:val="000000"/>
                                  <w:sz w:val="18"/>
                                  <w:szCs w:val="18"/>
                                  <w:rPrChange w:id="2623" w:author="Maino Vieytes, Christian (NIH/NIA/IRP) [F]" w:date="2023-11-16T08:33:00Z">
                                    <w:rPr>
                                      <w:rFonts w:ascii="Times New Roman" w:hAnsi="Times New Roman" w:cs="Times New Roman"/>
                                      <w:color w:val="000000"/>
                                      <w:sz w:val="20"/>
                                      <w:szCs w:val="20"/>
                                    </w:rPr>
                                  </w:rPrChange>
                                </w:rPr>
                                <w:delText>-0.22</w:delText>
                              </w:r>
                            </w:del>
                          </w:p>
                        </w:tc>
                        <w:tc>
                          <w:tcPr>
                            <w:tcW w:w="1355" w:type="dxa"/>
                            <w:gridSpan w:val="2"/>
                            <w:tcBorders>
                              <w:top w:val="nil"/>
                              <w:left w:val="nil"/>
                              <w:bottom w:val="nil"/>
                              <w:right w:val="single" w:sz="4" w:space="0" w:color="auto"/>
                            </w:tcBorders>
                            <w:vAlign w:val="center"/>
                            <w:tcPrChange w:id="2624" w:author="Maino Vieytes, Christian (NIH/NIA/IRP) [F]" w:date="2023-11-30T12:01: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2625" w:author="Maino Vieytes, Christian (NIH/NIA/IRP) [F]" w:date="2023-11-16T08:30:00Z">
                                  <w:rPr>
                                    <w:rFonts w:ascii="Times New Roman" w:hAnsi="Times New Roman" w:cs="Times New Roman"/>
                                    <w:color w:val="000000"/>
                                    <w:sz w:val="20"/>
                                    <w:szCs w:val="20"/>
                                  </w:rPr>
                                </w:rPrChange>
                              </w:rPr>
                            </w:pPr>
                            <w:ins w:id="2626" w:author="Maino Vieytes, Christian (NIH/NIA/IRP) [F]" w:date="2023-11-16T08:30:00Z">
                              <w:r w:rsidRPr="00E260F1">
                                <w:rPr>
                                  <w:rFonts w:ascii="Times New Roman" w:hAnsi="Times New Roman" w:cs="Times New Roman"/>
                                  <w:color w:val="000000"/>
                                  <w:sz w:val="18"/>
                                  <w:szCs w:val="18"/>
                                  <w:rPrChange w:id="2627" w:author="Maino Vieytes, Christian (NIH/NIA/IRP) [F]" w:date="2023-11-16T08:30:00Z">
                                    <w:rPr>
                                      <w:rFonts w:ascii="Calibri" w:hAnsi="Calibri" w:cs="Calibri"/>
                                      <w:color w:val="000000"/>
                                    </w:rPr>
                                  </w:rPrChange>
                                </w:rPr>
                                <w:t>-0.12</w:t>
                              </w:r>
                            </w:ins>
                            <w:del w:id="2628" w:author="Maino Vieytes, Christian (NIH/NIA/IRP) [F]" w:date="2023-11-15T15:22:00Z">
                              <w:r w:rsidRPr="00E260F1" w:rsidDel="00C92AAD">
                                <w:rPr>
                                  <w:rFonts w:ascii="Times New Roman" w:hAnsi="Times New Roman" w:cs="Times New Roman"/>
                                  <w:color w:val="000000"/>
                                  <w:sz w:val="18"/>
                                  <w:szCs w:val="18"/>
                                  <w:rPrChange w:id="2629"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B52403">
                        <w:tc>
                          <w:tcPr>
                            <w:tcW w:w="2187" w:type="dxa"/>
                            <w:gridSpan w:val="2"/>
                            <w:tcBorders>
                              <w:top w:val="nil"/>
                              <w:left w:val="single" w:sz="4" w:space="0" w:color="auto"/>
                              <w:bottom w:val="nil"/>
                            </w:tcBorders>
                            <w:shd w:val="clear" w:color="auto" w:fill="auto"/>
                            <w:vAlign w:val="center"/>
                            <w:tcPrChange w:id="2630"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263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32"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2633" w:author="Maino Vieytes, Christian (NIH/NIA/IRP) [F]" w:date="2023-11-30T12:01: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2634" w:author="Maino Vieytes, Christian (NIH/NIA/IRP) [F]" w:date="2023-11-16T08:30:00Z">
                                  <w:rPr>
                                    <w:rFonts w:ascii="Times New Roman" w:hAnsi="Times New Roman" w:cs="Times New Roman"/>
                                    <w:sz w:val="20"/>
                                    <w:szCs w:val="20"/>
                                  </w:rPr>
                                </w:rPrChange>
                              </w:rPr>
                            </w:pPr>
                            <w:ins w:id="2635" w:author="Maino Vieytes, Christian (NIH/NIA/IRP) [F]" w:date="2023-11-16T08:30:00Z">
                              <w:r w:rsidRPr="00E260F1">
                                <w:rPr>
                                  <w:rFonts w:ascii="Times New Roman" w:hAnsi="Times New Roman" w:cs="Times New Roman"/>
                                  <w:color w:val="000000"/>
                                  <w:sz w:val="18"/>
                                  <w:szCs w:val="18"/>
                                  <w:rPrChange w:id="2636" w:author="Maino Vieytes, Christian (NIH/NIA/IRP) [F]" w:date="2023-11-16T08:30:00Z">
                                    <w:rPr>
                                      <w:rFonts w:ascii="Calibri" w:hAnsi="Calibri" w:cs="Calibri"/>
                                      <w:color w:val="000000"/>
                                    </w:rPr>
                                  </w:rPrChange>
                                </w:rPr>
                                <w:t>-0.030</w:t>
                              </w:r>
                            </w:ins>
                            <w:del w:id="2637" w:author="Maino Vieytes, Christian (NIH/NIA/IRP) [F]" w:date="2023-11-15T15:22:00Z">
                              <w:r w:rsidRPr="00E260F1" w:rsidDel="00C92AAD">
                                <w:rPr>
                                  <w:rFonts w:ascii="Times New Roman" w:hAnsi="Times New Roman" w:cs="Times New Roman"/>
                                  <w:color w:val="000000"/>
                                  <w:sz w:val="18"/>
                                  <w:szCs w:val="18"/>
                                  <w:rPrChange w:id="2638" w:author="Maino Vieytes, Christian (NIH/NIA/IRP) [F]" w:date="2023-11-16T08:30:00Z">
                                    <w:rPr>
                                      <w:rFonts w:ascii="Times New Roman" w:hAnsi="Times New Roman" w:cs="Times New Roman"/>
                                      <w:color w:val="000000"/>
                                      <w:sz w:val="20"/>
                                      <w:szCs w:val="20"/>
                                    </w:rPr>
                                  </w:rPrChange>
                                </w:rPr>
                                <w:delText>0.02</w:delText>
                              </w:r>
                            </w:del>
                          </w:p>
                        </w:tc>
                        <w:tc>
                          <w:tcPr>
                            <w:tcW w:w="1532" w:type="dxa"/>
                            <w:tcBorders>
                              <w:top w:val="nil"/>
                              <w:bottom w:val="nil"/>
                            </w:tcBorders>
                            <w:shd w:val="clear" w:color="auto" w:fill="auto"/>
                            <w:noWrap/>
                            <w:vAlign w:val="center"/>
                            <w:hideMark/>
                            <w:tcPrChange w:id="2639" w:author="Maino Vieytes, Christian (NIH/NIA/IRP) [F]" w:date="2023-11-30T12:01: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2640" w:author="Maino Vieytes, Christian (NIH/NIA/IRP) [F]" w:date="2023-11-16T08:30:00Z">
                                  <w:rPr>
                                    <w:rFonts w:ascii="Times New Roman" w:hAnsi="Times New Roman" w:cs="Times New Roman"/>
                                    <w:sz w:val="20"/>
                                    <w:szCs w:val="20"/>
                                  </w:rPr>
                                </w:rPrChange>
                              </w:rPr>
                            </w:pPr>
                            <w:ins w:id="2641" w:author="Maino Vieytes, Christian (NIH/NIA/IRP) [F]" w:date="2023-11-16T08:30:00Z">
                              <w:r w:rsidRPr="00E260F1">
                                <w:rPr>
                                  <w:rFonts w:ascii="Times New Roman" w:hAnsi="Times New Roman" w:cs="Times New Roman"/>
                                  <w:color w:val="000000"/>
                                  <w:sz w:val="18"/>
                                  <w:szCs w:val="18"/>
                                  <w:rPrChange w:id="2642" w:author="Maino Vieytes, Christian (NIH/NIA/IRP) [F]" w:date="2023-11-16T08:30:00Z">
                                    <w:rPr>
                                      <w:rFonts w:ascii="Calibri" w:hAnsi="Calibri" w:cs="Calibri"/>
                                      <w:color w:val="000000"/>
                                    </w:rPr>
                                  </w:rPrChange>
                                </w:rPr>
                                <w:t>0.15</w:t>
                              </w:r>
                            </w:ins>
                            <w:del w:id="2643" w:author="Maino Vieytes, Christian (NIH/NIA/IRP) [F]" w:date="2023-11-15T15:22:00Z">
                              <w:r w:rsidRPr="00E260F1" w:rsidDel="00C92AAD">
                                <w:rPr>
                                  <w:rFonts w:ascii="Times New Roman" w:hAnsi="Times New Roman" w:cs="Times New Roman"/>
                                  <w:color w:val="000000"/>
                                  <w:sz w:val="18"/>
                                  <w:szCs w:val="18"/>
                                  <w:rPrChange w:id="2644" w:author="Maino Vieytes, Christian (NIH/NIA/IRP) [F]" w:date="2023-11-16T08:30:00Z">
                                    <w:rPr>
                                      <w:rFonts w:ascii="Times New Roman" w:hAnsi="Times New Roman" w:cs="Times New Roman"/>
                                      <w:color w:val="000000"/>
                                      <w:sz w:val="20"/>
                                      <w:szCs w:val="20"/>
                                    </w:rPr>
                                  </w:rPrChange>
                                </w:rPr>
                                <w:delText>-0.05</w:delText>
                              </w:r>
                            </w:del>
                          </w:p>
                        </w:tc>
                        <w:tc>
                          <w:tcPr>
                            <w:tcW w:w="1610" w:type="dxa"/>
                            <w:tcBorders>
                              <w:top w:val="nil"/>
                              <w:bottom w:val="nil"/>
                              <w:right w:val="nil"/>
                            </w:tcBorders>
                            <w:shd w:val="clear" w:color="auto" w:fill="auto"/>
                            <w:noWrap/>
                            <w:vAlign w:val="center"/>
                            <w:hideMark/>
                            <w:tcPrChange w:id="2645" w:author="Maino Vieytes, Christian (NIH/NIA/IRP) [F]" w:date="2023-11-30T12:01: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2646" w:author="Maino Vieytes, Christian (NIH/NIA/IRP) [F]" w:date="2023-11-16T08:30:00Z">
                                  <w:rPr>
                                    <w:rFonts w:ascii="Times New Roman" w:hAnsi="Times New Roman" w:cs="Times New Roman"/>
                                    <w:b/>
                                    <w:bCs/>
                                    <w:sz w:val="20"/>
                                    <w:szCs w:val="20"/>
                                  </w:rPr>
                                </w:rPrChange>
                              </w:rPr>
                            </w:pPr>
                            <w:ins w:id="2647" w:author="Maino Vieytes, Christian (NIH/NIA/IRP) [F]" w:date="2023-11-16T08:30:00Z">
                              <w:r w:rsidRPr="00E260F1">
                                <w:rPr>
                                  <w:rFonts w:ascii="Times New Roman" w:hAnsi="Times New Roman" w:cs="Times New Roman"/>
                                  <w:color w:val="000000"/>
                                  <w:sz w:val="18"/>
                                  <w:szCs w:val="18"/>
                                  <w:rPrChange w:id="2648" w:author="Maino Vieytes, Christian (NIH/NIA/IRP) [F]" w:date="2023-11-16T08:30:00Z">
                                    <w:rPr>
                                      <w:rFonts w:ascii="Calibri" w:hAnsi="Calibri" w:cs="Calibri"/>
                                      <w:color w:val="000000"/>
                                    </w:rPr>
                                  </w:rPrChange>
                                </w:rPr>
                                <w:t>-0.14</w:t>
                              </w:r>
                            </w:ins>
                            <w:del w:id="2649" w:author="Maino Vieytes, Christian (NIH/NIA/IRP) [F]" w:date="2023-11-15T15:22:00Z">
                              <w:r w:rsidRPr="00E260F1" w:rsidDel="00C92AAD">
                                <w:rPr>
                                  <w:rFonts w:ascii="Times New Roman" w:hAnsi="Times New Roman" w:cs="Times New Roman"/>
                                  <w:color w:val="000000"/>
                                  <w:sz w:val="18"/>
                                  <w:szCs w:val="18"/>
                                  <w:rPrChange w:id="2650" w:author="Maino Vieytes, Christian (NIH/NIA/IRP) [F]" w:date="2023-11-16T08:30:00Z">
                                    <w:rPr>
                                      <w:rFonts w:ascii="Times New Roman" w:hAnsi="Times New Roman" w:cs="Times New Roman"/>
                                      <w:color w:val="000000"/>
                                      <w:sz w:val="20"/>
                                      <w:szCs w:val="20"/>
                                    </w:rPr>
                                  </w:rPrChange>
                                </w:rPr>
                                <w:delText>0.23</w:delText>
                              </w:r>
                            </w:del>
                          </w:p>
                        </w:tc>
                        <w:tc>
                          <w:tcPr>
                            <w:tcW w:w="1355" w:type="dxa"/>
                            <w:gridSpan w:val="2"/>
                            <w:tcBorders>
                              <w:top w:val="nil"/>
                              <w:left w:val="nil"/>
                              <w:bottom w:val="nil"/>
                              <w:right w:val="single" w:sz="4" w:space="0" w:color="auto"/>
                            </w:tcBorders>
                            <w:vAlign w:val="center"/>
                            <w:tcPrChange w:id="2651" w:author="Maino Vieytes, Christian (NIH/NIA/IRP) [F]" w:date="2023-11-30T12:01: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2652" w:author="Maino Vieytes, Christian (NIH/NIA/IRP) [F]" w:date="2023-11-16T08:30:00Z">
                                  <w:rPr>
                                    <w:rFonts w:ascii="Times New Roman" w:hAnsi="Times New Roman" w:cs="Times New Roman"/>
                                    <w:color w:val="000000"/>
                                    <w:sz w:val="20"/>
                                    <w:szCs w:val="20"/>
                                  </w:rPr>
                                </w:rPrChange>
                              </w:rPr>
                            </w:pPr>
                            <w:ins w:id="2653" w:author="Maino Vieytes, Christian (NIH/NIA/IRP) [F]" w:date="2023-11-16T08:30:00Z">
                              <w:r w:rsidRPr="00E260F1">
                                <w:rPr>
                                  <w:rFonts w:ascii="Times New Roman" w:hAnsi="Times New Roman" w:cs="Times New Roman"/>
                                  <w:color w:val="000000"/>
                                  <w:sz w:val="18"/>
                                  <w:szCs w:val="18"/>
                                  <w:rPrChange w:id="2654" w:author="Maino Vieytes, Christian (NIH/NIA/IRP) [F]" w:date="2023-11-16T08:30:00Z">
                                    <w:rPr>
                                      <w:rFonts w:ascii="Calibri" w:hAnsi="Calibri" w:cs="Calibri"/>
                                      <w:color w:val="000000"/>
                                    </w:rPr>
                                  </w:rPrChange>
                                </w:rPr>
                                <w:t>0.060</w:t>
                              </w:r>
                            </w:ins>
                            <w:del w:id="2655" w:author="Maino Vieytes, Christian (NIH/NIA/IRP) [F]" w:date="2023-11-15T15:22:00Z">
                              <w:r w:rsidRPr="00E260F1" w:rsidDel="00C92AAD">
                                <w:rPr>
                                  <w:rFonts w:ascii="Times New Roman" w:hAnsi="Times New Roman" w:cs="Times New Roman"/>
                                  <w:color w:val="000000"/>
                                  <w:sz w:val="18"/>
                                  <w:szCs w:val="18"/>
                                  <w:rPrChange w:id="2656"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B52403">
                        <w:tc>
                          <w:tcPr>
                            <w:tcW w:w="2187" w:type="dxa"/>
                            <w:gridSpan w:val="2"/>
                            <w:tcBorders>
                              <w:top w:val="nil"/>
                              <w:left w:val="single" w:sz="4" w:space="0" w:color="auto"/>
                              <w:bottom w:val="nil"/>
                            </w:tcBorders>
                            <w:shd w:val="clear" w:color="auto" w:fill="auto"/>
                            <w:vAlign w:val="center"/>
                            <w:tcPrChange w:id="2657"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265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59"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2660" w:author="Maino Vieytes, Christian (NIH/NIA/IRP) [F]" w:date="2023-11-30T12:01: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2661" w:author="Maino Vieytes, Christian (NIH/NIA/IRP) [F]" w:date="2023-11-16T08:30:00Z">
                                  <w:rPr>
                                    <w:rFonts w:ascii="Times New Roman" w:hAnsi="Times New Roman" w:cs="Times New Roman"/>
                                    <w:sz w:val="20"/>
                                    <w:szCs w:val="20"/>
                                  </w:rPr>
                                </w:rPrChange>
                              </w:rPr>
                            </w:pPr>
                            <w:ins w:id="2662" w:author="Maino Vieytes, Christian (NIH/NIA/IRP) [F]" w:date="2023-11-16T08:30:00Z">
                              <w:r w:rsidRPr="00E260F1">
                                <w:rPr>
                                  <w:rFonts w:ascii="Times New Roman" w:hAnsi="Times New Roman" w:cs="Times New Roman"/>
                                  <w:color w:val="000000"/>
                                  <w:sz w:val="18"/>
                                  <w:szCs w:val="18"/>
                                  <w:rPrChange w:id="2663" w:author="Maino Vieytes, Christian (NIH/NIA/IRP) [F]" w:date="2023-11-16T08:30:00Z">
                                    <w:rPr>
                                      <w:rFonts w:ascii="Calibri" w:hAnsi="Calibri" w:cs="Calibri"/>
                                      <w:color w:val="000000"/>
                                    </w:rPr>
                                  </w:rPrChange>
                                </w:rPr>
                                <w:t>-0.13</w:t>
                              </w:r>
                            </w:ins>
                            <w:del w:id="2664" w:author="Maino Vieytes, Christian (NIH/NIA/IRP) [F]" w:date="2023-11-15T15:22:00Z">
                              <w:r w:rsidRPr="00E260F1" w:rsidDel="00C92AAD">
                                <w:rPr>
                                  <w:rFonts w:ascii="Times New Roman" w:hAnsi="Times New Roman" w:cs="Times New Roman"/>
                                  <w:color w:val="000000"/>
                                  <w:sz w:val="18"/>
                                  <w:szCs w:val="18"/>
                                  <w:rPrChange w:id="2665" w:author="Maino Vieytes, Christian (NIH/NIA/IRP) [F]" w:date="2023-11-16T08:30:00Z">
                                    <w:rPr>
                                      <w:rFonts w:ascii="Times New Roman" w:hAnsi="Times New Roman" w:cs="Times New Roman"/>
                                      <w:color w:val="000000"/>
                                      <w:sz w:val="20"/>
                                      <w:szCs w:val="20"/>
                                    </w:rPr>
                                  </w:rPrChange>
                                </w:rPr>
                                <w:delText>-0.13</w:delText>
                              </w:r>
                            </w:del>
                          </w:p>
                        </w:tc>
                        <w:tc>
                          <w:tcPr>
                            <w:tcW w:w="1532" w:type="dxa"/>
                            <w:tcBorders>
                              <w:top w:val="nil"/>
                              <w:bottom w:val="nil"/>
                            </w:tcBorders>
                            <w:shd w:val="clear" w:color="auto" w:fill="auto"/>
                            <w:noWrap/>
                            <w:vAlign w:val="center"/>
                            <w:hideMark/>
                            <w:tcPrChange w:id="2666" w:author="Maino Vieytes, Christian (NIH/NIA/IRP) [F]" w:date="2023-11-30T12:01: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2667" w:author="Maino Vieytes, Christian (NIH/NIA/IRP) [F]" w:date="2023-11-16T08:30:00Z">
                                  <w:rPr>
                                    <w:rFonts w:ascii="Times New Roman" w:hAnsi="Times New Roman" w:cs="Times New Roman"/>
                                    <w:sz w:val="20"/>
                                    <w:szCs w:val="20"/>
                                  </w:rPr>
                                </w:rPrChange>
                              </w:rPr>
                            </w:pPr>
                            <w:ins w:id="2668" w:author="Maino Vieytes, Christian (NIH/NIA/IRP) [F]" w:date="2023-11-16T08:30:00Z">
                              <w:r w:rsidRPr="00E260F1">
                                <w:rPr>
                                  <w:rFonts w:ascii="Times New Roman" w:hAnsi="Times New Roman" w:cs="Times New Roman"/>
                                  <w:color w:val="000000"/>
                                  <w:sz w:val="18"/>
                                  <w:szCs w:val="18"/>
                                  <w:rPrChange w:id="2669" w:author="Maino Vieytes, Christian (NIH/NIA/IRP) [F]" w:date="2023-11-16T08:30:00Z">
                                    <w:rPr>
                                      <w:rFonts w:ascii="Calibri" w:hAnsi="Calibri" w:cs="Calibri"/>
                                      <w:color w:val="000000"/>
                                    </w:rPr>
                                  </w:rPrChange>
                                </w:rPr>
                                <w:t>-0.050</w:t>
                              </w:r>
                            </w:ins>
                            <w:del w:id="2670" w:author="Maino Vieytes, Christian (NIH/NIA/IRP) [F]" w:date="2023-11-15T15:22:00Z">
                              <w:r w:rsidRPr="00E260F1" w:rsidDel="00C92AAD">
                                <w:rPr>
                                  <w:rFonts w:ascii="Times New Roman" w:hAnsi="Times New Roman" w:cs="Times New Roman"/>
                                  <w:color w:val="000000"/>
                                  <w:sz w:val="18"/>
                                  <w:szCs w:val="18"/>
                                  <w:rPrChange w:id="2671" w:author="Maino Vieytes, Christian (NIH/NIA/IRP) [F]" w:date="2023-11-16T08:30:00Z">
                                    <w:rPr>
                                      <w:rFonts w:ascii="Times New Roman" w:hAnsi="Times New Roman" w:cs="Times New Roman"/>
                                      <w:color w:val="000000"/>
                                      <w:sz w:val="20"/>
                                      <w:szCs w:val="20"/>
                                    </w:rPr>
                                  </w:rPrChange>
                                </w:rPr>
                                <w:delText>-0.05</w:delText>
                              </w:r>
                            </w:del>
                          </w:p>
                        </w:tc>
                        <w:tc>
                          <w:tcPr>
                            <w:tcW w:w="1610" w:type="dxa"/>
                            <w:tcBorders>
                              <w:top w:val="nil"/>
                              <w:bottom w:val="nil"/>
                              <w:right w:val="nil"/>
                            </w:tcBorders>
                            <w:shd w:val="clear" w:color="auto" w:fill="auto"/>
                            <w:noWrap/>
                            <w:vAlign w:val="center"/>
                            <w:hideMark/>
                            <w:tcPrChange w:id="2672" w:author="Maino Vieytes, Christian (NIH/NIA/IRP) [F]" w:date="2023-11-30T12:01: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2673" w:author="Maino Vieytes, Christian (NIH/NIA/IRP) [F]" w:date="2023-11-16T08:30:00Z">
                                  <w:rPr>
                                    <w:rFonts w:ascii="Times New Roman" w:hAnsi="Times New Roman" w:cs="Times New Roman"/>
                                    <w:b/>
                                    <w:bCs/>
                                    <w:sz w:val="20"/>
                                    <w:szCs w:val="20"/>
                                  </w:rPr>
                                </w:rPrChange>
                              </w:rPr>
                            </w:pPr>
                            <w:ins w:id="2674" w:author="Maino Vieytes, Christian (NIH/NIA/IRP) [F]" w:date="2023-11-16T08:30:00Z">
                              <w:r w:rsidRPr="00E260F1">
                                <w:rPr>
                                  <w:rFonts w:ascii="Times New Roman" w:hAnsi="Times New Roman" w:cs="Times New Roman"/>
                                  <w:color w:val="000000"/>
                                  <w:sz w:val="18"/>
                                  <w:szCs w:val="18"/>
                                  <w:rPrChange w:id="2675" w:author="Maino Vieytes, Christian (NIH/NIA/IRP) [F]" w:date="2023-11-16T08:30:00Z">
                                    <w:rPr>
                                      <w:rFonts w:ascii="Calibri" w:hAnsi="Calibri" w:cs="Calibri"/>
                                      <w:color w:val="000000"/>
                                    </w:rPr>
                                  </w:rPrChange>
                                </w:rPr>
                                <w:t>-0.19</w:t>
                              </w:r>
                            </w:ins>
                            <w:del w:id="2676" w:author="Maino Vieytes, Christian (NIH/NIA/IRP) [F]" w:date="2023-11-15T15:22:00Z">
                              <w:r w:rsidRPr="00E260F1" w:rsidDel="00C92AAD">
                                <w:rPr>
                                  <w:rFonts w:ascii="Times New Roman" w:hAnsi="Times New Roman" w:cs="Times New Roman"/>
                                  <w:color w:val="000000"/>
                                  <w:sz w:val="18"/>
                                  <w:szCs w:val="18"/>
                                  <w:rPrChange w:id="2677" w:author="Maino Vieytes, Christian (NIH/NIA/IRP) [F]" w:date="2023-11-16T08:30:00Z">
                                    <w:rPr>
                                      <w:rFonts w:ascii="Times New Roman" w:hAnsi="Times New Roman" w:cs="Times New Roman"/>
                                      <w:color w:val="000000"/>
                                      <w:sz w:val="20"/>
                                      <w:szCs w:val="20"/>
                                    </w:rPr>
                                  </w:rPrChange>
                                </w:rPr>
                                <w:delText>0.27</w:delText>
                              </w:r>
                            </w:del>
                          </w:p>
                        </w:tc>
                        <w:tc>
                          <w:tcPr>
                            <w:tcW w:w="1355" w:type="dxa"/>
                            <w:gridSpan w:val="2"/>
                            <w:tcBorders>
                              <w:top w:val="nil"/>
                              <w:left w:val="nil"/>
                              <w:bottom w:val="nil"/>
                              <w:right w:val="single" w:sz="4" w:space="0" w:color="auto"/>
                            </w:tcBorders>
                            <w:vAlign w:val="center"/>
                            <w:tcPrChange w:id="2678" w:author="Maino Vieytes, Christian (NIH/NIA/IRP) [F]" w:date="2023-11-30T12:01: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2679" w:author="Maino Vieytes, Christian (NIH/NIA/IRP) [F]" w:date="2023-11-16T08:35:00Z">
                                  <w:rPr>
                                    <w:rFonts w:ascii="Times New Roman" w:hAnsi="Times New Roman" w:cs="Times New Roman"/>
                                    <w:color w:val="000000"/>
                                    <w:sz w:val="20"/>
                                    <w:szCs w:val="20"/>
                                  </w:rPr>
                                </w:rPrChange>
                              </w:rPr>
                            </w:pPr>
                            <w:ins w:id="2680" w:author="Maino Vieytes, Christian (NIH/NIA/IRP) [F]" w:date="2023-11-16T08:30:00Z">
                              <w:r w:rsidRPr="005E1339">
                                <w:rPr>
                                  <w:rFonts w:ascii="Times New Roman" w:hAnsi="Times New Roman" w:cs="Times New Roman"/>
                                  <w:b/>
                                  <w:bCs/>
                                  <w:color w:val="000000"/>
                                  <w:sz w:val="18"/>
                                  <w:szCs w:val="18"/>
                                  <w:rPrChange w:id="2681" w:author="Maino Vieytes, Christian (NIH/NIA/IRP) [F]" w:date="2023-11-16T08:35:00Z">
                                    <w:rPr>
                                      <w:rFonts w:ascii="Calibri" w:hAnsi="Calibri" w:cs="Calibri"/>
                                      <w:color w:val="000000"/>
                                    </w:rPr>
                                  </w:rPrChange>
                                </w:rPr>
                                <w:t>0.22</w:t>
                              </w:r>
                            </w:ins>
                            <w:del w:id="2682" w:author="Maino Vieytes, Christian (NIH/NIA/IRP) [F]" w:date="2023-11-15T15:22:00Z">
                              <w:r w:rsidRPr="005E1339" w:rsidDel="00C92AAD">
                                <w:rPr>
                                  <w:rFonts w:ascii="Times New Roman" w:hAnsi="Times New Roman" w:cs="Times New Roman"/>
                                  <w:b/>
                                  <w:bCs/>
                                  <w:color w:val="000000"/>
                                  <w:sz w:val="18"/>
                                  <w:szCs w:val="18"/>
                                  <w:rPrChange w:id="2683"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B52403">
                        <w:tc>
                          <w:tcPr>
                            <w:tcW w:w="2187" w:type="dxa"/>
                            <w:gridSpan w:val="2"/>
                            <w:tcBorders>
                              <w:top w:val="nil"/>
                              <w:left w:val="single" w:sz="4" w:space="0" w:color="auto"/>
                              <w:bottom w:val="nil"/>
                            </w:tcBorders>
                            <w:shd w:val="clear" w:color="auto" w:fill="auto"/>
                            <w:vAlign w:val="center"/>
                            <w:tcPrChange w:id="2684"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268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86"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2687" w:author="Maino Vieytes, Christian (NIH/NIA/IRP) [F]" w:date="2023-11-30T12:01: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2688" w:author="Maino Vieytes, Christian (NIH/NIA/IRP) [F]" w:date="2023-11-16T08:30:00Z">
                                  <w:rPr>
                                    <w:rFonts w:ascii="Times New Roman" w:hAnsi="Times New Roman" w:cs="Times New Roman"/>
                                    <w:sz w:val="20"/>
                                    <w:szCs w:val="20"/>
                                  </w:rPr>
                                </w:rPrChange>
                              </w:rPr>
                            </w:pPr>
                            <w:ins w:id="2689" w:author="Maino Vieytes, Christian (NIH/NIA/IRP) [F]" w:date="2023-11-16T08:30:00Z">
                              <w:r w:rsidRPr="00E260F1">
                                <w:rPr>
                                  <w:rFonts w:ascii="Times New Roman" w:hAnsi="Times New Roman" w:cs="Times New Roman"/>
                                  <w:color w:val="000000"/>
                                  <w:sz w:val="18"/>
                                  <w:szCs w:val="18"/>
                                  <w:rPrChange w:id="2690" w:author="Maino Vieytes, Christian (NIH/NIA/IRP) [F]" w:date="2023-11-16T08:30:00Z">
                                    <w:rPr>
                                      <w:rFonts w:ascii="Calibri" w:hAnsi="Calibri" w:cs="Calibri"/>
                                      <w:color w:val="000000"/>
                                    </w:rPr>
                                  </w:rPrChange>
                                </w:rPr>
                                <w:t>-0.050</w:t>
                              </w:r>
                            </w:ins>
                            <w:del w:id="2691" w:author="Maino Vieytes, Christian (NIH/NIA/IRP) [F]" w:date="2023-11-15T15:22:00Z">
                              <w:r w:rsidRPr="00E260F1" w:rsidDel="00C92AAD">
                                <w:rPr>
                                  <w:rFonts w:ascii="Times New Roman" w:hAnsi="Times New Roman" w:cs="Times New Roman"/>
                                  <w:color w:val="000000"/>
                                  <w:sz w:val="18"/>
                                  <w:szCs w:val="18"/>
                                  <w:rPrChange w:id="2692" w:author="Maino Vieytes, Christian (NIH/NIA/IRP) [F]" w:date="2023-11-16T08:30:00Z">
                                    <w:rPr>
                                      <w:rFonts w:ascii="Times New Roman" w:hAnsi="Times New Roman" w:cs="Times New Roman"/>
                                      <w:color w:val="000000"/>
                                      <w:sz w:val="20"/>
                                      <w:szCs w:val="20"/>
                                    </w:rPr>
                                  </w:rPrChange>
                                </w:rPr>
                                <w:delText>-0.12</w:delText>
                              </w:r>
                            </w:del>
                          </w:p>
                        </w:tc>
                        <w:tc>
                          <w:tcPr>
                            <w:tcW w:w="1532" w:type="dxa"/>
                            <w:tcBorders>
                              <w:top w:val="nil"/>
                              <w:bottom w:val="nil"/>
                            </w:tcBorders>
                            <w:shd w:val="clear" w:color="auto" w:fill="auto"/>
                            <w:noWrap/>
                            <w:vAlign w:val="center"/>
                            <w:hideMark/>
                            <w:tcPrChange w:id="2693" w:author="Maino Vieytes, Christian (NIH/NIA/IRP) [F]" w:date="2023-11-30T12:01: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2694" w:author="Maino Vieytes, Christian (NIH/NIA/IRP) [F]" w:date="2023-11-16T08:30:00Z">
                                  <w:rPr>
                                    <w:rFonts w:ascii="Times New Roman" w:hAnsi="Times New Roman" w:cs="Times New Roman"/>
                                    <w:sz w:val="20"/>
                                    <w:szCs w:val="20"/>
                                  </w:rPr>
                                </w:rPrChange>
                              </w:rPr>
                            </w:pPr>
                            <w:ins w:id="2695" w:author="Maino Vieytes, Christian (NIH/NIA/IRP) [F]" w:date="2023-11-16T08:30:00Z">
                              <w:r w:rsidRPr="00E260F1">
                                <w:rPr>
                                  <w:rFonts w:ascii="Times New Roman" w:hAnsi="Times New Roman" w:cs="Times New Roman"/>
                                  <w:color w:val="000000"/>
                                  <w:sz w:val="18"/>
                                  <w:szCs w:val="18"/>
                                  <w:rPrChange w:id="2696" w:author="Maino Vieytes, Christian (NIH/NIA/IRP) [F]" w:date="2023-11-16T08:30:00Z">
                                    <w:rPr>
                                      <w:rFonts w:ascii="Calibri" w:hAnsi="Calibri" w:cs="Calibri"/>
                                      <w:color w:val="000000"/>
                                    </w:rPr>
                                  </w:rPrChange>
                                </w:rPr>
                                <w:t>0.030</w:t>
                              </w:r>
                            </w:ins>
                            <w:del w:id="2697" w:author="Maino Vieytes, Christian (NIH/NIA/IRP) [F]" w:date="2023-11-15T15:22:00Z">
                              <w:r w:rsidRPr="00E260F1" w:rsidDel="00C92AAD">
                                <w:rPr>
                                  <w:rFonts w:ascii="Times New Roman" w:hAnsi="Times New Roman" w:cs="Times New Roman"/>
                                  <w:color w:val="000000"/>
                                  <w:sz w:val="18"/>
                                  <w:szCs w:val="18"/>
                                  <w:rPrChange w:id="2698" w:author="Maino Vieytes, Christian (NIH/NIA/IRP) [F]" w:date="2023-11-16T08:30:00Z">
                                    <w:rPr>
                                      <w:rFonts w:ascii="Times New Roman" w:hAnsi="Times New Roman" w:cs="Times New Roman"/>
                                      <w:color w:val="000000"/>
                                      <w:sz w:val="20"/>
                                      <w:szCs w:val="20"/>
                                    </w:rPr>
                                  </w:rPrChange>
                                </w:rPr>
                                <w:delText>-0.05</w:delText>
                              </w:r>
                            </w:del>
                          </w:p>
                        </w:tc>
                        <w:tc>
                          <w:tcPr>
                            <w:tcW w:w="1610" w:type="dxa"/>
                            <w:tcBorders>
                              <w:top w:val="nil"/>
                              <w:bottom w:val="nil"/>
                              <w:right w:val="nil"/>
                            </w:tcBorders>
                            <w:shd w:val="clear" w:color="auto" w:fill="auto"/>
                            <w:noWrap/>
                            <w:vAlign w:val="center"/>
                            <w:hideMark/>
                            <w:tcPrChange w:id="2699" w:author="Maino Vieytes, Christian (NIH/NIA/IRP) [F]" w:date="2023-11-30T12:01: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2700" w:author="Maino Vieytes, Christian (NIH/NIA/IRP) [F]" w:date="2023-11-16T08:35:00Z">
                                  <w:rPr>
                                    <w:rFonts w:ascii="Times New Roman" w:hAnsi="Times New Roman" w:cs="Times New Roman"/>
                                    <w:sz w:val="20"/>
                                    <w:szCs w:val="20"/>
                                  </w:rPr>
                                </w:rPrChange>
                              </w:rPr>
                            </w:pPr>
                            <w:ins w:id="2701" w:author="Maino Vieytes, Christian (NIH/NIA/IRP) [F]" w:date="2023-11-16T08:30:00Z">
                              <w:r w:rsidRPr="005E1339">
                                <w:rPr>
                                  <w:rFonts w:ascii="Times New Roman" w:hAnsi="Times New Roman" w:cs="Times New Roman"/>
                                  <w:b/>
                                  <w:bCs/>
                                  <w:color w:val="000000"/>
                                  <w:sz w:val="18"/>
                                  <w:szCs w:val="18"/>
                                  <w:rPrChange w:id="2702" w:author="Maino Vieytes, Christian (NIH/NIA/IRP) [F]" w:date="2023-11-16T08:35:00Z">
                                    <w:rPr>
                                      <w:rFonts w:ascii="Calibri" w:hAnsi="Calibri" w:cs="Calibri"/>
                                      <w:color w:val="000000"/>
                                    </w:rPr>
                                  </w:rPrChange>
                                </w:rPr>
                                <w:t>-0.38</w:t>
                              </w:r>
                            </w:ins>
                            <w:del w:id="2703" w:author="Maino Vieytes, Christian (NIH/NIA/IRP) [F]" w:date="2023-11-15T15:22:00Z">
                              <w:r w:rsidRPr="005E1339" w:rsidDel="00C92AAD">
                                <w:rPr>
                                  <w:rFonts w:ascii="Times New Roman" w:hAnsi="Times New Roman" w:cs="Times New Roman"/>
                                  <w:b/>
                                  <w:bCs/>
                                  <w:color w:val="000000"/>
                                  <w:sz w:val="18"/>
                                  <w:szCs w:val="18"/>
                                  <w:rPrChange w:id="2704" w:author="Maino Vieytes, Christian (NIH/NIA/IRP) [F]" w:date="2023-11-16T08:35:00Z">
                                    <w:rPr>
                                      <w:rFonts w:ascii="Times New Roman" w:hAnsi="Times New Roman" w:cs="Times New Roman"/>
                                      <w:color w:val="000000"/>
                                      <w:sz w:val="20"/>
                                      <w:szCs w:val="20"/>
                                    </w:rPr>
                                  </w:rPrChange>
                                </w:rPr>
                                <w:delText>0.03</w:delText>
                              </w:r>
                            </w:del>
                          </w:p>
                        </w:tc>
                        <w:tc>
                          <w:tcPr>
                            <w:tcW w:w="1355" w:type="dxa"/>
                            <w:gridSpan w:val="2"/>
                            <w:tcBorders>
                              <w:top w:val="nil"/>
                              <w:left w:val="nil"/>
                              <w:bottom w:val="nil"/>
                              <w:right w:val="single" w:sz="4" w:space="0" w:color="auto"/>
                            </w:tcBorders>
                            <w:vAlign w:val="center"/>
                            <w:tcPrChange w:id="2705" w:author="Maino Vieytes, Christian (NIH/NIA/IRP) [F]" w:date="2023-11-30T12:01: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2706" w:author="Maino Vieytes, Christian (NIH/NIA/IRP) [F]" w:date="2023-11-16T08:30:00Z">
                                  <w:rPr>
                                    <w:rFonts w:ascii="Times New Roman" w:hAnsi="Times New Roman" w:cs="Times New Roman"/>
                                    <w:color w:val="000000"/>
                                    <w:sz w:val="20"/>
                                    <w:szCs w:val="20"/>
                                  </w:rPr>
                                </w:rPrChange>
                              </w:rPr>
                            </w:pPr>
                            <w:ins w:id="2707" w:author="Maino Vieytes, Christian (NIH/NIA/IRP) [F]" w:date="2023-11-16T08:30:00Z">
                              <w:r w:rsidRPr="00E260F1">
                                <w:rPr>
                                  <w:rFonts w:ascii="Times New Roman" w:hAnsi="Times New Roman" w:cs="Times New Roman"/>
                                  <w:color w:val="000000"/>
                                  <w:sz w:val="18"/>
                                  <w:szCs w:val="18"/>
                                  <w:rPrChange w:id="2708" w:author="Maino Vieytes, Christian (NIH/NIA/IRP) [F]" w:date="2023-11-16T08:30:00Z">
                                    <w:rPr>
                                      <w:rFonts w:ascii="Calibri" w:hAnsi="Calibri" w:cs="Calibri"/>
                                      <w:color w:val="000000"/>
                                    </w:rPr>
                                  </w:rPrChange>
                                </w:rPr>
                                <w:t>0.16</w:t>
                              </w:r>
                            </w:ins>
                            <w:del w:id="2709" w:author="Maino Vieytes, Christian (NIH/NIA/IRP) [F]" w:date="2023-11-15T15:22:00Z">
                              <w:r w:rsidRPr="00E260F1" w:rsidDel="00C92AAD">
                                <w:rPr>
                                  <w:rFonts w:ascii="Times New Roman" w:hAnsi="Times New Roman" w:cs="Times New Roman"/>
                                  <w:color w:val="000000"/>
                                  <w:sz w:val="18"/>
                                  <w:szCs w:val="18"/>
                                  <w:rPrChange w:id="2710"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B52403">
                        <w:tc>
                          <w:tcPr>
                            <w:tcW w:w="2187" w:type="dxa"/>
                            <w:gridSpan w:val="2"/>
                            <w:tcBorders>
                              <w:top w:val="nil"/>
                              <w:left w:val="single" w:sz="4" w:space="0" w:color="auto"/>
                              <w:bottom w:val="nil"/>
                            </w:tcBorders>
                            <w:shd w:val="clear" w:color="auto" w:fill="auto"/>
                            <w:vAlign w:val="center"/>
                            <w:tcPrChange w:id="2711"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271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13"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2714" w:author="Maino Vieytes, Christian (NIH/NIA/IRP) [F]" w:date="2023-11-30T12:01: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2715" w:author="Maino Vieytes, Christian (NIH/NIA/IRP) [F]" w:date="2023-11-16T08:30:00Z">
                                  <w:rPr>
                                    <w:rFonts w:ascii="Times New Roman" w:hAnsi="Times New Roman" w:cs="Times New Roman"/>
                                    <w:sz w:val="20"/>
                                    <w:szCs w:val="20"/>
                                  </w:rPr>
                                </w:rPrChange>
                              </w:rPr>
                            </w:pPr>
                            <w:ins w:id="2716" w:author="Maino Vieytes, Christian (NIH/NIA/IRP) [F]" w:date="2023-11-16T08:30:00Z">
                              <w:r w:rsidRPr="00E260F1">
                                <w:rPr>
                                  <w:rFonts w:ascii="Times New Roman" w:hAnsi="Times New Roman" w:cs="Times New Roman"/>
                                  <w:color w:val="000000"/>
                                  <w:sz w:val="18"/>
                                  <w:szCs w:val="18"/>
                                  <w:rPrChange w:id="2717" w:author="Maino Vieytes, Christian (NIH/NIA/IRP) [F]" w:date="2023-11-16T08:30:00Z">
                                    <w:rPr>
                                      <w:rFonts w:ascii="Calibri" w:hAnsi="Calibri" w:cs="Calibri"/>
                                      <w:color w:val="000000"/>
                                    </w:rPr>
                                  </w:rPrChange>
                                </w:rPr>
                                <w:t>0.010</w:t>
                              </w:r>
                            </w:ins>
                            <w:del w:id="2718" w:author="Maino Vieytes, Christian (NIH/NIA/IRP) [F]" w:date="2023-11-15T15:22:00Z">
                              <w:r w:rsidRPr="00E260F1" w:rsidDel="00C92AAD">
                                <w:rPr>
                                  <w:rFonts w:ascii="Times New Roman" w:hAnsi="Times New Roman" w:cs="Times New Roman"/>
                                  <w:color w:val="000000"/>
                                  <w:sz w:val="18"/>
                                  <w:szCs w:val="18"/>
                                  <w:rPrChange w:id="2719" w:author="Maino Vieytes, Christian (NIH/NIA/IRP) [F]" w:date="2023-11-16T08:30:00Z">
                                    <w:rPr>
                                      <w:rFonts w:ascii="Times New Roman" w:hAnsi="Times New Roman" w:cs="Times New Roman"/>
                                      <w:color w:val="000000"/>
                                      <w:sz w:val="20"/>
                                      <w:szCs w:val="20"/>
                                    </w:rPr>
                                  </w:rPrChange>
                                </w:rPr>
                                <w:delText>0.10</w:delText>
                              </w:r>
                            </w:del>
                          </w:p>
                        </w:tc>
                        <w:tc>
                          <w:tcPr>
                            <w:tcW w:w="1532" w:type="dxa"/>
                            <w:tcBorders>
                              <w:top w:val="nil"/>
                              <w:bottom w:val="nil"/>
                            </w:tcBorders>
                            <w:shd w:val="clear" w:color="auto" w:fill="auto"/>
                            <w:noWrap/>
                            <w:vAlign w:val="center"/>
                            <w:hideMark/>
                            <w:tcPrChange w:id="2720" w:author="Maino Vieytes, Christian (NIH/NIA/IRP) [F]" w:date="2023-11-30T12:01: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2721" w:author="Maino Vieytes, Christian (NIH/NIA/IRP) [F]" w:date="2023-11-16T08:30:00Z">
                                  <w:rPr>
                                    <w:rFonts w:ascii="Times New Roman" w:hAnsi="Times New Roman" w:cs="Times New Roman"/>
                                    <w:sz w:val="20"/>
                                    <w:szCs w:val="20"/>
                                  </w:rPr>
                                </w:rPrChange>
                              </w:rPr>
                            </w:pPr>
                            <w:ins w:id="2722" w:author="Maino Vieytes, Christian (NIH/NIA/IRP) [F]" w:date="2023-11-16T08:30:00Z">
                              <w:r w:rsidRPr="00E260F1">
                                <w:rPr>
                                  <w:rFonts w:ascii="Times New Roman" w:hAnsi="Times New Roman" w:cs="Times New Roman"/>
                                  <w:color w:val="000000"/>
                                  <w:sz w:val="18"/>
                                  <w:szCs w:val="18"/>
                                  <w:rPrChange w:id="2723" w:author="Maino Vieytes, Christian (NIH/NIA/IRP) [F]" w:date="2023-11-16T08:30:00Z">
                                    <w:rPr>
                                      <w:rFonts w:ascii="Calibri" w:hAnsi="Calibri" w:cs="Calibri"/>
                                      <w:color w:val="000000"/>
                                    </w:rPr>
                                  </w:rPrChange>
                                </w:rPr>
                                <w:t>-0.14</w:t>
                              </w:r>
                            </w:ins>
                            <w:del w:id="2724" w:author="Maino Vieytes, Christian (NIH/NIA/IRP) [F]" w:date="2023-11-15T15:22:00Z">
                              <w:r w:rsidRPr="00E260F1" w:rsidDel="00C92AAD">
                                <w:rPr>
                                  <w:rFonts w:ascii="Times New Roman" w:hAnsi="Times New Roman" w:cs="Times New Roman"/>
                                  <w:color w:val="000000"/>
                                  <w:sz w:val="18"/>
                                  <w:szCs w:val="18"/>
                                  <w:rPrChange w:id="2725" w:author="Maino Vieytes, Christian (NIH/NIA/IRP) [F]" w:date="2023-11-16T08:30:00Z">
                                    <w:rPr>
                                      <w:rFonts w:ascii="Times New Roman" w:hAnsi="Times New Roman" w:cs="Times New Roman"/>
                                      <w:color w:val="000000"/>
                                      <w:sz w:val="20"/>
                                      <w:szCs w:val="20"/>
                                    </w:rPr>
                                  </w:rPrChange>
                                </w:rPr>
                                <w:delText>0.16</w:delText>
                              </w:r>
                            </w:del>
                          </w:p>
                        </w:tc>
                        <w:tc>
                          <w:tcPr>
                            <w:tcW w:w="1610" w:type="dxa"/>
                            <w:tcBorders>
                              <w:top w:val="nil"/>
                              <w:bottom w:val="nil"/>
                              <w:right w:val="nil"/>
                            </w:tcBorders>
                            <w:shd w:val="clear" w:color="auto" w:fill="auto"/>
                            <w:noWrap/>
                            <w:vAlign w:val="center"/>
                            <w:hideMark/>
                            <w:tcPrChange w:id="2726" w:author="Maino Vieytes, Christian (NIH/NIA/IRP) [F]" w:date="2023-11-30T12:01: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2727" w:author="Maino Vieytes, Christian (NIH/NIA/IRP) [F]" w:date="2023-11-16T08:30:00Z">
                                  <w:rPr>
                                    <w:rFonts w:ascii="Times New Roman" w:hAnsi="Times New Roman" w:cs="Times New Roman"/>
                                    <w:sz w:val="20"/>
                                    <w:szCs w:val="20"/>
                                  </w:rPr>
                                </w:rPrChange>
                              </w:rPr>
                            </w:pPr>
                            <w:ins w:id="2728" w:author="Maino Vieytes, Christian (NIH/NIA/IRP) [F]" w:date="2023-11-16T08:30:00Z">
                              <w:r w:rsidRPr="00E260F1">
                                <w:rPr>
                                  <w:rFonts w:ascii="Times New Roman" w:hAnsi="Times New Roman" w:cs="Times New Roman"/>
                                  <w:color w:val="000000"/>
                                  <w:sz w:val="18"/>
                                  <w:szCs w:val="18"/>
                                  <w:rPrChange w:id="2729" w:author="Maino Vieytes, Christian (NIH/NIA/IRP) [F]" w:date="2023-11-16T08:30:00Z">
                                    <w:rPr>
                                      <w:rFonts w:ascii="Calibri" w:hAnsi="Calibri" w:cs="Calibri"/>
                                      <w:color w:val="000000"/>
                                    </w:rPr>
                                  </w:rPrChange>
                                </w:rPr>
                                <w:t>0.15</w:t>
                              </w:r>
                            </w:ins>
                            <w:del w:id="2730" w:author="Maino Vieytes, Christian (NIH/NIA/IRP) [F]" w:date="2023-11-15T15:22:00Z">
                              <w:r w:rsidRPr="00E260F1" w:rsidDel="00C92AAD">
                                <w:rPr>
                                  <w:rFonts w:ascii="Times New Roman" w:hAnsi="Times New Roman" w:cs="Times New Roman"/>
                                  <w:color w:val="000000"/>
                                  <w:sz w:val="18"/>
                                  <w:szCs w:val="18"/>
                                  <w:rPrChange w:id="2731" w:author="Maino Vieytes, Christian (NIH/NIA/IRP) [F]" w:date="2023-11-16T08:30:00Z">
                                    <w:rPr>
                                      <w:rFonts w:ascii="Times New Roman" w:hAnsi="Times New Roman" w:cs="Times New Roman"/>
                                      <w:color w:val="000000"/>
                                      <w:sz w:val="20"/>
                                      <w:szCs w:val="20"/>
                                    </w:rPr>
                                  </w:rPrChange>
                                </w:rPr>
                                <w:delText>-0.02</w:delText>
                              </w:r>
                            </w:del>
                          </w:p>
                        </w:tc>
                        <w:tc>
                          <w:tcPr>
                            <w:tcW w:w="1355" w:type="dxa"/>
                            <w:gridSpan w:val="2"/>
                            <w:tcBorders>
                              <w:top w:val="nil"/>
                              <w:left w:val="nil"/>
                              <w:bottom w:val="nil"/>
                              <w:right w:val="single" w:sz="4" w:space="0" w:color="auto"/>
                            </w:tcBorders>
                            <w:vAlign w:val="center"/>
                            <w:tcPrChange w:id="2732" w:author="Maino Vieytes, Christian (NIH/NIA/IRP) [F]" w:date="2023-11-30T12:01: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2733" w:author="Maino Vieytes, Christian (NIH/NIA/IRP) [F]" w:date="2023-11-16T08:30:00Z">
                                  <w:rPr>
                                    <w:rFonts w:ascii="Times New Roman" w:hAnsi="Times New Roman" w:cs="Times New Roman"/>
                                    <w:color w:val="000000"/>
                                    <w:sz w:val="20"/>
                                    <w:szCs w:val="20"/>
                                  </w:rPr>
                                </w:rPrChange>
                              </w:rPr>
                            </w:pPr>
                            <w:ins w:id="2734" w:author="Maino Vieytes, Christian (NIH/NIA/IRP) [F]" w:date="2023-11-16T08:30:00Z">
                              <w:r w:rsidRPr="00E260F1">
                                <w:rPr>
                                  <w:rFonts w:ascii="Times New Roman" w:hAnsi="Times New Roman" w:cs="Times New Roman"/>
                                  <w:color w:val="000000"/>
                                  <w:sz w:val="18"/>
                                  <w:szCs w:val="18"/>
                                  <w:rPrChange w:id="2735" w:author="Maino Vieytes, Christian (NIH/NIA/IRP) [F]" w:date="2023-11-16T08:30:00Z">
                                    <w:rPr>
                                      <w:rFonts w:ascii="Calibri" w:hAnsi="Calibri" w:cs="Calibri"/>
                                      <w:color w:val="000000"/>
                                    </w:rPr>
                                  </w:rPrChange>
                                </w:rPr>
                                <w:t>-0.060</w:t>
                              </w:r>
                            </w:ins>
                            <w:del w:id="2736" w:author="Maino Vieytes, Christian (NIH/NIA/IRP) [F]" w:date="2023-11-15T15:22:00Z">
                              <w:r w:rsidRPr="00E260F1" w:rsidDel="00C92AAD">
                                <w:rPr>
                                  <w:rFonts w:ascii="Times New Roman" w:hAnsi="Times New Roman" w:cs="Times New Roman"/>
                                  <w:color w:val="000000"/>
                                  <w:sz w:val="18"/>
                                  <w:szCs w:val="18"/>
                                  <w:rPrChange w:id="2737"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B52403">
                        <w:tc>
                          <w:tcPr>
                            <w:tcW w:w="2187" w:type="dxa"/>
                            <w:gridSpan w:val="2"/>
                            <w:tcBorders>
                              <w:top w:val="nil"/>
                              <w:left w:val="single" w:sz="4" w:space="0" w:color="auto"/>
                              <w:bottom w:val="nil"/>
                            </w:tcBorders>
                            <w:shd w:val="clear" w:color="auto" w:fill="auto"/>
                            <w:vAlign w:val="center"/>
                            <w:tcPrChange w:id="2738"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273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40"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2741" w:author="Maino Vieytes, Christian (NIH/NIA/IRP) [F]" w:date="2023-11-30T12:01: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2742" w:author="Maino Vieytes, Christian (NIH/NIA/IRP) [F]" w:date="2023-11-16T08:32:00Z">
                                  <w:rPr>
                                    <w:rFonts w:ascii="Times New Roman" w:hAnsi="Times New Roman" w:cs="Times New Roman"/>
                                    <w:sz w:val="20"/>
                                    <w:szCs w:val="20"/>
                                  </w:rPr>
                                </w:rPrChange>
                              </w:rPr>
                            </w:pPr>
                            <w:ins w:id="2743" w:author="Maino Vieytes, Christian (NIH/NIA/IRP) [F]" w:date="2023-11-16T08:30:00Z">
                              <w:r w:rsidRPr="005E1339">
                                <w:rPr>
                                  <w:rFonts w:ascii="Times New Roman" w:hAnsi="Times New Roman" w:cs="Times New Roman"/>
                                  <w:b/>
                                  <w:bCs/>
                                  <w:color w:val="000000"/>
                                  <w:sz w:val="18"/>
                                  <w:szCs w:val="18"/>
                                  <w:rPrChange w:id="2744" w:author="Maino Vieytes, Christian (NIH/NIA/IRP) [F]" w:date="2023-11-16T08:32:00Z">
                                    <w:rPr>
                                      <w:rFonts w:ascii="Calibri" w:hAnsi="Calibri" w:cs="Calibri"/>
                                      <w:color w:val="000000"/>
                                    </w:rPr>
                                  </w:rPrChange>
                                </w:rPr>
                                <w:t>0.20</w:t>
                              </w:r>
                            </w:ins>
                            <w:del w:id="2745" w:author="Maino Vieytes, Christian (NIH/NIA/IRP) [F]" w:date="2023-11-15T15:22:00Z">
                              <w:r w:rsidRPr="005E1339" w:rsidDel="00C92AAD">
                                <w:rPr>
                                  <w:rFonts w:ascii="Times New Roman" w:hAnsi="Times New Roman" w:cs="Times New Roman"/>
                                  <w:b/>
                                  <w:bCs/>
                                  <w:color w:val="000000"/>
                                  <w:sz w:val="18"/>
                                  <w:szCs w:val="18"/>
                                  <w:rPrChange w:id="2746" w:author="Maino Vieytes, Christian (NIH/NIA/IRP) [F]" w:date="2023-11-16T08:32:00Z">
                                    <w:rPr>
                                      <w:rFonts w:ascii="Times New Roman" w:hAnsi="Times New Roman" w:cs="Times New Roman"/>
                                      <w:color w:val="000000"/>
                                      <w:sz w:val="20"/>
                                      <w:szCs w:val="20"/>
                                    </w:rPr>
                                  </w:rPrChange>
                                </w:rPr>
                                <w:delText>0.13</w:delText>
                              </w:r>
                            </w:del>
                          </w:p>
                        </w:tc>
                        <w:tc>
                          <w:tcPr>
                            <w:tcW w:w="1532" w:type="dxa"/>
                            <w:tcBorders>
                              <w:top w:val="nil"/>
                              <w:bottom w:val="nil"/>
                            </w:tcBorders>
                            <w:shd w:val="clear" w:color="auto" w:fill="auto"/>
                            <w:noWrap/>
                            <w:vAlign w:val="center"/>
                            <w:hideMark/>
                            <w:tcPrChange w:id="2747" w:author="Maino Vieytes, Christian (NIH/NIA/IRP) [F]" w:date="2023-11-30T12:01: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2748" w:author="Maino Vieytes, Christian (NIH/NIA/IRP) [F]" w:date="2023-11-16T08:30:00Z">
                                  <w:rPr>
                                    <w:rFonts w:ascii="Times New Roman" w:hAnsi="Times New Roman" w:cs="Times New Roman"/>
                                    <w:sz w:val="20"/>
                                    <w:szCs w:val="20"/>
                                  </w:rPr>
                                </w:rPrChange>
                              </w:rPr>
                            </w:pPr>
                            <w:ins w:id="2749" w:author="Maino Vieytes, Christian (NIH/NIA/IRP) [F]" w:date="2023-11-16T08:30:00Z">
                              <w:r w:rsidRPr="00E260F1">
                                <w:rPr>
                                  <w:rFonts w:ascii="Times New Roman" w:hAnsi="Times New Roman" w:cs="Times New Roman"/>
                                  <w:color w:val="000000"/>
                                  <w:sz w:val="18"/>
                                  <w:szCs w:val="18"/>
                                  <w:rPrChange w:id="2750" w:author="Maino Vieytes, Christian (NIH/NIA/IRP) [F]" w:date="2023-11-16T08:30:00Z">
                                    <w:rPr>
                                      <w:rFonts w:ascii="Calibri" w:hAnsi="Calibri" w:cs="Calibri"/>
                                      <w:color w:val="000000"/>
                                    </w:rPr>
                                  </w:rPrChange>
                                </w:rPr>
                                <w:t>-0.11</w:t>
                              </w:r>
                            </w:ins>
                            <w:del w:id="2751" w:author="Maino Vieytes, Christian (NIH/NIA/IRP) [F]" w:date="2023-11-15T15:22:00Z">
                              <w:r w:rsidRPr="00E260F1" w:rsidDel="00C92AAD">
                                <w:rPr>
                                  <w:rFonts w:ascii="Times New Roman" w:hAnsi="Times New Roman" w:cs="Times New Roman"/>
                                  <w:color w:val="000000"/>
                                  <w:sz w:val="18"/>
                                  <w:szCs w:val="18"/>
                                  <w:rPrChange w:id="2752" w:author="Maino Vieytes, Christian (NIH/NIA/IRP) [F]" w:date="2023-11-16T08:30:00Z">
                                    <w:rPr>
                                      <w:rFonts w:ascii="Times New Roman" w:hAnsi="Times New Roman" w:cs="Times New Roman"/>
                                      <w:color w:val="000000"/>
                                      <w:sz w:val="20"/>
                                      <w:szCs w:val="20"/>
                                    </w:rPr>
                                  </w:rPrChange>
                                </w:rPr>
                                <w:delText>0.13</w:delText>
                              </w:r>
                            </w:del>
                          </w:p>
                        </w:tc>
                        <w:tc>
                          <w:tcPr>
                            <w:tcW w:w="1610" w:type="dxa"/>
                            <w:tcBorders>
                              <w:top w:val="nil"/>
                              <w:bottom w:val="nil"/>
                              <w:right w:val="nil"/>
                            </w:tcBorders>
                            <w:shd w:val="clear" w:color="auto" w:fill="auto"/>
                            <w:noWrap/>
                            <w:vAlign w:val="center"/>
                            <w:hideMark/>
                            <w:tcPrChange w:id="2753" w:author="Maino Vieytes, Christian (NIH/NIA/IRP) [F]" w:date="2023-11-30T12:01: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2754" w:author="Maino Vieytes, Christian (NIH/NIA/IRP) [F]" w:date="2023-11-16T08:30:00Z">
                                  <w:rPr>
                                    <w:rFonts w:ascii="Times New Roman" w:hAnsi="Times New Roman" w:cs="Times New Roman"/>
                                    <w:b/>
                                    <w:bCs/>
                                    <w:sz w:val="20"/>
                                    <w:szCs w:val="20"/>
                                  </w:rPr>
                                </w:rPrChange>
                              </w:rPr>
                            </w:pPr>
                            <w:ins w:id="2755" w:author="Maino Vieytes, Christian (NIH/NIA/IRP) [F]" w:date="2023-11-16T08:30:00Z">
                              <w:r w:rsidRPr="00E260F1">
                                <w:rPr>
                                  <w:rFonts w:ascii="Times New Roman" w:hAnsi="Times New Roman" w:cs="Times New Roman"/>
                                  <w:color w:val="000000"/>
                                  <w:sz w:val="18"/>
                                  <w:szCs w:val="18"/>
                                  <w:rPrChange w:id="2756" w:author="Maino Vieytes, Christian (NIH/NIA/IRP) [F]" w:date="2023-11-16T08:30:00Z">
                                    <w:rPr>
                                      <w:rFonts w:ascii="Calibri" w:hAnsi="Calibri" w:cs="Calibri"/>
                                      <w:color w:val="000000"/>
                                    </w:rPr>
                                  </w:rPrChange>
                                </w:rPr>
                                <w:t>0.080</w:t>
                              </w:r>
                            </w:ins>
                            <w:del w:id="2757" w:author="Maino Vieytes, Christian (NIH/NIA/IRP) [F]" w:date="2023-11-15T15:22:00Z">
                              <w:r w:rsidRPr="00E260F1" w:rsidDel="00C92AAD">
                                <w:rPr>
                                  <w:rFonts w:ascii="Times New Roman" w:hAnsi="Times New Roman" w:cs="Times New Roman"/>
                                  <w:b/>
                                  <w:bCs/>
                                  <w:color w:val="000000"/>
                                  <w:sz w:val="18"/>
                                  <w:szCs w:val="18"/>
                                  <w:rPrChange w:id="2758" w:author="Maino Vieytes, Christian (NIH/NIA/IRP) [F]" w:date="2023-11-16T08:30:00Z">
                                    <w:rPr>
                                      <w:rFonts w:ascii="Times New Roman" w:hAnsi="Times New Roman" w:cs="Times New Roman"/>
                                      <w:b/>
                                      <w:bCs/>
                                      <w:color w:val="000000"/>
                                      <w:sz w:val="20"/>
                                      <w:szCs w:val="20"/>
                                    </w:rPr>
                                  </w:rPrChange>
                                </w:rPr>
                                <w:delText>-0.46</w:delText>
                              </w:r>
                            </w:del>
                          </w:p>
                        </w:tc>
                        <w:tc>
                          <w:tcPr>
                            <w:tcW w:w="1355" w:type="dxa"/>
                            <w:gridSpan w:val="2"/>
                            <w:tcBorders>
                              <w:top w:val="nil"/>
                              <w:left w:val="nil"/>
                              <w:bottom w:val="nil"/>
                              <w:right w:val="single" w:sz="4" w:space="0" w:color="auto"/>
                            </w:tcBorders>
                            <w:vAlign w:val="center"/>
                            <w:tcPrChange w:id="2759" w:author="Maino Vieytes, Christian (NIH/NIA/IRP) [F]" w:date="2023-11-30T12:01: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2760" w:author="Maino Vieytes, Christian (NIH/NIA/IRP) [F]" w:date="2023-11-16T08:34:00Z">
                                  <w:rPr>
                                    <w:rFonts w:ascii="Times New Roman" w:hAnsi="Times New Roman" w:cs="Times New Roman"/>
                                    <w:b/>
                                    <w:bCs/>
                                    <w:color w:val="000000"/>
                                    <w:sz w:val="20"/>
                                    <w:szCs w:val="20"/>
                                  </w:rPr>
                                </w:rPrChange>
                              </w:rPr>
                            </w:pPr>
                            <w:ins w:id="2761" w:author="Maino Vieytes, Christian (NIH/NIA/IRP) [F]" w:date="2023-11-16T08:30:00Z">
                              <w:r w:rsidRPr="005E1339">
                                <w:rPr>
                                  <w:rFonts w:ascii="Times New Roman" w:hAnsi="Times New Roman" w:cs="Times New Roman"/>
                                  <w:b/>
                                  <w:bCs/>
                                  <w:color w:val="000000"/>
                                  <w:sz w:val="18"/>
                                  <w:szCs w:val="18"/>
                                  <w:rPrChange w:id="2762" w:author="Maino Vieytes, Christian (NIH/NIA/IRP) [F]" w:date="2023-11-16T08:34:00Z">
                                    <w:rPr>
                                      <w:rFonts w:ascii="Calibri" w:hAnsi="Calibri" w:cs="Calibri"/>
                                      <w:color w:val="000000"/>
                                    </w:rPr>
                                  </w:rPrChange>
                                </w:rPr>
                                <w:t>-0.45</w:t>
                              </w:r>
                            </w:ins>
                            <w:del w:id="2763" w:author="Maino Vieytes, Christian (NIH/NIA/IRP) [F]" w:date="2023-11-15T15:22:00Z">
                              <w:r w:rsidRPr="005E1339" w:rsidDel="00C92AAD">
                                <w:rPr>
                                  <w:rFonts w:ascii="Times New Roman" w:hAnsi="Times New Roman" w:cs="Times New Roman"/>
                                  <w:b/>
                                  <w:bCs/>
                                  <w:color w:val="000000"/>
                                  <w:sz w:val="18"/>
                                  <w:szCs w:val="18"/>
                                  <w:rPrChange w:id="2764"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B52403">
                        <w:tc>
                          <w:tcPr>
                            <w:tcW w:w="2187" w:type="dxa"/>
                            <w:gridSpan w:val="2"/>
                            <w:tcBorders>
                              <w:top w:val="nil"/>
                              <w:left w:val="single" w:sz="4" w:space="0" w:color="auto"/>
                              <w:bottom w:val="nil"/>
                            </w:tcBorders>
                            <w:shd w:val="clear" w:color="auto" w:fill="auto"/>
                            <w:vAlign w:val="center"/>
                            <w:tcPrChange w:id="2765"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276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67"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2768" w:author="Maino Vieytes, Christian (NIH/NIA/IRP) [F]" w:date="2023-11-30T12:01: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2769" w:author="Maino Vieytes, Christian (NIH/NIA/IRP) [F]" w:date="2023-11-16T08:30:00Z">
                                  <w:rPr>
                                    <w:rFonts w:ascii="Times New Roman" w:hAnsi="Times New Roman" w:cs="Times New Roman"/>
                                    <w:sz w:val="20"/>
                                    <w:szCs w:val="20"/>
                                  </w:rPr>
                                </w:rPrChange>
                              </w:rPr>
                            </w:pPr>
                            <w:ins w:id="2770" w:author="Maino Vieytes, Christian (NIH/NIA/IRP) [F]" w:date="2023-11-16T08:30:00Z">
                              <w:r w:rsidRPr="00E260F1">
                                <w:rPr>
                                  <w:rFonts w:ascii="Times New Roman" w:hAnsi="Times New Roman" w:cs="Times New Roman"/>
                                  <w:b/>
                                  <w:bCs/>
                                  <w:color w:val="000000"/>
                                  <w:sz w:val="18"/>
                                  <w:szCs w:val="18"/>
                                  <w:rPrChange w:id="2771" w:author="Maino Vieytes, Christian (NIH/NIA/IRP) [F]" w:date="2023-11-16T08:30:00Z">
                                    <w:rPr>
                                      <w:rFonts w:ascii="Calibri" w:hAnsi="Calibri" w:cs="Calibri"/>
                                      <w:color w:val="000000"/>
                                    </w:rPr>
                                  </w:rPrChange>
                                </w:rPr>
                                <w:t>-0.35</w:t>
                              </w:r>
                            </w:ins>
                            <w:del w:id="2772" w:author="Maino Vieytes, Christian (NIH/NIA/IRP) [F]" w:date="2023-11-15T15:22:00Z">
                              <w:r w:rsidRPr="00E260F1" w:rsidDel="00C92AAD">
                                <w:rPr>
                                  <w:rFonts w:ascii="Times New Roman" w:hAnsi="Times New Roman" w:cs="Times New Roman"/>
                                  <w:b/>
                                  <w:bCs/>
                                  <w:color w:val="000000"/>
                                  <w:sz w:val="18"/>
                                  <w:szCs w:val="18"/>
                                  <w:rPrChange w:id="2773" w:author="Maino Vieytes, Christian (NIH/NIA/IRP) [F]" w:date="2023-11-16T08:30:00Z">
                                    <w:rPr>
                                      <w:rFonts w:ascii="Times New Roman" w:hAnsi="Times New Roman" w:cs="Times New Roman"/>
                                      <w:color w:val="000000"/>
                                      <w:sz w:val="20"/>
                                      <w:szCs w:val="20"/>
                                    </w:rPr>
                                  </w:rPrChange>
                                </w:rPr>
                                <w:delText>-0.11</w:delText>
                              </w:r>
                            </w:del>
                          </w:p>
                        </w:tc>
                        <w:tc>
                          <w:tcPr>
                            <w:tcW w:w="1532" w:type="dxa"/>
                            <w:tcBorders>
                              <w:top w:val="nil"/>
                              <w:bottom w:val="nil"/>
                            </w:tcBorders>
                            <w:shd w:val="clear" w:color="auto" w:fill="auto"/>
                            <w:noWrap/>
                            <w:vAlign w:val="center"/>
                            <w:hideMark/>
                            <w:tcPrChange w:id="2774" w:author="Maino Vieytes, Christian (NIH/NIA/IRP) [F]" w:date="2023-11-30T12:01: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2775" w:author="Maino Vieytes, Christian (NIH/NIA/IRP) [F]" w:date="2023-11-16T08:35:00Z">
                                  <w:rPr>
                                    <w:rFonts w:ascii="Times New Roman" w:hAnsi="Times New Roman" w:cs="Times New Roman"/>
                                    <w:b/>
                                    <w:bCs/>
                                    <w:sz w:val="20"/>
                                    <w:szCs w:val="20"/>
                                  </w:rPr>
                                </w:rPrChange>
                              </w:rPr>
                            </w:pPr>
                            <w:ins w:id="2776" w:author="Maino Vieytes, Christian (NIH/NIA/IRP) [F]" w:date="2023-11-16T08:30:00Z">
                              <w:r w:rsidRPr="005E1339">
                                <w:rPr>
                                  <w:rFonts w:ascii="Times New Roman" w:hAnsi="Times New Roman" w:cs="Times New Roman"/>
                                  <w:b/>
                                  <w:bCs/>
                                  <w:color w:val="000000"/>
                                  <w:sz w:val="18"/>
                                  <w:szCs w:val="18"/>
                                  <w:rPrChange w:id="2777" w:author="Maino Vieytes, Christian (NIH/NIA/IRP) [F]" w:date="2023-11-16T08:35:00Z">
                                    <w:rPr>
                                      <w:rFonts w:ascii="Calibri" w:hAnsi="Calibri" w:cs="Calibri"/>
                                      <w:color w:val="000000"/>
                                    </w:rPr>
                                  </w:rPrChange>
                                </w:rPr>
                                <w:t>-0.24</w:t>
                              </w:r>
                            </w:ins>
                            <w:del w:id="2778" w:author="Maino Vieytes, Christian (NIH/NIA/IRP) [F]" w:date="2023-11-15T15:22:00Z">
                              <w:r w:rsidRPr="005E1339" w:rsidDel="00C92AAD">
                                <w:rPr>
                                  <w:rFonts w:ascii="Times New Roman" w:hAnsi="Times New Roman" w:cs="Times New Roman"/>
                                  <w:b/>
                                  <w:bCs/>
                                  <w:color w:val="000000"/>
                                  <w:sz w:val="18"/>
                                  <w:szCs w:val="18"/>
                                  <w:rPrChange w:id="2779" w:author="Maino Vieytes, Christian (NIH/NIA/IRP) [F]" w:date="2023-11-16T08:35:00Z">
                                    <w:rPr>
                                      <w:rFonts w:ascii="Times New Roman" w:hAnsi="Times New Roman" w:cs="Times New Roman"/>
                                      <w:color w:val="000000"/>
                                      <w:sz w:val="20"/>
                                      <w:szCs w:val="20"/>
                                    </w:rPr>
                                  </w:rPrChange>
                                </w:rPr>
                                <w:delText>0.24</w:delText>
                              </w:r>
                            </w:del>
                          </w:p>
                        </w:tc>
                        <w:tc>
                          <w:tcPr>
                            <w:tcW w:w="1610" w:type="dxa"/>
                            <w:tcBorders>
                              <w:top w:val="nil"/>
                              <w:bottom w:val="nil"/>
                              <w:right w:val="nil"/>
                            </w:tcBorders>
                            <w:shd w:val="clear" w:color="auto" w:fill="auto"/>
                            <w:noWrap/>
                            <w:vAlign w:val="center"/>
                            <w:hideMark/>
                            <w:tcPrChange w:id="2780" w:author="Maino Vieytes, Christian (NIH/NIA/IRP) [F]" w:date="2023-11-30T12:01: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2781" w:author="Maino Vieytes, Christian (NIH/NIA/IRP) [F]" w:date="2023-11-16T08:30:00Z">
                                  <w:rPr>
                                    <w:rFonts w:ascii="Times New Roman" w:hAnsi="Times New Roman" w:cs="Times New Roman"/>
                                    <w:sz w:val="20"/>
                                    <w:szCs w:val="20"/>
                                  </w:rPr>
                                </w:rPrChange>
                              </w:rPr>
                            </w:pPr>
                            <w:ins w:id="2782" w:author="Maino Vieytes, Christian (NIH/NIA/IRP) [F]" w:date="2023-11-16T08:30:00Z">
                              <w:r w:rsidRPr="00E260F1">
                                <w:rPr>
                                  <w:rFonts w:ascii="Times New Roman" w:hAnsi="Times New Roman" w:cs="Times New Roman"/>
                                  <w:color w:val="000000"/>
                                  <w:sz w:val="18"/>
                                  <w:szCs w:val="18"/>
                                  <w:rPrChange w:id="2783" w:author="Maino Vieytes, Christian (NIH/NIA/IRP) [F]" w:date="2023-11-16T08:30:00Z">
                                    <w:rPr>
                                      <w:rFonts w:ascii="Calibri" w:hAnsi="Calibri" w:cs="Calibri"/>
                                      <w:color w:val="000000"/>
                                    </w:rPr>
                                  </w:rPrChange>
                                </w:rPr>
                                <w:t>0.12</w:t>
                              </w:r>
                            </w:ins>
                            <w:del w:id="2784" w:author="Maino Vieytes, Christian (NIH/NIA/IRP) [F]" w:date="2023-11-15T15:22:00Z">
                              <w:r w:rsidRPr="00E260F1" w:rsidDel="00C92AAD">
                                <w:rPr>
                                  <w:rFonts w:ascii="Times New Roman" w:hAnsi="Times New Roman" w:cs="Times New Roman"/>
                                  <w:color w:val="000000"/>
                                  <w:sz w:val="18"/>
                                  <w:szCs w:val="18"/>
                                  <w:rPrChange w:id="2785" w:author="Maino Vieytes, Christian (NIH/NIA/IRP) [F]" w:date="2023-11-16T08:30:00Z">
                                    <w:rPr>
                                      <w:rFonts w:ascii="Times New Roman" w:hAnsi="Times New Roman" w:cs="Times New Roman"/>
                                      <w:color w:val="000000"/>
                                      <w:sz w:val="20"/>
                                      <w:szCs w:val="20"/>
                                    </w:rPr>
                                  </w:rPrChange>
                                </w:rPr>
                                <w:delText>-0.05</w:delText>
                              </w:r>
                            </w:del>
                          </w:p>
                        </w:tc>
                        <w:tc>
                          <w:tcPr>
                            <w:tcW w:w="1355" w:type="dxa"/>
                            <w:gridSpan w:val="2"/>
                            <w:tcBorders>
                              <w:top w:val="nil"/>
                              <w:left w:val="nil"/>
                              <w:bottom w:val="nil"/>
                              <w:right w:val="single" w:sz="4" w:space="0" w:color="auto"/>
                            </w:tcBorders>
                            <w:vAlign w:val="center"/>
                            <w:tcPrChange w:id="2786" w:author="Maino Vieytes, Christian (NIH/NIA/IRP) [F]" w:date="2023-11-30T12:01: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2787" w:author="Maino Vieytes, Christian (NIH/NIA/IRP) [F]" w:date="2023-11-16T08:34:00Z">
                                  <w:rPr>
                                    <w:rFonts w:ascii="Times New Roman" w:hAnsi="Times New Roman" w:cs="Times New Roman"/>
                                    <w:color w:val="000000"/>
                                    <w:sz w:val="20"/>
                                    <w:szCs w:val="20"/>
                                  </w:rPr>
                                </w:rPrChange>
                              </w:rPr>
                            </w:pPr>
                            <w:ins w:id="2788" w:author="Maino Vieytes, Christian (NIH/NIA/IRP) [F]" w:date="2023-11-16T08:30:00Z">
                              <w:r w:rsidRPr="005E1339">
                                <w:rPr>
                                  <w:rFonts w:ascii="Times New Roman" w:hAnsi="Times New Roman" w:cs="Times New Roman"/>
                                  <w:b/>
                                  <w:bCs/>
                                  <w:color w:val="000000"/>
                                  <w:sz w:val="18"/>
                                  <w:szCs w:val="18"/>
                                  <w:rPrChange w:id="2789" w:author="Maino Vieytes, Christian (NIH/NIA/IRP) [F]" w:date="2023-11-16T08:34:00Z">
                                    <w:rPr>
                                      <w:rFonts w:ascii="Calibri" w:hAnsi="Calibri" w:cs="Calibri"/>
                                      <w:color w:val="000000"/>
                                    </w:rPr>
                                  </w:rPrChange>
                                </w:rPr>
                                <w:t>0.24</w:t>
                              </w:r>
                            </w:ins>
                            <w:del w:id="2790" w:author="Maino Vieytes, Christian (NIH/NIA/IRP) [F]" w:date="2023-11-15T15:22:00Z">
                              <w:r w:rsidRPr="005E1339" w:rsidDel="00C92AAD">
                                <w:rPr>
                                  <w:rFonts w:ascii="Times New Roman" w:hAnsi="Times New Roman" w:cs="Times New Roman"/>
                                  <w:b/>
                                  <w:bCs/>
                                  <w:color w:val="000000"/>
                                  <w:sz w:val="18"/>
                                  <w:szCs w:val="18"/>
                                  <w:rPrChange w:id="2791"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B52403">
                        <w:tc>
                          <w:tcPr>
                            <w:tcW w:w="2187" w:type="dxa"/>
                            <w:gridSpan w:val="2"/>
                            <w:tcBorders>
                              <w:top w:val="nil"/>
                              <w:left w:val="single" w:sz="4" w:space="0" w:color="auto"/>
                              <w:bottom w:val="nil"/>
                            </w:tcBorders>
                            <w:shd w:val="clear" w:color="auto" w:fill="auto"/>
                            <w:vAlign w:val="center"/>
                            <w:tcPrChange w:id="2792"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279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94"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2795" w:author="Maino Vieytes, Christian (NIH/NIA/IRP) [F]" w:date="2023-11-30T12:01: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2796" w:author="Maino Vieytes, Christian (NIH/NIA/IRP) [F]" w:date="2023-11-16T08:30:00Z">
                                  <w:rPr>
                                    <w:rFonts w:ascii="Times New Roman" w:hAnsi="Times New Roman" w:cs="Times New Roman"/>
                                    <w:sz w:val="20"/>
                                    <w:szCs w:val="20"/>
                                  </w:rPr>
                                </w:rPrChange>
                              </w:rPr>
                            </w:pPr>
                            <w:ins w:id="2797" w:author="Maino Vieytes, Christian (NIH/NIA/IRP) [F]" w:date="2023-11-16T08:30:00Z">
                              <w:r w:rsidRPr="00E260F1">
                                <w:rPr>
                                  <w:rFonts w:ascii="Times New Roman" w:hAnsi="Times New Roman" w:cs="Times New Roman"/>
                                  <w:color w:val="000000"/>
                                  <w:sz w:val="18"/>
                                  <w:szCs w:val="18"/>
                                  <w:rPrChange w:id="2798" w:author="Maino Vieytes, Christian (NIH/NIA/IRP) [F]" w:date="2023-11-16T08:30:00Z">
                                    <w:rPr>
                                      <w:rFonts w:ascii="Calibri" w:hAnsi="Calibri" w:cs="Calibri"/>
                                      <w:color w:val="000000"/>
                                    </w:rPr>
                                  </w:rPrChange>
                                </w:rPr>
                                <w:t>0.00</w:t>
                              </w:r>
                            </w:ins>
                            <w:del w:id="2799" w:author="Maino Vieytes, Christian (NIH/NIA/IRP) [F]" w:date="2023-11-15T15:22:00Z">
                              <w:r w:rsidRPr="00E260F1" w:rsidDel="00C92AAD">
                                <w:rPr>
                                  <w:rFonts w:ascii="Times New Roman" w:hAnsi="Times New Roman" w:cs="Times New Roman"/>
                                  <w:color w:val="000000"/>
                                  <w:sz w:val="18"/>
                                  <w:szCs w:val="18"/>
                                  <w:rPrChange w:id="2800" w:author="Maino Vieytes, Christian (NIH/NIA/IRP) [F]" w:date="2023-11-16T08:30:00Z">
                                    <w:rPr>
                                      <w:rFonts w:ascii="Times New Roman" w:hAnsi="Times New Roman" w:cs="Times New Roman"/>
                                      <w:color w:val="000000"/>
                                      <w:sz w:val="20"/>
                                      <w:szCs w:val="20"/>
                                    </w:rPr>
                                  </w:rPrChange>
                                </w:rPr>
                                <w:delText>-0.04</w:delText>
                              </w:r>
                            </w:del>
                          </w:p>
                        </w:tc>
                        <w:tc>
                          <w:tcPr>
                            <w:tcW w:w="1532" w:type="dxa"/>
                            <w:tcBorders>
                              <w:top w:val="nil"/>
                              <w:bottom w:val="nil"/>
                            </w:tcBorders>
                            <w:shd w:val="clear" w:color="auto" w:fill="auto"/>
                            <w:noWrap/>
                            <w:vAlign w:val="center"/>
                            <w:hideMark/>
                            <w:tcPrChange w:id="2801" w:author="Maino Vieytes, Christian (NIH/NIA/IRP) [F]" w:date="2023-11-30T12:01: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2802" w:author="Maino Vieytes, Christian (NIH/NIA/IRP) [F]" w:date="2023-11-16T08:30:00Z">
                                  <w:rPr>
                                    <w:rFonts w:ascii="Times New Roman" w:hAnsi="Times New Roman" w:cs="Times New Roman"/>
                                    <w:sz w:val="20"/>
                                    <w:szCs w:val="20"/>
                                  </w:rPr>
                                </w:rPrChange>
                              </w:rPr>
                            </w:pPr>
                            <w:ins w:id="2803" w:author="Maino Vieytes, Christian (NIH/NIA/IRP) [F]" w:date="2023-11-16T08:30:00Z">
                              <w:r w:rsidRPr="00E260F1">
                                <w:rPr>
                                  <w:rFonts w:ascii="Times New Roman" w:hAnsi="Times New Roman" w:cs="Times New Roman"/>
                                  <w:color w:val="000000"/>
                                  <w:sz w:val="18"/>
                                  <w:szCs w:val="18"/>
                                  <w:rPrChange w:id="2804" w:author="Maino Vieytes, Christian (NIH/NIA/IRP) [F]" w:date="2023-11-16T08:30:00Z">
                                    <w:rPr>
                                      <w:rFonts w:ascii="Calibri" w:hAnsi="Calibri" w:cs="Calibri"/>
                                      <w:color w:val="000000"/>
                                    </w:rPr>
                                  </w:rPrChange>
                                </w:rPr>
                                <w:t>-0.040</w:t>
                              </w:r>
                            </w:ins>
                            <w:del w:id="2805" w:author="Maino Vieytes, Christian (NIH/NIA/IRP) [F]" w:date="2023-11-15T15:22:00Z">
                              <w:r w:rsidRPr="00E260F1" w:rsidDel="00C92AAD">
                                <w:rPr>
                                  <w:rFonts w:ascii="Times New Roman" w:hAnsi="Times New Roman" w:cs="Times New Roman"/>
                                  <w:color w:val="000000"/>
                                  <w:sz w:val="18"/>
                                  <w:szCs w:val="18"/>
                                  <w:rPrChange w:id="2806" w:author="Maino Vieytes, Christian (NIH/NIA/IRP) [F]" w:date="2023-11-16T08:30:00Z">
                                    <w:rPr>
                                      <w:rFonts w:ascii="Times New Roman" w:hAnsi="Times New Roman" w:cs="Times New Roman"/>
                                      <w:color w:val="000000"/>
                                      <w:sz w:val="20"/>
                                      <w:szCs w:val="20"/>
                                    </w:rPr>
                                  </w:rPrChange>
                                </w:rPr>
                                <w:delText>-0.06</w:delText>
                              </w:r>
                            </w:del>
                          </w:p>
                        </w:tc>
                        <w:tc>
                          <w:tcPr>
                            <w:tcW w:w="1610" w:type="dxa"/>
                            <w:tcBorders>
                              <w:top w:val="nil"/>
                              <w:bottom w:val="nil"/>
                              <w:right w:val="nil"/>
                            </w:tcBorders>
                            <w:shd w:val="clear" w:color="auto" w:fill="auto"/>
                            <w:noWrap/>
                            <w:vAlign w:val="center"/>
                            <w:hideMark/>
                            <w:tcPrChange w:id="2807" w:author="Maino Vieytes, Christian (NIH/NIA/IRP) [F]" w:date="2023-11-30T12:01: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2808" w:author="Maino Vieytes, Christian (NIH/NIA/IRP) [F]" w:date="2023-11-16T08:33:00Z">
                                  <w:rPr>
                                    <w:rFonts w:ascii="Times New Roman" w:hAnsi="Times New Roman" w:cs="Times New Roman"/>
                                    <w:sz w:val="20"/>
                                    <w:szCs w:val="20"/>
                                  </w:rPr>
                                </w:rPrChange>
                              </w:rPr>
                            </w:pPr>
                            <w:ins w:id="2809" w:author="Maino Vieytes, Christian (NIH/NIA/IRP) [F]" w:date="2023-11-16T08:30:00Z">
                              <w:r w:rsidRPr="005E1339">
                                <w:rPr>
                                  <w:rFonts w:ascii="Times New Roman" w:hAnsi="Times New Roman" w:cs="Times New Roman"/>
                                  <w:b/>
                                  <w:bCs/>
                                  <w:color w:val="000000"/>
                                  <w:sz w:val="18"/>
                                  <w:szCs w:val="18"/>
                                  <w:rPrChange w:id="2810" w:author="Maino Vieytes, Christian (NIH/NIA/IRP) [F]" w:date="2023-11-16T08:33:00Z">
                                    <w:rPr>
                                      <w:rFonts w:ascii="Calibri" w:hAnsi="Calibri" w:cs="Calibri"/>
                                      <w:color w:val="000000"/>
                                    </w:rPr>
                                  </w:rPrChange>
                                </w:rPr>
                                <w:t>-0.47</w:t>
                              </w:r>
                            </w:ins>
                            <w:del w:id="2811" w:author="Maino Vieytes, Christian (NIH/NIA/IRP) [F]" w:date="2023-11-15T15:22:00Z">
                              <w:r w:rsidRPr="005E1339" w:rsidDel="00C92AAD">
                                <w:rPr>
                                  <w:rFonts w:ascii="Times New Roman" w:hAnsi="Times New Roman" w:cs="Times New Roman"/>
                                  <w:b/>
                                  <w:bCs/>
                                  <w:color w:val="000000"/>
                                  <w:sz w:val="18"/>
                                  <w:szCs w:val="18"/>
                                  <w:rPrChange w:id="2812" w:author="Maino Vieytes, Christian (NIH/NIA/IRP) [F]" w:date="2023-11-16T08:33:00Z">
                                    <w:rPr>
                                      <w:rFonts w:ascii="Times New Roman" w:hAnsi="Times New Roman" w:cs="Times New Roman"/>
                                      <w:color w:val="000000"/>
                                      <w:sz w:val="20"/>
                                      <w:szCs w:val="20"/>
                                    </w:rPr>
                                  </w:rPrChange>
                                </w:rPr>
                                <w:delText>0.02</w:delText>
                              </w:r>
                            </w:del>
                          </w:p>
                        </w:tc>
                        <w:tc>
                          <w:tcPr>
                            <w:tcW w:w="1355" w:type="dxa"/>
                            <w:gridSpan w:val="2"/>
                            <w:tcBorders>
                              <w:top w:val="nil"/>
                              <w:left w:val="nil"/>
                              <w:bottom w:val="nil"/>
                              <w:right w:val="single" w:sz="4" w:space="0" w:color="auto"/>
                            </w:tcBorders>
                            <w:vAlign w:val="center"/>
                            <w:tcPrChange w:id="2813" w:author="Maino Vieytes, Christian (NIH/NIA/IRP) [F]" w:date="2023-11-30T12:01: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2814" w:author="Maino Vieytes, Christian (NIH/NIA/IRP) [F]" w:date="2023-11-16T08:30:00Z">
                                  <w:rPr>
                                    <w:rFonts w:ascii="Times New Roman" w:hAnsi="Times New Roman" w:cs="Times New Roman"/>
                                    <w:color w:val="000000"/>
                                    <w:sz w:val="20"/>
                                    <w:szCs w:val="20"/>
                                  </w:rPr>
                                </w:rPrChange>
                              </w:rPr>
                            </w:pPr>
                            <w:ins w:id="2815" w:author="Maino Vieytes, Christian (NIH/NIA/IRP) [F]" w:date="2023-11-16T08:30:00Z">
                              <w:r w:rsidRPr="00E260F1">
                                <w:rPr>
                                  <w:rFonts w:ascii="Times New Roman" w:hAnsi="Times New Roman" w:cs="Times New Roman"/>
                                  <w:color w:val="000000"/>
                                  <w:sz w:val="18"/>
                                  <w:szCs w:val="18"/>
                                  <w:rPrChange w:id="2816" w:author="Maino Vieytes, Christian (NIH/NIA/IRP) [F]" w:date="2023-11-16T08:30:00Z">
                                    <w:rPr>
                                      <w:rFonts w:ascii="Calibri" w:hAnsi="Calibri" w:cs="Calibri"/>
                                      <w:color w:val="000000"/>
                                    </w:rPr>
                                  </w:rPrChange>
                                </w:rPr>
                                <w:t>0.16</w:t>
                              </w:r>
                            </w:ins>
                            <w:del w:id="2817" w:author="Maino Vieytes, Christian (NIH/NIA/IRP) [F]" w:date="2023-11-15T15:22:00Z">
                              <w:r w:rsidRPr="00E260F1" w:rsidDel="00C92AAD">
                                <w:rPr>
                                  <w:rFonts w:ascii="Times New Roman" w:hAnsi="Times New Roman" w:cs="Times New Roman"/>
                                  <w:color w:val="000000"/>
                                  <w:sz w:val="18"/>
                                  <w:szCs w:val="18"/>
                                  <w:rPrChange w:id="2818"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B52403">
                        <w:tc>
                          <w:tcPr>
                            <w:tcW w:w="2187" w:type="dxa"/>
                            <w:gridSpan w:val="2"/>
                            <w:tcBorders>
                              <w:top w:val="nil"/>
                              <w:left w:val="single" w:sz="4" w:space="0" w:color="auto"/>
                              <w:bottom w:val="nil"/>
                            </w:tcBorders>
                            <w:shd w:val="clear" w:color="auto" w:fill="auto"/>
                            <w:vAlign w:val="center"/>
                            <w:tcPrChange w:id="2819"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282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821"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2822" w:author="Maino Vieytes, Christian (NIH/NIA/IRP) [F]" w:date="2023-11-30T12:01: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2823" w:author="Maino Vieytes, Christian (NIH/NIA/IRP) [F]" w:date="2023-11-16T08:30:00Z">
                                  <w:rPr>
                                    <w:rFonts w:ascii="Times New Roman" w:hAnsi="Times New Roman" w:cs="Times New Roman"/>
                                    <w:sz w:val="20"/>
                                    <w:szCs w:val="20"/>
                                  </w:rPr>
                                </w:rPrChange>
                              </w:rPr>
                            </w:pPr>
                            <w:ins w:id="2824" w:author="Maino Vieytes, Christian (NIH/NIA/IRP) [F]" w:date="2023-11-16T08:30:00Z">
                              <w:r w:rsidRPr="00E260F1">
                                <w:rPr>
                                  <w:rFonts w:ascii="Times New Roman" w:hAnsi="Times New Roman" w:cs="Times New Roman"/>
                                  <w:color w:val="000000"/>
                                  <w:sz w:val="18"/>
                                  <w:szCs w:val="18"/>
                                  <w:rPrChange w:id="2825" w:author="Maino Vieytes, Christian (NIH/NIA/IRP) [F]" w:date="2023-11-16T08:30:00Z">
                                    <w:rPr>
                                      <w:rFonts w:ascii="Calibri" w:hAnsi="Calibri" w:cs="Calibri"/>
                                      <w:color w:val="000000"/>
                                    </w:rPr>
                                  </w:rPrChange>
                                </w:rPr>
                                <w:t>-0.080</w:t>
                              </w:r>
                            </w:ins>
                            <w:del w:id="2826" w:author="Maino Vieytes, Christian (NIH/NIA/IRP) [F]" w:date="2023-11-15T15:22:00Z">
                              <w:r w:rsidRPr="00E260F1" w:rsidDel="00C92AAD">
                                <w:rPr>
                                  <w:rFonts w:ascii="Times New Roman" w:hAnsi="Times New Roman" w:cs="Times New Roman"/>
                                  <w:b/>
                                  <w:bCs/>
                                  <w:color w:val="000000"/>
                                  <w:sz w:val="18"/>
                                  <w:szCs w:val="18"/>
                                  <w:rPrChange w:id="2827" w:author="Maino Vieytes, Christian (NIH/NIA/IRP) [F]" w:date="2023-11-16T08:30:00Z">
                                    <w:rPr>
                                      <w:rFonts w:ascii="Times New Roman" w:hAnsi="Times New Roman" w:cs="Times New Roman"/>
                                      <w:color w:val="000000"/>
                                      <w:sz w:val="20"/>
                                      <w:szCs w:val="20"/>
                                    </w:rPr>
                                  </w:rPrChange>
                                </w:rPr>
                                <w:delText>-0.09</w:delText>
                              </w:r>
                            </w:del>
                          </w:p>
                        </w:tc>
                        <w:tc>
                          <w:tcPr>
                            <w:tcW w:w="1532" w:type="dxa"/>
                            <w:tcBorders>
                              <w:top w:val="nil"/>
                              <w:bottom w:val="nil"/>
                            </w:tcBorders>
                            <w:shd w:val="clear" w:color="auto" w:fill="auto"/>
                            <w:noWrap/>
                            <w:vAlign w:val="center"/>
                            <w:hideMark/>
                            <w:tcPrChange w:id="2828" w:author="Maino Vieytes, Christian (NIH/NIA/IRP) [F]" w:date="2023-11-30T12:01: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2829" w:author="Maino Vieytes, Christian (NIH/NIA/IRP) [F]" w:date="2023-11-16T08:30:00Z">
                                  <w:rPr>
                                    <w:rFonts w:ascii="Times New Roman" w:hAnsi="Times New Roman" w:cs="Times New Roman"/>
                                    <w:sz w:val="20"/>
                                    <w:szCs w:val="20"/>
                                  </w:rPr>
                                </w:rPrChange>
                              </w:rPr>
                            </w:pPr>
                            <w:ins w:id="2830" w:author="Maino Vieytes, Christian (NIH/NIA/IRP) [F]" w:date="2023-11-16T08:30:00Z">
                              <w:r w:rsidRPr="00E260F1">
                                <w:rPr>
                                  <w:rFonts w:ascii="Times New Roman" w:hAnsi="Times New Roman" w:cs="Times New Roman"/>
                                  <w:color w:val="000000"/>
                                  <w:sz w:val="18"/>
                                  <w:szCs w:val="18"/>
                                  <w:rPrChange w:id="2831" w:author="Maino Vieytes, Christian (NIH/NIA/IRP) [F]" w:date="2023-11-16T08:30:00Z">
                                    <w:rPr>
                                      <w:rFonts w:ascii="Calibri" w:hAnsi="Calibri" w:cs="Calibri"/>
                                      <w:color w:val="000000"/>
                                    </w:rPr>
                                  </w:rPrChange>
                                </w:rPr>
                                <w:t>0.13</w:t>
                              </w:r>
                            </w:ins>
                            <w:del w:id="2832" w:author="Maino Vieytes, Christian (NIH/NIA/IRP) [F]" w:date="2023-11-15T15:22:00Z">
                              <w:r w:rsidRPr="00E260F1" w:rsidDel="00C92AAD">
                                <w:rPr>
                                  <w:rFonts w:ascii="Times New Roman" w:hAnsi="Times New Roman" w:cs="Times New Roman"/>
                                  <w:color w:val="000000"/>
                                  <w:sz w:val="18"/>
                                  <w:szCs w:val="18"/>
                                  <w:rPrChange w:id="2833" w:author="Maino Vieytes, Christian (NIH/NIA/IRP) [F]" w:date="2023-11-16T08:30:00Z">
                                    <w:rPr>
                                      <w:rFonts w:ascii="Times New Roman" w:hAnsi="Times New Roman" w:cs="Times New Roman"/>
                                      <w:color w:val="000000"/>
                                      <w:sz w:val="20"/>
                                      <w:szCs w:val="20"/>
                                    </w:rPr>
                                  </w:rPrChange>
                                </w:rPr>
                                <w:delText>0.04</w:delText>
                              </w:r>
                            </w:del>
                          </w:p>
                        </w:tc>
                        <w:tc>
                          <w:tcPr>
                            <w:tcW w:w="1610" w:type="dxa"/>
                            <w:tcBorders>
                              <w:top w:val="nil"/>
                              <w:bottom w:val="nil"/>
                              <w:right w:val="nil"/>
                            </w:tcBorders>
                            <w:shd w:val="clear" w:color="auto" w:fill="auto"/>
                            <w:noWrap/>
                            <w:vAlign w:val="center"/>
                            <w:hideMark/>
                            <w:tcPrChange w:id="2834" w:author="Maino Vieytes, Christian (NIH/NIA/IRP) [F]" w:date="2023-11-30T12:01: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2835" w:author="Maino Vieytes, Christian (NIH/NIA/IRP) [F]" w:date="2023-11-16T08:30:00Z">
                                  <w:rPr>
                                    <w:rFonts w:ascii="Times New Roman" w:hAnsi="Times New Roman" w:cs="Times New Roman"/>
                                    <w:b/>
                                    <w:bCs/>
                                    <w:sz w:val="20"/>
                                    <w:szCs w:val="20"/>
                                  </w:rPr>
                                </w:rPrChange>
                              </w:rPr>
                            </w:pPr>
                            <w:ins w:id="2836" w:author="Maino Vieytes, Christian (NIH/NIA/IRP) [F]" w:date="2023-11-16T08:30:00Z">
                              <w:r w:rsidRPr="00E260F1">
                                <w:rPr>
                                  <w:rFonts w:ascii="Times New Roman" w:hAnsi="Times New Roman" w:cs="Times New Roman"/>
                                  <w:color w:val="000000"/>
                                  <w:sz w:val="18"/>
                                  <w:szCs w:val="18"/>
                                  <w:rPrChange w:id="2837" w:author="Maino Vieytes, Christian (NIH/NIA/IRP) [F]" w:date="2023-11-16T08:30:00Z">
                                    <w:rPr>
                                      <w:rFonts w:ascii="Calibri" w:hAnsi="Calibri" w:cs="Calibri"/>
                                      <w:color w:val="000000"/>
                                    </w:rPr>
                                  </w:rPrChange>
                                </w:rPr>
                                <w:t>-0.040</w:t>
                              </w:r>
                            </w:ins>
                            <w:del w:id="2838" w:author="Maino Vieytes, Christian (NIH/NIA/IRP) [F]" w:date="2023-11-15T15:22:00Z">
                              <w:r w:rsidRPr="00E260F1" w:rsidDel="00C92AAD">
                                <w:rPr>
                                  <w:rFonts w:ascii="Times New Roman" w:hAnsi="Times New Roman" w:cs="Times New Roman"/>
                                  <w:b/>
                                  <w:bCs/>
                                  <w:color w:val="000000"/>
                                  <w:sz w:val="18"/>
                                  <w:szCs w:val="18"/>
                                  <w:rPrChange w:id="2839" w:author="Maino Vieytes, Christian (NIH/NIA/IRP) [F]" w:date="2023-11-16T08:30:00Z">
                                    <w:rPr>
                                      <w:rFonts w:ascii="Times New Roman" w:hAnsi="Times New Roman" w:cs="Times New Roman"/>
                                      <w:b/>
                                      <w:bCs/>
                                      <w:color w:val="000000"/>
                                      <w:sz w:val="20"/>
                                      <w:szCs w:val="20"/>
                                    </w:rPr>
                                  </w:rPrChange>
                                </w:rPr>
                                <w:delText>0.31</w:delText>
                              </w:r>
                            </w:del>
                          </w:p>
                        </w:tc>
                        <w:tc>
                          <w:tcPr>
                            <w:tcW w:w="1355" w:type="dxa"/>
                            <w:gridSpan w:val="2"/>
                            <w:tcBorders>
                              <w:top w:val="nil"/>
                              <w:left w:val="nil"/>
                              <w:bottom w:val="nil"/>
                              <w:right w:val="single" w:sz="4" w:space="0" w:color="auto"/>
                            </w:tcBorders>
                            <w:vAlign w:val="center"/>
                            <w:tcPrChange w:id="2840" w:author="Maino Vieytes, Christian (NIH/NIA/IRP) [F]" w:date="2023-11-30T12:01: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2841" w:author="Maino Vieytes, Christian (NIH/NIA/IRP) [F]" w:date="2023-11-16T08:30:00Z">
                                  <w:rPr>
                                    <w:rFonts w:ascii="Times New Roman" w:hAnsi="Times New Roman" w:cs="Times New Roman"/>
                                    <w:b/>
                                    <w:bCs/>
                                    <w:color w:val="000000"/>
                                    <w:sz w:val="20"/>
                                    <w:szCs w:val="20"/>
                                  </w:rPr>
                                </w:rPrChange>
                              </w:rPr>
                            </w:pPr>
                            <w:ins w:id="2842" w:author="Maino Vieytes, Christian (NIH/NIA/IRP) [F]" w:date="2023-11-16T08:30:00Z">
                              <w:r w:rsidRPr="00E260F1">
                                <w:rPr>
                                  <w:rFonts w:ascii="Times New Roman" w:hAnsi="Times New Roman" w:cs="Times New Roman"/>
                                  <w:color w:val="000000"/>
                                  <w:sz w:val="18"/>
                                  <w:szCs w:val="18"/>
                                  <w:rPrChange w:id="2843" w:author="Maino Vieytes, Christian (NIH/NIA/IRP) [F]" w:date="2023-11-16T08:30:00Z">
                                    <w:rPr>
                                      <w:rFonts w:ascii="Calibri" w:hAnsi="Calibri" w:cs="Calibri"/>
                                      <w:color w:val="000000"/>
                                    </w:rPr>
                                  </w:rPrChange>
                                </w:rPr>
                                <w:t>0.18</w:t>
                              </w:r>
                            </w:ins>
                            <w:del w:id="2844" w:author="Maino Vieytes, Christian (NIH/NIA/IRP) [F]" w:date="2023-11-15T15:22:00Z">
                              <w:r w:rsidRPr="00E260F1" w:rsidDel="00C92AAD">
                                <w:rPr>
                                  <w:rFonts w:ascii="Times New Roman" w:hAnsi="Times New Roman" w:cs="Times New Roman"/>
                                  <w:color w:val="000000"/>
                                  <w:sz w:val="18"/>
                                  <w:szCs w:val="18"/>
                                  <w:rPrChange w:id="2845"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B52403">
                        <w:tc>
                          <w:tcPr>
                            <w:tcW w:w="2187" w:type="dxa"/>
                            <w:gridSpan w:val="2"/>
                            <w:tcBorders>
                              <w:top w:val="nil"/>
                              <w:left w:val="single" w:sz="4" w:space="0" w:color="auto"/>
                              <w:bottom w:val="nil"/>
                            </w:tcBorders>
                            <w:shd w:val="clear" w:color="auto" w:fill="auto"/>
                            <w:vAlign w:val="center"/>
                            <w:tcPrChange w:id="2846"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284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848"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2849" w:author="Maino Vieytes, Christian (NIH/NIA/IRP) [F]" w:date="2023-11-30T12:01: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2850" w:author="Maino Vieytes, Christian (NIH/NIA/IRP) [F]" w:date="2023-11-16T08:30:00Z">
                                  <w:rPr>
                                    <w:rFonts w:ascii="Times New Roman" w:hAnsi="Times New Roman" w:cs="Times New Roman"/>
                                    <w:sz w:val="20"/>
                                    <w:szCs w:val="20"/>
                                  </w:rPr>
                                </w:rPrChange>
                              </w:rPr>
                            </w:pPr>
                            <w:ins w:id="2851" w:author="Maino Vieytes, Christian (NIH/NIA/IRP) [F]" w:date="2023-11-16T08:30:00Z">
                              <w:r w:rsidRPr="00E260F1">
                                <w:rPr>
                                  <w:rFonts w:ascii="Times New Roman" w:hAnsi="Times New Roman" w:cs="Times New Roman"/>
                                  <w:color w:val="000000"/>
                                  <w:sz w:val="18"/>
                                  <w:szCs w:val="18"/>
                                  <w:rPrChange w:id="2852" w:author="Maino Vieytes, Christian (NIH/NIA/IRP) [F]" w:date="2023-11-16T08:30:00Z">
                                    <w:rPr>
                                      <w:rFonts w:ascii="Calibri" w:hAnsi="Calibri" w:cs="Calibri"/>
                                      <w:color w:val="000000"/>
                                    </w:rPr>
                                  </w:rPrChange>
                                </w:rPr>
                                <w:t>-0.040</w:t>
                              </w:r>
                            </w:ins>
                            <w:del w:id="2853" w:author="Maino Vieytes, Christian (NIH/NIA/IRP) [F]" w:date="2023-11-15T15:22:00Z">
                              <w:r w:rsidRPr="00E260F1" w:rsidDel="00C92AAD">
                                <w:rPr>
                                  <w:rFonts w:ascii="Times New Roman" w:hAnsi="Times New Roman" w:cs="Times New Roman"/>
                                  <w:color w:val="000000"/>
                                  <w:sz w:val="18"/>
                                  <w:szCs w:val="18"/>
                                  <w:rPrChange w:id="2854" w:author="Maino Vieytes, Christian (NIH/NIA/IRP) [F]" w:date="2023-11-16T08:30:00Z">
                                    <w:rPr>
                                      <w:rFonts w:ascii="Times New Roman" w:hAnsi="Times New Roman" w:cs="Times New Roman"/>
                                      <w:color w:val="000000"/>
                                      <w:sz w:val="20"/>
                                      <w:szCs w:val="20"/>
                                    </w:rPr>
                                  </w:rPrChange>
                                </w:rPr>
                                <w:delText>-0.04</w:delText>
                              </w:r>
                            </w:del>
                          </w:p>
                        </w:tc>
                        <w:tc>
                          <w:tcPr>
                            <w:tcW w:w="1532" w:type="dxa"/>
                            <w:tcBorders>
                              <w:top w:val="nil"/>
                              <w:bottom w:val="nil"/>
                            </w:tcBorders>
                            <w:shd w:val="clear" w:color="auto" w:fill="auto"/>
                            <w:noWrap/>
                            <w:vAlign w:val="center"/>
                            <w:hideMark/>
                            <w:tcPrChange w:id="2855" w:author="Maino Vieytes, Christian (NIH/NIA/IRP) [F]" w:date="2023-11-30T12:01: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2856" w:author="Maino Vieytes, Christian (NIH/NIA/IRP) [F]" w:date="2023-11-16T08:35:00Z">
                                  <w:rPr>
                                    <w:rFonts w:ascii="Times New Roman" w:hAnsi="Times New Roman" w:cs="Times New Roman"/>
                                    <w:b/>
                                    <w:bCs/>
                                    <w:sz w:val="20"/>
                                    <w:szCs w:val="20"/>
                                  </w:rPr>
                                </w:rPrChange>
                              </w:rPr>
                            </w:pPr>
                            <w:ins w:id="2857" w:author="Maino Vieytes, Christian (NIH/NIA/IRP) [F]" w:date="2023-11-16T08:30:00Z">
                              <w:r w:rsidRPr="005E1339">
                                <w:rPr>
                                  <w:rFonts w:ascii="Times New Roman" w:hAnsi="Times New Roman" w:cs="Times New Roman"/>
                                  <w:b/>
                                  <w:bCs/>
                                  <w:color w:val="000000"/>
                                  <w:sz w:val="18"/>
                                  <w:szCs w:val="18"/>
                                  <w:rPrChange w:id="2858" w:author="Maino Vieytes, Christian (NIH/NIA/IRP) [F]" w:date="2023-11-16T08:35:00Z">
                                    <w:rPr>
                                      <w:rFonts w:ascii="Calibri" w:hAnsi="Calibri" w:cs="Calibri"/>
                                      <w:color w:val="000000"/>
                                    </w:rPr>
                                  </w:rPrChange>
                                </w:rPr>
                                <w:t>-0.29</w:t>
                              </w:r>
                            </w:ins>
                            <w:del w:id="2859" w:author="Maino Vieytes, Christian (NIH/NIA/IRP) [F]" w:date="2023-11-15T15:22:00Z">
                              <w:r w:rsidRPr="005E1339" w:rsidDel="00C92AAD">
                                <w:rPr>
                                  <w:rFonts w:ascii="Times New Roman" w:hAnsi="Times New Roman" w:cs="Times New Roman"/>
                                  <w:b/>
                                  <w:bCs/>
                                  <w:color w:val="000000"/>
                                  <w:sz w:val="18"/>
                                  <w:szCs w:val="18"/>
                                  <w:rPrChange w:id="2860" w:author="Maino Vieytes, Christian (NIH/NIA/IRP) [F]" w:date="2023-11-16T08:35:00Z">
                                    <w:rPr>
                                      <w:rFonts w:ascii="Times New Roman" w:hAnsi="Times New Roman" w:cs="Times New Roman"/>
                                      <w:b/>
                                      <w:bCs/>
                                      <w:color w:val="000000"/>
                                      <w:sz w:val="20"/>
                                      <w:szCs w:val="20"/>
                                    </w:rPr>
                                  </w:rPrChange>
                                </w:rPr>
                                <w:delText>0.31</w:delText>
                              </w:r>
                            </w:del>
                          </w:p>
                        </w:tc>
                        <w:tc>
                          <w:tcPr>
                            <w:tcW w:w="1610" w:type="dxa"/>
                            <w:tcBorders>
                              <w:top w:val="nil"/>
                              <w:bottom w:val="nil"/>
                              <w:right w:val="nil"/>
                            </w:tcBorders>
                            <w:shd w:val="clear" w:color="auto" w:fill="auto"/>
                            <w:noWrap/>
                            <w:vAlign w:val="center"/>
                            <w:hideMark/>
                            <w:tcPrChange w:id="2861" w:author="Maino Vieytes, Christian (NIH/NIA/IRP) [F]" w:date="2023-11-30T12:01: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2862" w:author="Maino Vieytes, Christian (NIH/NIA/IRP) [F]" w:date="2023-11-16T08:30:00Z">
                                  <w:rPr>
                                    <w:rFonts w:ascii="Times New Roman" w:hAnsi="Times New Roman" w:cs="Times New Roman"/>
                                    <w:b/>
                                    <w:bCs/>
                                    <w:sz w:val="20"/>
                                    <w:szCs w:val="20"/>
                                  </w:rPr>
                                </w:rPrChange>
                              </w:rPr>
                            </w:pPr>
                            <w:ins w:id="2863" w:author="Maino Vieytes, Christian (NIH/NIA/IRP) [F]" w:date="2023-11-16T08:30:00Z">
                              <w:r w:rsidRPr="00E260F1">
                                <w:rPr>
                                  <w:rFonts w:ascii="Times New Roman" w:hAnsi="Times New Roman" w:cs="Times New Roman"/>
                                  <w:color w:val="000000"/>
                                  <w:sz w:val="18"/>
                                  <w:szCs w:val="18"/>
                                  <w:rPrChange w:id="2864" w:author="Maino Vieytes, Christian (NIH/NIA/IRP) [F]" w:date="2023-11-16T08:30:00Z">
                                    <w:rPr>
                                      <w:rFonts w:ascii="Calibri" w:hAnsi="Calibri" w:cs="Calibri"/>
                                      <w:color w:val="000000"/>
                                    </w:rPr>
                                  </w:rPrChange>
                                </w:rPr>
                                <w:t>0.12</w:t>
                              </w:r>
                            </w:ins>
                            <w:del w:id="2865" w:author="Maino Vieytes, Christian (NIH/NIA/IRP) [F]" w:date="2023-11-15T15:22:00Z">
                              <w:r w:rsidRPr="00E260F1" w:rsidDel="00C92AAD">
                                <w:rPr>
                                  <w:rFonts w:ascii="Times New Roman" w:hAnsi="Times New Roman" w:cs="Times New Roman"/>
                                  <w:b/>
                                  <w:bCs/>
                                  <w:color w:val="000000"/>
                                  <w:sz w:val="18"/>
                                  <w:szCs w:val="18"/>
                                  <w:rPrChange w:id="2866" w:author="Maino Vieytes, Christian (NIH/NIA/IRP) [F]" w:date="2023-11-16T08:30:00Z">
                                    <w:rPr>
                                      <w:rFonts w:ascii="Times New Roman" w:hAnsi="Times New Roman" w:cs="Times New Roman"/>
                                      <w:b/>
                                      <w:bCs/>
                                      <w:color w:val="000000"/>
                                      <w:sz w:val="20"/>
                                      <w:szCs w:val="20"/>
                                    </w:rPr>
                                  </w:rPrChange>
                                </w:rPr>
                                <w:delText>-0.31</w:delText>
                              </w:r>
                            </w:del>
                          </w:p>
                        </w:tc>
                        <w:tc>
                          <w:tcPr>
                            <w:tcW w:w="1355" w:type="dxa"/>
                            <w:gridSpan w:val="2"/>
                            <w:tcBorders>
                              <w:top w:val="nil"/>
                              <w:left w:val="nil"/>
                              <w:bottom w:val="nil"/>
                              <w:right w:val="single" w:sz="4" w:space="0" w:color="auto"/>
                            </w:tcBorders>
                            <w:vAlign w:val="center"/>
                            <w:tcPrChange w:id="2867" w:author="Maino Vieytes, Christian (NIH/NIA/IRP) [F]" w:date="2023-11-30T12:01: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2868" w:author="Maino Vieytes, Christian (NIH/NIA/IRP) [F]" w:date="2023-11-16T08:30:00Z">
                                  <w:rPr>
                                    <w:rFonts w:ascii="Times New Roman" w:hAnsi="Times New Roman" w:cs="Times New Roman"/>
                                    <w:b/>
                                    <w:bCs/>
                                    <w:color w:val="000000"/>
                                    <w:sz w:val="20"/>
                                    <w:szCs w:val="20"/>
                                  </w:rPr>
                                </w:rPrChange>
                              </w:rPr>
                            </w:pPr>
                            <w:ins w:id="2869" w:author="Maino Vieytes, Christian (NIH/NIA/IRP) [F]" w:date="2023-11-16T08:30:00Z">
                              <w:r w:rsidRPr="00E260F1">
                                <w:rPr>
                                  <w:rFonts w:ascii="Times New Roman" w:hAnsi="Times New Roman" w:cs="Times New Roman"/>
                                  <w:color w:val="000000"/>
                                  <w:sz w:val="18"/>
                                  <w:szCs w:val="18"/>
                                  <w:rPrChange w:id="2870" w:author="Maino Vieytes, Christian (NIH/NIA/IRP) [F]" w:date="2023-11-16T08:30:00Z">
                                    <w:rPr>
                                      <w:rFonts w:ascii="Calibri" w:hAnsi="Calibri" w:cs="Calibri"/>
                                      <w:color w:val="000000"/>
                                    </w:rPr>
                                  </w:rPrChange>
                                </w:rPr>
                                <w:t>-0.15</w:t>
                              </w:r>
                            </w:ins>
                            <w:del w:id="2871" w:author="Maino Vieytes, Christian (NIH/NIA/IRP) [F]" w:date="2023-11-15T15:22:00Z">
                              <w:r w:rsidRPr="00E260F1" w:rsidDel="00C92AAD">
                                <w:rPr>
                                  <w:rFonts w:ascii="Times New Roman" w:hAnsi="Times New Roman" w:cs="Times New Roman"/>
                                  <w:color w:val="000000"/>
                                  <w:sz w:val="18"/>
                                  <w:szCs w:val="18"/>
                                  <w:rPrChange w:id="2872"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B52403">
                        <w:tc>
                          <w:tcPr>
                            <w:tcW w:w="2187" w:type="dxa"/>
                            <w:gridSpan w:val="2"/>
                            <w:tcBorders>
                              <w:top w:val="nil"/>
                              <w:left w:val="single" w:sz="4" w:space="0" w:color="auto"/>
                              <w:bottom w:val="nil"/>
                            </w:tcBorders>
                            <w:shd w:val="clear" w:color="auto" w:fill="auto"/>
                            <w:vAlign w:val="center"/>
                            <w:tcPrChange w:id="2873"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287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875"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2876" w:author="Maino Vieytes, Christian (NIH/NIA/IRP) [F]" w:date="2023-11-30T12:01: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2877" w:author="Maino Vieytes, Christian (NIH/NIA/IRP) [F]" w:date="2023-11-16T08:30:00Z">
                                  <w:rPr>
                                    <w:rFonts w:ascii="Times New Roman" w:hAnsi="Times New Roman" w:cs="Times New Roman"/>
                                    <w:sz w:val="20"/>
                                    <w:szCs w:val="20"/>
                                  </w:rPr>
                                </w:rPrChange>
                              </w:rPr>
                            </w:pPr>
                            <w:ins w:id="2878" w:author="Maino Vieytes, Christian (NIH/NIA/IRP) [F]" w:date="2023-11-16T08:30:00Z">
                              <w:r w:rsidRPr="00E260F1">
                                <w:rPr>
                                  <w:rFonts w:ascii="Times New Roman" w:hAnsi="Times New Roman" w:cs="Times New Roman"/>
                                  <w:color w:val="000000"/>
                                  <w:sz w:val="18"/>
                                  <w:szCs w:val="18"/>
                                  <w:rPrChange w:id="2879" w:author="Maino Vieytes, Christian (NIH/NIA/IRP) [F]" w:date="2023-11-16T08:30:00Z">
                                    <w:rPr>
                                      <w:rFonts w:ascii="Calibri" w:hAnsi="Calibri" w:cs="Calibri"/>
                                      <w:color w:val="000000"/>
                                    </w:rPr>
                                  </w:rPrChange>
                                </w:rPr>
                                <w:t>-0.030</w:t>
                              </w:r>
                            </w:ins>
                            <w:del w:id="2880" w:author="Maino Vieytes, Christian (NIH/NIA/IRP) [F]" w:date="2023-11-15T15:22:00Z">
                              <w:r w:rsidRPr="00E260F1" w:rsidDel="00C92AAD">
                                <w:rPr>
                                  <w:rFonts w:ascii="Times New Roman" w:hAnsi="Times New Roman" w:cs="Times New Roman"/>
                                  <w:color w:val="000000"/>
                                  <w:sz w:val="18"/>
                                  <w:szCs w:val="18"/>
                                  <w:rPrChange w:id="2881" w:author="Maino Vieytes, Christian (NIH/NIA/IRP) [F]" w:date="2023-11-16T08:30:00Z">
                                    <w:rPr>
                                      <w:rFonts w:ascii="Times New Roman" w:hAnsi="Times New Roman" w:cs="Times New Roman"/>
                                      <w:color w:val="000000"/>
                                      <w:sz w:val="20"/>
                                      <w:szCs w:val="20"/>
                                    </w:rPr>
                                  </w:rPrChange>
                                </w:rPr>
                                <w:delText>-0.17</w:delText>
                              </w:r>
                            </w:del>
                          </w:p>
                        </w:tc>
                        <w:tc>
                          <w:tcPr>
                            <w:tcW w:w="1532" w:type="dxa"/>
                            <w:tcBorders>
                              <w:top w:val="nil"/>
                              <w:bottom w:val="nil"/>
                            </w:tcBorders>
                            <w:shd w:val="clear" w:color="auto" w:fill="auto"/>
                            <w:noWrap/>
                            <w:vAlign w:val="center"/>
                            <w:hideMark/>
                            <w:tcPrChange w:id="2882" w:author="Maino Vieytes, Christian (NIH/NIA/IRP) [F]" w:date="2023-11-30T12:01: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2883" w:author="Maino Vieytes, Christian (NIH/NIA/IRP) [F]" w:date="2023-11-16T08:31:00Z">
                                  <w:rPr>
                                    <w:rFonts w:ascii="Times New Roman" w:hAnsi="Times New Roman" w:cs="Times New Roman"/>
                                    <w:b/>
                                    <w:bCs/>
                                    <w:sz w:val="20"/>
                                    <w:szCs w:val="20"/>
                                  </w:rPr>
                                </w:rPrChange>
                              </w:rPr>
                            </w:pPr>
                            <w:ins w:id="2884" w:author="Maino Vieytes, Christian (NIH/NIA/IRP) [F]" w:date="2023-11-16T08:30:00Z">
                              <w:r w:rsidRPr="005E1339">
                                <w:rPr>
                                  <w:rFonts w:ascii="Times New Roman" w:hAnsi="Times New Roman" w:cs="Times New Roman"/>
                                  <w:b/>
                                  <w:bCs/>
                                  <w:color w:val="000000"/>
                                  <w:sz w:val="18"/>
                                  <w:szCs w:val="18"/>
                                  <w:rPrChange w:id="2885" w:author="Maino Vieytes, Christian (NIH/NIA/IRP) [F]" w:date="2023-11-16T08:31:00Z">
                                    <w:rPr>
                                      <w:rFonts w:ascii="Calibri" w:hAnsi="Calibri" w:cs="Calibri"/>
                                      <w:color w:val="000000"/>
                                    </w:rPr>
                                  </w:rPrChange>
                                </w:rPr>
                                <w:t>0.48</w:t>
                              </w:r>
                            </w:ins>
                            <w:del w:id="2886" w:author="Maino Vieytes, Christian (NIH/NIA/IRP) [F]" w:date="2023-11-15T15:22:00Z">
                              <w:r w:rsidRPr="005E1339" w:rsidDel="00C92AAD">
                                <w:rPr>
                                  <w:rFonts w:ascii="Times New Roman" w:hAnsi="Times New Roman" w:cs="Times New Roman"/>
                                  <w:b/>
                                  <w:bCs/>
                                  <w:color w:val="000000"/>
                                  <w:sz w:val="18"/>
                                  <w:szCs w:val="18"/>
                                  <w:rPrChange w:id="2887" w:author="Maino Vieytes, Christian (NIH/NIA/IRP) [F]" w:date="2023-11-16T08:31:00Z">
                                    <w:rPr>
                                      <w:rFonts w:ascii="Times New Roman" w:hAnsi="Times New Roman" w:cs="Times New Roman"/>
                                      <w:b/>
                                      <w:bCs/>
                                      <w:color w:val="000000"/>
                                      <w:sz w:val="20"/>
                                      <w:szCs w:val="20"/>
                                    </w:rPr>
                                  </w:rPrChange>
                                </w:rPr>
                                <w:delText>-0.38</w:delText>
                              </w:r>
                            </w:del>
                          </w:p>
                        </w:tc>
                        <w:tc>
                          <w:tcPr>
                            <w:tcW w:w="1610" w:type="dxa"/>
                            <w:tcBorders>
                              <w:top w:val="nil"/>
                              <w:bottom w:val="nil"/>
                              <w:right w:val="nil"/>
                            </w:tcBorders>
                            <w:shd w:val="clear" w:color="auto" w:fill="auto"/>
                            <w:noWrap/>
                            <w:vAlign w:val="center"/>
                            <w:hideMark/>
                            <w:tcPrChange w:id="2888" w:author="Maino Vieytes, Christian (NIH/NIA/IRP) [F]" w:date="2023-11-30T12:01: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2889" w:author="Maino Vieytes, Christian (NIH/NIA/IRP) [F]" w:date="2023-11-16T08:33:00Z">
                                  <w:rPr>
                                    <w:rFonts w:ascii="Times New Roman" w:hAnsi="Times New Roman" w:cs="Times New Roman"/>
                                    <w:sz w:val="20"/>
                                    <w:szCs w:val="20"/>
                                  </w:rPr>
                                </w:rPrChange>
                              </w:rPr>
                            </w:pPr>
                            <w:ins w:id="2890" w:author="Maino Vieytes, Christian (NIH/NIA/IRP) [F]" w:date="2023-11-16T08:30:00Z">
                              <w:r w:rsidRPr="005E1339">
                                <w:rPr>
                                  <w:rFonts w:ascii="Times New Roman" w:hAnsi="Times New Roman" w:cs="Times New Roman"/>
                                  <w:b/>
                                  <w:bCs/>
                                  <w:color w:val="000000"/>
                                  <w:sz w:val="18"/>
                                  <w:szCs w:val="18"/>
                                  <w:rPrChange w:id="2891" w:author="Maino Vieytes, Christian (NIH/NIA/IRP) [F]" w:date="2023-11-16T08:33:00Z">
                                    <w:rPr>
                                      <w:rFonts w:ascii="Calibri" w:hAnsi="Calibri" w:cs="Calibri"/>
                                      <w:color w:val="000000"/>
                                    </w:rPr>
                                  </w:rPrChange>
                                </w:rPr>
                                <w:t>0.20</w:t>
                              </w:r>
                            </w:ins>
                            <w:del w:id="2892" w:author="Maino Vieytes, Christian (NIH/NIA/IRP) [F]" w:date="2023-11-15T15:22:00Z">
                              <w:r w:rsidRPr="005E1339" w:rsidDel="00C92AAD">
                                <w:rPr>
                                  <w:rFonts w:ascii="Times New Roman" w:hAnsi="Times New Roman" w:cs="Times New Roman"/>
                                  <w:b/>
                                  <w:bCs/>
                                  <w:color w:val="000000"/>
                                  <w:sz w:val="18"/>
                                  <w:szCs w:val="18"/>
                                  <w:rPrChange w:id="2893" w:author="Maino Vieytes, Christian (NIH/NIA/IRP) [F]" w:date="2023-11-16T08:33:00Z">
                                    <w:rPr>
                                      <w:rFonts w:ascii="Times New Roman" w:hAnsi="Times New Roman" w:cs="Times New Roman"/>
                                      <w:color w:val="000000"/>
                                      <w:sz w:val="20"/>
                                      <w:szCs w:val="20"/>
                                    </w:rPr>
                                  </w:rPrChange>
                                </w:rPr>
                                <w:delText>-0.15</w:delText>
                              </w:r>
                            </w:del>
                          </w:p>
                        </w:tc>
                        <w:tc>
                          <w:tcPr>
                            <w:tcW w:w="1355" w:type="dxa"/>
                            <w:gridSpan w:val="2"/>
                            <w:tcBorders>
                              <w:top w:val="nil"/>
                              <w:left w:val="nil"/>
                              <w:bottom w:val="nil"/>
                              <w:right w:val="single" w:sz="4" w:space="0" w:color="auto"/>
                            </w:tcBorders>
                            <w:vAlign w:val="center"/>
                            <w:tcPrChange w:id="2894" w:author="Maino Vieytes, Christian (NIH/NIA/IRP) [F]" w:date="2023-11-30T12:01: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2895" w:author="Maino Vieytes, Christian (NIH/NIA/IRP) [F]" w:date="2023-11-16T08:30:00Z">
                                  <w:rPr>
                                    <w:rFonts w:ascii="Times New Roman" w:hAnsi="Times New Roman" w:cs="Times New Roman"/>
                                    <w:color w:val="000000"/>
                                    <w:sz w:val="20"/>
                                    <w:szCs w:val="20"/>
                                  </w:rPr>
                                </w:rPrChange>
                              </w:rPr>
                            </w:pPr>
                            <w:ins w:id="2896" w:author="Maino Vieytes, Christian (NIH/NIA/IRP) [F]" w:date="2023-11-16T08:30:00Z">
                              <w:r w:rsidRPr="00E260F1">
                                <w:rPr>
                                  <w:rFonts w:ascii="Times New Roman" w:hAnsi="Times New Roman" w:cs="Times New Roman"/>
                                  <w:color w:val="000000"/>
                                  <w:sz w:val="18"/>
                                  <w:szCs w:val="18"/>
                                  <w:rPrChange w:id="2897" w:author="Maino Vieytes, Christian (NIH/NIA/IRP) [F]" w:date="2023-11-16T08:30:00Z">
                                    <w:rPr>
                                      <w:rFonts w:ascii="Calibri" w:hAnsi="Calibri" w:cs="Calibri"/>
                                      <w:color w:val="000000"/>
                                    </w:rPr>
                                  </w:rPrChange>
                                </w:rPr>
                                <w:t>-0.030</w:t>
                              </w:r>
                            </w:ins>
                            <w:del w:id="2898" w:author="Maino Vieytes, Christian (NIH/NIA/IRP) [F]" w:date="2023-11-15T15:22:00Z">
                              <w:r w:rsidRPr="00E260F1" w:rsidDel="00C92AAD">
                                <w:rPr>
                                  <w:rFonts w:ascii="Times New Roman" w:hAnsi="Times New Roman" w:cs="Times New Roman"/>
                                  <w:color w:val="000000"/>
                                  <w:sz w:val="18"/>
                                  <w:szCs w:val="18"/>
                                  <w:rPrChange w:id="2899"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B52403">
                        <w:tc>
                          <w:tcPr>
                            <w:tcW w:w="2187" w:type="dxa"/>
                            <w:gridSpan w:val="2"/>
                            <w:tcBorders>
                              <w:top w:val="nil"/>
                              <w:left w:val="single" w:sz="4" w:space="0" w:color="auto"/>
                              <w:bottom w:val="nil"/>
                            </w:tcBorders>
                            <w:shd w:val="clear" w:color="auto" w:fill="auto"/>
                            <w:vAlign w:val="center"/>
                            <w:tcPrChange w:id="2900"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290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902"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2903" w:author="Maino Vieytes, Christian (NIH/NIA/IRP) [F]" w:date="2023-11-30T12:01: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2904" w:author="Maino Vieytes, Christian (NIH/NIA/IRP) [F]" w:date="2023-11-16T08:30:00Z">
                                  <w:rPr>
                                    <w:rFonts w:ascii="Times New Roman" w:hAnsi="Times New Roman" w:cs="Times New Roman"/>
                                    <w:sz w:val="20"/>
                                    <w:szCs w:val="20"/>
                                  </w:rPr>
                                </w:rPrChange>
                              </w:rPr>
                            </w:pPr>
                            <w:ins w:id="2905" w:author="Maino Vieytes, Christian (NIH/NIA/IRP) [F]" w:date="2023-11-16T08:30:00Z">
                              <w:r w:rsidRPr="00E260F1">
                                <w:rPr>
                                  <w:rFonts w:ascii="Times New Roman" w:hAnsi="Times New Roman" w:cs="Times New Roman"/>
                                  <w:b/>
                                  <w:bCs/>
                                  <w:color w:val="000000"/>
                                  <w:sz w:val="18"/>
                                  <w:szCs w:val="18"/>
                                  <w:rPrChange w:id="2906" w:author="Maino Vieytes, Christian (NIH/NIA/IRP) [F]" w:date="2023-11-16T08:30:00Z">
                                    <w:rPr>
                                      <w:rFonts w:ascii="Calibri" w:hAnsi="Calibri" w:cs="Calibri"/>
                                      <w:color w:val="000000"/>
                                    </w:rPr>
                                  </w:rPrChange>
                                </w:rPr>
                                <w:t>-0.37</w:t>
                              </w:r>
                            </w:ins>
                            <w:del w:id="2907" w:author="Maino Vieytes, Christian (NIH/NIA/IRP) [F]" w:date="2023-11-15T15:22:00Z">
                              <w:r w:rsidRPr="00E260F1" w:rsidDel="00C92AAD">
                                <w:rPr>
                                  <w:rFonts w:ascii="Times New Roman" w:hAnsi="Times New Roman" w:cs="Times New Roman"/>
                                  <w:b/>
                                  <w:bCs/>
                                  <w:color w:val="000000"/>
                                  <w:sz w:val="18"/>
                                  <w:szCs w:val="18"/>
                                  <w:rPrChange w:id="2908" w:author="Maino Vieytes, Christian (NIH/NIA/IRP) [F]" w:date="2023-11-16T08:30:00Z">
                                    <w:rPr>
                                      <w:rFonts w:ascii="Times New Roman" w:hAnsi="Times New Roman" w:cs="Times New Roman"/>
                                      <w:color w:val="000000"/>
                                      <w:sz w:val="20"/>
                                      <w:szCs w:val="20"/>
                                    </w:rPr>
                                  </w:rPrChange>
                                </w:rPr>
                                <w:delText>-0.18</w:delText>
                              </w:r>
                            </w:del>
                          </w:p>
                        </w:tc>
                        <w:tc>
                          <w:tcPr>
                            <w:tcW w:w="1532" w:type="dxa"/>
                            <w:tcBorders>
                              <w:top w:val="nil"/>
                              <w:bottom w:val="nil"/>
                            </w:tcBorders>
                            <w:shd w:val="clear" w:color="auto" w:fill="auto"/>
                            <w:noWrap/>
                            <w:vAlign w:val="center"/>
                            <w:hideMark/>
                            <w:tcPrChange w:id="2909" w:author="Maino Vieytes, Christian (NIH/NIA/IRP) [F]" w:date="2023-11-30T12:01: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2910" w:author="Maino Vieytes, Christian (NIH/NIA/IRP) [F]" w:date="2023-11-16T08:30:00Z">
                                  <w:rPr>
                                    <w:rFonts w:ascii="Times New Roman" w:hAnsi="Times New Roman" w:cs="Times New Roman"/>
                                    <w:sz w:val="20"/>
                                    <w:szCs w:val="20"/>
                                  </w:rPr>
                                </w:rPrChange>
                              </w:rPr>
                            </w:pPr>
                            <w:ins w:id="2911" w:author="Maino Vieytes, Christian (NIH/NIA/IRP) [F]" w:date="2023-11-16T08:30:00Z">
                              <w:r w:rsidRPr="00E260F1">
                                <w:rPr>
                                  <w:rFonts w:ascii="Times New Roman" w:hAnsi="Times New Roman" w:cs="Times New Roman"/>
                                  <w:color w:val="000000"/>
                                  <w:sz w:val="18"/>
                                  <w:szCs w:val="18"/>
                                  <w:rPrChange w:id="2912" w:author="Maino Vieytes, Christian (NIH/NIA/IRP) [F]" w:date="2023-11-16T08:30:00Z">
                                    <w:rPr>
                                      <w:rFonts w:ascii="Calibri" w:hAnsi="Calibri" w:cs="Calibri"/>
                                      <w:color w:val="000000"/>
                                    </w:rPr>
                                  </w:rPrChange>
                                </w:rPr>
                                <w:t>-0.060</w:t>
                              </w:r>
                            </w:ins>
                            <w:del w:id="2913" w:author="Maino Vieytes, Christian (NIH/NIA/IRP) [F]" w:date="2023-11-15T15:22:00Z">
                              <w:r w:rsidRPr="00E260F1" w:rsidDel="00C92AAD">
                                <w:rPr>
                                  <w:rFonts w:ascii="Times New Roman" w:hAnsi="Times New Roman" w:cs="Times New Roman"/>
                                  <w:color w:val="000000"/>
                                  <w:sz w:val="18"/>
                                  <w:szCs w:val="18"/>
                                  <w:rPrChange w:id="2914" w:author="Maino Vieytes, Christian (NIH/NIA/IRP) [F]" w:date="2023-11-16T08:30:00Z">
                                    <w:rPr>
                                      <w:rFonts w:ascii="Times New Roman" w:hAnsi="Times New Roman" w:cs="Times New Roman"/>
                                      <w:color w:val="000000"/>
                                      <w:sz w:val="20"/>
                                      <w:szCs w:val="20"/>
                                    </w:rPr>
                                  </w:rPrChange>
                                </w:rPr>
                                <w:delText>0.01</w:delText>
                              </w:r>
                            </w:del>
                          </w:p>
                        </w:tc>
                        <w:tc>
                          <w:tcPr>
                            <w:tcW w:w="1610" w:type="dxa"/>
                            <w:tcBorders>
                              <w:top w:val="nil"/>
                              <w:bottom w:val="nil"/>
                              <w:right w:val="nil"/>
                            </w:tcBorders>
                            <w:shd w:val="clear" w:color="auto" w:fill="auto"/>
                            <w:noWrap/>
                            <w:vAlign w:val="center"/>
                            <w:hideMark/>
                            <w:tcPrChange w:id="2915" w:author="Maino Vieytes, Christian (NIH/NIA/IRP) [F]" w:date="2023-11-30T12:01: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2916" w:author="Maino Vieytes, Christian (NIH/NIA/IRP) [F]" w:date="2023-11-16T08:30:00Z">
                                  <w:rPr>
                                    <w:rFonts w:ascii="Times New Roman" w:hAnsi="Times New Roman" w:cs="Times New Roman"/>
                                    <w:b/>
                                    <w:bCs/>
                                    <w:sz w:val="20"/>
                                    <w:szCs w:val="20"/>
                                  </w:rPr>
                                </w:rPrChange>
                              </w:rPr>
                            </w:pPr>
                            <w:ins w:id="2917" w:author="Maino Vieytes, Christian (NIH/NIA/IRP) [F]" w:date="2023-11-16T08:30:00Z">
                              <w:r w:rsidRPr="00E260F1">
                                <w:rPr>
                                  <w:rFonts w:ascii="Times New Roman" w:hAnsi="Times New Roman" w:cs="Times New Roman"/>
                                  <w:color w:val="000000"/>
                                  <w:sz w:val="18"/>
                                  <w:szCs w:val="18"/>
                                  <w:rPrChange w:id="2918" w:author="Maino Vieytes, Christian (NIH/NIA/IRP) [F]" w:date="2023-11-16T08:30:00Z">
                                    <w:rPr>
                                      <w:rFonts w:ascii="Calibri" w:hAnsi="Calibri" w:cs="Calibri"/>
                                      <w:color w:val="000000"/>
                                    </w:rPr>
                                  </w:rPrChange>
                                </w:rPr>
                                <w:t>-0.19</w:t>
                              </w:r>
                            </w:ins>
                            <w:del w:id="2919" w:author="Maino Vieytes, Christian (NIH/NIA/IRP) [F]" w:date="2023-11-15T15:22:00Z">
                              <w:r w:rsidRPr="00E260F1" w:rsidDel="00C92AAD">
                                <w:rPr>
                                  <w:rFonts w:ascii="Times New Roman" w:hAnsi="Times New Roman" w:cs="Times New Roman"/>
                                  <w:b/>
                                  <w:bCs/>
                                  <w:color w:val="000000"/>
                                  <w:sz w:val="18"/>
                                  <w:szCs w:val="18"/>
                                  <w:rPrChange w:id="2920" w:author="Maino Vieytes, Christian (NIH/NIA/IRP) [F]" w:date="2023-11-16T08:30:00Z">
                                    <w:rPr>
                                      <w:rFonts w:ascii="Times New Roman" w:hAnsi="Times New Roman" w:cs="Times New Roman"/>
                                      <w:b/>
                                      <w:bCs/>
                                      <w:color w:val="000000"/>
                                      <w:sz w:val="20"/>
                                      <w:szCs w:val="20"/>
                                    </w:rPr>
                                  </w:rPrChange>
                                </w:rPr>
                                <w:delText>0.35</w:delText>
                              </w:r>
                            </w:del>
                          </w:p>
                        </w:tc>
                        <w:tc>
                          <w:tcPr>
                            <w:tcW w:w="1355" w:type="dxa"/>
                            <w:gridSpan w:val="2"/>
                            <w:tcBorders>
                              <w:top w:val="nil"/>
                              <w:left w:val="nil"/>
                              <w:bottom w:val="nil"/>
                              <w:right w:val="single" w:sz="4" w:space="0" w:color="auto"/>
                            </w:tcBorders>
                            <w:vAlign w:val="center"/>
                            <w:tcPrChange w:id="2921" w:author="Maino Vieytes, Christian (NIH/NIA/IRP) [F]" w:date="2023-11-30T12:01: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2922" w:author="Maino Vieytes, Christian (NIH/NIA/IRP) [F]" w:date="2023-11-16T08:34:00Z">
                                  <w:rPr>
                                    <w:rFonts w:ascii="Times New Roman" w:hAnsi="Times New Roman" w:cs="Times New Roman"/>
                                    <w:b/>
                                    <w:bCs/>
                                    <w:color w:val="000000"/>
                                    <w:sz w:val="20"/>
                                    <w:szCs w:val="20"/>
                                  </w:rPr>
                                </w:rPrChange>
                              </w:rPr>
                            </w:pPr>
                            <w:ins w:id="2923" w:author="Maino Vieytes, Christian (NIH/NIA/IRP) [F]" w:date="2023-11-16T08:30:00Z">
                              <w:r w:rsidRPr="005E1339">
                                <w:rPr>
                                  <w:rFonts w:ascii="Times New Roman" w:hAnsi="Times New Roman" w:cs="Times New Roman"/>
                                  <w:b/>
                                  <w:bCs/>
                                  <w:color w:val="000000"/>
                                  <w:sz w:val="18"/>
                                  <w:szCs w:val="18"/>
                                  <w:rPrChange w:id="2924" w:author="Maino Vieytes, Christian (NIH/NIA/IRP) [F]" w:date="2023-11-16T08:34:00Z">
                                    <w:rPr>
                                      <w:rFonts w:ascii="Calibri" w:hAnsi="Calibri" w:cs="Calibri"/>
                                      <w:color w:val="000000"/>
                                    </w:rPr>
                                  </w:rPrChange>
                                </w:rPr>
                                <w:t>0.34</w:t>
                              </w:r>
                            </w:ins>
                            <w:del w:id="2925" w:author="Maino Vieytes, Christian (NIH/NIA/IRP) [F]" w:date="2023-11-15T15:22:00Z">
                              <w:r w:rsidRPr="005E1339" w:rsidDel="00C92AAD">
                                <w:rPr>
                                  <w:rFonts w:ascii="Times New Roman" w:hAnsi="Times New Roman" w:cs="Times New Roman"/>
                                  <w:b/>
                                  <w:bCs/>
                                  <w:color w:val="000000"/>
                                  <w:sz w:val="18"/>
                                  <w:szCs w:val="18"/>
                                  <w:rPrChange w:id="2926"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B52403">
                        <w:tc>
                          <w:tcPr>
                            <w:tcW w:w="2187" w:type="dxa"/>
                            <w:gridSpan w:val="2"/>
                            <w:tcBorders>
                              <w:top w:val="nil"/>
                              <w:left w:val="single" w:sz="4" w:space="0" w:color="auto"/>
                              <w:bottom w:val="nil"/>
                            </w:tcBorders>
                            <w:shd w:val="clear" w:color="auto" w:fill="auto"/>
                            <w:vAlign w:val="center"/>
                            <w:tcPrChange w:id="2927"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292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929"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2930" w:author="Maino Vieytes, Christian (NIH/NIA/IRP) [F]" w:date="2023-11-30T12:01: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2931" w:author="Maino Vieytes, Christian (NIH/NIA/IRP) [F]" w:date="2023-11-16T08:30:00Z">
                                  <w:rPr>
                                    <w:rFonts w:ascii="Times New Roman" w:hAnsi="Times New Roman" w:cs="Times New Roman"/>
                                    <w:sz w:val="20"/>
                                    <w:szCs w:val="20"/>
                                  </w:rPr>
                                </w:rPrChange>
                              </w:rPr>
                            </w:pPr>
                            <w:ins w:id="2932" w:author="Maino Vieytes, Christian (NIH/NIA/IRP) [F]" w:date="2023-11-16T08:30:00Z">
                              <w:r w:rsidRPr="00E260F1">
                                <w:rPr>
                                  <w:rFonts w:ascii="Times New Roman" w:hAnsi="Times New Roman" w:cs="Times New Roman"/>
                                  <w:color w:val="000000"/>
                                  <w:sz w:val="18"/>
                                  <w:szCs w:val="18"/>
                                  <w:rPrChange w:id="2933" w:author="Maino Vieytes, Christian (NIH/NIA/IRP) [F]" w:date="2023-11-16T08:30:00Z">
                                    <w:rPr>
                                      <w:rFonts w:ascii="Calibri" w:hAnsi="Calibri" w:cs="Calibri"/>
                                      <w:color w:val="000000"/>
                                    </w:rPr>
                                  </w:rPrChange>
                                </w:rPr>
                                <w:t>-0.19</w:t>
                              </w:r>
                            </w:ins>
                            <w:del w:id="2934" w:author="Maino Vieytes, Christian (NIH/NIA/IRP) [F]" w:date="2023-11-15T15:22:00Z">
                              <w:r w:rsidRPr="00E260F1" w:rsidDel="00C92AAD">
                                <w:rPr>
                                  <w:rFonts w:ascii="Times New Roman" w:hAnsi="Times New Roman" w:cs="Times New Roman"/>
                                  <w:color w:val="000000"/>
                                  <w:sz w:val="18"/>
                                  <w:szCs w:val="18"/>
                                  <w:rPrChange w:id="2935" w:author="Maino Vieytes, Christian (NIH/NIA/IRP) [F]" w:date="2023-11-16T08:30:00Z">
                                    <w:rPr>
                                      <w:rFonts w:ascii="Times New Roman" w:hAnsi="Times New Roman" w:cs="Times New Roman"/>
                                      <w:color w:val="000000"/>
                                      <w:sz w:val="20"/>
                                      <w:szCs w:val="20"/>
                                    </w:rPr>
                                  </w:rPrChange>
                                </w:rPr>
                                <w:delText>-0.21</w:delText>
                              </w:r>
                            </w:del>
                          </w:p>
                        </w:tc>
                        <w:tc>
                          <w:tcPr>
                            <w:tcW w:w="1532" w:type="dxa"/>
                            <w:tcBorders>
                              <w:top w:val="nil"/>
                              <w:bottom w:val="nil"/>
                            </w:tcBorders>
                            <w:shd w:val="clear" w:color="auto" w:fill="auto"/>
                            <w:noWrap/>
                            <w:vAlign w:val="center"/>
                            <w:hideMark/>
                            <w:tcPrChange w:id="2936" w:author="Maino Vieytes, Christian (NIH/NIA/IRP) [F]" w:date="2023-11-30T12:01: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2937" w:author="Maino Vieytes, Christian (NIH/NIA/IRP) [F]" w:date="2023-11-16T08:30:00Z">
                                  <w:rPr>
                                    <w:rFonts w:ascii="Times New Roman" w:hAnsi="Times New Roman" w:cs="Times New Roman"/>
                                    <w:sz w:val="20"/>
                                    <w:szCs w:val="20"/>
                                  </w:rPr>
                                </w:rPrChange>
                              </w:rPr>
                            </w:pPr>
                            <w:ins w:id="2938" w:author="Maino Vieytes, Christian (NIH/NIA/IRP) [F]" w:date="2023-11-16T08:30:00Z">
                              <w:r w:rsidRPr="00E260F1">
                                <w:rPr>
                                  <w:rFonts w:ascii="Times New Roman" w:hAnsi="Times New Roman" w:cs="Times New Roman"/>
                                  <w:color w:val="000000"/>
                                  <w:sz w:val="18"/>
                                  <w:szCs w:val="18"/>
                                  <w:rPrChange w:id="2939" w:author="Maino Vieytes, Christian (NIH/NIA/IRP) [F]" w:date="2023-11-16T08:30:00Z">
                                    <w:rPr>
                                      <w:rFonts w:ascii="Calibri" w:hAnsi="Calibri" w:cs="Calibri"/>
                                      <w:color w:val="000000"/>
                                    </w:rPr>
                                  </w:rPrChange>
                                </w:rPr>
                                <w:t>-0.11</w:t>
                              </w:r>
                            </w:ins>
                            <w:del w:id="2940" w:author="Maino Vieytes, Christian (NIH/NIA/IRP) [F]" w:date="2023-11-15T15:22:00Z">
                              <w:r w:rsidRPr="00E260F1" w:rsidDel="00C92AAD">
                                <w:rPr>
                                  <w:rFonts w:ascii="Times New Roman" w:hAnsi="Times New Roman" w:cs="Times New Roman"/>
                                  <w:color w:val="000000"/>
                                  <w:sz w:val="18"/>
                                  <w:szCs w:val="18"/>
                                  <w:rPrChange w:id="2941" w:author="Maino Vieytes, Christian (NIH/NIA/IRP) [F]" w:date="2023-11-16T08:30:00Z">
                                    <w:rPr>
                                      <w:rFonts w:ascii="Times New Roman" w:hAnsi="Times New Roman" w:cs="Times New Roman"/>
                                      <w:color w:val="000000"/>
                                      <w:sz w:val="20"/>
                                      <w:szCs w:val="20"/>
                                    </w:rPr>
                                  </w:rPrChange>
                                </w:rPr>
                                <w:delText>0.03</w:delText>
                              </w:r>
                            </w:del>
                          </w:p>
                        </w:tc>
                        <w:tc>
                          <w:tcPr>
                            <w:tcW w:w="1610" w:type="dxa"/>
                            <w:tcBorders>
                              <w:top w:val="nil"/>
                              <w:bottom w:val="nil"/>
                              <w:right w:val="nil"/>
                            </w:tcBorders>
                            <w:shd w:val="clear" w:color="auto" w:fill="auto"/>
                            <w:noWrap/>
                            <w:vAlign w:val="center"/>
                            <w:hideMark/>
                            <w:tcPrChange w:id="2942" w:author="Maino Vieytes, Christian (NIH/NIA/IRP) [F]" w:date="2023-11-30T12:01: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2943" w:author="Maino Vieytes, Christian (NIH/NIA/IRP) [F]" w:date="2023-11-16T08:33:00Z">
                                  <w:rPr>
                                    <w:rFonts w:ascii="Times New Roman" w:hAnsi="Times New Roman" w:cs="Times New Roman"/>
                                    <w:b/>
                                    <w:bCs/>
                                    <w:sz w:val="20"/>
                                    <w:szCs w:val="20"/>
                                  </w:rPr>
                                </w:rPrChange>
                              </w:rPr>
                            </w:pPr>
                            <w:ins w:id="2944" w:author="Maino Vieytes, Christian (NIH/NIA/IRP) [F]" w:date="2023-11-16T08:30:00Z">
                              <w:r w:rsidRPr="005E1339">
                                <w:rPr>
                                  <w:rFonts w:ascii="Times New Roman" w:hAnsi="Times New Roman" w:cs="Times New Roman"/>
                                  <w:b/>
                                  <w:bCs/>
                                  <w:color w:val="000000"/>
                                  <w:sz w:val="18"/>
                                  <w:szCs w:val="18"/>
                                  <w:rPrChange w:id="2945" w:author="Maino Vieytes, Christian (NIH/NIA/IRP) [F]" w:date="2023-11-16T08:33:00Z">
                                    <w:rPr>
                                      <w:rFonts w:ascii="Calibri" w:hAnsi="Calibri" w:cs="Calibri"/>
                                      <w:color w:val="000000"/>
                                    </w:rPr>
                                  </w:rPrChange>
                                </w:rPr>
                                <w:t>-0.43</w:t>
                              </w:r>
                            </w:ins>
                            <w:del w:id="2946" w:author="Maino Vieytes, Christian (NIH/NIA/IRP) [F]" w:date="2023-11-15T15:22:00Z">
                              <w:r w:rsidRPr="005E1339" w:rsidDel="00C92AAD">
                                <w:rPr>
                                  <w:rFonts w:ascii="Times New Roman" w:hAnsi="Times New Roman" w:cs="Times New Roman"/>
                                  <w:b/>
                                  <w:bCs/>
                                  <w:color w:val="000000"/>
                                  <w:sz w:val="18"/>
                                  <w:szCs w:val="18"/>
                                  <w:rPrChange w:id="2947" w:author="Maino Vieytes, Christian (NIH/NIA/IRP) [F]" w:date="2023-11-16T08:33:00Z">
                                    <w:rPr>
                                      <w:rFonts w:ascii="Times New Roman" w:hAnsi="Times New Roman" w:cs="Times New Roman"/>
                                      <w:b/>
                                      <w:bCs/>
                                      <w:color w:val="000000"/>
                                      <w:sz w:val="20"/>
                                      <w:szCs w:val="20"/>
                                    </w:rPr>
                                  </w:rPrChange>
                                </w:rPr>
                                <w:delText>0.44</w:delText>
                              </w:r>
                            </w:del>
                          </w:p>
                        </w:tc>
                        <w:tc>
                          <w:tcPr>
                            <w:tcW w:w="1355" w:type="dxa"/>
                            <w:gridSpan w:val="2"/>
                            <w:tcBorders>
                              <w:top w:val="nil"/>
                              <w:left w:val="nil"/>
                              <w:bottom w:val="nil"/>
                              <w:right w:val="single" w:sz="4" w:space="0" w:color="auto"/>
                            </w:tcBorders>
                            <w:vAlign w:val="center"/>
                            <w:tcPrChange w:id="2948" w:author="Maino Vieytes, Christian (NIH/NIA/IRP) [F]" w:date="2023-11-30T12:01: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2949" w:author="Maino Vieytes, Christian (NIH/NIA/IRP) [F]" w:date="2023-11-16T08:34:00Z">
                                  <w:rPr>
                                    <w:rFonts w:ascii="Times New Roman" w:hAnsi="Times New Roman" w:cs="Times New Roman"/>
                                    <w:b/>
                                    <w:bCs/>
                                    <w:color w:val="000000"/>
                                    <w:sz w:val="20"/>
                                    <w:szCs w:val="20"/>
                                  </w:rPr>
                                </w:rPrChange>
                              </w:rPr>
                            </w:pPr>
                            <w:ins w:id="2950" w:author="Maino Vieytes, Christian (NIH/NIA/IRP) [F]" w:date="2023-11-16T08:30:00Z">
                              <w:r w:rsidRPr="005E1339">
                                <w:rPr>
                                  <w:rFonts w:ascii="Times New Roman" w:hAnsi="Times New Roman" w:cs="Times New Roman"/>
                                  <w:b/>
                                  <w:bCs/>
                                  <w:color w:val="000000"/>
                                  <w:sz w:val="18"/>
                                  <w:szCs w:val="18"/>
                                  <w:rPrChange w:id="2951" w:author="Maino Vieytes, Christian (NIH/NIA/IRP) [F]" w:date="2023-11-16T08:34:00Z">
                                    <w:rPr>
                                      <w:rFonts w:ascii="Calibri" w:hAnsi="Calibri" w:cs="Calibri"/>
                                      <w:color w:val="000000"/>
                                    </w:rPr>
                                  </w:rPrChange>
                                </w:rPr>
                                <w:t>0.30</w:t>
                              </w:r>
                            </w:ins>
                            <w:del w:id="2952" w:author="Maino Vieytes, Christian (NIH/NIA/IRP) [F]" w:date="2023-11-15T15:22:00Z">
                              <w:r w:rsidRPr="005E1339" w:rsidDel="00C92AAD">
                                <w:rPr>
                                  <w:rFonts w:ascii="Times New Roman" w:hAnsi="Times New Roman" w:cs="Times New Roman"/>
                                  <w:b/>
                                  <w:bCs/>
                                  <w:color w:val="000000"/>
                                  <w:sz w:val="18"/>
                                  <w:szCs w:val="18"/>
                                  <w:rPrChange w:id="2953"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B52403">
                        <w:tc>
                          <w:tcPr>
                            <w:tcW w:w="2187" w:type="dxa"/>
                            <w:gridSpan w:val="2"/>
                            <w:tcBorders>
                              <w:top w:val="nil"/>
                              <w:left w:val="single" w:sz="4" w:space="0" w:color="auto"/>
                              <w:bottom w:val="nil"/>
                            </w:tcBorders>
                            <w:shd w:val="clear" w:color="auto" w:fill="auto"/>
                            <w:vAlign w:val="center"/>
                            <w:tcPrChange w:id="2954"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295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956"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2957" w:author="Maino Vieytes, Christian (NIH/NIA/IRP) [F]" w:date="2023-11-30T12:01: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2958" w:author="Maino Vieytes, Christian (NIH/NIA/IRP) [F]" w:date="2023-11-16T08:30:00Z">
                                  <w:rPr>
                                    <w:rFonts w:ascii="Times New Roman" w:hAnsi="Times New Roman" w:cs="Times New Roman"/>
                                    <w:sz w:val="20"/>
                                    <w:szCs w:val="20"/>
                                  </w:rPr>
                                </w:rPrChange>
                              </w:rPr>
                            </w:pPr>
                            <w:ins w:id="2959" w:author="Maino Vieytes, Christian (NIH/NIA/IRP) [F]" w:date="2023-11-16T08:30:00Z">
                              <w:r w:rsidRPr="00E260F1">
                                <w:rPr>
                                  <w:rFonts w:ascii="Times New Roman" w:hAnsi="Times New Roman" w:cs="Times New Roman"/>
                                  <w:color w:val="000000"/>
                                  <w:sz w:val="18"/>
                                  <w:szCs w:val="18"/>
                                  <w:rPrChange w:id="2960" w:author="Maino Vieytes, Christian (NIH/NIA/IRP) [F]" w:date="2023-11-16T08:30:00Z">
                                    <w:rPr>
                                      <w:rFonts w:ascii="Calibri" w:hAnsi="Calibri" w:cs="Calibri"/>
                                      <w:color w:val="000000"/>
                                    </w:rPr>
                                  </w:rPrChange>
                                </w:rPr>
                                <w:t>-0.12</w:t>
                              </w:r>
                            </w:ins>
                            <w:del w:id="2961" w:author="Maino Vieytes, Christian (NIH/NIA/IRP) [F]" w:date="2023-11-15T15:22:00Z">
                              <w:r w:rsidRPr="00E260F1" w:rsidDel="00C92AAD">
                                <w:rPr>
                                  <w:rFonts w:ascii="Times New Roman" w:hAnsi="Times New Roman" w:cs="Times New Roman"/>
                                  <w:color w:val="000000"/>
                                  <w:sz w:val="18"/>
                                  <w:szCs w:val="18"/>
                                  <w:rPrChange w:id="2962" w:author="Maino Vieytes, Christian (NIH/NIA/IRP) [F]" w:date="2023-11-16T08:30:00Z">
                                    <w:rPr>
                                      <w:rFonts w:ascii="Times New Roman" w:hAnsi="Times New Roman" w:cs="Times New Roman"/>
                                      <w:color w:val="000000"/>
                                      <w:sz w:val="20"/>
                                      <w:szCs w:val="20"/>
                                    </w:rPr>
                                  </w:rPrChange>
                                </w:rPr>
                                <w:delText>-0.16</w:delText>
                              </w:r>
                            </w:del>
                          </w:p>
                        </w:tc>
                        <w:tc>
                          <w:tcPr>
                            <w:tcW w:w="1532" w:type="dxa"/>
                            <w:tcBorders>
                              <w:top w:val="nil"/>
                              <w:bottom w:val="nil"/>
                            </w:tcBorders>
                            <w:shd w:val="clear" w:color="auto" w:fill="auto"/>
                            <w:noWrap/>
                            <w:vAlign w:val="center"/>
                            <w:hideMark/>
                            <w:tcPrChange w:id="2963" w:author="Maino Vieytes, Christian (NIH/NIA/IRP) [F]" w:date="2023-11-30T12:01: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2964" w:author="Maino Vieytes, Christian (NIH/NIA/IRP) [F]" w:date="2023-11-16T08:31:00Z">
                                  <w:rPr>
                                    <w:rFonts w:ascii="Times New Roman" w:hAnsi="Times New Roman" w:cs="Times New Roman"/>
                                    <w:b/>
                                    <w:bCs/>
                                    <w:sz w:val="20"/>
                                    <w:szCs w:val="20"/>
                                  </w:rPr>
                                </w:rPrChange>
                              </w:rPr>
                            </w:pPr>
                            <w:ins w:id="2965" w:author="Maino Vieytes, Christian (NIH/NIA/IRP) [F]" w:date="2023-11-16T08:30:00Z">
                              <w:r w:rsidRPr="005E1339">
                                <w:rPr>
                                  <w:rFonts w:ascii="Times New Roman" w:hAnsi="Times New Roman" w:cs="Times New Roman"/>
                                  <w:b/>
                                  <w:bCs/>
                                  <w:color w:val="000000"/>
                                  <w:sz w:val="18"/>
                                  <w:szCs w:val="18"/>
                                  <w:rPrChange w:id="2966" w:author="Maino Vieytes, Christian (NIH/NIA/IRP) [F]" w:date="2023-11-16T08:31:00Z">
                                    <w:rPr>
                                      <w:rFonts w:ascii="Calibri" w:hAnsi="Calibri" w:cs="Calibri"/>
                                      <w:color w:val="000000"/>
                                    </w:rPr>
                                  </w:rPrChange>
                                </w:rPr>
                                <w:t>-0.38</w:t>
                              </w:r>
                            </w:ins>
                            <w:del w:id="2967" w:author="Maino Vieytes, Christian (NIH/NIA/IRP) [F]" w:date="2023-11-15T15:22:00Z">
                              <w:r w:rsidRPr="005E1339" w:rsidDel="00C92AAD">
                                <w:rPr>
                                  <w:rFonts w:ascii="Times New Roman" w:hAnsi="Times New Roman" w:cs="Times New Roman"/>
                                  <w:b/>
                                  <w:bCs/>
                                  <w:color w:val="000000"/>
                                  <w:sz w:val="18"/>
                                  <w:szCs w:val="18"/>
                                  <w:rPrChange w:id="2968" w:author="Maino Vieytes, Christian (NIH/NIA/IRP) [F]" w:date="2023-11-16T08:31:00Z">
                                    <w:rPr>
                                      <w:rFonts w:ascii="Times New Roman" w:hAnsi="Times New Roman" w:cs="Times New Roman"/>
                                      <w:b/>
                                      <w:bCs/>
                                      <w:color w:val="000000"/>
                                      <w:sz w:val="20"/>
                                      <w:szCs w:val="20"/>
                                    </w:rPr>
                                  </w:rPrChange>
                                </w:rPr>
                                <w:delText>0.42</w:delText>
                              </w:r>
                            </w:del>
                          </w:p>
                        </w:tc>
                        <w:tc>
                          <w:tcPr>
                            <w:tcW w:w="1610" w:type="dxa"/>
                            <w:tcBorders>
                              <w:top w:val="nil"/>
                              <w:bottom w:val="nil"/>
                              <w:right w:val="nil"/>
                            </w:tcBorders>
                            <w:shd w:val="clear" w:color="auto" w:fill="auto"/>
                            <w:noWrap/>
                            <w:vAlign w:val="center"/>
                            <w:hideMark/>
                            <w:tcPrChange w:id="2969" w:author="Maino Vieytes, Christian (NIH/NIA/IRP) [F]" w:date="2023-11-30T12:01: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2970" w:author="Maino Vieytes, Christian (NIH/NIA/IRP) [F]" w:date="2023-11-16T08:30:00Z">
                                  <w:rPr>
                                    <w:rFonts w:ascii="Times New Roman" w:hAnsi="Times New Roman" w:cs="Times New Roman"/>
                                    <w:sz w:val="20"/>
                                    <w:szCs w:val="20"/>
                                  </w:rPr>
                                </w:rPrChange>
                              </w:rPr>
                            </w:pPr>
                            <w:ins w:id="2971" w:author="Maino Vieytes, Christian (NIH/NIA/IRP) [F]" w:date="2023-11-16T08:30:00Z">
                              <w:r w:rsidRPr="00E260F1">
                                <w:rPr>
                                  <w:rFonts w:ascii="Times New Roman" w:hAnsi="Times New Roman" w:cs="Times New Roman"/>
                                  <w:color w:val="000000"/>
                                  <w:sz w:val="18"/>
                                  <w:szCs w:val="18"/>
                                  <w:rPrChange w:id="2972" w:author="Maino Vieytes, Christian (NIH/NIA/IRP) [F]" w:date="2023-11-16T08:30:00Z">
                                    <w:rPr>
                                      <w:rFonts w:ascii="Calibri" w:hAnsi="Calibri" w:cs="Calibri"/>
                                      <w:color w:val="000000"/>
                                    </w:rPr>
                                  </w:rPrChange>
                                </w:rPr>
                                <w:t>0.00</w:t>
                              </w:r>
                            </w:ins>
                            <w:del w:id="2973" w:author="Maino Vieytes, Christian (NIH/NIA/IRP) [F]" w:date="2023-11-15T15:22:00Z">
                              <w:r w:rsidRPr="00E260F1" w:rsidDel="00C92AAD">
                                <w:rPr>
                                  <w:rFonts w:ascii="Times New Roman" w:hAnsi="Times New Roman" w:cs="Times New Roman"/>
                                  <w:color w:val="000000"/>
                                  <w:sz w:val="18"/>
                                  <w:szCs w:val="18"/>
                                  <w:rPrChange w:id="2974" w:author="Maino Vieytes, Christian (NIH/NIA/IRP) [F]" w:date="2023-11-16T08:30:00Z">
                                    <w:rPr>
                                      <w:rFonts w:ascii="Times New Roman" w:hAnsi="Times New Roman" w:cs="Times New Roman"/>
                                      <w:color w:val="000000"/>
                                      <w:sz w:val="20"/>
                                      <w:szCs w:val="20"/>
                                    </w:rPr>
                                  </w:rPrChange>
                                </w:rPr>
                                <w:delText>-0.01</w:delText>
                              </w:r>
                            </w:del>
                          </w:p>
                        </w:tc>
                        <w:tc>
                          <w:tcPr>
                            <w:tcW w:w="1355" w:type="dxa"/>
                            <w:gridSpan w:val="2"/>
                            <w:tcBorders>
                              <w:top w:val="nil"/>
                              <w:left w:val="nil"/>
                              <w:bottom w:val="nil"/>
                              <w:right w:val="single" w:sz="4" w:space="0" w:color="auto"/>
                            </w:tcBorders>
                            <w:vAlign w:val="center"/>
                            <w:tcPrChange w:id="2975" w:author="Maino Vieytes, Christian (NIH/NIA/IRP) [F]" w:date="2023-11-30T12:01: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2976" w:author="Maino Vieytes, Christian (NIH/NIA/IRP) [F]" w:date="2023-11-16T08:30:00Z">
                                  <w:rPr>
                                    <w:rFonts w:ascii="Times New Roman" w:hAnsi="Times New Roman" w:cs="Times New Roman"/>
                                    <w:color w:val="000000"/>
                                    <w:sz w:val="20"/>
                                    <w:szCs w:val="20"/>
                                  </w:rPr>
                                </w:rPrChange>
                              </w:rPr>
                            </w:pPr>
                            <w:ins w:id="2977" w:author="Maino Vieytes, Christian (NIH/NIA/IRP) [F]" w:date="2023-11-16T08:30:00Z">
                              <w:r w:rsidRPr="00E260F1">
                                <w:rPr>
                                  <w:rFonts w:ascii="Times New Roman" w:hAnsi="Times New Roman" w:cs="Times New Roman"/>
                                  <w:color w:val="000000"/>
                                  <w:sz w:val="18"/>
                                  <w:szCs w:val="18"/>
                                  <w:rPrChange w:id="2978" w:author="Maino Vieytes, Christian (NIH/NIA/IRP) [F]" w:date="2023-11-16T08:30:00Z">
                                    <w:rPr>
                                      <w:rFonts w:ascii="Calibri" w:hAnsi="Calibri" w:cs="Calibri"/>
                                      <w:color w:val="000000"/>
                                    </w:rPr>
                                  </w:rPrChange>
                                </w:rPr>
                                <w:t>0.10</w:t>
                              </w:r>
                            </w:ins>
                            <w:del w:id="2979" w:author="Maino Vieytes, Christian (NIH/NIA/IRP) [F]" w:date="2023-11-15T15:22:00Z">
                              <w:r w:rsidRPr="00E260F1" w:rsidDel="00C92AAD">
                                <w:rPr>
                                  <w:rFonts w:ascii="Times New Roman" w:hAnsi="Times New Roman" w:cs="Times New Roman"/>
                                  <w:color w:val="000000"/>
                                  <w:sz w:val="18"/>
                                  <w:szCs w:val="18"/>
                                  <w:rPrChange w:id="2980"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B52403">
                        <w:tc>
                          <w:tcPr>
                            <w:tcW w:w="2187" w:type="dxa"/>
                            <w:gridSpan w:val="2"/>
                            <w:tcBorders>
                              <w:top w:val="nil"/>
                              <w:left w:val="single" w:sz="4" w:space="0" w:color="auto"/>
                              <w:bottom w:val="nil"/>
                            </w:tcBorders>
                            <w:shd w:val="clear" w:color="auto" w:fill="auto"/>
                            <w:vAlign w:val="center"/>
                            <w:tcPrChange w:id="2981"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298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983"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2984" w:author="Maino Vieytes, Christian (NIH/NIA/IRP) [F]" w:date="2023-11-30T12:01: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2985" w:author="Maino Vieytes, Christian (NIH/NIA/IRP) [F]" w:date="2023-11-16T08:32:00Z">
                                  <w:rPr>
                                    <w:rFonts w:ascii="Times New Roman" w:hAnsi="Times New Roman" w:cs="Times New Roman"/>
                                    <w:sz w:val="20"/>
                                    <w:szCs w:val="20"/>
                                  </w:rPr>
                                </w:rPrChange>
                              </w:rPr>
                            </w:pPr>
                            <w:ins w:id="2986" w:author="Maino Vieytes, Christian (NIH/NIA/IRP) [F]" w:date="2023-11-16T08:30:00Z">
                              <w:r w:rsidRPr="005E1339">
                                <w:rPr>
                                  <w:rFonts w:ascii="Times New Roman" w:hAnsi="Times New Roman" w:cs="Times New Roman"/>
                                  <w:b/>
                                  <w:bCs/>
                                  <w:color w:val="000000"/>
                                  <w:sz w:val="18"/>
                                  <w:szCs w:val="18"/>
                                  <w:rPrChange w:id="2987" w:author="Maino Vieytes, Christian (NIH/NIA/IRP) [F]" w:date="2023-11-16T08:32:00Z">
                                    <w:rPr>
                                      <w:rFonts w:ascii="Calibri" w:hAnsi="Calibri" w:cs="Calibri"/>
                                      <w:color w:val="000000"/>
                                    </w:rPr>
                                  </w:rPrChange>
                                </w:rPr>
                                <w:t>-0.23</w:t>
                              </w:r>
                            </w:ins>
                            <w:del w:id="2988" w:author="Maino Vieytes, Christian (NIH/NIA/IRP) [F]" w:date="2023-11-15T15:22:00Z">
                              <w:r w:rsidRPr="005E1339" w:rsidDel="00C92AAD">
                                <w:rPr>
                                  <w:rFonts w:ascii="Times New Roman" w:hAnsi="Times New Roman" w:cs="Times New Roman"/>
                                  <w:b/>
                                  <w:bCs/>
                                  <w:color w:val="000000"/>
                                  <w:sz w:val="18"/>
                                  <w:szCs w:val="18"/>
                                  <w:rPrChange w:id="2989" w:author="Maino Vieytes, Christian (NIH/NIA/IRP) [F]" w:date="2023-11-16T08:32:00Z">
                                    <w:rPr>
                                      <w:rFonts w:ascii="Times New Roman" w:hAnsi="Times New Roman" w:cs="Times New Roman"/>
                                      <w:color w:val="000000"/>
                                      <w:sz w:val="20"/>
                                      <w:szCs w:val="20"/>
                                    </w:rPr>
                                  </w:rPrChange>
                                </w:rPr>
                                <w:delText>-0.22</w:delText>
                              </w:r>
                            </w:del>
                          </w:p>
                        </w:tc>
                        <w:tc>
                          <w:tcPr>
                            <w:tcW w:w="1532" w:type="dxa"/>
                            <w:tcBorders>
                              <w:top w:val="nil"/>
                              <w:bottom w:val="nil"/>
                            </w:tcBorders>
                            <w:shd w:val="clear" w:color="auto" w:fill="auto"/>
                            <w:noWrap/>
                            <w:vAlign w:val="center"/>
                            <w:hideMark/>
                            <w:tcPrChange w:id="2990" w:author="Maino Vieytes, Christian (NIH/NIA/IRP) [F]" w:date="2023-11-30T12:01: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2991" w:author="Maino Vieytes, Christian (NIH/NIA/IRP) [F]" w:date="2023-11-16T08:35:00Z">
                                  <w:rPr>
                                    <w:rFonts w:ascii="Times New Roman" w:hAnsi="Times New Roman" w:cs="Times New Roman"/>
                                    <w:sz w:val="20"/>
                                    <w:szCs w:val="20"/>
                                  </w:rPr>
                                </w:rPrChange>
                              </w:rPr>
                            </w:pPr>
                            <w:ins w:id="2992" w:author="Maino Vieytes, Christian (NIH/NIA/IRP) [F]" w:date="2023-11-16T08:30:00Z">
                              <w:r w:rsidRPr="005E1339">
                                <w:rPr>
                                  <w:rFonts w:ascii="Times New Roman" w:hAnsi="Times New Roman" w:cs="Times New Roman"/>
                                  <w:b/>
                                  <w:bCs/>
                                  <w:color w:val="000000"/>
                                  <w:sz w:val="18"/>
                                  <w:szCs w:val="18"/>
                                  <w:rPrChange w:id="2993" w:author="Maino Vieytes, Christian (NIH/NIA/IRP) [F]" w:date="2023-11-16T08:35:00Z">
                                    <w:rPr>
                                      <w:rFonts w:ascii="Calibri" w:hAnsi="Calibri" w:cs="Calibri"/>
                                      <w:color w:val="000000"/>
                                    </w:rPr>
                                  </w:rPrChange>
                                </w:rPr>
                                <w:t>-0.23</w:t>
                              </w:r>
                            </w:ins>
                            <w:del w:id="2994" w:author="Maino Vieytes, Christian (NIH/NIA/IRP) [F]" w:date="2023-11-15T15:22:00Z">
                              <w:r w:rsidRPr="005E1339" w:rsidDel="00C92AAD">
                                <w:rPr>
                                  <w:rFonts w:ascii="Times New Roman" w:hAnsi="Times New Roman" w:cs="Times New Roman"/>
                                  <w:b/>
                                  <w:bCs/>
                                  <w:color w:val="000000"/>
                                  <w:sz w:val="18"/>
                                  <w:szCs w:val="18"/>
                                  <w:rPrChange w:id="2995" w:author="Maino Vieytes, Christian (NIH/NIA/IRP) [F]" w:date="2023-11-16T08:35:00Z">
                                    <w:rPr>
                                      <w:rFonts w:ascii="Times New Roman" w:hAnsi="Times New Roman" w:cs="Times New Roman"/>
                                      <w:color w:val="000000"/>
                                      <w:sz w:val="20"/>
                                      <w:szCs w:val="20"/>
                                    </w:rPr>
                                  </w:rPrChange>
                                </w:rPr>
                                <w:delText>0.20</w:delText>
                              </w:r>
                            </w:del>
                          </w:p>
                        </w:tc>
                        <w:tc>
                          <w:tcPr>
                            <w:tcW w:w="1610" w:type="dxa"/>
                            <w:tcBorders>
                              <w:top w:val="nil"/>
                              <w:bottom w:val="nil"/>
                              <w:right w:val="nil"/>
                            </w:tcBorders>
                            <w:shd w:val="clear" w:color="auto" w:fill="auto"/>
                            <w:noWrap/>
                            <w:vAlign w:val="center"/>
                            <w:hideMark/>
                            <w:tcPrChange w:id="2996" w:author="Maino Vieytes, Christian (NIH/NIA/IRP) [F]" w:date="2023-11-30T12:01: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2997" w:author="Maino Vieytes, Christian (NIH/NIA/IRP) [F]" w:date="2023-11-16T08:30:00Z">
                                  <w:rPr>
                                    <w:rFonts w:ascii="Times New Roman" w:hAnsi="Times New Roman" w:cs="Times New Roman"/>
                                    <w:b/>
                                    <w:bCs/>
                                    <w:sz w:val="20"/>
                                    <w:szCs w:val="20"/>
                                  </w:rPr>
                                </w:rPrChange>
                              </w:rPr>
                            </w:pPr>
                            <w:ins w:id="2998" w:author="Maino Vieytes, Christian (NIH/NIA/IRP) [F]" w:date="2023-11-16T08:30:00Z">
                              <w:r w:rsidRPr="00E260F1">
                                <w:rPr>
                                  <w:rFonts w:ascii="Times New Roman" w:hAnsi="Times New Roman" w:cs="Times New Roman"/>
                                  <w:color w:val="000000"/>
                                  <w:sz w:val="18"/>
                                  <w:szCs w:val="18"/>
                                  <w:rPrChange w:id="2999" w:author="Maino Vieytes, Christian (NIH/NIA/IRP) [F]" w:date="2023-11-16T08:30:00Z">
                                    <w:rPr>
                                      <w:rFonts w:ascii="Calibri" w:hAnsi="Calibri" w:cs="Calibri"/>
                                      <w:color w:val="000000"/>
                                    </w:rPr>
                                  </w:rPrChange>
                                </w:rPr>
                                <w:t>0.18</w:t>
                              </w:r>
                            </w:ins>
                            <w:del w:id="3000" w:author="Maino Vieytes, Christian (NIH/NIA/IRP) [F]" w:date="2023-11-15T15:22:00Z">
                              <w:r w:rsidRPr="00E260F1" w:rsidDel="00C92AAD">
                                <w:rPr>
                                  <w:rFonts w:ascii="Times New Roman" w:hAnsi="Times New Roman" w:cs="Times New Roman"/>
                                  <w:b/>
                                  <w:bCs/>
                                  <w:color w:val="000000"/>
                                  <w:sz w:val="18"/>
                                  <w:szCs w:val="18"/>
                                  <w:rPrChange w:id="3001" w:author="Maino Vieytes, Christian (NIH/NIA/IRP) [F]" w:date="2023-11-16T08:30:00Z">
                                    <w:rPr>
                                      <w:rFonts w:ascii="Times New Roman" w:hAnsi="Times New Roman" w:cs="Times New Roman"/>
                                      <w:b/>
                                      <w:bCs/>
                                      <w:color w:val="000000"/>
                                      <w:sz w:val="20"/>
                                      <w:szCs w:val="20"/>
                                    </w:rPr>
                                  </w:rPrChange>
                                </w:rPr>
                                <w:delText>0.44</w:delText>
                              </w:r>
                            </w:del>
                          </w:p>
                        </w:tc>
                        <w:tc>
                          <w:tcPr>
                            <w:tcW w:w="1355" w:type="dxa"/>
                            <w:gridSpan w:val="2"/>
                            <w:tcBorders>
                              <w:top w:val="nil"/>
                              <w:left w:val="nil"/>
                              <w:bottom w:val="nil"/>
                              <w:right w:val="single" w:sz="4" w:space="0" w:color="auto"/>
                            </w:tcBorders>
                            <w:vAlign w:val="center"/>
                            <w:tcPrChange w:id="3002" w:author="Maino Vieytes, Christian (NIH/NIA/IRP) [F]" w:date="2023-11-30T12:01: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3003" w:author="Maino Vieytes, Christian (NIH/NIA/IRP) [F]" w:date="2023-11-16T08:34:00Z">
                                  <w:rPr>
                                    <w:rFonts w:ascii="Times New Roman" w:hAnsi="Times New Roman" w:cs="Times New Roman"/>
                                    <w:b/>
                                    <w:bCs/>
                                    <w:color w:val="000000"/>
                                    <w:sz w:val="20"/>
                                    <w:szCs w:val="20"/>
                                  </w:rPr>
                                </w:rPrChange>
                              </w:rPr>
                            </w:pPr>
                            <w:ins w:id="3004" w:author="Maino Vieytes, Christian (NIH/NIA/IRP) [F]" w:date="2023-11-16T08:30:00Z">
                              <w:r w:rsidRPr="005E1339">
                                <w:rPr>
                                  <w:rFonts w:ascii="Times New Roman" w:hAnsi="Times New Roman" w:cs="Times New Roman"/>
                                  <w:b/>
                                  <w:bCs/>
                                  <w:color w:val="000000"/>
                                  <w:sz w:val="18"/>
                                  <w:szCs w:val="18"/>
                                  <w:rPrChange w:id="3005" w:author="Maino Vieytes, Christian (NIH/NIA/IRP) [F]" w:date="2023-11-16T08:34:00Z">
                                    <w:rPr>
                                      <w:rFonts w:ascii="Calibri" w:hAnsi="Calibri" w:cs="Calibri"/>
                                      <w:color w:val="000000"/>
                                    </w:rPr>
                                  </w:rPrChange>
                                </w:rPr>
                                <w:t>0.32</w:t>
                              </w:r>
                            </w:ins>
                            <w:del w:id="3006" w:author="Maino Vieytes, Christian (NIH/NIA/IRP) [F]" w:date="2023-11-15T15:22:00Z">
                              <w:r w:rsidRPr="005E1339" w:rsidDel="00C92AAD">
                                <w:rPr>
                                  <w:rFonts w:ascii="Times New Roman" w:hAnsi="Times New Roman" w:cs="Times New Roman"/>
                                  <w:b/>
                                  <w:bCs/>
                                  <w:color w:val="000000"/>
                                  <w:sz w:val="18"/>
                                  <w:szCs w:val="18"/>
                                  <w:rPrChange w:id="3007"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B52403">
                        <w:tc>
                          <w:tcPr>
                            <w:tcW w:w="2187" w:type="dxa"/>
                            <w:gridSpan w:val="2"/>
                            <w:tcBorders>
                              <w:top w:val="nil"/>
                              <w:left w:val="single" w:sz="4" w:space="0" w:color="auto"/>
                              <w:bottom w:val="nil"/>
                            </w:tcBorders>
                            <w:shd w:val="clear" w:color="auto" w:fill="auto"/>
                            <w:vAlign w:val="center"/>
                            <w:tcPrChange w:id="3008"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300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010"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3011" w:author="Maino Vieytes, Christian (NIH/NIA/IRP) [F]" w:date="2023-11-30T12:01: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3012" w:author="Maino Vieytes, Christian (NIH/NIA/IRP) [F]" w:date="2023-11-16T08:30:00Z">
                                  <w:rPr>
                                    <w:rFonts w:ascii="Times New Roman" w:hAnsi="Times New Roman" w:cs="Times New Roman"/>
                                    <w:sz w:val="20"/>
                                    <w:szCs w:val="20"/>
                                  </w:rPr>
                                </w:rPrChange>
                              </w:rPr>
                            </w:pPr>
                            <w:ins w:id="3013" w:author="Maino Vieytes, Christian (NIH/NIA/IRP) [F]" w:date="2023-11-16T08:30:00Z">
                              <w:r w:rsidRPr="00E260F1">
                                <w:rPr>
                                  <w:rFonts w:ascii="Times New Roman" w:hAnsi="Times New Roman" w:cs="Times New Roman"/>
                                  <w:b/>
                                  <w:bCs/>
                                  <w:color w:val="000000"/>
                                  <w:sz w:val="18"/>
                                  <w:szCs w:val="18"/>
                                  <w:rPrChange w:id="3014" w:author="Maino Vieytes, Christian (NIH/NIA/IRP) [F]" w:date="2023-11-16T08:30:00Z">
                                    <w:rPr>
                                      <w:rFonts w:ascii="Calibri" w:hAnsi="Calibri" w:cs="Calibri"/>
                                      <w:color w:val="000000"/>
                                    </w:rPr>
                                  </w:rPrChange>
                                </w:rPr>
                                <w:t>-0.36</w:t>
                              </w:r>
                            </w:ins>
                            <w:del w:id="3015" w:author="Maino Vieytes, Christian (NIH/NIA/IRP) [F]" w:date="2023-11-15T15:22:00Z">
                              <w:r w:rsidRPr="00E260F1" w:rsidDel="00C92AAD">
                                <w:rPr>
                                  <w:rFonts w:ascii="Times New Roman" w:hAnsi="Times New Roman" w:cs="Times New Roman"/>
                                  <w:b/>
                                  <w:bCs/>
                                  <w:color w:val="000000"/>
                                  <w:sz w:val="18"/>
                                  <w:szCs w:val="18"/>
                                  <w:rPrChange w:id="3016" w:author="Maino Vieytes, Christian (NIH/NIA/IRP) [F]" w:date="2023-11-16T08:30:00Z">
                                    <w:rPr>
                                      <w:rFonts w:ascii="Times New Roman" w:hAnsi="Times New Roman" w:cs="Times New Roman"/>
                                      <w:color w:val="000000"/>
                                      <w:sz w:val="20"/>
                                      <w:szCs w:val="20"/>
                                    </w:rPr>
                                  </w:rPrChange>
                                </w:rPr>
                                <w:delText>-0.14</w:delText>
                              </w:r>
                            </w:del>
                          </w:p>
                        </w:tc>
                        <w:tc>
                          <w:tcPr>
                            <w:tcW w:w="1532" w:type="dxa"/>
                            <w:tcBorders>
                              <w:top w:val="nil"/>
                              <w:bottom w:val="nil"/>
                            </w:tcBorders>
                            <w:shd w:val="clear" w:color="auto" w:fill="auto"/>
                            <w:noWrap/>
                            <w:vAlign w:val="center"/>
                            <w:hideMark/>
                            <w:tcPrChange w:id="3017" w:author="Maino Vieytes, Christian (NIH/NIA/IRP) [F]" w:date="2023-11-30T12:01: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3018" w:author="Maino Vieytes, Christian (NIH/NIA/IRP) [F]" w:date="2023-11-16T08:35:00Z">
                                  <w:rPr>
                                    <w:rFonts w:ascii="Times New Roman" w:hAnsi="Times New Roman" w:cs="Times New Roman"/>
                                    <w:sz w:val="20"/>
                                    <w:szCs w:val="20"/>
                                  </w:rPr>
                                </w:rPrChange>
                              </w:rPr>
                            </w:pPr>
                            <w:ins w:id="3019" w:author="Maino Vieytes, Christian (NIH/NIA/IRP) [F]" w:date="2023-11-16T08:30:00Z">
                              <w:r w:rsidRPr="005E1339">
                                <w:rPr>
                                  <w:rFonts w:ascii="Times New Roman" w:hAnsi="Times New Roman" w:cs="Times New Roman"/>
                                  <w:b/>
                                  <w:bCs/>
                                  <w:color w:val="000000"/>
                                  <w:sz w:val="18"/>
                                  <w:szCs w:val="18"/>
                                  <w:rPrChange w:id="3020" w:author="Maino Vieytes, Christian (NIH/NIA/IRP) [F]" w:date="2023-11-16T08:35:00Z">
                                    <w:rPr>
                                      <w:rFonts w:ascii="Calibri" w:hAnsi="Calibri" w:cs="Calibri"/>
                                      <w:color w:val="000000"/>
                                    </w:rPr>
                                  </w:rPrChange>
                                </w:rPr>
                                <w:t>-0.28</w:t>
                              </w:r>
                            </w:ins>
                            <w:del w:id="3021" w:author="Maino Vieytes, Christian (NIH/NIA/IRP) [F]" w:date="2023-11-15T15:22:00Z">
                              <w:r w:rsidRPr="005E1339" w:rsidDel="00C92AAD">
                                <w:rPr>
                                  <w:rFonts w:ascii="Times New Roman" w:hAnsi="Times New Roman" w:cs="Times New Roman"/>
                                  <w:b/>
                                  <w:bCs/>
                                  <w:color w:val="000000"/>
                                  <w:sz w:val="18"/>
                                  <w:szCs w:val="18"/>
                                  <w:rPrChange w:id="3022" w:author="Maino Vieytes, Christian (NIH/NIA/IRP) [F]" w:date="2023-11-16T08:35:00Z">
                                    <w:rPr>
                                      <w:rFonts w:ascii="Times New Roman" w:hAnsi="Times New Roman" w:cs="Times New Roman"/>
                                      <w:color w:val="000000"/>
                                      <w:sz w:val="20"/>
                                      <w:szCs w:val="20"/>
                                    </w:rPr>
                                  </w:rPrChange>
                                </w:rPr>
                                <w:delText>0.10</w:delText>
                              </w:r>
                            </w:del>
                          </w:p>
                        </w:tc>
                        <w:tc>
                          <w:tcPr>
                            <w:tcW w:w="1610" w:type="dxa"/>
                            <w:tcBorders>
                              <w:top w:val="nil"/>
                              <w:bottom w:val="nil"/>
                              <w:right w:val="nil"/>
                            </w:tcBorders>
                            <w:shd w:val="clear" w:color="auto" w:fill="auto"/>
                            <w:noWrap/>
                            <w:vAlign w:val="center"/>
                            <w:hideMark/>
                            <w:tcPrChange w:id="3023" w:author="Maino Vieytes, Christian (NIH/NIA/IRP) [F]" w:date="2023-11-30T12:01: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3024" w:author="Maino Vieytes, Christian (NIH/NIA/IRP) [F]" w:date="2023-11-16T08:30:00Z">
                                  <w:rPr>
                                    <w:rFonts w:ascii="Times New Roman" w:hAnsi="Times New Roman" w:cs="Times New Roman"/>
                                    <w:b/>
                                    <w:bCs/>
                                    <w:sz w:val="20"/>
                                    <w:szCs w:val="20"/>
                                  </w:rPr>
                                </w:rPrChange>
                              </w:rPr>
                            </w:pPr>
                            <w:ins w:id="3025" w:author="Maino Vieytes, Christian (NIH/NIA/IRP) [F]" w:date="2023-11-16T08:30:00Z">
                              <w:r w:rsidRPr="00E260F1">
                                <w:rPr>
                                  <w:rFonts w:ascii="Times New Roman" w:hAnsi="Times New Roman" w:cs="Times New Roman"/>
                                  <w:color w:val="000000"/>
                                  <w:sz w:val="18"/>
                                  <w:szCs w:val="18"/>
                                  <w:rPrChange w:id="3026" w:author="Maino Vieytes, Christian (NIH/NIA/IRP) [F]" w:date="2023-11-16T08:30:00Z">
                                    <w:rPr>
                                      <w:rFonts w:ascii="Calibri" w:hAnsi="Calibri" w:cs="Calibri"/>
                                      <w:color w:val="000000"/>
                                    </w:rPr>
                                  </w:rPrChange>
                                </w:rPr>
                                <w:t>0.030</w:t>
                              </w:r>
                            </w:ins>
                            <w:del w:id="3027" w:author="Maino Vieytes, Christian (NIH/NIA/IRP) [F]" w:date="2023-11-15T15:22:00Z">
                              <w:r w:rsidRPr="00E260F1" w:rsidDel="00C92AAD">
                                <w:rPr>
                                  <w:rFonts w:ascii="Times New Roman" w:hAnsi="Times New Roman" w:cs="Times New Roman"/>
                                  <w:b/>
                                  <w:bCs/>
                                  <w:color w:val="000000"/>
                                  <w:sz w:val="18"/>
                                  <w:szCs w:val="18"/>
                                  <w:rPrChange w:id="3028" w:author="Maino Vieytes, Christian (NIH/NIA/IRP) [F]" w:date="2023-11-16T08:30:00Z">
                                    <w:rPr>
                                      <w:rFonts w:ascii="Times New Roman" w:hAnsi="Times New Roman" w:cs="Times New Roman"/>
                                      <w:b/>
                                      <w:bCs/>
                                      <w:color w:val="000000"/>
                                      <w:sz w:val="20"/>
                                      <w:szCs w:val="20"/>
                                    </w:rPr>
                                  </w:rPrChange>
                                </w:rPr>
                                <w:delText>0.39</w:delText>
                              </w:r>
                            </w:del>
                          </w:p>
                        </w:tc>
                        <w:tc>
                          <w:tcPr>
                            <w:tcW w:w="1355" w:type="dxa"/>
                            <w:gridSpan w:val="2"/>
                            <w:tcBorders>
                              <w:top w:val="nil"/>
                              <w:left w:val="nil"/>
                              <w:bottom w:val="nil"/>
                              <w:right w:val="single" w:sz="4" w:space="0" w:color="auto"/>
                            </w:tcBorders>
                            <w:vAlign w:val="center"/>
                            <w:tcPrChange w:id="3029" w:author="Maino Vieytes, Christian (NIH/NIA/IRP) [F]" w:date="2023-11-30T12:01: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3030" w:author="Maino Vieytes, Christian (NIH/NIA/IRP) [F]" w:date="2023-11-16T08:30:00Z">
                                  <w:rPr>
                                    <w:rFonts w:ascii="Times New Roman" w:hAnsi="Times New Roman" w:cs="Times New Roman"/>
                                    <w:b/>
                                    <w:bCs/>
                                    <w:color w:val="000000"/>
                                    <w:sz w:val="20"/>
                                    <w:szCs w:val="20"/>
                                  </w:rPr>
                                </w:rPrChange>
                              </w:rPr>
                            </w:pPr>
                            <w:ins w:id="3031" w:author="Maino Vieytes, Christian (NIH/NIA/IRP) [F]" w:date="2023-11-16T08:30:00Z">
                              <w:r w:rsidRPr="00E260F1">
                                <w:rPr>
                                  <w:rFonts w:ascii="Times New Roman" w:hAnsi="Times New Roman" w:cs="Times New Roman"/>
                                  <w:color w:val="000000"/>
                                  <w:sz w:val="18"/>
                                  <w:szCs w:val="18"/>
                                  <w:rPrChange w:id="3032" w:author="Maino Vieytes, Christian (NIH/NIA/IRP) [F]" w:date="2023-11-16T08:30:00Z">
                                    <w:rPr>
                                      <w:rFonts w:ascii="Calibri" w:hAnsi="Calibri" w:cs="Calibri"/>
                                      <w:color w:val="000000"/>
                                    </w:rPr>
                                  </w:rPrChange>
                                </w:rPr>
                                <w:t>0.19</w:t>
                              </w:r>
                            </w:ins>
                            <w:del w:id="3033" w:author="Maino Vieytes, Christian (NIH/NIA/IRP) [F]" w:date="2023-11-15T15:22:00Z">
                              <w:r w:rsidRPr="00E260F1" w:rsidDel="00C92AAD">
                                <w:rPr>
                                  <w:rFonts w:ascii="Times New Roman" w:hAnsi="Times New Roman" w:cs="Times New Roman"/>
                                  <w:color w:val="000000"/>
                                  <w:sz w:val="18"/>
                                  <w:szCs w:val="18"/>
                                  <w:rPrChange w:id="3034"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B52403">
                        <w:tc>
                          <w:tcPr>
                            <w:tcW w:w="2187" w:type="dxa"/>
                            <w:gridSpan w:val="2"/>
                            <w:tcBorders>
                              <w:top w:val="nil"/>
                              <w:left w:val="single" w:sz="4" w:space="0" w:color="auto"/>
                              <w:bottom w:val="nil"/>
                            </w:tcBorders>
                            <w:shd w:val="clear" w:color="auto" w:fill="auto"/>
                            <w:vAlign w:val="center"/>
                            <w:tcPrChange w:id="3035"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303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037"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3038" w:author="Maino Vieytes, Christian (NIH/NIA/IRP) [F]" w:date="2023-11-30T12:01: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3039" w:author="Maino Vieytes, Christian (NIH/NIA/IRP) [F]" w:date="2023-11-16T08:31:00Z">
                                  <w:rPr>
                                    <w:rFonts w:ascii="Times New Roman" w:hAnsi="Times New Roman" w:cs="Times New Roman"/>
                                    <w:b/>
                                    <w:bCs/>
                                    <w:sz w:val="20"/>
                                    <w:szCs w:val="20"/>
                                  </w:rPr>
                                </w:rPrChange>
                              </w:rPr>
                            </w:pPr>
                            <w:ins w:id="3040" w:author="Maino Vieytes, Christian (NIH/NIA/IRP) [F]" w:date="2023-11-16T08:30:00Z">
                              <w:r w:rsidRPr="00E260F1">
                                <w:rPr>
                                  <w:rFonts w:ascii="Times New Roman" w:hAnsi="Times New Roman" w:cs="Times New Roman"/>
                                  <w:b/>
                                  <w:bCs/>
                                  <w:color w:val="000000"/>
                                  <w:sz w:val="18"/>
                                  <w:szCs w:val="18"/>
                                  <w:rPrChange w:id="3041" w:author="Maino Vieytes, Christian (NIH/NIA/IRP) [F]" w:date="2023-11-16T08:31:00Z">
                                    <w:rPr>
                                      <w:rFonts w:ascii="Calibri" w:hAnsi="Calibri" w:cs="Calibri"/>
                                      <w:color w:val="000000"/>
                                    </w:rPr>
                                  </w:rPrChange>
                                </w:rPr>
                                <w:t>-0.38</w:t>
                              </w:r>
                            </w:ins>
                            <w:del w:id="3042" w:author="Maino Vieytes, Christian (NIH/NIA/IRP) [F]" w:date="2023-11-15T15:22:00Z">
                              <w:r w:rsidRPr="00E260F1" w:rsidDel="00C92AAD">
                                <w:rPr>
                                  <w:rFonts w:ascii="Times New Roman" w:hAnsi="Times New Roman" w:cs="Times New Roman"/>
                                  <w:b/>
                                  <w:bCs/>
                                  <w:color w:val="000000"/>
                                  <w:sz w:val="18"/>
                                  <w:szCs w:val="18"/>
                                  <w:rPrChange w:id="3043" w:author="Maino Vieytes, Christian (NIH/NIA/IRP) [F]" w:date="2023-11-16T08:31:00Z">
                                    <w:rPr>
                                      <w:rFonts w:ascii="Times New Roman" w:hAnsi="Times New Roman" w:cs="Times New Roman"/>
                                      <w:b/>
                                      <w:bCs/>
                                      <w:color w:val="000000"/>
                                      <w:sz w:val="20"/>
                                      <w:szCs w:val="20"/>
                                    </w:rPr>
                                  </w:rPrChange>
                                </w:rPr>
                                <w:delText>-0.41</w:delText>
                              </w:r>
                            </w:del>
                          </w:p>
                        </w:tc>
                        <w:tc>
                          <w:tcPr>
                            <w:tcW w:w="1532" w:type="dxa"/>
                            <w:tcBorders>
                              <w:top w:val="nil"/>
                              <w:bottom w:val="nil"/>
                            </w:tcBorders>
                            <w:shd w:val="clear" w:color="auto" w:fill="auto"/>
                            <w:noWrap/>
                            <w:vAlign w:val="center"/>
                            <w:hideMark/>
                            <w:tcPrChange w:id="3044" w:author="Maino Vieytes, Christian (NIH/NIA/IRP) [F]" w:date="2023-11-30T12:01: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3045" w:author="Maino Vieytes, Christian (NIH/NIA/IRP) [F]" w:date="2023-11-16T08:31:00Z">
                                  <w:rPr>
                                    <w:rFonts w:ascii="Times New Roman" w:hAnsi="Times New Roman" w:cs="Times New Roman"/>
                                    <w:b/>
                                    <w:bCs/>
                                    <w:sz w:val="20"/>
                                    <w:szCs w:val="20"/>
                                  </w:rPr>
                                </w:rPrChange>
                              </w:rPr>
                            </w:pPr>
                            <w:ins w:id="3046" w:author="Maino Vieytes, Christian (NIH/NIA/IRP) [F]" w:date="2023-11-16T08:30:00Z">
                              <w:r w:rsidRPr="005E1339">
                                <w:rPr>
                                  <w:rFonts w:ascii="Times New Roman" w:hAnsi="Times New Roman" w:cs="Times New Roman"/>
                                  <w:b/>
                                  <w:bCs/>
                                  <w:color w:val="000000"/>
                                  <w:sz w:val="18"/>
                                  <w:szCs w:val="18"/>
                                  <w:rPrChange w:id="3047" w:author="Maino Vieytes, Christian (NIH/NIA/IRP) [F]" w:date="2023-11-16T08:31:00Z">
                                    <w:rPr>
                                      <w:rFonts w:ascii="Calibri" w:hAnsi="Calibri" w:cs="Calibri"/>
                                      <w:color w:val="000000"/>
                                    </w:rPr>
                                  </w:rPrChange>
                                </w:rPr>
                                <w:t>-0.38</w:t>
                              </w:r>
                            </w:ins>
                            <w:del w:id="3048" w:author="Maino Vieytes, Christian (NIH/NIA/IRP) [F]" w:date="2023-11-15T15:22:00Z">
                              <w:r w:rsidRPr="005E1339" w:rsidDel="00C92AAD">
                                <w:rPr>
                                  <w:rFonts w:ascii="Times New Roman" w:hAnsi="Times New Roman" w:cs="Times New Roman"/>
                                  <w:b/>
                                  <w:bCs/>
                                  <w:color w:val="000000"/>
                                  <w:sz w:val="18"/>
                                  <w:szCs w:val="18"/>
                                  <w:rPrChange w:id="3049" w:author="Maino Vieytes, Christian (NIH/NIA/IRP) [F]" w:date="2023-11-16T08:31:00Z">
                                    <w:rPr>
                                      <w:rFonts w:ascii="Times New Roman" w:hAnsi="Times New Roman" w:cs="Times New Roman"/>
                                      <w:b/>
                                      <w:bCs/>
                                      <w:color w:val="000000"/>
                                      <w:sz w:val="20"/>
                                      <w:szCs w:val="20"/>
                                    </w:rPr>
                                  </w:rPrChange>
                                </w:rPr>
                                <w:delText>0.36</w:delText>
                              </w:r>
                            </w:del>
                          </w:p>
                        </w:tc>
                        <w:tc>
                          <w:tcPr>
                            <w:tcW w:w="1610" w:type="dxa"/>
                            <w:tcBorders>
                              <w:top w:val="nil"/>
                              <w:bottom w:val="nil"/>
                              <w:right w:val="nil"/>
                            </w:tcBorders>
                            <w:shd w:val="clear" w:color="auto" w:fill="auto"/>
                            <w:noWrap/>
                            <w:vAlign w:val="center"/>
                            <w:hideMark/>
                            <w:tcPrChange w:id="3050" w:author="Maino Vieytes, Christian (NIH/NIA/IRP) [F]" w:date="2023-11-30T12:01: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3051" w:author="Maino Vieytes, Christian (NIH/NIA/IRP) [F]" w:date="2023-11-16T08:30:00Z">
                                  <w:rPr>
                                    <w:rFonts w:ascii="Times New Roman" w:hAnsi="Times New Roman" w:cs="Times New Roman"/>
                                    <w:b/>
                                    <w:bCs/>
                                    <w:sz w:val="20"/>
                                    <w:szCs w:val="20"/>
                                  </w:rPr>
                                </w:rPrChange>
                              </w:rPr>
                            </w:pPr>
                            <w:ins w:id="3052" w:author="Maino Vieytes, Christian (NIH/NIA/IRP) [F]" w:date="2023-11-16T08:30:00Z">
                              <w:r w:rsidRPr="00E260F1">
                                <w:rPr>
                                  <w:rFonts w:ascii="Times New Roman" w:hAnsi="Times New Roman" w:cs="Times New Roman"/>
                                  <w:color w:val="000000"/>
                                  <w:sz w:val="18"/>
                                  <w:szCs w:val="18"/>
                                  <w:rPrChange w:id="3053" w:author="Maino Vieytes, Christian (NIH/NIA/IRP) [F]" w:date="2023-11-16T08:30:00Z">
                                    <w:rPr>
                                      <w:rFonts w:ascii="Calibri" w:hAnsi="Calibri" w:cs="Calibri"/>
                                      <w:color w:val="000000"/>
                                    </w:rPr>
                                  </w:rPrChange>
                                </w:rPr>
                                <w:t>-0.12</w:t>
                              </w:r>
                            </w:ins>
                            <w:del w:id="3054" w:author="Maino Vieytes, Christian (NIH/NIA/IRP) [F]" w:date="2023-11-15T15:22:00Z">
                              <w:r w:rsidRPr="00E260F1" w:rsidDel="00C92AAD">
                                <w:rPr>
                                  <w:rFonts w:ascii="Times New Roman" w:hAnsi="Times New Roman" w:cs="Times New Roman"/>
                                  <w:b/>
                                  <w:bCs/>
                                  <w:color w:val="000000"/>
                                  <w:sz w:val="18"/>
                                  <w:szCs w:val="18"/>
                                  <w:rPrChange w:id="3055" w:author="Maino Vieytes, Christian (NIH/NIA/IRP) [F]" w:date="2023-11-16T08:30:00Z">
                                    <w:rPr>
                                      <w:rFonts w:ascii="Times New Roman" w:hAnsi="Times New Roman" w:cs="Times New Roman"/>
                                      <w:b/>
                                      <w:bCs/>
                                      <w:color w:val="000000"/>
                                      <w:sz w:val="20"/>
                                      <w:szCs w:val="20"/>
                                    </w:rPr>
                                  </w:rPrChange>
                                </w:rPr>
                                <w:delText>0.31</w:delText>
                              </w:r>
                            </w:del>
                          </w:p>
                        </w:tc>
                        <w:tc>
                          <w:tcPr>
                            <w:tcW w:w="1355" w:type="dxa"/>
                            <w:gridSpan w:val="2"/>
                            <w:tcBorders>
                              <w:top w:val="nil"/>
                              <w:left w:val="nil"/>
                              <w:bottom w:val="nil"/>
                              <w:right w:val="single" w:sz="4" w:space="0" w:color="auto"/>
                            </w:tcBorders>
                            <w:vAlign w:val="center"/>
                            <w:tcPrChange w:id="3056" w:author="Maino Vieytes, Christian (NIH/NIA/IRP) [F]" w:date="2023-11-30T12:01: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3057" w:author="Maino Vieytes, Christian (NIH/NIA/IRP) [F]" w:date="2023-11-16T08:34:00Z">
                                  <w:rPr>
                                    <w:rFonts w:ascii="Times New Roman" w:hAnsi="Times New Roman" w:cs="Times New Roman"/>
                                    <w:b/>
                                    <w:bCs/>
                                    <w:color w:val="000000"/>
                                    <w:sz w:val="20"/>
                                    <w:szCs w:val="20"/>
                                  </w:rPr>
                                </w:rPrChange>
                              </w:rPr>
                            </w:pPr>
                            <w:ins w:id="3058" w:author="Maino Vieytes, Christian (NIH/NIA/IRP) [F]" w:date="2023-11-16T08:30:00Z">
                              <w:r w:rsidRPr="005E1339">
                                <w:rPr>
                                  <w:rFonts w:ascii="Times New Roman" w:hAnsi="Times New Roman" w:cs="Times New Roman"/>
                                  <w:b/>
                                  <w:bCs/>
                                  <w:color w:val="000000"/>
                                  <w:sz w:val="18"/>
                                  <w:szCs w:val="18"/>
                                  <w:rPrChange w:id="3059" w:author="Maino Vieytes, Christian (NIH/NIA/IRP) [F]" w:date="2023-11-16T08:34:00Z">
                                    <w:rPr>
                                      <w:rFonts w:ascii="Calibri" w:hAnsi="Calibri" w:cs="Calibri"/>
                                      <w:color w:val="000000"/>
                                    </w:rPr>
                                  </w:rPrChange>
                                </w:rPr>
                                <w:t>0.24</w:t>
                              </w:r>
                            </w:ins>
                            <w:del w:id="3060" w:author="Maino Vieytes, Christian (NIH/NIA/IRP) [F]" w:date="2023-11-15T15:22:00Z">
                              <w:r w:rsidRPr="005E1339" w:rsidDel="00C92AAD">
                                <w:rPr>
                                  <w:rFonts w:ascii="Times New Roman" w:hAnsi="Times New Roman" w:cs="Times New Roman"/>
                                  <w:b/>
                                  <w:bCs/>
                                  <w:color w:val="000000"/>
                                  <w:sz w:val="18"/>
                                  <w:szCs w:val="18"/>
                                  <w:rPrChange w:id="3061"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B52403">
                        <w:tc>
                          <w:tcPr>
                            <w:tcW w:w="2187" w:type="dxa"/>
                            <w:gridSpan w:val="2"/>
                            <w:tcBorders>
                              <w:top w:val="nil"/>
                              <w:left w:val="single" w:sz="4" w:space="0" w:color="auto"/>
                              <w:bottom w:val="nil"/>
                            </w:tcBorders>
                            <w:shd w:val="clear" w:color="auto" w:fill="auto"/>
                            <w:vAlign w:val="center"/>
                            <w:tcPrChange w:id="3062"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306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064"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3065" w:author="Maino Vieytes, Christian (NIH/NIA/IRP) [F]" w:date="2023-11-30T12:01: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3066" w:author="Maino Vieytes, Christian (NIH/NIA/IRP) [F]" w:date="2023-11-16T08:30:00Z">
                                  <w:rPr>
                                    <w:rFonts w:ascii="Times New Roman" w:hAnsi="Times New Roman" w:cs="Times New Roman"/>
                                    <w:b/>
                                    <w:bCs/>
                                    <w:sz w:val="20"/>
                                    <w:szCs w:val="20"/>
                                  </w:rPr>
                                </w:rPrChange>
                              </w:rPr>
                            </w:pPr>
                            <w:ins w:id="3067" w:author="Maino Vieytes, Christian (NIH/NIA/IRP) [F]" w:date="2023-11-16T08:30:00Z">
                              <w:r w:rsidRPr="00E260F1">
                                <w:rPr>
                                  <w:rFonts w:ascii="Times New Roman" w:hAnsi="Times New Roman" w:cs="Times New Roman"/>
                                  <w:color w:val="000000"/>
                                  <w:sz w:val="18"/>
                                  <w:szCs w:val="18"/>
                                  <w:rPrChange w:id="3068" w:author="Maino Vieytes, Christian (NIH/NIA/IRP) [F]" w:date="2023-11-16T08:30:00Z">
                                    <w:rPr>
                                      <w:rFonts w:ascii="Calibri" w:hAnsi="Calibri" w:cs="Calibri"/>
                                      <w:color w:val="000000"/>
                                    </w:rPr>
                                  </w:rPrChange>
                                </w:rPr>
                                <w:t>0.030</w:t>
                              </w:r>
                            </w:ins>
                            <w:del w:id="3069" w:author="Maino Vieytes, Christian (NIH/NIA/IRP) [F]" w:date="2023-11-15T15:22:00Z">
                              <w:r w:rsidRPr="00E260F1" w:rsidDel="00C92AAD">
                                <w:rPr>
                                  <w:rFonts w:ascii="Times New Roman" w:hAnsi="Times New Roman" w:cs="Times New Roman"/>
                                  <w:b/>
                                  <w:bCs/>
                                  <w:color w:val="000000"/>
                                  <w:sz w:val="18"/>
                                  <w:szCs w:val="18"/>
                                  <w:rPrChange w:id="3070" w:author="Maino Vieytes, Christian (NIH/NIA/IRP) [F]" w:date="2023-11-16T08:30:00Z">
                                    <w:rPr>
                                      <w:rFonts w:ascii="Times New Roman" w:hAnsi="Times New Roman" w:cs="Times New Roman"/>
                                      <w:b/>
                                      <w:bCs/>
                                      <w:color w:val="000000"/>
                                      <w:sz w:val="20"/>
                                      <w:szCs w:val="20"/>
                                    </w:rPr>
                                  </w:rPrChange>
                                </w:rPr>
                                <w:delText>0.38</w:delText>
                              </w:r>
                            </w:del>
                          </w:p>
                        </w:tc>
                        <w:tc>
                          <w:tcPr>
                            <w:tcW w:w="1532" w:type="dxa"/>
                            <w:tcBorders>
                              <w:top w:val="nil"/>
                              <w:bottom w:val="nil"/>
                            </w:tcBorders>
                            <w:shd w:val="clear" w:color="auto" w:fill="auto"/>
                            <w:noWrap/>
                            <w:vAlign w:val="center"/>
                            <w:hideMark/>
                            <w:tcPrChange w:id="3071" w:author="Maino Vieytes, Christian (NIH/NIA/IRP) [F]" w:date="2023-11-30T12:01: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3072" w:author="Maino Vieytes, Christian (NIH/NIA/IRP) [F]" w:date="2023-11-16T08:30:00Z">
                                  <w:rPr>
                                    <w:rFonts w:ascii="Times New Roman" w:hAnsi="Times New Roman" w:cs="Times New Roman"/>
                                    <w:sz w:val="20"/>
                                    <w:szCs w:val="20"/>
                                  </w:rPr>
                                </w:rPrChange>
                              </w:rPr>
                            </w:pPr>
                            <w:ins w:id="3073" w:author="Maino Vieytes, Christian (NIH/NIA/IRP) [F]" w:date="2023-11-16T08:30:00Z">
                              <w:r w:rsidRPr="00E260F1">
                                <w:rPr>
                                  <w:rFonts w:ascii="Times New Roman" w:hAnsi="Times New Roman" w:cs="Times New Roman"/>
                                  <w:color w:val="000000"/>
                                  <w:sz w:val="18"/>
                                  <w:szCs w:val="18"/>
                                  <w:rPrChange w:id="3074" w:author="Maino Vieytes, Christian (NIH/NIA/IRP) [F]" w:date="2023-11-16T08:30:00Z">
                                    <w:rPr>
                                      <w:rFonts w:ascii="Calibri" w:hAnsi="Calibri" w:cs="Calibri"/>
                                      <w:color w:val="000000"/>
                                    </w:rPr>
                                  </w:rPrChange>
                                </w:rPr>
                                <w:t>-0.19</w:t>
                              </w:r>
                            </w:ins>
                            <w:del w:id="3075" w:author="Maino Vieytes, Christian (NIH/NIA/IRP) [F]" w:date="2023-11-15T15:22:00Z">
                              <w:r w:rsidRPr="00E260F1" w:rsidDel="00C92AAD">
                                <w:rPr>
                                  <w:rFonts w:ascii="Times New Roman" w:hAnsi="Times New Roman" w:cs="Times New Roman"/>
                                  <w:color w:val="000000"/>
                                  <w:sz w:val="18"/>
                                  <w:szCs w:val="18"/>
                                  <w:rPrChange w:id="3076" w:author="Maino Vieytes, Christian (NIH/NIA/IRP) [F]" w:date="2023-11-16T08:30:00Z">
                                    <w:rPr>
                                      <w:rFonts w:ascii="Times New Roman" w:hAnsi="Times New Roman" w:cs="Times New Roman"/>
                                      <w:color w:val="000000"/>
                                      <w:sz w:val="20"/>
                                      <w:szCs w:val="20"/>
                                    </w:rPr>
                                  </w:rPrChange>
                                </w:rPr>
                                <w:delText>0.13</w:delText>
                              </w:r>
                            </w:del>
                          </w:p>
                        </w:tc>
                        <w:tc>
                          <w:tcPr>
                            <w:tcW w:w="1610" w:type="dxa"/>
                            <w:tcBorders>
                              <w:top w:val="nil"/>
                              <w:bottom w:val="nil"/>
                              <w:right w:val="nil"/>
                            </w:tcBorders>
                            <w:shd w:val="clear" w:color="auto" w:fill="auto"/>
                            <w:noWrap/>
                            <w:vAlign w:val="center"/>
                            <w:hideMark/>
                            <w:tcPrChange w:id="3077" w:author="Maino Vieytes, Christian (NIH/NIA/IRP) [F]" w:date="2023-11-30T12:01: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3078" w:author="Maino Vieytes, Christian (NIH/NIA/IRP) [F]" w:date="2023-11-16T08:33:00Z">
                                  <w:rPr>
                                    <w:rFonts w:ascii="Times New Roman" w:hAnsi="Times New Roman" w:cs="Times New Roman"/>
                                    <w:sz w:val="20"/>
                                    <w:szCs w:val="20"/>
                                  </w:rPr>
                                </w:rPrChange>
                              </w:rPr>
                            </w:pPr>
                            <w:ins w:id="3079" w:author="Maino Vieytes, Christian (NIH/NIA/IRP) [F]" w:date="2023-11-16T08:30:00Z">
                              <w:r w:rsidRPr="005E1339">
                                <w:rPr>
                                  <w:rFonts w:ascii="Times New Roman" w:hAnsi="Times New Roman" w:cs="Times New Roman"/>
                                  <w:b/>
                                  <w:bCs/>
                                  <w:color w:val="000000"/>
                                  <w:sz w:val="18"/>
                                  <w:szCs w:val="18"/>
                                  <w:rPrChange w:id="3080" w:author="Maino Vieytes, Christian (NIH/NIA/IRP) [F]" w:date="2023-11-16T08:33:00Z">
                                    <w:rPr>
                                      <w:rFonts w:ascii="Calibri" w:hAnsi="Calibri" w:cs="Calibri"/>
                                      <w:color w:val="000000"/>
                                    </w:rPr>
                                  </w:rPrChange>
                                </w:rPr>
                                <w:t>0.24</w:t>
                              </w:r>
                            </w:ins>
                            <w:del w:id="3081" w:author="Maino Vieytes, Christian (NIH/NIA/IRP) [F]" w:date="2023-11-15T15:22:00Z">
                              <w:r w:rsidRPr="005E1339" w:rsidDel="00C92AAD">
                                <w:rPr>
                                  <w:rFonts w:ascii="Times New Roman" w:hAnsi="Times New Roman" w:cs="Times New Roman"/>
                                  <w:b/>
                                  <w:bCs/>
                                  <w:color w:val="000000"/>
                                  <w:sz w:val="18"/>
                                  <w:szCs w:val="18"/>
                                  <w:rPrChange w:id="3082" w:author="Maino Vieytes, Christian (NIH/NIA/IRP) [F]" w:date="2023-11-16T08:33:00Z">
                                    <w:rPr>
                                      <w:rFonts w:ascii="Times New Roman" w:hAnsi="Times New Roman" w:cs="Times New Roman"/>
                                      <w:color w:val="000000"/>
                                      <w:sz w:val="20"/>
                                      <w:szCs w:val="20"/>
                                    </w:rPr>
                                  </w:rPrChange>
                                </w:rPr>
                                <w:delText>-0.13</w:delText>
                              </w:r>
                            </w:del>
                          </w:p>
                        </w:tc>
                        <w:tc>
                          <w:tcPr>
                            <w:tcW w:w="1355" w:type="dxa"/>
                            <w:gridSpan w:val="2"/>
                            <w:tcBorders>
                              <w:top w:val="nil"/>
                              <w:left w:val="nil"/>
                              <w:bottom w:val="nil"/>
                              <w:right w:val="single" w:sz="4" w:space="0" w:color="auto"/>
                            </w:tcBorders>
                            <w:vAlign w:val="center"/>
                            <w:tcPrChange w:id="3083" w:author="Maino Vieytes, Christian (NIH/NIA/IRP) [F]" w:date="2023-11-30T12:01: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3084" w:author="Maino Vieytes, Christian (NIH/NIA/IRP) [F]" w:date="2023-11-16T08:30:00Z">
                                  <w:rPr>
                                    <w:rFonts w:ascii="Times New Roman" w:hAnsi="Times New Roman" w:cs="Times New Roman"/>
                                    <w:color w:val="000000"/>
                                    <w:sz w:val="20"/>
                                    <w:szCs w:val="20"/>
                                  </w:rPr>
                                </w:rPrChange>
                              </w:rPr>
                            </w:pPr>
                            <w:ins w:id="3085" w:author="Maino Vieytes, Christian (NIH/NIA/IRP) [F]" w:date="2023-11-16T08:30:00Z">
                              <w:r w:rsidRPr="00E260F1">
                                <w:rPr>
                                  <w:rFonts w:ascii="Times New Roman" w:hAnsi="Times New Roman" w:cs="Times New Roman"/>
                                  <w:color w:val="000000"/>
                                  <w:sz w:val="18"/>
                                  <w:szCs w:val="18"/>
                                  <w:rPrChange w:id="3086" w:author="Maino Vieytes, Christian (NIH/NIA/IRP) [F]" w:date="2023-11-16T08:30:00Z">
                                    <w:rPr>
                                      <w:rFonts w:ascii="Calibri" w:hAnsi="Calibri" w:cs="Calibri"/>
                                      <w:color w:val="000000"/>
                                    </w:rPr>
                                  </w:rPrChange>
                                </w:rPr>
                                <w:t>-0.020</w:t>
                              </w:r>
                            </w:ins>
                            <w:del w:id="3087" w:author="Maino Vieytes, Christian (NIH/NIA/IRP) [F]" w:date="2023-11-15T15:22:00Z">
                              <w:r w:rsidRPr="00E260F1" w:rsidDel="00C92AAD">
                                <w:rPr>
                                  <w:rFonts w:ascii="Times New Roman" w:hAnsi="Times New Roman" w:cs="Times New Roman"/>
                                  <w:color w:val="000000"/>
                                  <w:sz w:val="18"/>
                                  <w:szCs w:val="18"/>
                                  <w:rPrChange w:id="3088"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B52403">
                        <w:tc>
                          <w:tcPr>
                            <w:tcW w:w="2187" w:type="dxa"/>
                            <w:gridSpan w:val="2"/>
                            <w:tcBorders>
                              <w:top w:val="nil"/>
                              <w:left w:val="single" w:sz="4" w:space="0" w:color="auto"/>
                              <w:bottom w:val="nil"/>
                            </w:tcBorders>
                            <w:shd w:val="clear" w:color="auto" w:fill="auto"/>
                            <w:vAlign w:val="center"/>
                            <w:tcPrChange w:id="3089"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309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091"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3092" w:author="Maino Vieytes, Christian (NIH/NIA/IRP) [F]" w:date="2023-11-30T12:01: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3093" w:author="Maino Vieytes, Christian (NIH/NIA/IRP) [F]" w:date="2023-11-16T08:30:00Z">
                                  <w:rPr>
                                    <w:rFonts w:ascii="Times New Roman" w:hAnsi="Times New Roman" w:cs="Times New Roman"/>
                                    <w:sz w:val="20"/>
                                    <w:szCs w:val="20"/>
                                  </w:rPr>
                                </w:rPrChange>
                              </w:rPr>
                            </w:pPr>
                            <w:ins w:id="3094" w:author="Maino Vieytes, Christian (NIH/NIA/IRP) [F]" w:date="2023-11-16T08:30:00Z">
                              <w:r w:rsidRPr="00E260F1">
                                <w:rPr>
                                  <w:rFonts w:ascii="Times New Roman" w:hAnsi="Times New Roman" w:cs="Times New Roman"/>
                                  <w:color w:val="000000"/>
                                  <w:sz w:val="18"/>
                                  <w:szCs w:val="18"/>
                                  <w:rPrChange w:id="3095" w:author="Maino Vieytes, Christian (NIH/NIA/IRP) [F]" w:date="2023-11-16T08:30:00Z">
                                    <w:rPr>
                                      <w:rFonts w:ascii="Calibri" w:hAnsi="Calibri" w:cs="Calibri"/>
                                      <w:color w:val="000000"/>
                                    </w:rPr>
                                  </w:rPrChange>
                                </w:rPr>
                                <w:t>-0.030</w:t>
                              </w:r>
                            </w:ins>
                            <w:del w:id="3096" w:author="Maino Vieytes, Christian (NIH/NIA/IRP) [F]" w:date="2023-11-15T15:22:00Z">
                              <w:r w:rsidRPr="00E260F1" w:rsidDel="00C92AAD">
                                <w:rPr>
                                  <w:rFonts w:ascii="Times New Roman" w:hAnsi="Times New Roman" w:cs="Times New Roman"/>
                                  <w:color w:val="000000"/>
                                  <w:sz w:val="18"/>
                                  <w:szCs w:val="18"/>
                                  <w:rPrChange w:id="3097" w:author="Maino Vieytes, Christian (NIH/NIA/IRP) [F]" w:date="2023-11-16T08:30:00Z">
                                    <w:rPr>
                                      <w:rFonts w:ascii="Times New Roman" w:hAnsi="Times New Roman" w:cs="Times New Roman"/>
                                      <w:color w:val="000000"/>
                                      <w:sz w:val="20"/>
                                      <w:szCs w:val="20"/>
                                    </w:rPr>
                                  </w:rPrChange>
                                </w:rPr>
                                <w:delText>-0.02</w:delText>
                              </w:r>
                            </w:del>
                          </w:p>
                        </w:tc>
                        <w:tc>
                          <w:tcPr>
                            <w:tcW w:w="1532" w:type="dxa"/>
                            <w:tcBorders>
                              <w:top w:val="nil"/>
                              <w:bottom w:val="nil"/>
                            </w:tcBorders>
                            <w:shd w:val="clear" w:color="auto" w:fill="auto"/>
                            <w:noWrap/>
                            <w:vAlign w:val="center"/>
                            <w:hideMark/>
                            <w:tcPrChange w:id="3098" w:author="Maino Vieytes, Christian (NIH/NIA/IRP) [F]" w:date="2023-11-30T12:01: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3099" w:author="Maino Vieytes, Christian (NIH/NIA/IRP) [F]" w:date="2023-11-16T08:30:00Z">
                                  <w:rPr>
                                    <w:rFonts w:ascii="Times New Roman" w:hAnsi="Times New Roman" w:cs="Times New Roman"/>
                                    <w:sz w:val="20"/>
                                    <w:szCs w:val="20"/>
                                  </w:rPr>
                                </w:rPrChange>
                              </w:rPr>
                            </w:pPr>
                            <w:ins w:id="3100" w:author="Maino Vieytes, Christian (NIH/NIA/IRP) [F]" w:date="2023-11-16T08:30:00Z">
                              <w:r w:rsidRPr="00E260F1">
                                <w:rPr>
                                  <w:rFonts w:ascii="Times New Roman" w:hAnsi="Times New Roman" w:cs="Times New Roman"/>
                                  <w:color w:val="000000"/>
                                  <w:sz w:val="18"/>
                                  <w:szCs w:val="18"/>
                                  <w:rPrChange w:id="3101" w:author="Maino Vieytes, Christian (NIH/NIA/IRP) [F]" w:date="2023-11-16T08:30:00Z">
                                    <w:rPr>
                                      <w:rFonts w:ascii="Calibri" w:hAnsi="Calibri" w:cs="Calibri"/>
                                      <w:color w:val="000000"/>
                                    </w:rPr>
                                  </w:rPrChange>
                                </w:rPr>
                                <w:t>-0.020</w:t>
                              </w:r>
                            </w:ins>
                            <w:del w:id="3102" w:author="Maino Vieytes, Christian (NIH/NIA/IRP) [F]" w:date="2023-11-15T15:22:00Z">
                              <w:r w:rsidRPr="00E260F1" w:rsidDel="00C92AAD">
                                <w:rPr>
                                  <w:rFonts w:ascii="Times New Roman" w:hAnsi="Times New Roman" w:cs="Times New Roman"/>
                                  <w:color w:val="000000"/>
                                  <w:sz w:val="18"/>
                                  <w:szCs w:val="18"/>
                                  <w:rPrChange w:id="3103" w:author="Maino Vieytes, Christian (NIH/NIA/IRP) [F]" w:date="2023-11-16T08:30:00Z">
                                    <w:rPr>
                                      <w:rFonts w:ascii="Times New Roman" w:hAnsi="Times New Roman" w:cs="Times New Roman"/>
                                      <w:color w:val="000000"/>
                                      <w:sz w:val="20"/>
                                      <w:szCs w:val="20"/>
                                    </w:rPr>
                                  </w:rPrChange>
                                </w:rPr>
                                <w:delText>-0.12</w:delText>
                              </w:r>
                            </w:del>
                          </w:p>
                        </w:tc>
                        <w:tc>
                          <w:tcPr>
                            <w:tcW w:w="1610" w:type="dxa"/>
                            <w:tcBorders>
                              <w:top w:val="nil"/>
                              <w:bottom w:val="nil"/>
                              <w:right w:val="nil"/>
                            </w:tcBorders>
                            <w:shd w:val="clear" w:color="auto" w:fill="auto"/>
                            <w:noWrap/>
                            <w:vAlign w:val="center"/>
                            <w:hideMark/>
                            <w:tcPrChange w:id="3104" w:author="Maino Vieytes, Christian (NIH/NIA/IRP) [F]" w:date="2023-11-30T12:01: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3105" w:author="Maino Vieytes, Christian (NIH/NIA/IRP) [F]" w:date="2023-11-16T08:33:00Z">
                                  <w:rPr>
                                    <w:rFonts w:ascii="Times New Roman" w:hAnsi="Times New Roman" w:cs="Times New Roman"/>
                                    <w:sz w:val="20"/>
                                    <w:szCs w:val="20"/>
                                  </w:rPr>
                                </w:rPrChange>
                              </w:rPr>
                            </w:pPr>
                            <w:ins w:id="3106" w:author="Maino Vieytes, Christian (NIH/NIA/IRP) [F]" w:date="2023-11-16T08:30:00Z">
                              <w:r w:rsidRPr="005E1339">
                                <w:rPr>
                                  <w:rFonts w:ascii="Times New Roman" w:hAnsi="Times New Roman" w:cs="Times New Roman"/>
                                  <w:b/>
                                  <w:bCs/>
                                  <w:color w:val="000000"/>
                                  <w:sz w:val="18"/>
                                  <w:szCs w:val="18"/>
                                  <w:rPrChange w:id="3107" w:author="Maino Vieytes, Christian (NIH/NIA/IRP) [F]" w:date="2023-11-16T08:33:00Z">
                                    <w:rPr>
                                      <w:rFonts w:ascii="Calibri" w:hAnsi="Calibri" w:cs="Calibri"/>
                                      <w:color w:val="000000"/>
                                    </w:rPr>
                                  </w:rPrChange>
                                </w:rPr>
                                <w:t>-0.28</w:t>
                              </w:r>
                            </w:ins>
                            <w:del w:id="3108" w:author="Maino Vieytes, Christian (NIH/NIA/IRP) [F]" w:date="2023-11-15T15:22:00Z">
                              <w:r w:rsidRPr="005E1339" w:rsidDel="00C92AAD">
                                <w:rPr>
                                  <w:rFonts w:ascii="Times New Roman" w:hAnsi="Times New Roman" w:cs="Times New Roman"/>
                                  <w:b/>
                                  <w:bCs/>
                                  <w:color w:val="000000"/>
                                  <w:sz w:val="18"/>
                                  <w:szCs w:val="18"/>
                                  <w:rPrChange w:id="3109" w:author="Maino Vieytes, Christian (NIH/NIA/IRP) [F]" w:date="2023-11-16T08:33:00Z">
                                    <w:rPr>
                                      <w:rFonts w:ascii="Times New Roman" w:hAnsi="Times New Roman" w:cs="Times New Roman"/>
                                      <w:color w:val="000000"/>
                                      <w:sz w:val="20"/>
                                      <w:szCs w:val="20"/>
                                    </w:rPr>
                                  </w:rPrChange>
                                </w:rPr>
                                <w:delText>0.13</w:delText>
                              </w:r>
                            </w:del>
                          </w:p>
                        </w:tc>
                        <w:tc>
                          <w:tcPr>
                            <w:tcW w:w="1355" w:type="dxa"/>
                            <w:gridSpan w:val="2"/>
                            <w:tcBorders>
                              <w:top w:val="nil"/>
                              <w:left w:val="nil"/>
                              <w:bottom w:val="nil"/>
                              <w:right w:val="single" w:sz="4" w:space="0" w:color="auto"/>
                            </w:tcBorders>
                            <w:vAlign w:val="center"/>
                            <w:tcPrChange w:id="3110" w:author="Maino Vieytes, Christian (NIH/NIA/IRP) [F]" w:date="2023-11-30T12:01: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3111" w:author="Maino Vieytes, Christian (NIH/NIA/IRP) [F]" w:date="2023-11-16T08:30:00Z">
                                  <w:rPr>
                                    <w:rFonts w:ascii="Times New Roman" w:hAnsi="Times New Roman" w:cs="Times New Roman"/>
                                    <w:color w:val="000000"/>
                                    <w:sz w:val="20"/>
                                    <w:szCs w:val="20"/>
                                  </w:rPr>
                                </w:rPrChange>
                              </w:rPr>
                            </w:pPr>
                            <w:ins w:id="3112" w:author="Maino Vieytes, Christian (NIH/NIA/IRP) [F]" w:date="2023-11-16T08:30:00Z">
                              <w:r w:rsidRPr="00E260F1">
                                <w:rPr>
                                  <w:rFonts w:ascii="Times New Roman" w:hAnsi="Times New Roman" w:cs="Times New Roman"/>
                                  <w:color w:val="000000"/>
                                  <w:sz w:val="18"/>
                                  <w:szCs w:val="18"/>
                                  <w:rPrChange w:id="3113" w:author="Maino Vieytes, Christian (NIH/NIA/IRP) [F]" w:date="2023-11-16T08:30:00Z">
                                    <w:rPr>
                                      <w:rFonts w:ascii="Calibri" w:hAnsi="Calibri" w:cs="Calibri"/>
                                      <w:color w:val="000000"/>
                                    </w:rPr>
                                  </w:rPrChange>
                                </w:rPr>
                                <w:t>0.020</w:t>
                              </w:r>
                            </w:ins>
                            <w:del w:id="3114" w:author="Maino Vieytes, Christian (NIH/NIA/IRP) [F]" w:date="2023-11-15T15:22:00Z">
                              <w:r w:rsidRPr="00E260F1" w:rsidDel="00C92AAD">
                                <w:rPr>
                                  <w:rFonts w:ascii="Times New Roman" w:hAnsi="Times New Roman" w:cs="Times New Roman"/>
                                  <w:color w:val="000000"/>
                                  <w:sz w:val="18"/>
                                  <w:szCs w:val="18"/>
                                  <w:rPrChange w:id="3115"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B52403">
                        <w:tc>
                          <w:tcPr>
                            <w:tcW w:w="2187" w:type="dxa"/>
                            <w:gridSpan w:val="2"/>
                            <w:tcBorders>
                              <w:top w:val="nil"/>
                              <w:left w:val="single" w:sz="4" w:space="0" w:color="auto"/>
                              <w:bottom w:val="nil"/>
                            </w:tcBorders>
                            <w:shd w:val="clear" w:color="auto" w:fill="auto"/>
                            <w:vAlign w:val="center"/>
                            <w:tcPrChange w:id="3116"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311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118"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3119" w:author="Maino Vieytes, Christian (NIH/NIA/IRP) [F]" w:date="2023-11-30T12:01: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3120" w:author="Maino Vieytes, Christian (NIH/NIA/IRP) [F]" w:date="2023-11-16T08:30:00Z">
                                  <w:rPr>
                                    <w:rFonts w:ascii="Times New Roman" w:hAnsi="Times New Roman" w:cs="Times New Roman"/>
                                    <w:sz w:val="20"/>
                                    <w:szCs w:val="20"/>
                                  </w:rPr>
                                </w:rPrChange>
                              </w:rPr>
                            </w:pPr>
                            <w:ins w:id="3121" w:author="Maino Vieytes, Christian (NIH/NIA/IRP) [F]" w:date="2023-11-16T08:30:00Z">
                              <w:r w:rsidRPr="00E260F1">
                                <w:rPr>
                                  <w:rFonts w:ascii="Times New Roman" w:hAnsi="Times New Roman" w:cs="Times New Roman"/>
                                  <w:color w:val="000000"/>
                                  <w:sz w:val="18"/>
                                  <w:szCs w:val="18"/>
                                  <w:rPrChange w:id="3122" w:author="Maino Vieytes, Christian (NIH/NIA/IRP) [F]" w:date="2023-11-16T08:30:00Z">
                                    <w:rPr>
                                      <w:rFonts w:ascii="Calibri" w:hAnsi="Calibri" w:cs="Calibri"/>
                                      <w:color w:val="000000"/>
                                    </w:rPr>
                                  </w:rPrChange>
                                </w:rPr>
                                <w:t>-0.040</w:t>
                              </w:r>
                            </w:ins>
                            <w:del w:id="3123" w:author="Maino Vieytes, Christian (NIH/NIA/IRP) [F]" w:date="2023-11-15T15:22:00Z">
                              <w:r w:rsidRPr="00E260F1" w:rsidDel="00C92AAD">
                                <w:rPr>
                                  <w:rFonts w:ascii="Times New Roman" w:hAnsi="Times New Roman" w:cs="Times New Roman"/>
                                  <w:color w:val="000000"/>
                                  <w:sz w:val="18"/>
                                  <w:szCs w:val="18"/>
                                  <w:rPrChange w:id="3124" w:author="Maino Vieytes, Christian (NIH/NIA/IRP) [F]" w:date="2023-11-16T08:30:00Z">
                                    <w:rPr>
                                      <w:rFonts w:ascii="Times New Roman" w:hAnsi="Times New Roman" w:cs="Times New Roman"/>
                                      <w:color w:val="000000"/>
                                      <w:sz w:val="20"/>
                                      <w:szCs w:val="20"/>
                                    </w:rPr>
                                  </w:rPrChange>
                                </w:rPr>
                                <w:delText>0.03</w:delText>
                              </w:r>
                            </w:del>
                          </w:p>
                        </w:tc>
                        <w:tc>
                          <w:tcPr>
                            <w:tcW w:w="1532" w:type="dxa"/>
                            <w:tcBorders>
                              <w:top w:val="nil"/>
                              <w:bottom w:val="nil"/>
                            </w:tcBorders>
                            <w:shd w:val="clear" w:color="auto" w:fill="auto"/>
                            <w:noWrap/>
                            <w:vAlign w:val="center"/>
                            <w:hideMark/>
                            <w:tcPrChange w:id="3125" w:author="Maino Vieytes, Christian (NIH/NIA/IRP) [F]" w:date="2023-11-30T12:01: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3126" w:author="Maino Vieytes, Christian (NIH/NIA/IRP) [F]" w:date="2023-11-16T08:30:00Z">
                                  <w:rPr>
                                    <w:rFonts w:ascii="Times New Roman" w:hAnsi="Times New Roman" w:cs="Times New Roman"/>
                                    <w:sz w:val="20"/>
                                    <w:szCs w:val="20"/>
                                  </w:rPr>
                                </w:rPrChange>
                              </w:rPr>
                            </w:pPr>
                            <w:ins w:id="3127" w:author="Maino Vieytes, Christian (NIH/NIA/IRP) [F]" w:date="2023-11-16T08:30:00Z">
                              <w:r w:rsidRPr="00E260F1">
                                <w:rPr>
                                  <w:rFonts w:ascii="Times New Roman" w:hAnsi="Times New Roman" w:cs="Times New Roman"/>
                                  <w:color w:val="000000"/>
                                  <w:sz w:val="18"/>
                                  <w:szCs w:val="18"/>
                                  <w:rPrChange w:id="3128" w:author="Maino Vieytes, Christian (NIH/NIA/IRP) [F]" w:date="2023-11-16T08:30:00Z">
                                    <w:rPr>
                                      <w:rFonts w:ascii="Calibri" w:hAnsi="Calibri" w:cs="Calibri"/>
                                      <w:color w:val="000000"/>
                                    </w:rPr>
                                  </w:rPrChange>
                                </w:rPr>
                                <w:t>0.010</w:t>
                              </w:r>
                            </w:ins>
                            <w:del w:id="3129" w:author="Maino Vieytes, Christian (NIH/NIA/IRP) [F]" w:date="2023-11-15T15:22:00Z">
                              <w:r w:rsidRPr="00E260F1" w:rsidDel="00C92AAD">
                                <w:rPr>
                                  <w:rFonts w:ascii="Times New Roman" w:hAnsi="Times New Roman" w:cs="Times New Roman"/>
                                  <w:color w:val="000000"/>
                                  <w:sz w:val="18"/>
                                  <w:szCs w:val="18"/>
                                  <w:rPrChange w:id="3130" w:author="Maino Vieytes, Christian (NIH/NIA/IRP) [F]" w:date="2023-11-16T08:30:00Z">
                                    <w:rPr>
                                      <w:rFonts w:ascii="Times New Roman" w:hAnsi="Times New Roman" w:cs="Times New Roman"/>
                                      <w:color w:val="000000"/>
                                      <w:sz w:val="20"/>
                                      <w:szCs w:val="20"/>
                                    </w:rPr>
                                  </w:rPrChange>
                                </w:rPr>
                                <w:delText>0.03</w:delText>
                              </w:r>
                            </w:del>
                          </w:p>
                        </w:tc>
                        <w:tc>
                          <w:tcPr>
                            <w:tcW w:w="1610" w:type="dxa"/>
                            <w:tcBorders>
                              <w:top w:val="nil"/>
                              <w:bottom w:val="nil"/>
                              <w:right w:val="nil"/>
                            </w:tcBorders>
                            <w:shd w:val="clear" w:color="auto" w:fill="auto"/>
                            <w:noWrap/>
                            <w:vAlign w:val="center"/>
                            <w:hideMark/>
                            <w:tcPrChange w:id="3131" w:author="Maino Vieytes, Christian (NIH/NIA/IRP) [F]" w:date="2023-11-30T12:01: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3132" w:author="Maino Vieytes, Christian (NIH/NIA/IRP) [F]" w:date="2023-11-16T08:30:00Z">
                                  <w:rPr>
                                    <w:rFonts w:ascii="Times New Roman" w:hAnsi="Times New Roman" w:cs="Times New Roman"/>
                                    <w:sz w:val="20"/>
                                    <w:szCs w:val="20"/>
                                  </w:rPr>
                                </w:rPrChange>
                              </w:rPr>
                            </w:pPr>
                            <w:ins w:id="3133" w:author="Maino Vieytes, Christian (NIH/NIA/IRP) [F]" w:date="2023-11-16T08:30:00Z">
                              <w:r w:rsidRPr="00E260F1">
                                <w:rPr>
                                  <w:rFonts w:ascii="Times New Roman" w:hAnsi="Times New Roman" w:cs="Times New Roman"/>
                                  <w:color w:val="000000"/>
                                  <w:sz w:val="18"/>
                                  <w:szCs w:val="18"/>
                                  <w:rPrChange w:id="3134" w:author="Maino Vieytes, Christian (NIH/NIA/IRP) [F]" w:date="2023-11-16T08:30:00Z">
                                    <w:rPr>
                                      <w:rFonts w:ascii="Calibri" w:hAnsi="Calibri" w:cs="Calibri"/>
                                      <w:color w:val="000000"/>
                                    </w:rPr>
                                  </w:rPrChange>
                                </w:rPr>
                                <w:t>0.11</w:t>
                              </w:r>
                            </w:ins>
                            <w:del w:id="3135" w:author="Maino Vieytes, Christian (NIH/NIA/IRP) [F]" w:date="2023-11-15T15:22:00Z">
                              <w:r w:rsidRPr="00E260F1" w:rsidDel="00C92AAD">
                                <w:rPr>
                                  <w:rFonts w:ascii="Times New Roman" w:hAnsi="Times New Roman" w:cs="Times New Roman"/>
                                  <w:color w:val="000000"/>
                                  <w:sz w:val="18"/>
                                  <w:szCs w:val="18"/>
                                  <w:rPrChange w:id="3136" w:author="Maino Vieytes, Christian (NIH/NIA/IRP) [F]" w:date="2023-11-16T08:30:00Z">
                                    <w:rPr>
                                      <w:rFonts w:ascii="Times New Roman" w:hAnsi="Times New Roman" w:cs="Times New Roman"/>
                                      <w:color w:val="000000"/>
                                      <w:sz w:val="20"/>
                                      <w:szCs w:val="20"/>
                                    </w:rPr>
                                  </w:rPrChange>
                                </w:rPr>
                                <w:delText>-0.13</w:delText>
                              </w:r>
                            </w:del>
                          </w:p>
                        </w:tc>
                        <w:tc>
                          <w:tcPr>
                            <w:tcW w:w="1355" w:type="dxa"/>
                            <w:gridSpan w:val="2"/>
                            <w:tcBorders>
                              <w:top w:val="nil"/>
                              <w:left w:val="nil"/>
                              <w:bottom w:val="nil"/>
                              <w:right w:val="single" w:sz="4" w:space="0" w:color="auto"/>
                            </w:tcBorders>
                            <w:vAlign w:val="center"/>
                            <w:tcPrChange w:id="3137" w:author="Maino Vieytes, Christian (NIH/NIA/IRP) [F]" w:date="2023-11-30T12:01: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3138" w:author="Maino Vieytes, Christian (NIH/NIA/IRP) [F]" w:date="2023-11-16T08:30:00Z">
                                  <w:rPr>
                                    <w:rFonts w:ascii="Times New Roman" w:hAnsi="Times New Roman" w:cs="Times New Roman"/>
                                    <w:color w:val="000000"/>
                                    <w:sz w:val="20"/>
                                    <w:szCs w:val="20"/>
                                  </w:rPr>
                                </w:rPrChange>
                              </w:rPr>
                            </w:pPr>
                            <w:ins w:id="3139" w:author="Maino Vieytes, Christian (NIH/NIA/IRP) [F]" w:date="2023-11-16T08:30:00Z">
                              <w:r w:rsidRPr="00E260F1">
                                <w:rPr>
                                  <w:rFonts w:ascii="Times New Roman" w:hAnsi="Times New Roman" w:cs="Times New Roman"/>
                                  <w:color w:val="000000"/>
                                  <w:sz w:val="18"/>
                                  <w:szCs w:val="18"/>
                                  <w:rPrChange w:id="3140" w:author="Maino Vieytes, Christian (NIH/NIA/IRP) [F]" w:date="2023-11-16T08:30:00Z">
                                    <w:rPr>
                                      <w:rFonts w:ascii="Calibri" w:hAnsi="Calibri" w:cs="Calibri"/>
                                      <w:color w:val="000000"/>
                                    </w:rPr>
                                  </w:rPrChange>
                                </w:rPr>
                                <w:t>0.14</w:t>
                              </w:r>
                            </w:ins>
                            <w:del w:id="3141" w:author="Maino Vieytes, Christian (NIH/NIA/IRP) [F]" w:date="2023-11-15T15:22:00Z">
                              <w:r w:rsidRPr="00E260F1" w:rsidDel="00C92AAD">
                                <w:rPr>
                                  <w:rFonts w:ascii="Times New Roman" w:hAnsi="Times New Roman" w:cs="Times New Roman"/>
                                  <w:color w:val="000000"/>
                                  <w:sz w:val="18"/>
                                  <w:szCs w:val="18"/>
                                  <w:rPrChange w:id="3142"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B52403">
                        <w:tc>
                          <w:tcPr>
                            <w:tcW w:w="2187" w:type="dxa"/>
                            <w:gridSpan w:val="2"/>
                            <w:tcBorders>
                              <w:top w:val="nil"/>
                              <w:left w:val="single" w:sz="4" w:space="0" w:color="auto"/>
                              <w:bottom w:val="nil"/>
                            </w:tcBorders>
                            <w:shd w:val="clear" w:color="auto" w:fill="auto"/>
                            <w:vAlign w:val="center"/>
                            <w:tcPrChange w:id="3143"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314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145"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3146" w:author="Maino Vieytes, Christian (NIH/NIA/IRP) [F]" w:date="2023-11-30T12:01: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3147" w:author="Maino Vieytes, Christian (NIH/NIA/IRP) [F]" w:date="2023-11-16T08:30:00Z">
                                  <w:rPr>
                                    <w:rFonts w:ascii="Times New Roman" w:hAnsi="Times New Roman" w:cs="Times New Roman"/>
                                    <w:sz w:val="20"/>
                                    <w:szCs w:val="20"/>
                                  </w:rPr>
                                </w:rPrChange>
                              </w:rPr>
                            </w:pPr>
                            <w:ins w:id="3148" w:author="Maino Vieytes, Christian (NIH/NIA/IRP) [F]" w:date="2023-11-16T08:30:00Z">
                              <w:r w:rsidRPr="00E260F1">
                                <w:rPr>
                                  <w:rFonts w:ascii="Times New Roman" w:hAnsi="Times New Roman" w:cs="Times New Roman"/>
                                  <w:color w:val="000000"/>
                                  <w:sz w:val="18"/>
                                  <w:szCs w:val="18"/>
                                  <w:rPrChange w:id="3149" w:author="Maino Vieytes, Christian (NIH/NIA/IRP) [F]" w:date="2023-11-16T08:30:00Z">
                                    <w:rPr>
                                      <w:rFonts w:ascii="Calibri" w:hAnsi="Calibri" w:cs="Calibri"/>
                                      <w:color w:val="000000"/>
                                    </w:rPr>
                                  </w:rPrChange>
                                </w:rPr>
                                <w:t>-0.12</w:t>
                              </w:r>
                            </w:ins>
                            <w:del w:id="3150" w:author="Maino Vieytes, Christian (NIH/NIA/IRP) [F]" w:date="2023-11-15T15:22:00Z">
                              <w:r w:rsidRPr="00E260F1" w:rsidDel="00C92AAD">
                                <w:rPr>
                                  <w:rFonts w:ascii="Times New Roman" w:hAnsi="Times New Roman" w:cs="Times New Roman"/>
                                  <w:color w:val="000000"/>
                                  <w:sz w:val="18"/>
                                  <w:szCs w:val="18"/>
                                  <w:rPrChange w:id="3151" w:author="Maino Vieytes, Christian (NIH/NIA/IRP) [F]" w:date="2023-11-16T08:30:00Z">
                                    <w:rPr>
                                      <w:rFonts w:ascii="Times New Roman" w:hAnsi="Times New Roman" w:cs="Times New Roman"/>
                                      <w:color w:val="000000"/>
                                      <w:sz w:val="20"/>
                                      <w:szCs w:val="20"/>
                                    </w:rPr>
                                  </w:rPrChange>
                                </w:rPr>
                                <w:delText>-0.09</w:delText>
                              </w:r>
                            </w:del>
                          </w:p>
                        </w:tc>
                        <w:tc>
                          <w:tcPr>
                            <w:tcW w:w="1532" w:type="dxa"/>
                            <w:tcBorders>
                              <w:top w:val="nil"/>
                              <w:bottom w:val="nil"/>
                            </w:tcBorders>
                            <w:shd w:val="clear" w:color="auto" w:fill="auto"/>
                            <w:noWrap/>
                            <w:vAlign w:val="center"/>
                            <w:hideMark/>
                            <w:tcPrChange w:id="3152" w:author="Maino Vieytes, Christian (NIH/NIA/IRP) [F]" w:date="2023-11-30T12:01: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3153" w:author="Maino Vieytes, Christian (NIH/NIA/IRP) [F]" w:date="2023-11-16T08:30:00Z">
                                  <w:rPr>
                                    <w:rFonts w:ascii="Times New Roman" w:hAnsi="Times New Roman" w:cs="Times New Roman"/>
                                    <w:sz w:val="20"/>
                                    <w:szCs w:val="20"/>
                                  </w:rPr>
                                </w:rPrChange>
                              </w:rPr>
                            </w:pPr>
                            <w:ins w:id="3154" w:author="Maino Vieytes, Christian (NIH/NIA/IRP) [F]" w:date="2023-11-16T08:30:00Z">
                              <w:r w:rsidRPr="00E260F1">
                                <w:rPr>
                                  <w:rFonts w:ascii="Times New Roman" w:hAnsi="Times New Roman" w:cs="Times New Roman"/>
                                  <w:color w:val="000000"/>
                                  <w:sz w:val="18"/>
                                  <w:szCs w:val="18"/>
                                  <w:rPrChange w:id="3155" w:author="Maino Vieytes, Christian (NIH/NIA/IRP) [F]" w:date="2023-11-16T08:30:00Z">
                                    <w:rPr>
                                      <w:rFonts w:ascii="Calibri" w:hAnsi="Calibri" w:cs="Calibri"/>
                                      <w:color w:val="000000"/>
                                    </w:rPr>
                                  </w:rPrChange>
                                </w:rPr>
                                <w:t>-0.010</w:t>
                              </w:r>
                            </w:ins>
                            <w:del w:id="3156" w:author="Maino Vieytes, Christian (NIH/NIA/IRP) [F]" w:date="2023-11-15T15:22:00Z">
                              <w:r w:rsidRPr="00E260F1" w:rsidDel="00C92AAD">
                                <w:rPr>
                                  <w:rFonts w:ascii="Times New Roman" w:hAnsi="Times New Roman" w:cs="Times New Roman"/>
                                  <w:color w:val="000000"/>
                                  <w:sz w:val="18"/>
                                  <w:szCs w:val="18"/>
                                  <w:rPrChange w:id="3157" w:author="Maino Vieytes, Christian (NIH/NIA/IRP) [F]" w:date="2023-11-16T08:30:00Z">
                                    <w:rPr>
                                      <w:rFonts w:ascii="Times New Roman" w:hAnsi="Times New Roman" w:cs="Times New Roman"/>
                                      <w:color w:val="000000"/>
                                      <w:sz w:val="20"/>
                                      <w:szCs w:val="20"/>
                                    </w:rPr>
                                  </w:rPrChange>
                                </w:rPr>
                                <w:delText>0.07</w:delText>
                              </w:r>
                            </w:del>
                          </w:p>
                        </w:tc>
                        <w:tc>
                          <w:tcPr>
                            <w:tcW w:w="1610" w:type="dxa"/>
                            <w:tcBorders>
                              <w:top w:val="nil"/>
                              <w:bottom w:val="nil"/>
                              <w:right w:val="nil"/>
                            </w:tcBorders>
                            <w:shd w:val="clear" w:color="auto" w:fill="auto"/>
                            <w:noWrap/>
                            <w:vAlign w:val="center"/>
                            <w:hideMark/>
                            <w:tcPrChange w:id="3158" w:author="Maino Vieytes, Christian (NIH/NIA/IRP) [F]" w:date="2023-11-30T12:01: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3159" w:author="Maino Vieytes, Christian (NIH/NIA/IRP) [F]" w:date="2023-11-16T08:30:00Z">
                                  <w:rPr>
                                    <w:rFonts w:ascii="Times New Roman" w:hAnsi="Times New Roman" w:cs="Times New Roman"/>
                                    <w:sz w:val="20"/>
                                    <w:szCs w:val="20"/>
                                  </w:rPr>
                                </w:rPrChange>
                              </w:rPr>
                            </w:pPr>
                            <w:ins w:id="3160" w:author="Maino Vieytes, Christian (NIH/NIA/IRP) [F]" w:date="2023-11-16T08:30:00Z">
                              <w:r w:rsidRPr="00E260F1">
                                <w:rPr>
                                  <w:rFonts w:ascii="Times New Roman" w:hAnsi="Times New Roman" w:cs="Times New Roman"/>
                                  <w:color w:val="000000"/>
                                  <w:sz w:val="18"/>
                                  <w:szCs w:val="18"/>
                                  <w:rPrChange w:id="3161" w:author="Maino Vieytes, Christian (NIH/NIA/IRP) [F]" w:date="2023-11-16T08:30:00Z">
                                    <w:rPr>
                                      <w:rFonts w:ascii="Calibri" w:hAnsi="Calibri" w:cs="Calibri"/>
                                      <w:color w:val="000000"/>
                                    </w:rPr>
                                  </w:rPrChange>
                                </w:rPr>
                                <w:t>0.15</w:t>
                              </w:r>
                            </w:ins>
                            <w:del w:id="3162" w:author="Maino Vieytes, Christian (NIH/NIA/IRP) [F]" w:date="2023-11-15T15:22:00Z">
                              <w:r w:rsidRPr="00E260F1" w:rsidDel="00C92AAD">
                                <w:rPr>
                                  <w:rFonts w:ascii="Times New Roman" w:hAnsi="Times New Roman" w:cs="Times New Roman"/>
                                  <w:color w:val="000000"/>
                                  <w:sz w:val="18"/>
                                  <w:szCs w:val="18"/>
                                  <w:rPrChange w:id="3163" w:author="Maino Vieytes, Christian (NIH/NIA/IRP) [F]" w:date="2023-11-16T08:30:00Z">
                                    <w:rPr>
                                      <w:rFonts w:ascii="Times New Roman" w:hAnsi="Times New Roman" w:cs="Times New Roman"/>
                                      <w:color w:val="000000"/>
                                      <w:sz w:val="20"/>
                                      <w:szCs w:val="20"/>
                                    </w:rPr>
                                  </w:rPrChange>
                                </w:rPr>
                                <w:delText>0.20</w:delText>
                              </w:r>
                            </w:del>
                          </w:p>
                        </w:tc>
                        <w:tc>
                          <w:tcPr>
                            <w:tcW w:w="1355" w:type="dxa"/>
                            <w:gridSpan w:val="2"/>
                            <w:tcBorders>
                              <w:top w:val="nil"/>
                              <w:left w:val="nil"/>
                              <w:bottom w:val="nil"/>
                              <w:right w:val="single" w:sz="4" w:space="0" w:color="auto"/>
                            </w:tcBorders>
                            <w:vAlign w:val="center"/>
                            <w:tcPrChange w:id="3164" w:author="Maino Vieytes, Christian (NIH/NIA/IRP) [F]" w:date="2023-11-30T12:01: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3165" w:author="Maino Vieytes, Christian (NIH/NIA/IRP) [F]" w:date="2023-11-16T08:30:00Z">
                                  <w:rPr>
                                    <w:rFonts w:ascii="Times New Roman" w:hAnsi="Times New Roman" w:cs="Times New Roman"/>
                                    <w:color w:val="000000"/>
                                    <w:sz w:val="20"/>
                                    <w:szCs w:val="20"/>
                                  </w:rPr>
                                </w:rPrChange>
                              </w:rPr>
                            </w:pPr>
                            <w:ins w:id="3166" w:author="Maino Vieytes, Christian (NIH/NIA/IRP) [F]" w:date="2023-11-16T08:30:00Z">
                              <w:r w:rsidRPr="00E260F1">
                                <w:rPr>
                                  <w:rFonts w:ascii="Times New Roman" w:hAnsi="Times New Roman" w:cs="Times New Roman"/>
                                  <w:color w:val="000000"/>
                                  <w:sz w:val="18"/>
                                  <w:szCs w:val="18"/>
                                  <w:rPrChange w:id="3167" w:author="Maino Vieytes, Christian (NIH/NIA/IRP) [F]" w:date="2023-11-16T08:30:00Z">
                                    <w:rPr>
                                      <w:rFonts w:ascii="Calibri" w:hAnsi="Calibri" w:cs="Calibri"/>
                                      <w:color w:val="000000"/>
                                    </w:rPr>
                                  </w:rPrChange>
                                </w:rPr>
                                <w:t>0.12</w:t>
                              </w:r>
                            </w:ins>
                            <w:del w:id="3168" w:author="Maino Vieytes, Christian (NIH/NIA/IRP) [F]" w:date="2023-11-15T15:22:00Z">
                              <w:r w:rsidRPr="00E260F1" w:rsidDel="00C92AAD">
                                <w:rPr>
                                  <w:rFonts w:ascii="Times New Roman" w:hAnsi="Times New Roman" w:cs="Times New Roman"/>
                                  <w:color w:val="000000"/>
                                  <w:sz w:val="18"/>
                                  <w:szCs w:val="18"/>
                                  <w:rPrChange w:id="3169"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B52403">
                        <w:tc>
                          <w:tcPr>
                            <w:tcW w:w="2187" w:type="dxa"/>
                            <w:gridSpan w:val="2"/>
                            <w:tcBorders>
                              <w:top w:val="nil"/>
                              <w:left w:val="single" w:sz="4" w:space="0" w:color="auto"/>
                              <w:bottom w:val="nil"/>
                            </w:tcBorders>
                            <w:shd w:val="clear" w:color="auto" w:fill="auto"/>
                            <w:vAlign w:val="center"/>
                            <w:tcPrChange w:id="3170"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317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172"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3173" w:author="Maino Vieytes, Christian (NIH/NIA/IRP) [F]" w:date="2023-11-30T12:01: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3174" w:author="Maino Vieytes, Christian (NIH/NIA/IRP) [F]" w:date="2023-11-16T08:30:00Z">
                                  <w:rPr>
                                    <w:rFonts w:ascii="Times New Roman" w:hAnsi="Times New Roman" w:cs="Times New Roman"/>
                                    <w:sz w:val="20"/>
                                    <w:szCs w:val="20"/>
                                  </w:rPr>
                                </w:rPrChange>
                              </w:rPr>
                            </w:pPr>
                            <w:ins w:id="3175" w:author="Maino Vieytes, Christian (NIH/NIA/IRP) [F]" w:date="2023-11-16T08:30:00Z">
                              <w:r w:rsidRPr="00E260F1">
                                <w:rPr>
                                  <w:rFonts w:ascii="Times New Roman" w:hAnsi="Times New Roman" w:cs="Times New Roman"/>
                                  <w:color w:val="000000"/>
                                  <w:sz w:val="18"/>
                                  <w:szCs w:val="18"/>
                                  <w:rPrChange w:id="3176" w:author="Maino Vieytes, Christian (NIH/NIA/IRP) [F]" w:date="2023-11-16T08:30:00Z">
                                    <w:rPr>
                                      <w:rFonts w:ascii="Calibri" w:hAnsi="Calibri" w:cs="Calibri"/>
                                      <w:color w:val="000000"/>
                                    </w:rPr>
                                  </w:rPrChange>
                                </w:rPr>
                                <w:t>0.11</w:t>
                              </w:r>
                            </w:ins>
                            <w:del w:id="3177" w:author="Maino Vieytes, Christian (NIH/NIA/IRP) [F]" w:date="2023-11-15T15:22:00Z">
                              <w:r w:rsidRPr="00E260F1" w:rsidDel="00C92AAD">
                                <w:rPr>
                                  <w:rFonts w:ascii="Times New Roman" w:hAnsi="Times New Roman" w:cs="Times New Roman"/>
                                  <w:color w:val="000000"/>
                                  <w:sz w:val="18"/>
                                  <w:szCs w:val="18"/>
                                  <w:rPrChange w:id="3178" w:author="Maino Vieytes, Christian (NIH/NIA/IRP) [F]" w:date="2023-11-16T08:30:00Z">
                                    <w:rPr>
                                      <w:rFonts w:ascii="Times New Roman" w:hAnsi="Times New Roman" w:cs="Times New Roman"/>
                                      <w:color w:val="000000"/>
                                      <w:sz w:val="20"/>
                                      <w:szCs w:val="20"/>
                                    </w:rPr>
                                  </w:rPrChange>
                                </w:rPr>
                                <w:delText>-0.06</w:delText>
                              </w:r>
                            </w:del>
                          </w:p>
                        </w:tc>
                        <w:tc>
                          <w:tcPr>
                            <w:tcW w:w="1532" w:type="dxa"/>
                            <w:tcBorders>
                              <w:top w:val="nil"/>
                              <w:bottom w:val="nil"/>
                            </w:tcBorders>
                            <w:shd w:val="clear" w:color="auto" w:fill="auto"/>
                            <w:noWrap/>
                            <w:vAlign w:val="center"/>
                            <w:hideMark/>
                            <w:tcPrChange w:id="3179" w:author="Maino Vieytes, Christian (NIH/NIA/IRP) [F]" w:date="2023-11-30T12:01: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3180" w:author="Maino Vieytes, Christian (NIH/NIA/IRP) [F]" w:date="2023-11-16T08:30:00Z">
                                  <w:rPr>
                                    <w:rFonts w:ascii="Times New Roman" w:hAnsi="Times New Roman" w:cs="Times New Roman"/>
                                    <w:sz w:val="20"/>
                                    <w:szCs w:val="20"/>
                                  </w:rPr>
                                </w:rPrChange>
                              </w:rPr>
                            </w:pPr>
                            <w:ins w:id="3181" w:author="Maino Vieytes, Christian (NIH/NIA/IRP) [F]" w:date="2023-11-16T08:30:00Z">
                              <w:r w:rsidRPr="00E260F1">
                                <w:rPr>
                                  <w:rFonts w:ascii="Times New Roman" w:hAnsi="Times New Roman" w:cs="Times New Roman"/>
                                  <w:color w:val="000000"/>
                                  <w:sz w:val="18"/>
                                  <w:szCs w:val="18"/>
                                  <w:rPrChange w:id="3182" w:author="Maino Vieytes, Christian (NIH/NIA/IRP) [F]" w:date="2023-11-16T08:30:00Z">
                                    <w:rPr>
                                      <w:rFonts w:ascii="Calibri" w:hAnsi="Calibri" w:cs="Calibri"/>
                                      <w:color w:val="000000"/>
                                    </w:rPr>
                                  </w:rPrChange>
                                </w:rPr>
                                <w:t>-0.12</w:t>
                              </w:r>
                            </w:ins>
                            <w:del w:id="3183" w:author="Maino Vieytes, Christian (NIH/NIA/IRP) [F]" w:date="2023-11-15T15:22:00Z">
                              <w:r w:rsidRPr="00E260F1" w:rsidDel="00C92AAD">
                                <w:rPr>
                                  <w:rFonts w:ascii="Times New Roman" w:hAnsi="Times New Roman" w:cs="Times New Roman"/>
                                  <w:color w:val="000000"/>
                                  <w:sz w:val="18"/>
                                  <w:szCs w:val="18"/>
                                  <w:rPrChange w:id="3184" w:author="Maino Vieytes, Christian (NIH/NIA/IRP) [F]" w:date="2023-11-16T08:30:00Z">
                                    <w:rPr>
                                      <w:rFonts w:ascii="Times New Roman" w:hAnsi="Times New Roman" w:cs="Times New Roman"/>
                                      <w:color w:val="000000"/>
                                      <w:sz w:val="20"/>
                                      <w:szCs w:val="20"/>
                                    </w:rPr>
                                  </w:rPrChange>
                                </w:rPr>
                                <w:delText>0.10</w:delText>
                              </w:r>
                            </w:del>
                          </w:p>
                        </w:tc>
                        <w:tc>
                          <w:tcPr>
                            <w:tcW w:w="1610" w:type="dxa"/>
                            <w:tcBorders>
                              <w:top w:val="nil"/>
                              <w:bottom w:val="nil"/>
                              <w:right w:val="nil"/>
                            </w:tcBorders>
                            <w:shd w:val="clear" w:color="auto" w:fill="auto"/>
                            <w:noWrap/>
                            <w:vAlign w:val="center"/>
                            <w:hideMark/>
                            <w:tcPrChange w:id="3185" w:author="Maino Vieytes, Christian (NIH/NIA/IRP) [F]" w:date="2023-11-30T12:01: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3186" w:author="Maino Vieytes, Christian (NIH/NIA/IRP) [F]" w:date="2023-11-16T08:30:00Z">
                                  <w:rPr>
                                    <w:rFonts w:ascii="Times New Roman" w:hAnsi="Times New Roman" w:cs="Times New Roman"/>
                                    <w:b/>
                                    <w:bCs/>
                                    <w:sz w:val="20"/>
                                    <w:szCs w:val="20"/>
                                  </w:rPr>
                                </w:rPrChange>
                              </w:rPr>
                            </w:pPr>
                            <w:ins w:id="3187" w:author="Maino Vieytes, Christian (NIH/NIA/IRP) [F]" w:date="2023-11-16T08:30:00Z">
                              <w:r w:rsidRPr="00E260F1">
                                <w:rPr>
                                  <w:rFonts w:ascii="Times New Roman" w:hAnsi="Times New Roman" w:cs="Times New Roman"/>
                                  <w:color w:val="000000"/>
                                  <w:sz w:val="18"/>
                                  <w:szCs w:val="18"/>
                                  <w:rPrChange w:id="3188" w:author="Maino Vieytes, Christian (NIH/NIA/IRP) [F]" w:date="2023-11-16T08:30:00Z">
                                    <w:rPr>
                                      <w:rFonts w:ascii="Calibri" w:hAnsi="Calibri" w:cs="Calibri"/>
                                      <w:color w:val="000000"/>
                                    </w:rPr>
                                  </w:rPrChange>
                                </w:rPr>
                                <w:t>-0.020</w:t>
                              </w:r>
                            </w:ins>
                            <w:del w:id="3189" w:author="Maino Vieytes, Christian (NIH/NIA/IRP) [F]" w:date="2023-11-15T15:22:00Z">
                              <w:r w:rsidRPr="00E260F1" w:rsidDel="00C92AAD">
                                <w:rPr>
                                  <w:rFonts w:ascii="Times New Roman" w:hAnsi="Times New Roman" w:cs="Times New Roman"/>
                                  <w:b/>
                                  <w:bCs/>
                                  <w:color w:val="000000"/>
                                  <w:sz w:val="18"/>
                                  <w:szCs w:val="18"/>
                                  <w:rPrChange w:id="3190" w:author="Maino Vieytes, Christian (NIH/NIA/IRP) [F]" w:date="2023-11-16T08:30:00Z">
                                    <w:rPr>
                                      <w:rFonts w:ascii="Times New Roman" w:hAnsi="Times New Roman" w:cs="Times New Roman"/>
                                      <w:b/>
                                      <w:bCs/>
                                      <w:color w:val="000000"/>
                                      <w:sz w:val="20"/>
                                      <w:szCs w:val="20"/>
                                    </w:rPr>
                                  </w:rPrChange>
                                </w:rPr>
                                <w:delText>-0.41</w:delText>
                              </w:r>
                            </w:del>
                          </w:p>
                        </w:tc>
                        <w:tc>
                          <w:tcPr>
                            <w:tcW w:w="1355" w:type="dxa"/>
                            <w:gridSpan w:val="2"/>
                            <w:tcBorders>
                              <w:top w:val="nil"/>
                              <w:left w:val="nil"/>
                              <w:bottom w:val="nil"/>
                              <w:right w:val="single" w:sz="4" w:space="0" w:color="auto"/>
                            </w:tcBorders>
                            <w:vAlign w:val="center"/>
                            <w:tcPrChange w:id="3191" w:author="Maino Vieytes, Christian (NIH/NIA/IRP) [F]" w:date="2023-11-30T12:01: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3192" w:author="Maino Vieytes, Christian (NIH/NIA/IRP) [F]" w:date="2023-11-16T08:34:00Z">
                                  <w:rPr>
                                    <w:rFonts w:ascii="Times New Roman" w:hAnsi="Times New Roman" w:cs="Times New Roman"/>
                                    <w:b/>
                                    <w:bCs/>
                                    <w:color w:val="000000"/>
                                    <w:sz w:val="20"/>
                                    <w:szCs w:val="20"/>
                                  </w:rPr>
                                </w:rPrChange>
                              </w:rPr>
                            </w:pPr>
                            <w:ins w:id="3193" w:author="Maino Vieytes, Christian (NIH/NIA/IRP) [F]" w:date="2023-11-16T08:30:00Z">
                              <w:r w:rsidRPr="005E1339">
                                <w:rPr>
                                  <w:rFonts w:ascii="Times New Roman" w:hAnsi="Times New Roman" w:cs="Times New Roman"/>
                                  <w:b/>
                                  <w:bCs/>
                                  <w:color w:val="000000"/>
                                  <w:sz w:val="18"/>
                                  <w:szCs w:val="18"/>
                                  <w:rPrChange w:id="3194" w:author="Maino Vieytes, Christian (NIH/NIA/IRP) [F]" w:date="2023-11-16T08:34:00Z">
                                    <w:rPr>
                                      <w:rFonts w:ascii="Calibri" w:hAnsi="Calibri" w:cs="Calibri"/>
                                      <w:color w:val="000000"/>
                                    </w:rPr>
                                  </w:rPrChange>
                                </w:rPr>
                                <w:t>-0.36</w:t>
                              </w:r>
                            </w:ins>
                            <w:del w:id="3195" w:author="Maino Vieytes, Christian (NIH/NIA/IRP) [F]" w:date="2023-11-15T15:22:00Z">
                              <w:r w:rsidRPr="005E1339" w:rsidDel="00C92AAD">
                                <w:rPr>
                                  <w:rFonts w:ascii="Times New Roman" w:hAnsi="Times New Roman" w:cs="Times New Roman"/>
                                  <w:b/>
                                  <w:bCs/>
                                  <w:color w:val="000000"/>
                                  <w:sz w:val="18"/>
                                  <w:szCs w:val="18"/>
                                  <w:rPrChange w:id="3196"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B52403">
                        <w:tc>
                          <w:tcPr>
                            <w:tcW w:w="2187" w:type="dxa"/>
                            <w:gridSpan w:val="2"/>
                            <w:tcBorders>
                              <w:top w:val="nil"/>
                              <w:left w:val="single" w:sz="4" w:space="0" w:color="auto"/>
                              <w:bottom w:val="nil"/>
                            </w:tcBorders>
                            <w:shd w:val="clear" w:color="auto" w:fill="auto"/>
                            <w:vAlign w:val="center"/>
                            <w:tcPrChange w:id="3197"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319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199"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3200" w:author="Maino Vieytes, Christian (NIH/NIA/IRP) [F]" w:date="2023-11-30T12:01: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3201" w:author="Maino Vieytes, Christian (NIH/NIA/IRP) [F]" w:date="2023-11-16T08:32:00Z">
                                  <w:rPr>
                                    <w:rFonts w:ascii="Times New Roman" w:hAnsi="Times New Roman" w:cs="Times New Roman"/>
                                    <w:sz w:val="20"/>
                                    <w:szCs w:val="20"/>
                                  </w:rPr>
                                </w:rPrChange>
                              </w:rPr>
                            </w:pPr>
                            <w:ins w:id="3202" w:author="Maino Vieytes, Christian (NIH/NIA/IRP) [F]" w:date="2023-11-16T08:30:00Z">
                              <w:r w:rsidRPr="005E1339">
                                <w:rPr>
                                  <w:rFonts w:ascii="Times New Roman" w:hAnsi="Times New Roman" w:cs="Times New Roman"/>
                                  <w:b/>
                                  <w:bCs/>
                                  <w:color w:val="000000"/>
                                  <w:sz w:val="18"/>
                                  <w:szCs w:val="18"/>
                                  <w:rPrChange w:id="3203" w:author="Maino Vieytes, Christian (NIH/NIA/IRP) [F]" w:date="2023-11-16T08:32:00Z">
                                    <w:rPr>
                                      <w:rFonts w:ascii="Calibri" w:hAnsi="Calibri" w:cs="Calibri"/>
                                      <w:color w:val="000000"/>
                                    </w:rPr>
                                  </w:rPrChange>
                                </w:rPr>
                                <w:t>-0.20</w:t>
                              </w:r>
                            </w:ins>
                            <w:del w:id="3204" w:author="Maino Vieytes, Christian (NIH/NIA/IRP) [F]" w:date="2023-11-15T15:22:00Z">
                              <w:r w:rsidRPr="005E1339" w:rsidDel="00C92AAD">
                                <w:rPr>
                                  <w:rFonts w:ascii="Times New Roman" w:hAnsi="Times New Roman" w:cs="Times New Roman"/>
                                  <w:b/>
                                  <w:bCs/>
                                  <w:color w:val="000000"/>
                                  <w:sz w:val="18"/>
                                  <w:szCs w:val="18"/>
                                  <w:rPrChange w:id="3205" w:author="Maino Vieytes, Christian (NIH/NIA/IRP) [F]" w:date="2023-11-16T08:32:00Z">
                                    <w:rPr>
                                      <w:rFonts w:ascii="Times New Roman" w:hAnsi="Times New Roman" w:cs="Times New Roman"/>
                                      <w:color w:val="000000"/>
                                      <w:sz w:val="20"/>
                                      <w:szCs w:val="20"/>
                                    </w:rPr>
                                  </w:rPrChange>
                                </w:rPr>
                                <w:delText>-0.19</w:delText>
                              </w:r>
                            </w:del>
                          </w:p>
                        </w:tc>
                        <w:tc>
                          <w:tcPr>
                            <w:tcW w:w="1532" w:type="dxa"/>
                            <w:tcBorders>
                              <w:top w:val="nil"/>
                              <w:bottom w:val="nil"/>
                            </w:tcBorders>
                            <w:shd w:val="clear" w:color="auto" w:fill="auto"/>
                            <w:noWrap/>
                            <w:vAlign w:val="center"/>
                            <w:hideMark/>
                            <w:tcPrChange w:id="3206" w:author="Maino Vieytes, Christian (NIH/NIA/IRP) [F]" w:date="2023-11-30T12:01: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3207" w:author="Maino Vieytes, Christian (NIH/NIA/IRP) [F]" w:date="2023-11-16T08:30:00Z">
                                  <w:rPr>
                                    <w:rFonts w:ascii="Times New Roman" w:hAnsi="Times New Roman" w:cs="Times New Roman"/>
                                    <w:sz w:val="20"/>
                                    <w:szCs w:val="20"/>
                                  </w:rPr>
                                </w:rPrChange>
                              </w:rPr>
                            </w:pPr>
                            <w:ins w:id="3208" w:author="Maino Vieytes, Christian (NIH/NIA/IRP) [F]" w:date="2023-11-16T08:30:00Z">
                              <w:r w:rsidRPr="00E260F1">
                                <w:rPr>
                                  <w:rFonts w:ascii="Times New Roman" w:hAnsi="Times New Roman" w:cs="Times New Roman"/>
                                  <w:color w:val="000000"/>
                                  <w:sz w:val="18"/>
                                  <w:szCs w:val="18"/>
                                  <w:rPrChange w:id="3209" w:author="Maino Vieytes, Christian (NIH/NIA/IRP) [F]" w:date="2023-11-16T08:30:00Z">
                                    <w:rPr>
                                      <w:rFonts w:ascii="Calibri" w:hAnsi="Calibri" w:cs="Calibri"/>
                                      <w:color w:val="000000"/>
                                    </w:rPr>
                                  </w:rPrChange>
                                </w:rPr>
                                <w:t>-0.10</w:t>
                              </w:r>
                            </w:ins>
                            <w:del w:id="3210" w:author="Maino Vieytes, Christian (NIH/NIA/IRP) [F]" w:date="2023-11-15T15:22:00Z">
                              <w:r w:rsidRPr="00E260F1" w:rsidDel="00C92AAD">
                                <w:rPr>
                                  <w:rFonts w:ascii="Times New Roman" w:hAnsi="Times New Roman" w:cs="Times New Roman"/>
                                  <w:color w:val="000000"/>
                                  <w:sz w:val="18"/>
                                  <w:szCs w:val="18"/>
                                  <w:rPrChange w:id="3211" w:author="Maino Vieytes, Christian (NIH/NIA/IRP) [F]" w:date="2023-11-16T08:30:00Z">
                                    <w:rPr>
                                      <w:rFonts w:ascii="Times New Roman" w:hAnsi="Times New Roman" w:cs="Times New Roman"/>
                                      <w:color w:val="000000"/>
                                      <w:sz w:val="20"/>
                                      <w:szCs w:val="20"/>
                                    </w:rPr>
                                  </w:rPrChange>
                                </w:rPr>
                                <w:delText>-0.04</w:delText>
                              </w:r>
                            </w:del>
                          </w:p>
                        </w:tc>
                        <w:tc>
                          <w:tcPr>
                            <w:tcW w:w="1610" w:type="dxa"/>
                            <w:tcBorders>
                              <w:top w:val="nil"/>
                              <w:bottom w:val="nil"/>
                              <w:right w:val="nil"/>
                            </w:tcBorders>
                            <w:shd w:val="clear" w:color="auto" w:fill="auto"/>
                            <w:noWrap/>
                            <w:vAlign w:val="center"/>
                            <w:hideMark/>
                            <w:tcPrChange w:id="3212" w:author="Maino Vieytes, Christian (NIH/NIA/IRP) [F]" w:date="2023-11-30T12:01: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3213" w:author="Maino Vieytes, Christian (NIH/NIA/IRP) [F]" w:date="2023-11-16T08:30:00Z">
                                  <w:rPr>
                                    <w:rFonts w:ascii="Times New Roman" w:hAnsi="Times New Roman" w:cs="Times New Roman"/>
                                    <w:b/>
                                    <w:bCs/>
                                    <w:sz w:val="20"/>
                                    <w:szCs w:val="20"/>
                                  </w:rPr>
                                </w:rPrChange>
                              </w:rPr>
                            </w:pPr>
                            <w:ins w:id="3214" w:author="Maino Vieytes, Christian (NIH/NIA/IRP) [F]" w:date="2023-11-16T08:30:00Z">
                              <w:r w:rsidRPr="00E260F1">
                                <w:rPr>
                                  <w:rFonts w:ascii="Times New Roman" w:hAnsi="Times New Roman" w:cs="Times New Roman"/>
                                  <w:color w:val="000000"/>
                                  <w:sz w:val="18"/>
                                  <w:szCs w:val="18"/>
                                  <w:rPrChange w:id="3215" w:author="Maino Vieytes, Christian (NIH/NIA/IRP) [F]" w:date="2023-11-16T08:30:00Z">
                                    <w:rPr>
                                      <w:rFonts w:ascii="Calibri" w:hAnsi="Calibri" w:cs="Calibri"/>
                                      <w:color w:val="000000"/>
                                    </w:rPr>
                                  </w:rPrChange>
                                </w:rPr>
                                <w:t>-0.11</w:t>
                              </w:r>
                            </w:ins>
                            <w:del w:id="3216" w:author="Maino Vieytes, Christian (NIH/NIA/IRP) [F]" w:date="2023-11-15T15:22:00Z">
                              <w:r w:rsidRPr="00E260F1" w:rsidDel="00C92AAD">
                                <w:rPr>
                                  <w:rFonts w:ascii="Times New Roman" w:hAnsi="Times New Roman" w:cs="Times New Roman"/>
                                  <w:color w:val="000000"/>
                                  <w:sz w:val="18"/>
                                  <w:szCs w:val="18"/>
                                  <w:rPrChange w:id="3217" w:author="Maino Vieytes, Christian (NIH/NIA/IRP) [F]" w:date="2023-11-16T08:30:00Z">
                                    <w:rPr>
                                      <w:rFonts w:ascii="Times New Roman" w:hAnsi="Times New Roman" w:cs="Times New Roman"/>
                                      <w:color w:val="000000"/>
                                      <w:sz w:val="20"/>
                                      <w:szCs w:val="20"/>
                                    </w:rPr>
                                  </w:rPrChange>
                                </w:rPr>
                                <w:delText>0.27</w:delText>
                              </w:r>
                            </w:del>
                          </w:p>
                        </w:tc>
                        <w:tc>
                          <w:tcPr>
                            <w:tcW w:w="1355" w:type="dxa"/>
                            <w:gridSpan w:val="2"/>
                            <w:tcBorders>
                              <w:top w:val="nil"/>
                              <w:left w:val="nil"/>
                              <w:bottom w:val="nil"/>
                              <w:right w:val="single" w:sz="4" w:space="0" w:color="auto"/>
                            </w:tcBorders>
                            <w:vAlign w:val="center"/>
                            <w:tcPrChange w:id="3218" w:author="Maino Vieytes, Christian (NIH/NIA/IRP) [F]" w:date="2023-11-30T12:01: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3219" w:author="Maino Vieytes, Christian (NIH/NIA/IRP) [F]" w:date="2023-11-16T08:33:00Z">
                                  <w:rPr>
                                    <w:rFonts w:ascii="Times New Roman" w:hAnsi="Times New Roman" w:cs="Times New Roman"/>
                                    <w:b/>
                                    <w:bCs/>
                                    <w:color w:val="000000"/>
                                    <w:sz w:val="20"/>
                                    <w:szCs w:val="20"/>
                                  </w:rPr>
                                </w:rPrChange>
                              </w:rPr>
                            </w:pPr>
                            <w:ins w:id="3220" w:author="Maino Vieytes, Christian (NIH/NIA/IRP) [F]" w:date="2023-11-16T08:30:00Z">
                              <w:r w:rsidRPr="005E1339">
                                <w:rPr>
                                  <w:rFonts w:ascii="Times New Roman" w:hAnsi="Times New Roman" w:cs="Times New Roman"/>
                                  <w:b/>
                                  <w:bCs/>
                                  <w:color w:val="000000"/>
                                  <w:sz w:val="18"/>
                                  <w:szCs w:val="18"/>
                                  <w:rPrChange w:id="3221" w:author="Maino Vieytes, Christian (NIH/NIA/IRP) [F]" w:date="2023-11-16T08:33:00Z">
                                    <w:rPr>
                                      <w:rFonts w:ascii="Calibri" w:hAnsi="Calibri" w:cs="Calibri"/>
                                      <w:color w:val="000000"/>
                                    </w:rPr>
                                  </w:rPrChange>
                                </w:rPr>
                                <w:t>0.45</w:t>
                              </w:r>
                            </w:ins>
                            <w:del w:id="3222" w:author="Maino Vieytes, Christian (NIH/NIA/IRP) [F]" w:date="2023-11-15T15:22:00Z">
                              <w:r w:rsidRPr="005E1339" w:rsidDel="00C92AAD">
                                <w:rPr>
                                  <w:rFonts w:ascii="Times New Roman" w:hAnsi="Times New Roman" w:cs="Times New Roman"/>
                                  <w:b/>
                                  <w:bCs/>
                                  <w:color w:val="000000"/>
                                  <w:sz w:val="18"/>
                                  <w:szCs w:val="18"/>
                                  <w:rPrChange w:id="3223"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B52403">
                        <w:tc>
                          <w:tcPr>
                            <w:tcW w:w="2187" w:type="dxa"/>
                            <w:gridSpan w:val="2"/>
                            <w:tcBorders>
                              <w:top w:val="nil"/>
                              <w:left w:val="single" w:sz="4" w:space="0" w:color="auto"/>
                              <w:bottom w:val="nil"/>
                            </w:tcBorders>
                            <w:shd w:val="clear" w:color="auto" w:fill="auto"/>
                            <w:vAlign w:val="center"/>
                            <w:tcPrChange w:id="3224"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322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226"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3227" w:author="Maino Vieytes, Christian (NIH/NIA/IRP) [F]" w:date="2023-11-30T12:01: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3228" w:author="Maino Vieytes, Christian (NIH/NIA/IRP) [F]" w:date="2023-11-16T08:31:00Z">
                                  <w:rPr>
                                    <w:rFonts w:ascii="Times New Roman" w:hAnsi="Times New Roman" w:cs="Times New Roman"/>
                                    <w:sz w:val="20"/>
                                    <w:szCs w:val="20"/>
                                  </w:rPr>
                                </w:rPrChange>
                              </w:rPr>
                            </w:pPr>
                            <w:ins w:id="3229" w:author="Maino Vieytes, Christian (NIH/NIA/IRP) [F]" w:date="2023-11-16T08:30:00Z">
                              <w:r w:rsidRPr="00E260F1">
                                <w:rPr>
                                  <w:rFonts w:ascii="Times New Roman" w:hAnsi="Times New Roman" w:cs="Times New Roman"/>
                                  <w:b/>
                                  <w:bCs/>
                                  <w:color w:val="000000"/>
                                  <w:sz w:val="18"/>
                                  <w:szCs w:val="18"/>
                                  <w:rPrChange w:id="3230" w:author="Maino Vieytes, Christian (NIH/NIA/IRP) [F]" w:date="2023-11-16T08:31:00Z">
                                    <w:rPr>
                                      <w:rFonts w:ascii="Calibri" w:hAnsi="Calibri" w:cs="Calibri"/>
                                      <w:color w:val="000000"/>
                                    </w:rPr>
                                  </w:rPrChange>
                                </w:rPr>
                                <w:t>-0.49</w:t>
                              </w:r>
                            </w:ins>
                            <w:del w:id="3231" w:author="Maino Vieytes, Christian (NIH/NIA/IRP) [F]" w:date="2023-11-15T15:22:00Z">
                              <w:r w:rsidRPr="00E260F1" w:rsidDel="00C92AAD">
                                <w:rPr>
                                  <w:rFonts w:ascii="Times New Roman" w:hAnsi="Times New Roman" w:cs="Times New Roman"/>
                                  <w:b/>
                                  <w:bCs/>
                                  <w:color w:val="000000"/>
                                  <w:sz w:val="18"/>
                                  <w:szCs w:val="18"/>
                                  <w:rPrChange w:id="3232" w:author="Maino Vieytes, Christian (NIH/NIA/IRP) [F]" w:date="2023-11-16T08:31:00Z">
                                    <w:rPr>
                                      <w:rFonts w:ascii="Times New Roman" w:hAnsi="Times New Roman" w:cs="Times New Roman"/>
                                      <w:color w:val="000000"/>
                                      <w:sz w:val="20"/>
                                      <w:szCs w:val="20"/>
                                    </w:rPr>
                                  </w:rPrChange>
                                </w:rPr>
                                <w:delText>-0.21</w:delText>
                              </w:r>
                            </w:del>
                          </w:p>
                        </w:tc>
                        <w:tc>
                          <w:tcPr>
                            <w:tcW w:w="1532" w:type="dxa"/>
                            <w:tcBorders>
                              <w:top w:val="nil"/>
                              <w:bottom w:val="nil"/>
                            </w:tcBorders>
                            <w:shd w:val="clear" w:color="auto" w:fill="auto"/>
                            <w:noWrap/>
                            <w:vAlign w:val="center"/>
                            <w:hideMark/>
                            <w:tcPrChange w:id="3233" w:author="Maino Vieytes, Christian (NIH/NIA/IRP) [F]" w:date="2023-11-30T12:01: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3234" w:author="Maino Vieytes, Christian (NIH/NIA/IRP) [F]" w:date="2023-11-16T08:30:00Z">
                                  <w:rPr>
                                    <w:rFonts w:ascii="Times New Roman" w:hAnsi="Times New Roman" w:cs="Times New Roman"/>
                                    <w:sz w:val="20"/>
                                    <w:szCs w:val="20"/>
                                  </w:rPr>
                                </w:rPrChange>
                              </w:rPr>
                            </w:pPr>
                            <w:ins w:id="3235" w:author="Maino Vieytes, Christian (NIH/NIA/IRP) [F]" w:date="2023-11-16T08:30:00Z">
                              <w:r w:rsidRPr="00E260F1">
                                <w:rPr>
                                  <w:rFonts w:ascii="Times New Roman" w:hAnsi="Times New Roman" w:cs="Times New Roman"/>
                                  <w:color w:val="000000"/>
                                  <w:sz w:val="18"/>
                                  <w:szCs w:val="18"/>
                                  <w:rPrChange w:id="3236" w:author="Maino Vieytes, Christian (NIH/NIA/IRP) [F]" w:date="2023-11-16T08:30:00Z">
                                    <w:rPr>
                                      <w:rFonts w:ascii="Calibri" w:hAnsi="Calibri" w:cs="Calibri"/>
                                      <w:color w:val="000000"/>
                                    </w:rPr>
                                  </w:rPrChange>
                                </w:rPr>
                                <w:t>-0.090</w:t>
                              </w:r>
                            </w:ins>
                            <w:del w:id="3237" w:author="Maino Vieytes, Christian (NIH/NIA/IRP) [F]" w:date="2023-11-15T15:22:00Z">
                              <w:r w:rsidRPr="00E260F1" w:rsidDel="00C92AAD">
                                <w:rPr>
                                  <w:rFonts w:ascii="Times New Roman" w:hAnsi="Times New Roman" w:cs="Times New Roman"/>
                                  <w:b/>
                                  <w:bCs/>
                                  <w:color w:val="000000"/>
                                  <w:sz w:val="18"/>
                                  <w:szCs w:val="18"/>
                                  <w:rPrChange w:id="3238" w:author="Maino Vieytes, Christian (NIH/NIA/IRP) [F]" w:date="2023-11-16T08:30:00Z">
                                    <w:rPr>
                                      <w:rFonts w:ascii="Times New Roman" w:hAnsi="Times New Roman" w:cs="Times New Roman"/>
                                      <w:color w:val="000000"/>
                                      <w:sz w:val="20"/>
                                      <w:szCs w:val="20"/>
                                    </w:rPr>
                                  </w:rPrChange>
                                </w:rPr>
                                <w:delText>0.14</w:delText>
                              </w:r>
                            </w:del>
                          </w:p>
                        </w:tc>
                        <w:tc>
                          <w:tcPr>
                            <w:tcW w:w="1610" w:type="dxa"/>
                            <w:tcBorders>
                              <w:top w:val="nil"/>
                              <w:bottom w:val="nil"/>
                              <w:right w:val="nil"/>
                            </w:tcBorders>
                            <w:shd w:val="clear" w:color="auto" w:fill="auto"/>
                            <w:noWrap/>
                            <w:vAlign w:val="center"/>
                            <w:hideMark/>
                            <w:tcPrChange w:id="3239" w:author="Maino Vieytes, Christian (NIH/NIA/IRP) [F]" w:date="2023-11-30T12:01: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3240" w:author="Maino Vieytes, Christian (NIH/NIA/IRP) [F]" w:date="2023-11-16T08:30:00Z">
                                  <w:rPr>
                                    <w:rFonts w:ascii="Times New Roman" w:hAnsi="Times New Roman" w:cs="Times New Roman"/>
                                    <w:sz w:val="20"/>
                                    <w:szCs w:val="20"/>
                                  </w:rPr>
                                </w:rPrChange>
                              </w:rPr>
                            </w:pPr>
                            <w:ins w:id="3241" w:author="Maino Vieytes, Christian (NIH/NIA/IRP) [F]" w:date="2023-11-16T08:30:00Z">
                              <w:r w:rsidRPr="00E260F1">
                                <w:rPr>
                                  <w:rFonts w:ascii="Times New Roman" w:hAnsi="Times New Roman" w:cs="Times New Roman"/>
                                  <w:color w:val="000000"/>
                                  <w:sz w:val="18"/>
                                  <w:szCs w:val="18"/>
                                  <w:rPrChange w:id="3242" w:author="Maino Vieytes, Christian (NIH/NIA/IRP) [F]" w:date="2023-11-16T08:30:00Z">
                                    <w:rPr>
                                      <w:rFonts w:ascii="Calibri" w:hAnsi="Calibri" w:cs="Calibri"/>
                                      <w:color w:val="000000"/>
                                    </w:rPr>
                                  </w:rPrChange>
                                </w:rPr>
                                <w:t>-0.090</w:t>
                              </w:r>
                            </w:ins>
                            <w:del w:id="3243" w:author="Maino Vieytes, Christian (NIH/NIA/IRP) [F]" w:date="2023-11-15T15:22:00Z">
                              <w:r w:rsidRPr="00E260F1" w:rsidDel="00C92AAD">
                                <w:rPr>
                                  <w:rFonts w:ascii="Times New Roman" w:hAnsi="Times New Roman" w:cs="Times New Roman"/>
                                  <w:color w:val="000000"/>
                                  <w:sz w:val="18"/>
                                  <w:szCs w:val="18"/>
                                  <w:rPrChange w:id="3244" w:author="Maino Vieytes, Christian (NIH/NIA/IRP) [F]" w:date="2023-11-16T08:30:00Z">
                                    <w:rPr>
                                      <w:rFonts w:ascii="Times New Roman" w:hAnsi="Times New Roman" w:cs="Times New Roman"/>
                                      <w:color w:val="000000"/>
                                      <w:sz w:val="20"/>
                                      <w:szCs w:val="20"/>
                                    </w:rPr>
                                  </w:rPrChange>
                                </w:rPr>
                                <w:delText>0.11</w:delText>
                              </w:r>
                            </w:del>
                          </w:p>
                        </w:tc>
                        <w:tc>
                          <w:tcPr>
                            <w:tcW w:w="1355" w:type="dxa"/>
                            <w:gridSpan w:val="2"/>
                            <w:tcBorders>
                              <w:top w:val="nil"/>
                              <w:left w:val="nil"/>
                              <w:bottom w:val="nil"/>
                              <w:right w:val="single" w:sz="4" w:space="0" w:color="auto"/>
                            </w:tcBorders>
                            <w:vAlign w:val="center"/>
                            <w:tcPrChange w:id="3245" w:author="Maino Vieytes, Christian (NIH/NIA/IRP) [F]" w:date="2023-11-30T12:01: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3246" w:author="Maino Vieytes, Christian (NIH/NIA/IRP) [F]" w:date="2023-11-16T08:33:00Z">
                                  <w:rPr>
                                    <w:rFonts w:ascii="Times New Roman" w:hAnsi="Times New Roman" w:cs="Times New Roman"/>
                                    <w:b/>
                                    <w:bCs/>
                                    <w:color w:val="000000"/>
                                    <w:sz w:val="20"/>
                                    <w:szCs w:val="20"/>
                                  </w:rPr>
                                </w:rPrChange>
                              </w:rPr>
                            </w:pPr>
                            <w:ins w:id="3247" w:author="Maino Vieytes, Christian (NIH/NIA/IRP) [F]" w:date="2023-11-16T08:30:00Z">
                              <w:r w:rsidRPr="005E1339">
                                <w:rPr>
                                  <w:rFonts w:ascii="Times New Roman" w:hAnsi="Times New Roman" w:cs="Times New Roman"/>
                                  <w:b/>
                                  <w:bCs/>
                                  <w:color w:val="000000"/>
                                  <w:sz w:val="18"/>
                                  <w:szCs w:val="18"/>
                                  <w:rPrChange w:id="3248" w:author="Maino Vieytes, Christian (NIH/NIA/IRP) [F]" w:date="2023-11-16T08:33:00Z">
                                    <w:rPr>
                                      <w:rFonts w:ascii="Calibri" w:hAnsi="Calibri" w:cs="Calibri"/>
                                      <w:color w:val="000000"/>
                                    </w:rPr>
                                  </w:rPrChange>
                                </w:rPr>
                                <w:t>0.38</w:t>
                              </w:r>
                            </w:ins>
                            <w:del w:id="3249" w:author="Maino Vieytes, Christian (NIH/NIA/IRP) [F]" w:date="2023-11-15T15:22:00Z">
                              <w:r w:rsidRPr="005E1339" w:rsidDel="00C92AAD">
                                <w:rPr>
                                  <w:rFonts w:ascii="Times New Roman" w:hAnsi="Times New Roman" w:cs="Times New Roman"/>
                                  <w:b/>
                                  <w:bCs/>
                                  <w:color w:val="000000"/>
                                  <w:sz w:val="18"/>
                                  <w:szCs w:val="18"/>
                                  <w:rPrChange w:id="3250"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B52403">
                        <w:tc>
                          <w:tcPr>
                            <w:tcW w:w="2187" w:type="dxa"/>
                            <w:gridSpan w:val="2"/>
                            <w:tcBorders>
                              <w:top w:val="nil"/>
                              <w:left w:val="single" w:sz="4" w:space="0" w:color="auto"/>
                              <w:bottom w:val="single" w:sz="4" w:space="0" w:color="auto"/>
                            </w:tcBorders>
                            <w:shd w:val="clear" w:color="auto" w:fill="auto"/>
                            <w:vAlign w:val="center"/>
                            <w:tcPrChange w:id="3251" w:author="Maino Vieytes, Christian (NIH/NIA/IRP) [F]" w:date="2023-11-30T12:01: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325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3253"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3254" w:author="Maino Vieytes, Christian (NIH/NIA/IRP) [F]" w:date="2023-11-30T12:01: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3255" w:author="Maino Vieytes, Christian (NIH/NIA/IRP) [F]" w:date="2023-11-16T08:31:00Z">
                                  <w:rPr>
                                    <w:rFonts w:ascii="Times New Roman" w:hAnsi="Times New Roman" w:cs="Times New Roman"/>
                                    <w:b/>
                                    <w:bCs/>
                                    <w:sz w:val="20"/>
                                    <w:szCs w:val="20"/>
                                  </w:rPr>
                                </w:rPrChange>
                              </w:rPr>
                            </w:pPr>
                            <w:ins w:id="3256" w:author="Maino Vieytes, Christian (NIH/NIA/IRP) [F]" w:date="2023-11-16T08:30:00Z">
                              <w:r w:rsidRPr="00E260F1">
                                <w:rPr>
                                  <w:rFonts w:ascii="Times New Roman" w:hAnsi="Times New Roman" w:cs="Times New Roman"/>
                                  <w:b/>
                                  <w:bCs/>
                                  <w:color w:val="000000"/>
                                  <w:sz w:val="18"/>
                                  <w:szCs w:val="18"/>
                                  <w:rPrChange w:id="3257" w:author="Maino Vieytes, Christian (NIH/NIA/IRP) [F]" w:date="2023-11-16T08:31:00Z">
                                    <w:rPr>
                                      <w:rFonts w:ascii="Calibri" w:hAnsi="Calibri" w:cs="Calibri"/>
                                      <w:color w:val="000000"/>
                                    </w:rPr>
                                  </w:rPrChange>
                                </w:rPr>
                                <w:t>0.71</w:t>
                              </w:r>
                            </w:ins>
                            <w:del w:id="3258" w:author="Maino Vieytes, Christian (NIH/NIA/IRP) [F]" w:date="2023-11-15T15:22:00Z">
                              <w:r w:rsidRPr="00E260F1" w:rsidDel="00C92AAD">
                                <w:rPr>
                                  <w:rFonts w:ascii="Times New Roman" w:hAnsi="Times New Roman" w:cs="Times New Roman"/>
                                  <w:b/>
                                  <w:bCs/>
                                  <w:color w:val="000000"/>
                                  <w:sz w:val="18"/>
                                  <w:szCs w:val="18"/>
                                  <w:rPrChange w:id="3259" w:author="Maino Vieytes, Christian (NIH/NIA/IRP) [F]" w:date="2023-11-16T08:31:00Z">
                                    <w:rPr>
                                      <w:rFonts w:ascii="Times New Roman" w:hAnsi="Times New Roman" w:cs="Times New Roman"/>
                                      <w:b/>
                                      <w:bCs/>
                                      <w:color w:val="000000"/>
                                      <w:sz w:val="20"/>
                                      <w:szCs w:val="20"/>
                                    </w:rPr>
                                  </w:rPrChange>
                                </w:rPr>
                                <w:delText>0.67</w:delText>
                              </w:r>
                            </w:del>
                          </w:p>
                        </w:tc>
                        <w:tc>
                          <w:tcPr>
                            <w:tcW w:w="1532" w:type="dxa"/>
                            <w:tcBorders>
                              <w:top w:val="nil"/>
                              <w:bottom w:val="single" w:sz="4" w:space="0" w:color="auto"/>
                            </w:tcBorders>
                            <w:shd w:val="clear" w:color="auto" w:fill="auto"/>
                            <w:noWrap/>
                            <w:vAlign w:val="center"/>
                            <w:hideMark/>
                            <w:tcPrChange w:id="3260" w:author="Maino Vieytes, Christian (NIH/NIA/IRP) [F]" w:date="2023-11-30T12:01: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3261" w:author="Maino Vieytes, Christian (NIH/NIA/IRP) [F]" w:date="2023-11-16T08:32:00Z">
                                  <w:rPr>
                                    <w:rFonts w:ascii="Times New Roman" w:hAnsi="Times New Roman" w:cs="Times New Roman"/>
                                    <w:b/>
                                    <w:bCs/>
                                    <w:sz w:val="20"/>
                                    <w:szCs w:val="20"/>
                                  </w:rPr>
                                </w:rPrChange>
                              </w:rPr>
                            </w:pPr>
                            <w:ins w:id="3262" w:author="Maino Vieytes, Christian (NIH/NIA/IRP) [F]" w:date="2023-11-16T08:30:00Z">
                              <w:r w:rsidRPr="005E1339">
                                <w:rPr>
                                  <w:rFonts w:ascii="Times New Roman" w:hAnsi="Times New Roman" w:cs="Times New Roman"/>
                                  <w:b/>
                                  <w:bCs/>
                                  <w:color w:val="000000"/>
                                  <w:sz w:val="18"/>
                                  <w:szCs w:val="18"/>
                                  <w:rPrChange w:id="3263" w:author="Maino Vieytes, Christian (NIH/NIA/IRP) [F]" w:date="2023-11-16T08:32:00Z">
                                    <w:rPr>
                                      <w:rFonts w:ascii="Calibri" w:hAnsi="Calibri" w:cs="Calibri"/>
                                      <w:color w:val="000000"/>
                                    </w:rPr>
                                  </w:rPrChange>
                                </w:rPr>
                                <w:t>0.23</w:t>
                              </w:r>
                            </w:ins>
                            <w:del w:id="3264" w:author="Maino Vieytes, Christian (NIH/NIA/IRP) [F]" w:date="2023-11-15T15:22:00Z">
                              <w:r w:rsidRPr="005E1339" w:rsidDel="00C92AAD">
                                <w:rPr>
                                  <w:rFonts w:ascii="Times New Roman" w:hAnsi="Times New Roman" w:cs="Times New Roman"/>
                                  <w:b/>
                                  <w:bCs/>
                                  <w:color w:val="000000"/>
                                  <w:sz w:val="18"/>
                                  <w:szCs w:val="18"/>
                                  <w:rPrChange w:id="3265" w:author="Maino Vieytes, Christian (NIH/NIA/IRP) [F]" w:date="2023-11-16T08:32:00Z">
                                    <w:rPr>
                                      <w:rFonts w:ascii="Times New Roman" w:hAnsi="Times New Roman" w:cs="Times New Roman"/>
                                      <w:color w:val="000000"/>
                                      <w:sz w:val="20"/>
                                      <w:szCs w:val="20"/>
                                    </w:rPr>
                                  </w:rPrChange>
                                </w:rPr>
                                <w:delText>-0.27</w:delText>
                              </w:r>
                            </w:del>
                          </w:p>
                        </w:tc>
                        <w:tc>
                          <w:tcPr>
                            <w:tcW w:w="1610" w:type="dxa"/>
                            <w:tcBorders>
                              <w:top w:val="nil"/>
                              <w:bottom w:val="single" w:sz="4" w:space="0" w:color="auto"/>
                              <w:right w:val="nil"/>
                            </w:tcBorders>
                            <w:shd w:val="clear" w:color="auto" w:fill="auto"/>
                            <w:noWrap/>
                            <w:vAlign w:val="center"/>
                            <w:hideMark/>
                            <w:tcPrChange w:id="3266" w:author="Maino Vieytes, Christian (NIH/NIA/IRP) [F]" w:date="2023-11-30T12:01: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3267" w:author="Maino Vieytes, Christian (NIH/NIA/IRP) [F]" w:date="2023-11-16T08:30:00Z">
                                  <w:rPr>
                                    <w:rFonts w:ascii="Times New Roman" w:hAnsi="Times New Roman" w:cs="Times New Roman"/>
                                    <w:b/>
                                    <w:bCs/>
                                    <w:sz w:val="20"/>
                                    <w:szCs w:val="20"/>
                                  </w:rPr>
                                </w:rPrChange>
                              </w:rPr>
                            </w:pPr>
                            <w:ins w:id="3268" w:author="Maino Vieytes, Christian (NIH/NIA/IRP) [F]" w:date="2023-11-16T08:30:00Z">
                              <w:r w:rsidRPr="00E260F1">
                                <w:rPr>
                                  <w:rFonts w:ascii="Times New Roman" w:hAnsi="Times New Roman" w:cs="Times New Roman"/>
                                  <w:color w:val="000000"/>
                                  <w:sz w:val="18"/>
                                  <w:szCs w:val="18"/>
                                  <w:rPrChange w:id="3269" w:author="Maino Vieytes, Christian (NIH/NIA/IRP) [F]" w:date="2023-11-16T08:30:00Z">
                                    <w:rPr>
                                      <w:rFonts w:ascii="Calibri" w:hAnsi="Calibri" w:cs="Calibri"/>
                                      <w:color w:val="000000"/>
                                    </w:rPr>
                                  </w:rPrChange>
                                </w:rPr>
                                <w:t>0.030</w:t>
                              </w:r>
                            </w:ins>
                            <w:del w:id="3270" w:author="Maino Vieytes, Christian (NIH/NIA/IRP) [F]" w:date="2023-11-15T15:22:00Z">
                              <w:r w:rsidRPr="00E260F1" w:rsidDel="00C92AAD">
                                <w:rPr>
                                  <w:rFonts w:ascii="Times New Roman" w:hAnsi="Times New Roman" w:cs="Times New Roman"/>
                                  <w:b/>
                                  <w:bCs/>
                                  <w:color w:val="000000"/>
                                  <w:sz w:val="18"/>
                                  <w:szCs w:val="18"/>
                                  <w:rPrChange w:id="3271" w:author="Maino Vieytes, Christian (NIH/NIA/IRP) [F]" w:date="2023-11-16T08:30:00Z">
                                    <w:rPr>
                                      <w:rFonts w:ascii="Times New Roman" w:hAnsi="Times New Roman" w:cs="Times New Roman"/>
                                      <w:b/>
                                      <w:bCs/>
                                      <w:color w:val="000000"/>
                                      <w:sz w:val="20"/>
                                      <w:szCs w:val="20"/>
                                    </w:rPr>
                                  </w:rPrChange>
                                </w:rPr>
                                <w:delText>-0.33</w:delText>
                              </w:r>
                            </w:del>
                          </w:p>
                        </w:tc>
                        <w:tc>
                          <w:tcPr>
                            <w:tcW w:w="1355" w:type="dxa"/>
                            <w:gridSpan w:val="2"/>
                            <w:tcBorders>
                              <w:top w:val="nil"/>
                              <w:left w:val="nil"/>
                              <w:bottom w:val="single" w:sz="4" w:space="0" w:color="auto"/>
                              <w:right w:val="single" w:sz="4" w:space="0" w:color="auto"/>
                            </w:tcBorders>
                            <w:vAlign w:val="center"/>
                            <w:tcPrChange w:id="3272" w:author="Maino Vieytes, Christian (NIH/NIA/IRP) [F]" w:date="2023-11-30T12:01: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3273" w:author="Maino Vieytes, Christian (NIH/NIA/IRP) [F]" w:date="2023-11-16T08:33:00Z">
                                  <w:rPr>
                                    <w:rFonts w:ascii="Times New Roman" w:hAnsi="Times New Roman" w:cs="Times New Roman"/>
                                    <w:b/>
                                    <w:bCs/>
                                    <w:color w:val="000000"/>
                                    <w:sz w:val="20"/>
                                    <w:szCs w:val="20"/>
                                  </w:rPr>
                                </w:rPrChange>
                              </w:rPr>
                            </w:pPr>
                            <w:ins w:id="3274" w:author="Maino Vieytes, Christian (NIH/NIA/IRP) [F]" w:date="2023-11-16T08:30:00Z">
                              <w:r w:rsidRPr="005E1339">
                                <w:rPr>
                                  <w:rFonts w:ascii="Times New Roman" w:hAnsi="Times New Roman" w:cs="Times New Roman"/>
                                  <w:b/>
                                  <w:bCs/>
                                  <w:color w:val="000000"/>
                                  <w:sz w:val="18"/>
                                  <w:szCs w:val="18"/>
                                  <w:rPrChange w:id="3275" w:author="Maino Vieytes, Christian (NIH/NIA/IRP) [F]" w:date="2023-11-16T08:33:00Z">
                                    <w:rPr>
                                      <w:rFonts w:ascii="Calibri" w:hAnsi="Calibri" w:cs="Calibri"/>
                                      <w:color w:val="000000"/>
                                    </w:rPr>
                                  </w:rPrChange>
                                </w:rPr>
                                <w:t>-0.40</w:t>
                              </w:r>
                            </w:ins>
                            <w:del w:id="3276" w:author="Maino Vieytes, Christian (NIH/NIA/IRP) [F]" w:date="2023-11-15T15:22:00Z">
                              <w:r w:rsidRPr="005E1339" w:rsidDel="00C92AAD">
                                <w:rPr>
                                  <w:rFonts w:ascii="Times New Roman" w:hAnsi="Times New Roman" w:cs="Times New Roman"/>
                                  <w:b/>
                                  <w:bCs/>
                                  <w:color w:val="000000"/>
                                  <w:sz w:val="18"/>
                                  <w:szCs w:val="18"/>
                                  <w:rPrChange w:id="3277"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B52403">
                        <w:tc>
                          <w:tcPr>
                            <w:tcW w:w="2187" w:type="dxa"/>
                            <w:gridSpan w:val="2"/>
                            <w:tcBorders>
                              <w:top w:val="single" w:sz="4" w:space="0" w:color="auto"/>
                              <w:left w:val="single" w:sz="4" w:space="0" w:color="auto"/>
                              <w:bottom w:val="nil"/>
                            </w:tcBorders>
                            <w:shd w:val="clear" w:color="auto" w:fill="auto"/>
                            <w:vAlign w:val="center"/>
                            <w:tcPrChange w:id="3278" w:author="Maino Vieytes, Christian (NIH/NIA/IRP) [F]" w:date="2023-11-30T12:01:00Z">
                              <w:tcPr>
                                <w:tcW w:w="2187" w:type="dxa"/>
                                <w:gridSpan w:val="2"/>
                                <w:tcBorders>
                                  <w:top w:val="single" w:sz="4" w:space="0" w:color="auto"/>
                                  <w:left w:val="single" w:sz="4" w:space="0" w:color="auto"/>
                                  <w:bottom w:val="nil"/>
                                </w:tcBorders>
                                <w:shd w:val="clear" w:color="auto" w:fill="auto"/>
                                <w:vAlign w:val="center"/>
                              </w:tcPr>
                            </w:tcPrChange>
                          </w:tcPr>
                          <w:p w14:paraId="7F01587F" w14:textId="14D7723F" w:rsidR="005E1339" w:rsidRPr="00972A4F" w:rsidRDefault="005E1339" w:rsidP="005E1339">
                            <w:pPr>
                              <w:spacing w:line="360" w:lineRule="auto"/>
                              <w:rPr>
                                <w:rFonts w:ascii="Times New Roman" w:hAnsi="Times New Roman" w:cs="Times New Roman"/>
                                <w:sz w:val="18"/>
                                <w:szCs w:val="18"/>
                                <w:rPrChange w:id="3279" w:author="Maino Vieytes, Christian (NIH/NIA/IRP) [F]" w:date="2023-11-15T15:31:00Z">
                                  <w:rPr>
                                    <w:rFonts w:ascii="Times New Roman" w:hAnsi="Times New Roman" w:cs="Times New Roman"/>
                                    <w:sz w:val="20"/>
                                    <w:szCs w:val="20"/>
                                  </w:rPr>
                                </w:rPrChange>
                              </w:rPr>
                            </w:pPr>
                            <w:del w:id="3280" w:author="Maino Vieytes, Christian (NIH/NIA/IRP) [F]" w:date="2023-11-30T12:06:00Z">
                              <w:r w:rsidRPr="00972A4F" w:rsidDel="00BA0CDD">
                                <w:rPr>
                                  <w:rFonts w:ascii="Times New Roman" w:hAnsi="Times New Roman" w:cs="Times New Roman"/>
                                  <w:sz w:val="18"/>
                                  <w:szCs w:val="18"/>
                                  <w:rPrChange w:id="3281" w:author="Maino Vieytes, Christian (NIH/NIA/IRP) [F]" w:date="2023-11-15T15:31:00Z">
                                    <w:rPr>
                                      <w:rFonts w:ascii="Times New Roman" w:hAnsi="Times New Roman" w:cs="Times New Roman"/>
                                      <w:sz w:val="20"/>
                                      <w:szCs w:val="20"/>
                                    </w:rPr>
                                  </w:rPrChange>
                                </w:rPr>
                                <w:delText xml:space="preserve"> </w:delText>
                              </w:r>
                            </w:del>
                            <w:ins w:id="3282" w:author="Maino Vieytes, Christian (NIH/NIA/IRP) [F]" w:date="2023-11-30T12:05:00Z">
                              <w:r w:rsidR="00BA0CDD">
                                <w:rPr>
                                  <w:rFonts w:ascii="Times New Roman" w:hAnsi="Times New Roman" w:cs="Times New Roman"/>
                                  <w:b/>
                                  <w:bCs/>
                                  <w:sz w:val="18"/>
                                  <w:szCs w:val="18"/>
                                </w:rPr>
                                <w:t>Pattern # 1</w:t>
                              </w:r>
                              <w:r w:rsidR="00BA0CDD" w:rsidRPr="00F223B1">
                                <w:rPr>
                                  <w:rFonts w:ascii="Times New Roman" w:hAnsi="Times New Roman" w:cs="Times New Roman"/>
                                  <w:b/>
                                  <w:bCs/>
                                  <w:sz w:val="18"/>
                                  <w:szCs w:val="18"/>
                                </w:rPr>
                                <w:t xml:space="preserve"> </w:t>
                              </w:r>
                              <w:r w:rsidR="00BA0CDD" w:rsidRPr="00F223B1">
                                <w:rPr>
                                  <w:rFonts w:ascii="Times New Roman" w:hAnsi="Times New Roman" w:cs="Times New Roman"/>
                                  <w:b/>
                                  <w:bCs/>
                                  <w:sz w:val="18"/>
                                  <w:szCs w:val="18"/>
                                  <w:vertAlign w:val="superscript"/>
                                </w:rPr>
                                <w:t>†</w:t>
                              </w:r>
                              <w:r w:rsidR="00BA0CDD">
                                <w:rPr>
                                  <w:rFonts w:ascii="Times New Roman" w:hAnsi="Times New Roman" w:cs="Times New Roman"/>
                                  <w:b/>
                                  <w:bCs/>
                                  <w:sz w:val="18"/>
                                  <w:szCs w:val="18"/>
                                  <w:vertAlign w:val="superscript"/>
                                </w:rPr>
                                <w:t>a</w:t>
                              </w:r>
                            </w:ins>
                            <w:del w:id="3283" w:author="Maino Vieytes, Christian (NIH/NIA/IRP) [F]" w:date="2023-11-30T12:05:00Z">
                              <w:r w:rsidRPr="00972A4F" w:rsidDel="00BA0CDD">
                                <w:rPr>
                                  <w:rFonts w:ascii="Times New Roman" w:hAnsi="Times New Roman" w:cs="Times New Roman"/>
                                  <w:sz w:val="18"/>
                                  <w:szCs w:val="18"/>
                                  <w:rPrChange w:id="3284" w:author="Maino Vieytes, Christian (NIH/NIA/IRP) [F]" w:date="2023-11-15T15:31:00Z">
                                    <w:rPr>
                                      <w:rFonts w:ascii="Times New Roman" w:hAnsi="Times New Roman" w:cs="Times New Roman"/>
                                      <w:sz w:val="20"/>
                                      <w:szCs w:val="20"/>
                                    </w:rPr>
                                  </w:rPrChange>
                                </w:rPr>
                                <w:delText>Food Insecurity (FI)</w:delText>
                              </w:r>
                              <w:r w:rsidRPr="00972A4F" w:rsidDel="00BA0CDD">
                                <w:rPr>
                                  <w:rFonts w:ascii="Times New Roman" w:hAnsi="Times New Roman" w:cs="Times New Roman"/>
                                  <w:sz w:val="18"/>
                                  <w:szCs w:val="18"/>
                                  <w:vertAlign w:val="superscript"/>
                                  <w:lang w:bidi="en-US"/>
                                  <w:rPrChange w:id="3285"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single" w:sz="4" w:space="0" w:color="auto"/>
                              <w:bottom w:val="nil"/>
                            </w:tcBorders>
                            <w:shd w:val="clear" w:color="auto" w:fill="auto"/>
                            <w:noWrap/>
                            <w:vAlign w:val="center"/>
                            <w:hideMark/>
                            <w:tcPrChange w:id="3286" w:author="Maino Vieytes, Christian (NIH/NIA/IRP) [F]" w:date="2023-11-30T12:01: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3287" w:author="Maino Vieytes, Christian (NIH/NIA/IRP) [F]" w:date="2023-11-16T08:36:00Z">
                                  <w:rPr>
                                    <w:rFonts w:ascii="Times New Roman" w:hAnsi="Times New Roman" w:cs="Times New Roman"/>
                                    <w:sz w:val="20"/>
                                    <w:szCs w:val="20"/>
                                  </w:rPr>
                                </w:rPrChange>
                              </w:rPr>
                            </w:pPr>
                            <w:ins w:id="3288" w:author="Maino Vieytes, Christian (NIH/NIA/IRP) [F]" w:date="2023-11-16T08:36:00Z">
                              <w:r w:rsidRPr="005E1339">
                                <w:rPr>
                                  <w:rFonts w:ascii="Times New Roman" w:hAnsi="Times New Roman" w:cs="Times New Roman"/>
                                  <w:color w:val="000000"/>
                                  <w:sz w:val="18"/>
                                  <w:szCs w:val="18"/>
                                  <w:rPrChange w:id="3289" w:author="Maino Vieytes, Christian (NIH/NIA/IRP) [F]" w:date="2023-11-16T08:36:00Z">
                                    <w:rPr>
                                      <w:rFonts w:ascii="Calibri" w:hAnsi="Calibri" w:cs="Calibri"/>
                                      <w:color w:val="000000"/>
                                    </w:rPr>
                                  </w:rPrChange>
                                </w:rPr>
                                <w:t>--</w:t>
                              </w:r>
                            </w:ins>
                            <w:del w:id="3290" w:author="Maino Vieytes, Christian (NIH/NIA/IRP) [F]" w:date="2023-11-16T08:36:00Z">
                              <w:r w:rsidRPr="005E1339" w:rsidDel="00306AE6">
                                <w:rPr>
                                  <w:rFonts w:ascii="Times New Roman" w:hAnsi="Times New Roman" w:cs="Times New Roman"/>
                                  <w:sz w:val="18"/>
                                  <w:szCs w:val="18"/>
                                  <w:rPrChange w:id="3291" w:author="Maino Vieytes, Christian (NIH/NIA/IRP) [F]" w:date="2023-11-16T08:36:00Z">
                                    <w:rPr>
                                      <w:rFonts w:ascii="Times New Roman" w:hAnsi="Times New Roman" w:cs="Times New Roman"/>
                                      <w:sz w:val="20"/>
                                      <w:szCs w:val="20"/>
                                    </w:rPr>
                                  </w:rPrChange>
                                </w:rPr>
                                <w:delText>--</w:delText>
                              </w:r>
                            </w:del>
                          </w:p>
                        </w:tc>
                        <w:tc>
                          <w:tcPr>
                            <w:tcW w:w="1532" w:type="dxa"/>
                            <w:tcBorders>
                              <w:top w:val="single" w:sz="4" w:space="0" w:color="auto"/>
                              <w:bottom w:val="nil"/>
                            </w:tcBorders>
                            <w:shd w:val="clear" w:color="auto" w:fill="auto"/>
                            <w:noWrap/>
                            <w:vAlign w:val="center"/>
                            <w:tcPrChange w:id="3292" w:author="Maino Vieytes, Christian (NIH/NIA/IRP) [F]" w:date="2023-11-30T12:01: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3293" w:author="Maino Vieytes, Christian (NIH/NIA/IRP) [F]" w:date="2023-11-16T08:36:00Z">
                                  <w:rPr>
                                    <w:rFonts w:ascii="Times New Roman" w:hAnsi="Times New Roman" w:cs="Times New Roman"/>
                                    <w:sz w:val="20"/>
                                    <w:szCs w:val="20"/>
                                  </w:rPr>
                                </w:rPrChange>
                              </w:rPr>
                            </w:pPr>
                          </w:p>
                        </w:tc>
                        <w:tc>
                          <w:tcPr>
                            <w:tcW w:w="1610" w:type="dxa"/>
                            <w:tcBorders>
                              <w:top w:val="single" w:sz="4" w:space="0" w:color="auto"/>
                              <w:bottom w:val="nil"/>
                              <w:right w:val="nil"/>
                            </w:tcBorders>
                            <w:shd w:val="clear" w:color="auto" w:fill="auto"/>
                            <w:noWrap/>
                            <w:vAlign w:val="center"/>
                            <w:tcPrChange w:id="3294" w:author="Maino Vieytes, Christian (NIH/NIA/IRP) [F]" w:date="2023-11-30T12:01: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3295" w:author="Maino Vieytes, Christian (NIH/NIA/IRP) [F]" w:date="2023-11-16T08:36:00Z">
                                  <w:rPr>
                                    <w:rFonts w:ascii="Times New Roman" w:hAnsi="Times New Roman" w:cs="Times New Roman"/>
                                    <w:sz w:val="20"/>
                                    <w:szCs w:val="20"/>
                                  </w:rPr>
                                </w:rPrChange>
                              </w:rPr>
                            </w:pPr>
                          </w:p>
                        </w:tc>
                        <w:tc>
                          <w:tcPr>
                            <w:tcW w:w="1355" w:type="dxa"/>
                            <w:gridSpan w:val="2"/>
                            <w:tcBorders>
                              <w:top w:val="single" w:sz="4" w:space="0" w:color="auto"/>
                              <w:left w:val="nil"/>
                              <w:bottom w:val="nil"/>
                              <w:right w:val="single" w:sz="4" w:space="0" w:color="auto"/>
                            </w:tcBorders>
                            <w:vAlign w:val="center"/>
                            <w:tcPrChange w:id="3296" w:author="Maino Vieytes, Christian (NIH/NIA/IRP) [F]" w:date="2023-11-30T12:01: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3297"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B52403">
                        <w:trPr>
                          <w:del w:id="3298"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3299"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3300" w:author="Maino Vieytes, Christian (NIH/NIA/IRP) [F]" w:date="2023-11-15T14:42:00Z"/>
                                <w:rFonts w:ascii="Times New Roman" w:hAnsi="Times New Roman" w:cs="Times New Roman"/>
                                <w:sz w:val="18"/>
                                <w:szCs w:val="18"/>
                                <w:rPrChange w:id="3301" w:author="Maino Vieytes, Christian (NIH/NIA/IRP) [F]" w:date="2023-11-15T15:31:00Z">
                                  <w:rPr>
                                    <w:del w:id="3302" w:author="Maino Vieytes, Christian (NIH/NIA/IRP) [F]" w:date="2023-11-15T14:42:00Z"/>
                                    <w:rFonts w:ascii="Times New Roman" w:hAnsi="Times New Roman" w:cs="Times New Roman"/>
                                    <w:sz w:val="20"/>
                                    <w:szCs w:val="20"/>
                                  </w:rPr>
                                </w:rPrChange>
                              </w:rPr>
                            </w:pPr>
                            <w:del w:id="3303" w:author="Maino Vieytes, Christian (NIH/NIA/IRP) [F]" w:date="2023-11-15T14:42:00Z">
                              <w:r w:rsidRPr="00972A4F" w:rsidDel="008104EE">
                                <w:rPr>
                                  <w:rFonts w:ascii="Times New Roman" w:hAnsi="Times New Roman" w:cs="Times New Roman"/>
                                  <w:sz w:val="18"/>
                                  <w:szCs w:val="18"/>
                                  <w:rPrChange w:id="3304"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3305"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3306" w:author="Maino Vieytes, Christian (NIH/NIA/IRP) [F]" w:date="2023-11-30T12:01: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3307" w:author="Maino Vieytes, Christian (NIH/NIA/IRP) [F]" w:date="2023-11-15T14:42:00Z"/>
                                <w:rFonts w:ascii="Times New Roman" w:hAnsi="Times New Roman" w:cs="Times New Roman"/>
                                <w:sz w:val="18"/>
                                <w:szCs w:val="18"/>
                                <w:rPrChange w:id="3308" w:author="Maino Vieytes, Christian (NIH/NIA/IRP) [F]" w:date="2023-11-16T08:36:00Z">
                                  <w:rPr>
                                    <w:del w:id="3309" w:author="Maino Vieytes, Christian (NIH/NIA/IRP) [F]" w:date="2023-11-15T14:42:00Z"/>
                                    <w:rFonts w:ascii="Times New Roman" w:hAnsi="Times New Roman" w:cs="Times New Roman"/>
                                    <w:sz w:val="20"/>
                                    <w:szCs w:val="20"/>
                                  </w:rPr>
                                </w:rPrChange>
                              </w:rPr>
                            </w:pPr>
                            <w:ins w:id="3310" w:author="Maino Vieytes, Christian (NIH/NIA/IRP) [F]" w:date="2023-11-16T08:36:00Z">
                              <w:r w:rsidRPr="005E1339">
                                <w:rPr>
                                  <w:rFonts w:ascii="Times New Roman" w:hAnsi="Times New Roman" w:cs="Times New Roman"/>
                                  <w:color w:val="000000"/>
                                  <w:sz w:val="18"/>
                                  <w:szCs w:val="18"/>
                                  <w:rPrChange w:id="3311" w:author="Maino Vieytes, Christian (NIH/NIA/IRP) [F]" w:date="2023-11-16T08:36:00Z">
                                    <w:rPr>
                                      <w:rFonts w:ascii="Calibri" w:hAnsi="Calibri" w:cs="Calibri"/>
                                      <w:color w:val="000000"/>
                                    </w:rPr>
                                  </w:rPrChange>
                                </w:rPr>
                                <w:t>0.40</w:t>
                              </w:r>
                            </w:ins>
                            <w:del w:id="3312" w:author="Maino Vieytes, Christian (NIH/NIA/IRP) [F]" w:date="2023-11-15T14:42:00Z">
                              <w:r w:rsidRPr="005E1339" w:rsidDel="008104EE">
                                <w:rPr>
                                  <w:rFonts w:ascii="Times New Roman" w:hAnsi="Times New Roman" w:cs="Times New Roman"/>
                                  <w:color w:val="000000"/>
                                  <w:sz w:val="18"/>
                                  <w:szCs w:val="18"/>
                                  <w:rPrChange w:id="3313" w:author="Maino Vieytes, Christian (NIH/NIA/IRP) [F]" w:date="2023-11-16T08:36:00Z">
                                    <w:rPr>
                                      <w:rFonts w:ascii="Times New Roman" w:hAnsi="Times New Roman" w:cs="Times New Roman"/>
                                      <w:color w:val="000000"/>
                                      <w:sz w:val="20"/>
                                      <w:szCs w:val="20"/>
                                    </w:rPr>
                                  </w:rPrChange>
                                </w:rPr>
                                <w:delText>-0.27</w:delText>
                              </w:r>
                            </w:del>
                          </w:p>
                        </w:tc>
                        <w:tc>
                          <w:tcPr>
                            <w:tcW w:w="1532" w:type="dxa"/>
                            <w:tcBorders>
                              <w:top w:val="nil"/>
                              <w:bottom w:val="nil"/>
                            </w:tcBorders>
                            <w:shd w:val="clear" w:color="auto" w:fill="auto"/>
                            <w:noWrap/>
                            <w:vAlign w:val="center"/>
                            <w:tcPrChange w:id="3314" w:author="Maino Vieytes, Christian (NIH/NIA/IRP) [F]" w:date="2023-11-30T12:01: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3315" w:author="Maino Vieytes, Christian (NIH/NIA/IRP) [F]" w:date="2023-11-15T14:42:00Z"/>
                                <w:rFonts w:ascii="Times New Roman" w:hAnsi="Times New Roman" w:cs="Times New Roman"/>
                                <w:sz w:val="18"/>
                                <w:szCs w:val="18"/>
                                <w:rPrChange w:id="3316" w:author="Maino Vieytes, Christian (NIH/NIA/IRP) [F]" w:date="2023-11-16T08:36:00Z">
                                  <w:rPr>
                                    <w:del w:id="3317" w:author="Maino Vieytes, Christian (NIH/NIA/IRP) [F]" w:date="2023-11-15T14:42:00Z"/>
                                    <w:rFonts w:ascii="Times New Roman" w:hAnsi="Times New Roman" w:cs="Times New Roman"/>
                                    <w:sz w:val="20"/>
                                    <w:szCs w:val="20"/>
                                  </w:rPr>
                                </w:rPrChange>
                              </w:rPr>
                            </w:pPr>
                            <w:ins w:id="3318" w:author="Maino Vieytes, Christian (NIH/NIA/IRP) [F]" w:date="2023-11-16T08:36:00Z">
                              <w:r w:rsidRPr="005E1339">
                                <w:rPr>
                                  <w:rFonts w:ascii="Times New Roman" w:hAnsi="Times New Roman" w:cs="Times New Roman"/>
                                  <w:color w:val="000000"/>
                                  <w:sz w:val="18"/>
                                  <w:szCs w:val="18"/>
                                  <w:rPrChange w:id="3319" w:author="Maino Vieytes, Christian (NIH/NIA/IRP) [F]" w:date="2023-11-16T08:36:00Z">
                                    <w:rPr>
                                      <w:rFonts w:ascii="Calibri" w:hAnsi="Calibri" w:cs="Calibri"/>
                                      <w:color w:val="000000"/>
                                    </w:rPr>
                                  </w:rPrChange>
                                </w:rPr>
                                <w:t>--</w:t>
                              </w:r>
                            </w:ins>
                          </w:p>
                        </w:tc>
                        <w:tc>
                          <w:tcPr>
                            <w:tcW w:w="1610" w:type="dxa"/>
                            <w:tcBorders>
                              <w:top w:val="nil"/>
                              <w:bottom w:val="nil"/>
                              <w:right w:val="nil"/>
                            </w:tcBorders>
                            <w:shd w:val="clear" w:color="auto" w:fill="auto"/>
                            <w:noWrap/>
                            <w:vAlign w:val="center"/>
                            <w:tcPrChange w:id="3320" w:author="Maino Vieytes, Christian (NIH/NIA/IRP) [F]" w:date="2023-11-30T12:01: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3321" w:author="Maino Vieytes, Christian (NIH/NIA/IRP) [F]" w:date="2023-11-15T14:42:00Z"/>
                                <w:rFonts w:ascii="Times New Roman" w:hAnsi="Times New Roman" w:cs="Times New Roman"/>
                                <w:sz w:val="18"/>
                                <w:szCs w:val="18"/>
                                <w:rPrChange w:id="3322" w:author="Maino Vieytes, Christian (NIH/NIA/IRP) [F]" w:date="2023-11-16T08:36:00Z">
                                  <w:rPr>
                                    <w:del w:id="3323" w:author="Maino Vieytes, Christian (NIH/NIA/IRP) [F]" w:date="2023-11-15T14:42:00Z"/>
                                    <w:rFonts w:ascii="Times New Roman" w:hAnsi="Times New Roman" w:cs="Times New Roman"/>
                                    <w:sz w:val="20"/>
                                    <w:szCs w:val="20"/>
                                  </w:rPr>
                                </w:rPrChange>
                              </w:rPr>
                            </w:pPr>
                          </w:p>
                        </w:tc>
                        <w:tc>
                          <w:tcPr>
                            <w:tcW w:w="1355" w:type="dxa"/>
                            <w:gridSpan w:val="2"/>
                            <w:tcBorders>
                              <w:top w:val="nil"/>
                              <w:left w:val="nil"/>
                              <w:bottom w:val="nil"/>
                              <w:right w:val="single" w:sz="4" w:space="0" w:color="auto"/>
                            </w:tcBorders>
                            <w:vAlign w:val="center"/>
                            <w:tcPrChange w:id="3324" w:author="Maino Vieytes, Christian (NIH/NIA/IRP) [F]" w:date="2023-11-30T12:01: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3325" w:author="Maino Vieytes, Christian (NIH/NIA/IRP) [F]" w:date="2023-11-15T14:42:00Z"/>
                                <w:rFonts w:ascii="Times New Roman" w:hAnsi="Times New Roman" w:cs="Times New Roman"/>
                                <w:sz w:val="18"/>
                                <w:szCs w:val="18"/>
                                <w:rPrChange w:id="3326" w:author="Maino Vieytes, Christian (NIH/NIA/IRP) [F]" w:date="2023-11-16T08:36:00Z">
                                  <w:rPr>
                                    <w:del w:id="3327"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B52403">
                        <w:trPr>
                          <w:del w:id="3328"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3329"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3330" w:author="Maino Vieytes, Christian (NIH/NIA/IRP) [F]" w:date="2023-11-15T14:42:00Z"/>
                                <w:rFonts w:ascii="Times New Roman" w:hAnsi="Times New Roman" w:cs="Times New Roman"/>
                                <w:sz w:val="18"/>
                                <w:szCs w:val="18"/>
                                <w:rPrChange w:id="3331" w:author="Maino Vieytes, Christian (NIH/NIA/IRP) [F]" w:date="2023-11-15T15:31:00Z">
                                  <w:rPr>
                                    <w:del w:id="3332" w:author="Maino Vieytes, Christian (NIH/NIA/IRP) [F]" w:date="2023-11-15T14:42:00Z"/>
                                    <w:rFonts w:ascii="Times New Roman" w:hAnsi="Times New Roman" w:cs="Times New Roman"/>
                                    <w:sz w:val="20"/>
                                    <w:szCs w:val="20"/>
                                  </w:rPr>
                                </w:rPrChange>
                              </w:rPr>
                              <w:pPrChange w:id="3333" w:author="Maino Vieytes, Christian (NIH/NIA/IRP) [F]" w:date="2023-11-16T08:36:00Z">
                                <w:pPr>
                                  <w:spacing w:line="360" w:lineRule="auto"/>
                                </w:pPr>
                              </w:pPrChange>
                            </w:pPr>
                            <w:del w:id="3334" w:author="Maino Vieytes, Christian (NIH/NIA/IRP) [F]" w:date="2023-11-15T14:42:00Z">
                              <w:r w:rsidRPr="00972A4F" w:rsidDel="008104EE">
                                <w:rPr>
                                  <w:rFonts w:ascii="Times New Roman" w:hAnsi="Times New Roman" w:cs="Times New Roman"/>
                                  <w:sz w:val="18"/>
                                  <w:szCs w:val="18"/>
                                  <w:rPrChange w:id="3335"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3336"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3337" w:author="Maino Vieytes, Christian (NIH/NIA/IRP) [F]" w:date="2023-11-30T12:01: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3338" w:author="Maino Vieytes, Christian (NIH/NIA/IRP) [F]" w:date="2023-11-15T14:42:00Z"/>
                                <w:rFonts w:ascii="Times New Roman" w:hAnsi="Times New Roman" w:cs="Times New Roman"/>
                                <w:b/>
                                <w:bCs/>
                                <w:sz w:val="18"/>
                                <w:szCs w:val="18"/>
                                <w:rPrChange w:id="3339" w:author="Maino Vieytes, Christian (NIH/NIA/IRP) [F]" w:date="2023-11-16T08:36:00Z">
                                  <w:rPr>
                                    <w:del w:id="3340" w:author="Maino Vieytes, Christian (NIH/NIA/IRP) [F]" w:date="2023-11-15T14:42:00Z"/>
                                    <w:rFonts w:ascii="Times New Roman" w:hAnsi="Times New Roman" w:cs="Times New Roman"/>
                                    <w:b/>
                                    <w:bCs/>
                                    <w:sz w:val="20"/>
                                    <w:szCs w:val="20"/>
                                  </w:rPr>
                                </w:rPrChange>
                              </w:rPr>
                            </w:pPr>
                            <w:ins w:id="3341" w:author="Maino Vieytes, Christian (NIH/NIA/IRP) [F]" w:date="2023-11-16T08:36:00Z">
                              <w:r w:rsidRPr="005E1339">
                                <w:rPr>
                                  <w:rFonts w:ascii="Times New Roman" w:hAnsi="Times New Roman" w:cs="Times New Roman"/>
                                  <w:color w:val="000000"/>
                                  <w:sz w:val="18"/>
                                  <w:szCs w:val="18"/>
                                  <w:rPrChange w:id="3342" w:author="Maino Vieytes, Christian (NIH/NIA/IRP) [F]" w:date="2023-11-16T08:36:00Z">
                                    <w:rPr>
                                      <w:rFonts w:ascii="Calibri" w:hAnsi="Calibri" w:cs="Calibri"/>
                                      <w:color w:val="000000"/>
                                    </w:rPr>
                                  </w:rPrChange>
                                </w:rPr>
                                <w:t>0.090</w:t>
                              </w:r>
                            </w:ins>
                            <w:del w:id="3343" w:author="Maino Vieytes, Christian (NIH/NIA/IRP) [F]" w:date="2023-11-15T14:42:00Z">
                              <w:r w:rsidRPr="005E1339" w:rsidDel="008104EE">
                                <w:rPr>
                                  <w:rFonts w:ascii="Times New Roman" w:hAnsi="Times New Roman" w:cs="Times New Roman"/>
                                  <w:b/>
                                  <w:bCs/>
                                  <w:color w:val="000000"/>
                                  <w:sz w:val="18"/>
                                  <w:szCs w:val="18"/>
                                  <w:rPrChange w:id="3344" w:author="Maino Vieytes, Christian (NIH/NIA/IRP) [F]" w:date="2023-11-16T08:36:00Z">
                                    <w:rPr>
                                      <w:rFonts w:ascii="Times New Roman" w:hAnsi="Times New Roman" w:cs="Times New Roman"/>
                                      <w:b/>
                                      <w:bCs/>
                                      <w:color w:val="000000"/>
                                      <w:sz w:val="20"/>
                                      <w:szCs w:val="20"/>
                                    </w:rPr>
                                  </w:rPrChange>
                                </w:rPr>
                                <w:delText>0.81</w:delText>
                              </w:r>
                            </w:del>
                          </w:p>
                        </w:tc>
                        <w:tc>
                          <w:tcPr>
                            <w:tcW w:w="1532" w:type="dxa"/>
                            <w:tcBorders>
                              <w:top w:val="nil"/>
                              <w:bottom w:val="nil"/>
                            </w:tcBorders>
                            <w:shd w:val="clear" w:color="auto" w:fill="auto"/>
                            <w:noWrap/>
                            <w:vAlign w:val="center"/>
                            <w:tcPrChange w:id="3345" w:author="Maino Vieytes, Christian (NIH/NIA/IRP) [F]" w:date="2023-11-30T12:01: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3346" w:author="Maino Vieytes, Christian (NIH/NIA/IRP) [F]" w:date="2023-11-15T14:42:00Z"/>
                                <w:rFonts w:ascii="Times New Roman" w:hAnsi="Times New Roman" w:cs="Times New Roman"/>
                                <w:sz w:val="18"/>
                                <w:szCs w:val="18"/>
                                <w:rPrChange w:id="3347" w:author="Maino Vieytes, Christian (NIH/NIA/IRP) [F]" w:date="2023-11-16T08:36:00Z">
                                  <w:rPr>
                                    <w:del w:id="3348" w:author="Maino Vieytes, Christian (NIH/NIA/IRP) [F]" w:date="2023-11-15T14:42:00Z"/>
                                    <w:rFonts w:ascii="Times New Roman" w:hAnsi="Times New Roman" w:cs="Times New Roman"/>
                                    <w:sz w:val="20"/>
                                    <w:szCs w:val="20"/>
                                  </w:rPr>
                                </w:rPrChange>
                              </w:rPr>
                            </w:pPr>
                            <w:ins w:id="3349" w:author="Maino Vieytes, Christian (NIH/NIA/IRP) [F]" w:date="2023-11-16T08:36:00Z">
                              <w:r w:rsidRPr="005E1339">
                                <w:rPr>
                                  <w:rFonts w:ascii="Times New Roman" w:hAnsi="Times New Roman" w:cs="Times New Roman"/>
                                  <w:color w:val="000000"/>
                                  <w:sz w:val="18"/>
                                  <w:szCs w:val="18"/>
                                  <w:rPrChange w:id="3350" w:author="Maino Vieytes, Christian (NIH/NIA/IRP) [F]" w:date="2023-11-16T08:36:00Z">
                                    <w:rPr>
                                      <w:rFonts w:ascii="Calibri" w:hAnsi="Calibri" w:cs="Calibri"/>
                                      <w:color w:val="000000"/>
                                    </w:rPr>
                                  </w:rPrChange>
                                </w:rPr>
                                <w:t>-0.080</w:t>
                              </w:r>
                            </w:ins>
                          </w:p>
                        </w:tc>
                        <w:tc>
                          <w:tcPr>
                            <w:tcW w:w="1610" w:type="dxa"/>
                            <w:tcBorders>
                              <w:top w:val="nil"/>
                              <w:bottom w:val="nil"/>
                              <w:right w:val="nil"/>
                            </w:tcBorders>
                            <w:shd w:val="clear" w:color="auto" w:fill="auto"/>
                            <w:noWrap/>
                            <w:vAlign w:val="center"/>
                            <w:tcPrChange w:id="3351" w:author="Maino Vieytes, Christian (NIH/NIA/IRP) [F]" w:date="2023-11-30T12:01: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3352" w:author="Maino Vieytes, Christian (NIH/NIA/IRP) [F]" w:date="2023-11-15T14:42:00Z"/>
                                <w:rFonts w:ascii="Times New Roman" w:hAnsi="Times New Roman" w:cs="Times New Roman"/>
                                <w:sz w:val="18"/>
                                <w:szCs w:val="18"/>
                                <w:rPrChange w:id="3353" w:author="Maino Vieytes, Christian (NIH/NIA/IRP) [F]" w:date="2023-11-16T08:36:00Z">
                                  <w:rPr>
                                    <w:del w:id="3354" w:author="Maino Vieytes, Christian (NIH/NIA/IRP) [F]" w:date="2023-11-15T14:42:00Z"/>
                                    <w:rFonts w:ascii="Times New Roman" w:hAnsi="Times New Roman" w:cs="Times New Roman"/>
                                    <w:sz w:val="20"/>
                                    <w:szCs w:val="20"/>
                                  </w:rPr>
                                </w:rPrChange>
                              </w:rPr>
                            </w:pPr>
                            <w:ins w:id="3355" w:author="Maino Vieytes, Christian (NIH/NIA/IRP) [F]" w:date="2023-11-16T08:36:00Z">
                              <w:r w:rsidRPr="005E1339">
                                <w:rPr>
                                  <w:rFonts w:ascii="Times New Roman" w:hAnsi="Times New Roman" w:cs="Times New Roman"/>
                                  <w:color w:val="000000"/>
                                  <w:sz w:val="18"/>
                                  <w:szCs w:val="18"/>
                                  <w:rPrChange w:id="3356" w:author="Maino Vieytes, Christian (NIH/NIA/IRP) [F]" w:date="2023-11-16T08:36:00Z">
                                    <w:rPr>
                                      <w:rFonts w:ascii="Calibri" w:hAnsi="Calibri" w:cs="Calibri"/>
                                      <w:color w:val="000000"/>
                                    </w:rPr>
                                  </w:rPrChange>
                                </w:rPr>
                                <w:t>--</w:t>
                              </w:r>
                            </w:ins>
                          </w:p>
                        </w:tc>
                        <w:tc>
                          <w:tcPr>
                            <w:tcW w:w="1355" w:type="dxa"/>
                            <w:gridSpan w:val="2"/>
                            <w:tcBorders>
                              <w:top w:val="nil"/>
                              <w:left w:val="nil"/>
                              <w:bottom w:val="nil"/>
                              <w:right w:val="single" w:sz="4" w:space="0" w:color="auto"/>
                            </w:tcBorders>
                            <w:vAlign w:val="center"/>
                            <w:tcPrChange w:id="3357" w:author="Maino Vieytes, Christian (NIH/NIA/IRP) [F]" w:date="2023-11-30T12:01: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3358" w:author="Maino Vieytes, Christian (NIH/NIA/IRP) [F]" w:date="2023-11-15T14:42:00Z"/>
                                <w:rFonts w:ascii="Times New Roman" w:hAnsi="Times New Roman" w:cs="Times New Roman"/>
                                <w:sz w:val="18"/>
                                <w:szCs w:val="18"/>
                                <w:rPrChange w:id="3359" w:author="Maino Vieytes, Christian (NIH/NIA/IRP) [F]" w:date="2023-11-16T08:36:00Z">
                                  <w:rPr>
                                    <w:del w:id="3360"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B52403">
                        <w:trPr>
                          <w:del w:id="3361"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3362"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3363" w:author="Maino Vieytes, Christian (NIH/NIA/IRP) [F]" w:date="2023-11-15T14:42:00Z"/>
                                <w:rFonts w:ascii="Times New Roman" w:hAnsi="Times New Roman" w:cs="Times New Roman"/>
                                <w:sz w:val="18"/>
                                <w:szCs w:val="18"/>
                                <w:rPrChange w:id="3364" w:author="Maino Vieytes, Christian (NIH/NIA/IRP) [F]" w:date="2023-11-15T15:31:00Z">
                                  <w:rPr>
                                    <w:del w:id="3365" w:author="Maino Vieytes, Christian (NIH/NIA/IRP) [F]" w:date="2023-11-15T14:42:00Z"/>
                                    <w:rFonts w:ascii="Times New Roman" w:hAnsi="Times New Roman" w:cs="Times New Roman"/>
                                    <w:sz w:val="20"/>
                                    <w:szCs w:val="20"/>
                                  </w:rPr>
                                </w:rPrChange>
                              </w:rPr>
                              <w:pPrChange w:id="3366" w:author="Maino Vieytes, Christian (NIH/NIA/IRP) [F]" w:date="2023-11-16T08:36:00Z">
                                <w:pPr>
                                  <w:spacing w:line="360" w:lineRule="auto"/>
                                </w:pPr>
                              </w:pPrChange>
                            </w:pPr>
                            <w:del w:id="3367" w:author="Maino Vieytes, Christian (NIH/NIA/IRP) [F]" w:date="2023-11-15T14:42:00Z">
                              <w:r w:rsidRPr="00972A4F" w:rsidDel="008104EE">
                                <w:rPr>
                                  <w:rFonts w:ascii="Times New Roman" w:hAnsi="Times New Roman" w:cs="Times New Roman"/>
                                  <w:sz w:val="18"/>
                                  <w:szCs w:val="18"/>
                                  <w:rPrChange w:id="3368"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3369"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3370" w:author="Maino Vieytes, Christian (NIH/NIA/IRP) [F]" w:date="2023-11-30T12:01: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3371" w:author="Maino Vieytes, Christian (NIH/NIA/IRP) [F]" w:date="2023-11-15T14:42:00Z"/>
                                <w:rFonts w:ascii="Times New Roman" w:hAnsi="Times New Roman" w:cs="Times New Roman"/>
                                <w:b/>
                                <w:bCs/>
                                <w:sz w:val="18"/>
                                <w:szCs w:val="18"/>
                                <w:rPrChange w:id="3372" w:author="Maino Vieytes, Christian (NIH/NIA/IRP) [F]" w:date="2023-11-16T08:36:00Z">
                                  <w:rPr>
                                    <w:del w:id="3373" w:author="Maino Vieytes, Christian (NIH/NIA/IRP) [F]" w:date="2023-11-15T14:42:00Z"/>
                                    <w:rFonts w:ascii="Times New Roman" w:hAnsi="Times New Roman" w:cs="Times New Roman"/>
                                    <w:b/>
                                    <w:bCs/>
                                    <w:sz w:val="20"/>
                                    <w:szCs w:val="20"/>
                                  </w:rPr>
                                </w:rPrChange>
                              </w:rPr>
                            </w:pPr>
                            <w:ins w:id="3374" w:author="Maino Vieytes, Christian (NIH/NIA/IRP) [F]" w:date="2023-11-16T08:36:00Z">
                              <w:r w:rsidRPr="005E1339">
                                <w:rPr>
                                  <w:rFonts w:ascii="Times New Roman" w:hAnsi="Times New Roman" w:cs="Times New Roman"/>
                                  <w:color w:val="000000"/>
                                  <w:sz w:val="18"/>
                                  <w:szCs w:val="18"/>
                                  <w:rPrChange w:id="3375" w:author="Maino Vieytes, Christian (NIH/NIA/IRP) [F]" w:date="2023-11-16T08:36:00Z">
                                    <w:rPr>
                                      <w:rFonts w:ascii="Calibri" w:hAnsi="Calibri" w:cs="Calibri"/>
                                      <w:color w:val="000000"/>
                                    </w:rPr>
                                  </w:rPrChange>
                                </w:rPr>
                                <w:t>-0.64</w:t>
                              </w:r>
                            </w:ins>
                            <w:del w:id="3376" w:author="Maino Vieytes, Christian (NIH/NIA/IRP) [F]" w:date="2023-11-15T14:42:00Z">
                              <w:r w:rsidRPr="005E1339" w:rsidDel="008104EE">
                                <w:rPr>
                                  <w:rFonts w:ascii="Times New Roman" w:hAnsi="Times New Roman" w:cs="Times New Roman"/>
                                  <w:b/>
                                  <w:bCs/>
                                  <w:color w:val="000000"/>
                                  <w:sz w:val="18"/>
                                  <w:szCs w:val="18"/>
                                  <w:rPrChange w:id="3377" w:author="Maino Vieytes, Christian (NIH/NIA/IRP) [F]" w:date="2023-11-16T08:36:00Z">
                                    <w:rPr>
                                      <w:rFonts w:ascii="Times New Roman" w:hAnsi="Times New Roman" w:cs="Times New Roman"/>
                                      <w:b/>
                                      <w:bCs/>
                                      <w:color w:val="000000"/>
                                      <w:sz w:val="20"/>
                                      <w:szCs w:val="20"/>
                                    </w:rPr>
                                  </w:rPrChange>
                                </w:rPr>
                                <w:delText>0.63</w:delText>
                              </w:r>
                            </w:del>
                          </w:p>
                        </w:tc>
                        <w:tc>
                          <w:tcPr>
                            <w:tcW w:w="1532" w:type="dxa"/>
                            <w:tcBorders>
                              <w:top w:val="nil"/>
                              <w:bottom w:val="nil"/>
                            </w:tcBorders>
                            <w:shd w:val="clear" w:color="auto" w:fill="auto"/>
                            <w:noWrap/>
                            <w:vAlign w:val="center"/>
                            <w:hideMark/>
                            <w:tcPrChange w:id="3378" w:author="Maino Vieytes, Christian (NIH/NIA/IRP) [F]" w:date="2023-11-30T12:01: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3379" w:author="Maino Vieytes, Christian (NIH/NIA/IRP) [F]" w:date="2023-11-15T14:42:00Z"/>
                                <w:rFonts w:ascii="Times New Roman" w:hAnsi="Times New Roman" w:cs="Times New Roman"/>
                                <w:sz w:val="18"/>
                                <w:szCs w:val="18"/>
                                <w:rPrChange w:id="3380" w:author="Maino Vieytes, Christian (NIH/NIA/IRP) [F]" w:date="2023-11-16T08:36:00Z">
                                  <w:rPr>
                                    <w:del w:id="3381" w:author="Maino Vieytes, Christian (NIH/NIA/IRP) [F]" w:date="2023-11-15T14:42:00Z"/>
                                    <w:rFonts w:ascii="Times New Roman" w:hAnsi="Times New Roman" w:cs="Times New Roman"/>
                                    <w:sz w:val="20"/>
                                    <w:szCs w:val="20"/>
                                  </w:rPr>
                                </w:rPrChange>
                              </w:rPr>
                            </w:pPr>
                            <w:ins w:id="3382" w:author="Maino Vieytes, Christian (NIH/NIA/IRP) [F]" w:date="2023-11-16T08:36:00Z">
                              <w:r w:rsidRPr="005E1339">
                                <w:rPr>
                                  <w:rFonts w:ascii="Times New Roman" w:hAnsi="Times New Roman" w:cs="Times New Roman"/>
                                  <w:color w:val="000000"/>
                                  <w:sz w:val="18"/>
                                  <w:szCs w:val="18"/>
                                  <w:rPrChange w:id="3383" w:author="Maino Vieytes, Christian (NIH/NIA/IRP) [F]" w:date="2023-11-16T08:36:00Z">
                                    <w:rPr>
                                      <w:rFonts w:ascii="Calibri" w:hAnsi="Calibri" w:cs="Calibri"/>
                                      <w:color w:val="000000"/>
                                    </w:rPr>
                                  </w:rPrChange>
                                </w:rPr>
                                <w:t>-0.19</w:t>
                              </w:r>
                            </w:ins>
                          </w:p>
                        </w:tc>
                        <w:tc>
                          <w:tcPr>
                            <w:tcW w:w="1610" w:type="dxa"/>
                            <w:tcBorders>
                              <w:top w:val="nil"/>
                              <w:bottom w:val="nil"/>
                              <w:right w:val="nil"/>
                            </w:tcBorders>
                            <w:shd w:val="clear" w:color="auto" w:fill="auto"/>
                            <w:noWrap/>
                            <w:vAlign w:val="center"/>
                            <w:tcPrChange w:id="3384" w:author="Maino Vieytes, Christian (NIH/NIA/IRP) [F]" w:date="2023-11-30T12:01: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3385" w:author="Maino Vieytes, Christian (NIH/NIA/IRP) [F]" w:date="2023-11-15T14:42:00Z"/>
                                <w:rFonts w:ascii="Times New Roman" w:hAnsi="Times New Roman" w:cs="Times New Roman"/>
                                <w:sz w:val="18"/>
                                <w:szCs w:val="18"/>
                                <w:rPrChange w:id="3386" w:author="Maino Vieytes, Christian (NIH/NIA/IRP) [F]" w:date="2023-11-16T08:36:00Z">
                                  <w:rPr>
                                    <w:del w:id="3387" w:author="Maino Vieytes, Christian (NIH/NIA/IRP) [F]" w:date="2023-11-15T14:42:00Z"/>
                                    <w:rFonts w:ascii="Times New Roman" w:hAnsi="Times New Roman" w:cs="Times New Roman"/>
                                    <w:sz w:val="20"/>
                                    <w:szCs w:val="20"/>
                                  </w:rPr>
                                </w:rPrChange>
                              </w:rPr>
                            </w:pPr>
                            <w:ins w:id="3388" w:author="Maino Vieytes, Christian (NIH/NIA/IRP) [F]" w:date="2023-11-16T08:36:00Z">
                              <w:r w:rsidRPr="005E1339">
                                <w:rPr>
                                  <w:rFonts w:ascii="Times New Roman" w:hAnsi="Times New Roman" w:cs="Times New Roman"/>
                                  <w:color w:val="000000"/>
                                  <w:sz w:val="18"/>
                                  <w:szCs w:val="18"/>
                                  <w:rPrChange w:id="3389" w:author="Maino Vieytes, Christian (NIH/NIA/IRP) [F]" w:date="2023-11-16T08:36:00Z">
                                    <w:rPr>
                                      <w:rFonts w:ascii="Calibri" w:hAnsi="Calibri" w:cs="Calibri"/>
                                      <w:color w:val="000000"/>
                                    </w:rPr>
                                  </w:rPrChange>
                                </w:rPr>
                                <w:t>-0.25</w:t>
                              </w:r>
                            </w:ins>
                          </w:p>
                        </w:tc>
                        <w:tc>
                          <w:tcPr>
                            <w:tcW w:w="1355" w:type="dxa"/>
                            <w:gridSpan w:val="2"/>
                            <w:tcBorders>
                              <w:top w:val="nil"/>
                              <w:left w:val="nil"/>
                              <w:bottom w:val="nil"/>
                              <w:right w:val="single" w:sz="4" w:space="0" w:color="auto"/>
                            </w:tcBorders>
                            <w:vAlign w:val="center"/>
                            <w:tcPrChange w:id="3390" w:author="Maino Vieytes, Christian (NIH/NIA/IRP) [F]" w:date="2023-11-30T12:01: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3391" w:author="Maino Vieytes, Christian (NIH/NIA/IRP) [F]" w:date="2023-11-15T14:42:00Z"/>
                                <w:rFonts w:ascii="Times New Roman" w:hAnsi="Times New Roman" w:cs="Times New Roman"/>
                                <w:sz w:val="18"/>
                                <w:szCs w:val="18"/>
                                <w:rPrChange w:id="3392" w:author="Maino Vieytes, Christian (NIH/NIA/IRP) [F]" w:date="2023-11-16T08:36:00Z">
                                  <w:rPr>
                                    <w:del w:id="3393" w:author="Maino Vieytes, Christian (NIH/NIA/IRP) [F]" w:date="2023-11-15T14:42:00Z"/>
                                    <w:rFonts w:ascii="Times New Roman" w:hAnsi="Times New Roman" w:cs="Times New Roman"/>
                                    <w:sz w:val="20"/>
                                    <w:szCs w:val="20"/>
                                  </w:rPr>
                                </w:rPrChange>
                              </w:rPr>
                            </w:pPr>
                            <w:ins w:id="3394" w:author="Maino Vieytes, Christian (NIH/NIA/IRP) [F]" w:date="2023-11-16T08:36:00Z">
                              <w:r w:rsidRPr="005E1339">
                                <w:rPr>
                                  <w:rFonts w:ascii="Times New Roman" w:hAnsi="Times New Roman" w:cs="Times New Roman"/>
                                  <w:color w:val="000000"/>
                                  <w:sz w:val="18"/>
                                  <w:szCs w:val="18"/>
                                  <w:rPrChange w:id="3395" w:author="Maino Vieytes, Christian (NIH/NIA/IRP) [F]" w:date="2023-11-16T08:36:00Z">
                                    <w:rPr>
                                      <w:rFonts w:ascii="Calibri" w:hAnsi="Calibri" w:cs="Calibri"/>
                                      <w:color w:val="000000"/>
                                    </w:rPr>
                                  </w:rPrChange>
                                </w:rPr>
                                <w:t>--</w:t>
                              </w:r>
                            </w:ins>
                          </w:p>
                        </w:tc>
                      </w:tr>
                      <w:tr w:rsidR="005E1339" w:rsidRPr="00972A4F" w14:paraId="2195D1E2" w14:textId="77777777" w:rsidTr="00B52403">
                        <w:tc>
                          <w:tcPr>
                            <w:tcW w:w="2187" w:type="dxa"/>
                            <w:gridSpan w:val="2"/>
                            <w:tcBorders>
                              <w:top w:val="nil"/>
                              <w:left w:val="single" w:sz="4" w:space="0" w:color="auto"/>
                              <w:bottom w:val="nil"/>
                            </w:tcBorders>
                            <w:shd w:val="clear" w:color="auto" w:fill="auto"/>
                            <w:vAlign w:val="center"/>
                            <w:tcPrChange w:id="3396"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4EC93FCC" w14:textId="24CB8D50" w:rsidR="005E1339" w:rsidRPr="00972A4F" w:rsidRDefault="00BA0CDD">
                            <w:pPr>
                              <w:spacing w:line="360" w:lineRule="auto"/>
                              <w:rPr>
                                <w:rFonts w:ascii="Times New Roman" w:hAnsi="Times New Roman" w:cs="Times New Roman"/>
                                <w:sz w:val="18"/>
                                <w:szCs w:val="18"/>
                                <w:vertAlign w:val="superscript"/>
                                <w:rPrChange w:id="3397" w:author="Maino Vieytes, Christian (NIH/NIA/IRP) [F]" w:date="2023-11-15T15:31:00Z">
                                  <w:rPr>
                                    <w:rFonts w:ascii="Times New Roman" w:hAnsi="Times New Roman" w:cs="Times New Roman"/>
                                    <w:sz w:val="20"/>
                                    <w:szCs w:val="20"/>
                                    <w:vertAlign w:val="superscript"/>
                                  </w:rPr>
                                </w:rPrChange>
                              </w:rPr>
                              <w:pPrChange w:id="3398" w:author="Maino Vieytes, Christian (NIH/NIA/IRP) [F]" w:date="2023-11-16T08:37:00Z">
                                <w:pPr>
                                  <w:spacing w:line="360" w:lineRule="auto"/>
                                  <w:jc w:val="center"/>
                                </w:pPr>
                              </w:pPrChange>
                            </w:pPr>
                            <w:ins w:id="3399" w:author="Maino Vieytes, Christian (NIH/NIA/IRP) [F]" w:date="2023-11-30T12:06:00Z">
                              <w:r>
                                <w:rPr>
                                  <w:rFonts w:ascii="Times New Roman" w:hAnsi="Times New Roman" w:cs="Times New Roman"/>
                                  <w:b/>
                                  <w:bCs/>
                                  <w:sz w:val="18"/>
                                  <w:szCs w:val="18"/>
                                </w:rPr>
                                <w:t xml:space="preserve">Pattern #2 </w:t>
                              </w:r>
                              <w:r w:rsidRPr="00F223B1">
                                <w:rPr>
                                  <w:rFonts w:ascii="Times New Roman" w:hAnsi="Times New Roman" w:cs="Times New Roman"/>
                                  <w:b/>
                                  <w:bCs/>
                                  <w:sz w:val="18"/>
                                  <w:szCs w:val="18"/>
                                  <w:vertAlign w:val="superscript"/>
                                </w:rPr>
                                <w:t>‡</w:t>
                              </w:r>
                              <w:r>
                                <w:rPr>
                                  <w:rFonts w:ascii="Times New Roman" w:hAnsi="Times New Roman" w:cs="Times New Roman"/>
                                  <w:b/>
                                  <w:bCs/>
                                  <w:sz w:val="18"/>
                                  <w:szCs w:val="18"/>
                                  <w:vertAlign w:val="superscript"/>
                                </w:rPr>
                                <w:t>b</w:t>
                              </w:r>
                              <w:r w:rsidRPr="00BA0CDD" w:rsidDel="00BA0CDD">
                                <w:rPr>
                                  <w:rFonts w:ascii="Times New Roman" w:hAnsi="Times New Roman" w:cs="Times New Roman"/>
                                  <w:sz w:val="18"/>
                                  <w:szCs w:val="18"/>
                                </w:rPr>
                                <w:t xml:space="preserve"> </w:t>
                              </w:r>
                            </w:ins>
                            <w:del w:id="3400" w:author="Maino Vieytes, Christian (NIH/NIA/IRP) [F]" w:date="2023-11-30T12:06:00Z">
                              <w:r w:rsidR="005E1339" w:rsidRPr="00972A4F" w:rsidDel="00BA0CDD">
                                <w:rPr>
                                  <w:rFonts w:ascii="Times New Roman" w:hAnsi="Times New Roman" w:cs="Times New Roman"/>
                                  <w:sz w:val="18"/>
                                  <w:szCs w:val="18"/>
                                  <w:rPrChange w:id="3401" w:author="Maino Vieytes, Christian (NIH/NIA/IRP) [F]" w:date="2023-11-15T15:31:00Z">
                                    <w:rPr>
                                      <w:rFonts w:ascii="Times New Roman" w:hAnsi="Times New Roman" w:cs="Times New Roman"/>
                                      <w:sz w:val="20"/>
                                      <w:szCs w:val="20"/>
                                    </w:rPr>
                                  </w:rPrChange>
                                </w:rPr>
                                <w:delText>Prudent #1</w:delText>
                              </w:r>
                              <w:r w:rsidR="005E1339" w:rsidRPr="00972A4F" w:rsidDel="00BA0CDD">
                                <w:rPr>
                                  <w:rFonts w:ascii="Times New Roman" w:hAnsi="Times New Roman" w:cs="Times New Roman"/>
                                  <w:sz w:val="18"/>
                                  <w:szCs w:val="18"/>
                                  <w:vertAlign w:val="superscript"/>
                                  <w:lang w:bidi="en-US"/>
                                  <w:rPrChange w:id="3402"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3403" w:author="Maino Vieytes, Christian (NIH/NIA/IRP) [F]" w:date="2023-11-30T12:01: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3404" w:author="Maino Vieytes, Christian (NIH/NIA/IRP) [F]" w:date="2023-11-16T08:37:00Z">
                                  <w:rPr>
                                    <w:rFonts w:ascii="Times New Roman" w:hAnsi="Times New Roman" w:cs="Times New Roman"/>
                                    <w:sz w:val="20"/>
                                    <w:szCs w:val="20"/>
                                  </w:rPr>
                                </w:rPrChange>
                              </w:rPr>
                            </w:pPr>
                            <w:ins w:id="3405" w:author="Maino Vieytes, Christian (NIH/NIA/IRP) [F]" w:date="2023-11-16T08:36:00Z">
                              <w:r w:rsidRPr="005E1339">
                                <w:rPr>
                                  <w:rFonts w:ascii="Times New Roman" w:hAnsi="Times New Roman" w:cs="Times New Roman"/>
                                  <w:b/>
                                  <w:bCs/>
                                  <w:color w:val="000000"/>
                                  <w:sz w:val="18"/>
                                  <w:szCs w:val="18"/>
                                  <w:rPrChange w:id="3406" w:author="Maino Vieytes, Christian (NIH/NIA/IRP) [F]" w:date="2023-11-16T08:37:00Z">
                                    <w:rPr>
                                      <w:rFonts w:ascii="Calibri" w:hAnsi="Calibri" w:cs="Calibri"/>
                                      <w:color w:val="000000"/>
                                    </w:rPr>
                                  </w:rPrChange>
                                </w:rPr>
                                <w:t>0.40</w:t>
                              </w:r>
                            </w:ins>
                            <w:del w:id="3407" w:author="Maino Vieytes, Christian (NIH/NIA/IRP) [F]" w:date="2023-11-15T15:26:00Z">
                              <w:r w:rsidRPr="005E1339" w:rsidDel="004C76B5">
                                <w:rPr>
                                  <w:rFonts w:ascii="Times New Roman" w:hAnsi="Times New Roman" w:cs="Times New Roman"/>
                                  <w:b/>
                                  <w:bCs/>
                                  <w:color w:val="000000"/>
                                  <w:sz w:val="18"/>
                                  <w:szCs w:val="18"/>
                                  <w:rPrChange w:id="3408" w:author="Maino Vieytes, Christian (NIH/NIA/IRP) [F]" w:date="2023-11-16T08:37:00Z">
                                    <w:rPr>
                                      <w:rFonts w:ascii="Times New Roman" w:hAnsi="Times New Roman" w:cs="Times New Roman"/>
                                      <w:color w:val="000000"/>
                                      <w:sz w:val="20"/>
                                      <w:szCs w:val="20"/>
                                    </w:rPr>
                                  </w:rPrChange>
                                </w:rPr>
                                <w:delText>-0.24</w:delText>
                              </w:r>
                            </w:del>
                          </w:p>
                        </w:tc>
                        <w:tc>
                          <w:tcPr>
                            <w:tcW w:w="1532" w:type="dxa"/>
                            <w:tcBorders>
                              <w:top w:val="nil"/>
                              <w:bottom w:val="nil"/>
                            </w:tcBorders>
                            <w:shd w:val="clear" w:color="auto" w:fill="auto"/>
                            <w:noWrap/>
                            <w:vAlign w:val="center"/>
                            <w:hideMark/>
                            <w:tcPrChange w:id="3409" w:author="Maino Vieytes, Christian (NIH/NIA/IRP) [F]" w:date="2023-11-30T12:01: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3410" w:author="Maino Vieytes, Christian (NIH/NIA/IRP) [F]" w:date="2023-11-16T08:36:00Z">
                                  <w:rPr>
                                    <w:rFonts w:ascii="Times New Roman" w:hAnsi="Times New Roman" w:cs="Times New Roman"/>
                                    <w:sz w:val="20"/>
                                    <w:szCs w:val="20"/>
                                  </w:rPr>
                                </w:rPrChange>
                              </w:rPr>
                            </w:pPr>
                            <w:ins w:id="3411" w:author="Maino Vieytes, Christian (NIH/NIA/IRP) [F]" w:date="2023-11-16T08:36:00Z">
                              <w:r w:rsidRPr="005E1339">
                                <w:rPr>
                                  <w:rFonts w:ascii="Times New Roman" w:hAnsi="Times New Roman" w:cs="Times New Roman"/>
                                  <w:color w:val="000000"/>
                                  <w:sz w:val="18"/>
                                  <w:szCs w:val="18"/>
                                  <w:rPrChange w:id="3412" w:author="Maino Vieytes, Christian (NIH/NIA/IRP) [F]" w:date="2023-11-16T08:36:00Z">
                                    <w:rPr>
                                      <w:rFonts w:ascii="Calibri" w:hAnsi="Calibri" w:cs="Calibri"/>
                                      <w:color w:val="000000"/>
                                    </w:rPr>
                                  </w:rPrChange>
                                </w:rPr>
                                <w:t>--</w:t>
                              </w:r>
                            </w:ins>
                            <w:del w:id="3413" w:author="Maino Vieytes, Christian (NIH/NIA/IRP) [F]" w:date="2023-11-15T15:26:00Z">
                              <w:r w:rsidRPr="005E1339" w:rsidDel="004C76B5">
                                <w:rPr>
                                  <w:rFonts w:ascii="Times New Roman" w:hAnsi="Times New Roman" w:cs="Times New Roman"/>
                                  <w:sz w:val="18"/>
                                  <w:szCs w:val="18"/>
                                  <w:rPrChange w:id="3414" w:author="Maino Vieytes, Christian (NIH/NIA/IRP) [F]" w:date="2023-11-16T08:36:00Z">
                                    <w:rPr>
                                      <w:rFonts w:ascii="Times New Roman" w:hAnsi="Times New Roman" w:cs="Times New Roman"/>
                                      <w:sz w:val="20"/>
                                      <w:szCs w:val="20"/>
                                    </w:rPr>
                                  </w:rPrChange>
                                </w:rPr>
                                <w:delText>--</w:delText>
                              </w:r>
                            </w:del>
                          </w:p>
                        </w:tc>
                        <w:tc>
                          <w:tcPr>
                            <w:tcW w:w="1610" w:type="dxa"/>
                            <w:tcBorders>
                              <w:top w:val="nil"/>
                              <w:bottom w:val="nil"/>
                              <w:right w:val="nil"/>
                            </w:tcBorders>
                            <w:shd w:val="clear" w:color="auto" w:fill="auto"/>
                            <w:noWrap/>
                            <w:vAlign w:val="center"/>
                            <w:tcPrChange w:id="3415" w:author="Maino Vieytes, Christian (NIH/NIA/IRP) [F]" w:date="2023-11-30T12:01: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3416" w:author="Maino Vieytes, Christian (NIH/NIA/IRP) [F]" w:date="2023-11-16T08:36:00Z">
                                  <w:rPr>
                                    <w:rFonts w:ascii="Times New Roman" w:hAnsi="Times New Roman" w:cs="Times New Roman"/>
                                    <w:sz w:val="20"/>
                                    <w:szCs w:val="20"/>
                                  </w:rPr>
                                </w:rPrChange>
                              </w:rPr>
                            </w:pPr>
                          </w:p>
                        </w:tc>
                        <w:tc>
                          <w:tcPr>
                            <w:tcW w:w="1355" w:type="dxa"/>
                            <w:gridSpan w:val="2"/>
                            <w:tcBorders>
                              <w:top w:val="nil"/>
                              <w:left w:val="nil"/>
                              <w:bottom w:val="nil"/>
                              <w:right w:val="single" w:sz="4" w:space="0" w:color="auto"/>
                            </w:tcBorders>
                            <w:vAlign w:val="center"/>
                            <w:tcPrChange w:id="3417" w:author="Maino Vieytes, Christian (NIH/NIA/IRP) [F]" w:date="2023-11-30T12:01: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3418"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B52403">
                        <w:tc>
                          <w:tcPr>
                            <w:tcW w:w="2187" w:type="dxa"/>
                            <w:gridSpan w:val="2"/>
                            <w:tcBorders>
                              <w:top w:val="nil"/>
                              <w:left w:val="single" w:sz="4" w:space="0" w:color="auto"/>
                              <w:bottom w:val="nil"/>
                            </w:tcBorders>
                            <w:shd w:val="clear" w:color="auto" w:fill="auto"/>
                            <w:vAlign w:val="center"/>
                            <w:tcPrChange w:id="3419" w:author="Maino Vieytes, Christian (NIH/NIA/IRP) [F]" w:date="2023-11-30T12:01:00Z">
                              <w:tcPr>
                                <w:tcW w:w="2187" w:type="dxa"/>
                                <w:gridSpan w:val="2"/>
                                <w:tcBorders>
                                  <w:top w:val="nil"/>
                                  <w:left w:val="single" w:sz="4" w:space="0" w:color="auto"/>
                                  <w:bottom w:val="nil"/>
                                </w:tcBorders>
                                <w:shd w:val="clear" w:color="auto" w:fill="auto"/>
                                <w:vAlign w:val="center"/>
                              </w:tcPr>
                            </w:tcPrChange>
                          </w:tcPr>
                          <w:p w14:paraId="0BA18387" w14:textId="006AE3E4" w:rsidR="005E1339" w:rsidRPr="00972A4F" w:rsidRDefault="00BA0CDD" w:rsidP="005E1339">
                            <w:pPr>
                              <w:spacing w:line="360" w:lineRule="auto"/>
                              <w:rPr>
                                <w:rFonts w:ascii="Times New Roman" w:hAnsi="Times New Roman" w:cs="Times New Roman"/>
                                <w:sz w:val="18"/>
                                <w:szCs w:val="18"/>
                                <w:vertAlign w:val="superscript"/>
                              </w:rPr>
                            </w:pPr>
                            <w:ins w:id="3420" w:author="Maino Vieytes, Christian (NIH/NIA/IRP) [F]" w:date="2023-11-30T12:07:00Z">
                              <w:r>
                                <w:rPr>
                                  <w:rFonts w:ascii="Times New Roman" w:hAnsi="Times New Roman" w:cs="Times New Roman"/>
                                  <w:b/>
                                  <w:bCs/>
                                  <w:sz w:val="18"/>
                                  <w:szCs w:val="18"/>
                                </w:rPr>
                                <w:t>Pattern #</w:t>
                              </w:r>
                            </w:ins>
                            <w:ins w:id="3421" w:author="Maino Vieytes, Christian (NIH/NIA/IRP) [F]" w:date="2023-11-30T12:08:00Z">
                              <w:r>
                                <w:rPr>
                                  <w:rFonts w:ascii="Times New Roman" w:hAnsi="Times New Roman" w:cs="Times New Roman"/>
                                  <w:b/>
                                  <w:bCs/>
                                  <w:sz w:val="18"/>
                                  <w:szCs w:val="18"/>
                                </w:rPr>
                                <w:t>3</w:t>
                              </w:r>
                            </w:ins>
                            <w:ins w:id="3422" w:author="Maino Vieytes, Christian (NIH/NIA/IRP) [F]" w:date="2023-11-30T12:07:00Z">
                              <w:r>
                                <w:rPr>
                                  <w:rFonts w:ascii="Times New Roman" w:hAnsi="Times New Roman" w:cs="Times New Roman"/>
                                  <w:b/>
                                  <w:bCs/>
                                  <w:sz w:val="18"/>
                                  <w:szCs w:val="18"/>
                                </w:rPr>
                                <w:t xml:space="preserve"> </w:t>
                              </w:r>
                              <w:r w:rsidRPr="00F223B1">
                                <w:rPr>
                                  <w:rFonts w:ascii="Times New Roman" w:hAnsi="Times New Roman" w:cs="Times New Roman"/>
                                  <w:b/>
                                  <w:bCs/>
                                  <w:sz w:val="18"/>
                                  <w:szCs w:val="18"/>
                                  <w:vertAlign w:val="superscript"/>
                                </w:rPr>
                                <w:t>‡</w:t>
                              </w:r>
                            </w:ins>
                            <w:del w:id="3423" w:author="Maino Vieytes, Christian (NIH/NIA/IRP) [F]" w:date="2023-11-30T12:07:00Z">
                              <w:r w:rsidR="005E1339" w:rsidRPr="00972A4F" w:rsidDel="00BA0CDD">
                                <w:rPr>
                                  <w:rFonts w:ascii="Times New Roman" w:hAnsi="Times New Roman" w:cs="Times New Roman"/>
                                  <w:sz w:val="18"/>
                                  <w:szCs w:val="18"/>
                                </w:rPr>
                                <w:delText>Prudent #2</w:delText>
                              </w:r>
                              <w:r w:rsidR="005E1339" w:rsidRPr="00972A4F" w:rsidDel="00BA0CDD">
                                <w:rPr>
                                  <w:rFonts w:ascii="Times New Roman" w:hAnsi="Times New Roman" w:cs="Times New Roman"/>
                                  <w:sz w:val="18"/>
                                  <w:szCs w:val="18"/>
                                  <w:vertAlign w:val="superscript"/>
                                  <w:lang w:bidi="en-US"/>
                                </w:rPr>
                                <w:delText>‡</w:delText>
                              </w:r>
                            </w:del>
                            <w:ins w:id="3424" w:author="Maino Vieytes, Christian (NIH/NIA/IRP) [F]" w:date="2023-11-30T12:08:00Z">
                              <w:r>
                                <w:rPr>
                                  <w:rFonts w:ascii="Times New Roman" w:hAnsi="Times New Roman" w:cs="Times New Roman"/>
                                  <w:sz w:val="18"/>
                                  <w:szCs w:val="18"/>
                                  <w:vertAlign w:val="superscript"/>
                                  <w:lang w:bidi="en-US"/>
                                </w:rPr>
                                <w:t>c</w:t>
                              </w:r>
                            </w:ins>
                          </w:p>
                        </w:tc>
                        <w:tc>
                          <w:tcPr>
                            <w:tcW w:w="1499" w:type="dxa"/>
                            <w:tcBorders>
                              <w:top w:val="nil"/>
                              <w:bottom w:val="nil"/>
                            </w:tcBorders>
                            <w:shd w:val="clear" w:color="auto" w:fill="auto"/>
                            <w:noWrap/>
                            <w:vAlign w:val="center"/>
                            <w:hideMark/>
                            <w:tcPrChange w:id="3425" w:author="Maino Vieytes, Christian (NIH/NIA/IRP) [F]" w:date="2023-11-30T12:01: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3426" w:author="Maino Vieytes, Christian (NIH/NIA/IRP) [F]" w:date="2023-11-16T08:36:00Z">
                              <w:r w:rsidRPr="005E1339">
                                <w:rPr>
                                  <w:rFonts w:ascii="Times New Roman" w:hAnsi="Times New Roman" w:cs="Times New Roman"/>
                                  <w:color w:val="000000"/>
                                  <w:sz w:val="18"/>
                                  <w:szCs w:val="18"/>
                                  <w:rPrChange w:id="3427" w:author="Maino Vieytes, Christian (NIH/NIA/IRP) [F]" w:date="2023-11-16T08:36:00Z">
                                    <w:rPr>
                                      <w:rFonts w:ascii="Calibri" w:hAnsi="Calibri" w:cs="Calibri"/>
                                      <w:color w:val="000000"/>
                                    </w:rPr>
                                  </w:rPrChange>
                                </w:rPr>
                                <w:t>0.090</w:t>
                              </w:r>
                            </w:ins>
                            <w:del w:id="3428"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1532" w:type="dxa"/>
                            <w:tcBorders>
                              <w:top w:val="nil"/>
                              <w:bottom w:val="nil"/>
                            </w:tcBorders>
                            <w:shd w:val="clear" w:color="auto" w:fill="auto"/>
                            <w:noWrap/>
                            <w:vAlign w:val="center"/>
                            <w:hideMark/>
                            <w:tcPrChange w:id="3429" w:author="Maino Vieytes, Christian (NIH/NIA/IRP) [F]" w:date="2023-11-30T12:01: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3430" w:author="Maino Vieytes, Christian (NIH/NIA/IRP) [F]" w:date="2023-11-16T08:36:00Z">
                              <w:r w:rsidRPr="005E1339">
                                <w:rPr>
                                  <w:rFonts w:ascii="Times New Roman" w:hAnsi="Times New Roman" w:cs="Times New Roman"/>
                                  <w:color w:val="000000"/>
                                  <w:sz w:val="18"/>
                                  <w:szCs w:val="18"/>
                                  <w:rPrChange w:id="3431" w:author="Maino Vieytes, Christian (NIH/NIA/IRP) [F]" w:date="2023-11-16T08:36:00Z">
                                    <w:rPr>
                                      <w:rFonts w:ascii="Calibri" w:hAnsi="Calibri" w:cs="Calibri"/>
                                      <w:color w:val="000000"/>
                                    </w:rPr>
                                  </w:rPrChange>
                                </w:rPr>
                                <w:t>-0.080</w:t>
                              </w:r>
                            </w:ins>
                            <w:del w:id="3432" w:author="Maino Vieytes, Christian (NIH/NIA/IRP) [F]" w:date="2023-11-15T15:26:00Z">
                              <w:r w:rsidRPr="005E1339" w:rsidDel="004C76B5">
                                <w:rPr>
                                  <w:rFonts w:ascii="Times New Roman" w:hAnsi="Times New Roman" w:cs="Times New Roman"/>
                                  <w:sz w:val="18"/>
                                  <w:szCs w:val="18"/>
                                </w:rPr>
                                <w:delText>0.16</w:delText>
                              </w:r>
                            </w:del>
                          </w:p>
                        </w:tc>
                        <w:tc>
                          <w:tcPr>
                            <w:tcW w:w="1610" w:type="dxa"/>
                            <w:tcBorders>
                              <w:top w:val="nil"/>
                              <w:bottom w:val="nil"/>
                              <w:right w:val="nil"/>
                            </w:tcBorders>
                            <w:shd w:val="clear" w:color="auto" w:fill="auto"/>
                            <w:noWrap/>
                            <w:vAlign w:val="center"/>
                            <w:hideMark/>
                            <w:tcPrChange w:id="3433" w:author="Maino Vieytes, Christian (NIH/NIA/IRP) [F]" w:date="2023-11-30T12:01: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3434" w:author="Maino Vieytes, Christian (NIH/NIA/IRP) [F]" w:date="2023-11-16T08:36:00Z">
                              <w:r w:rsidRPr="005E1339">
                                <w:rPr>
                                  <w:rFonts w:ascii="Times New Roman" w:hAnsi="Times New Roman" w:cs="Times New Roman"/>
                                  <w:color w:val="000000"/>
                                  <w:sz w:val="18"/>
                                  <w:szCs w:val="18"/>
                                  <w:rPrChange w:id="3435" w:author="Maino Vieytes, Christian (NIH/NIA/IRP) [F]" w:date="2023-11-16T08:36:00Z">
                                    <w:rPr>
                                      <w:rFonts w:ascii="Calibri" w:hAnsi="Calibri" w:cs="Calibri"/>
                                      <w:color w:val="000000"/>
                                    </w:rPr>
                                  </w:rPrChange>
                                </w:rPr>
                                <w:t>--</w:t>
                              </w:r>
                            </w:ins>
                            <w:del w:id="3436" w:author="Maino Vieytes, Christian (NIH/NIA/IRP) [F]" w:date="2023-11-15T15:26:00Z">
                              <w:r w:rsidRPr="005E1339" w:rsidDel="004C76B5">
                                <w:rPr>
                                  <w:rFonts w:ascii="Times New Roman" w:hAnsi="Times New Roman" w:cs="Times New Roman"/>
                                  <w:sz w:val="18"/>
                                  <w:szCs w:val="18"/>
                                </w:rPr>
                                <w:delText>--</w:delText>
                              </w:r>
                            </w:del>
                          </w:p>
                        </w:tc>
                        <w:tc>
                          <w:tcPr>
                            <w:tcW w:w="1355" w:type="dxa"/>
                            <w:gridSpan w:val="2"/>
                            <w:tcBorders>
                              <w:top w:val="nil"/>
                              <w:left w:val="nil"/>
                              <w:bottom w:val="nil"/>
                              <w:right w:val="single" w:sz="4" w:space="0" w:color="auto"/>
                            </w:tcBorders>
                            <w:vAlign w:val="center"/>
                            <w:tcPrChange w:id="3437" w:author="Maino Vieytes, Christian (NIH/NIA/IRP) [F]" w:date="2023-11-30T12:01: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B52403">
                        <w:tc>
                          <w:tcPr>
                            <w:tcW w:w="2187" w:type="dxa"/>
                            <w:gridSpan w:val="2"/>
                            <w:tcBorders>
                              <w:top w:val="nil"/>
                              <w:left w:val="single" w:sz="4" w:space="0" w:color="auto"/>
                              <w:bottom w:val="single" w:sz="4" w:space="0" w:color="auto"/>
                            </w:tcBorders>
                            <w:shd w:val="clear" w:color="auto" w:fill="auto"/>
                            <w:vAlign w:val="center"/>
                            <w:tcPrChange w:id="3438" w:author="Maino Vieytes, Christian (NIH/NIA/IRP) [F]" w:date="2023-11-30T12:01:00Z">
                              <w:tcPr>
                                <w:tcW w:w="2187" w:type="dxa"/>
                                <w:gridSpan w:val="2"/>
                                <w:tcBorders>
                                  <w:top w:val="nil"/>
                                  <w:left w:val="single" w:sz="4" w:space="0" w:color="auto"/>
                                  <w:bottom w:val="single" w:sz="4" w:space="0" w:color="auto"/>
                                </w:tcBorders>
                                <w:shd w:val="clear" w:color="auto" w:fill="auto"/>
                                <w:vAlign w:val="center"/>
                              </w:tcPr>
                            </w:tcPrChange>
                          </w:tcPr>
                          <w:p w14:paraId="549752D2" w14:textId="1439348E"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del w:id="3439" w:author="Maino Vieytes, Christian (NIH/NIA/IRP) [F]" w:date="2023-11-30T12:08:00Z">
                              <w:r w:rsidRPr="00972A4F" w:rsidDel="00BA0CDD">
                                <w:rPr>
                                  <w:rFonts w:ascii="Times New Roman" w:hAnsi="Times New Roman" w:cs="Times New Roman"/>
                                  <w:sz w:val="18"/>
                                  <w:szCs w:val="18"/>
                                  <w:vertAlign w:val="superscript"/>
                                </w:rPr>
                                <w:delText>a</w:delText>
                              </w:r>
                            </w:del>
                            <w:ins w:id="3440" w:author="Maino Vieytes, Christian (NIH/NIA/IRP) [F]" w:date="2023-11-30T12:08:00Z">
                              <w:r w:rsidR="00BA0CDD">
                                <w:rPr>
                                  <w:rFonts w:ascii="Times New Roman" w:hAnsi="Times New Roman" w:cs="Times New Roman"/>
                                  <w:sz w:val="18"/>
                                  <w:szCs w:val="18"/>
                                  <w:vertAlign w:val="superscript"/>
                                </w:rPr>
                                <w:t>d</w:t>
                              </w:r>
                            </w:ins>
                          </w:p>
                        </w:tc>
                        <w:tc>
                          <w:tcPr>
                            <w:tcW w:w="1499" w:type="dxa"/>
                            <w:tcBorders>
                              <w:top w:val="nil"/>
                              <w:bottom w:val="single" w:sz="4" w:space="0" w:color="auto"/>
                            </w:tcBorders>
                            <w:shd w:val="clear" w:color="auto" w:fill="auto"/>
                            <w:noWrap/>
                            <w:vAlign w:val="center"/>
                            <w:tcPrChange w:id="3441" w:author="Maino Vieytes, Christian (NIH/NIA/IRP) [F]" w:date="2023-11-30T12:01: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3442" w:author="Maino Vieytes, Christian (NIH/NIA/IRP) [F]" w:date="2023-11-16T08:36:00Z">
                              <w:r w:rsidRPr="005E1339">
                                <w:rPr>
                                  <w:rFonts w:ascii="Times New Roman" w:hAnsi="Times New Roman" w:cs="Times New Roman"/>
                                  <w:b/>
                                  <w:bCs/>
                                  <w:color w:val="000000"/>
                                  <w:sz w:val="18"/>
                                  <w:szCs w:val="18"/>
                                  <w:rPrChange w:id="3443" w:author="Maino Vieytes, Christian (NIH/NIA/IRP) [F]" w:date="2023-11-16T08:37:00Z">
                                    <w:rPr>
                                      <w:rFonts w:ascii="Calibri" w:hAnsi="Calibri" w:cs="Calibri"/>
                                      <w:color w:val="000000"/>
                                    </w:rPr>
                                  </w:rPrChange>
                                </w:rPr>
                                <w:t>-0.64</w:t>
                              </w:r>
                            </w:ins>
                            <w:del w:id="3444"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1532" w:type="dxa"/>
                            <w:tcBorders>
                              <w:top w:val="nil"/>
                              <w:bottom w:val="single" w:sz="4" w:space="0" w:color="auto"/>
                            </w:tcBorders>
                            <w:shd w:val="clear" w:color="auto" w:fill="auto"/>
                            <w:noWrap/>
                            <w:vAlign w:val="center"/>
                            <w:tcPrChange w:id="3445" w:author="Maino Vieytes, Christian (NIH/NIA/IRP) [F]" w:date="2023-11-30T12:01: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3446" w:author="Maino Vieytes, Christian (NIH/NIA/IRP) [F]" w:date="2023-11-16T08:36:00Z">
                                  <w:rPr>
                                    <w:rFonts w:ascii="Times New Roman" w:hAnsi="Times New Roman" w:cs="Times New Roman"/>
                                    <w:sz w:val="20"/>
                                    <w:szCs w:val="20"/>
                                  </w:rPr>
                                </w:rPrChange>
                              </w:rPr>
                            </w:pPr>
                            <w:ins w:id="3447" w:author="Maino Vieytes, Christian (NIH/NIA/IRP) [F]" w:date="2023-11-16T08:36:00Z">
                              <w:r w:rsidRPr="005E1339">
                                <w:rPr>
                                  <w:rFonts w:ascii="Times New Roman" w:hAnsi="Times New Roman" w:cs="Times New Roman"/>
                                  <w:color w:val="000000"/>
                                  <w:sz w:val="18"/>
                                  <w:szCs w:val="18"/>
                                  <w:rPrChange w:id="3448" w:author="Maino Vieytes, Christian (NIH/NIA/IRP) [F]" w:date="2023-11-16T08:36:00Z">
                                    <w:rPr>
                                      <w:rFonts w:ascii="Calibri" w:hAnsi="Calibri" w:cs="Calibri"/>
                                      <w:color w:val="000000"/>
                                    </w:rPr>
                                  </w:rPrChange>
                                </w:rPr>
                                <w:t>-0.19</w:t>
                              </w:r>
                            </w:ins>
                            <w:del w:id="3449" w:author="Maino Vieytes, Christian (NIH/NIA/IRP) [F]" w:date="2023-11-15T15:26:00Z">
                              <w:r w:rsidRPr="005E1339" w:rsidDel="004C76B5">
                                <w:rPr>
                                  <w:rFonts w:ascii="Times New Roman" w:hAnsi="Times New Roman" w:cs="Times New Roman"/>
                                  <w:b/>
                                  <w:bCs/>
                                  <w:color w:val="000000"/>
                                  <w:sz w:val="18"/>
                                  <w:szCs w:val="18"/>
                                  <w:rPrChange w:id="3450" w:author="Maino Vieytes, Christian (NIH/NIA/IRP) [F]" w:date="2023-11-16T08:36:00Z">
                                    <w:rPr>
                                      <w:rFonts w:ascii="Times New Roman" w:hAnsi="Times New Roman" w:cs="Times New Roman"/>
                                      <w:color w:val="000000"/>
                                      <w:sz w:val="20"/>
                                      <w:szCs w:val="20"/>
                                    </w:rPr>
                                  </w:rPrChange>
                                </w:rPr>
                                <w:delText>0.11</w:delText>
                              </w:r>
                            </w:del>
                          </w:p>
                        </w:tc>
                        <w:tc>
                          <w:tcPr>
                            <w:tcW w:w="1610" w:type="dxa"/>
                            <w:tcBorders>
                              <w:top w:val="nil"/>
                              <w:bottom w:val="single" w:sz="4" w:space="0" w:color="auto"/>
                              <w:right w:val="nil"/>
                            </w:tcBorders>
                            <w:shd w:val="clear" w:color="auto" w:fill="auto"/>
                            <w:noWrap/>
                            <w:vAlign w:val="center"/>
                            <w:tcPrChange w:id="3451" w:author="Maino Vieytes, Christian (NIH/NIA/IRP) [F]" w:date="2023-11-30T12:01: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3452" w:author="Maino Vieytes, Christian (NIH/NIA/IRP) [F]" w:date="2023-11-16T08:36:00Z">
                              <w:r w:rsidRPr="005E1339">
                                <w:rPr>
                                  <w:rFonts w:ascii="Times New Roman" w:hAnsi="Times New Roman" w:cs="Times New Roman"/>
                                  <w:b/>
                                  <w:bCs/>
                                  <w:color w:val="000000"/>
                                  <w:sz w:val="18"/>
                                  <w:szCs w:val="18"/>
                                  <w:rPrChange w:id="3453" w:author="Maino Vieytes, Christian (NIH/NIA/IRP) [F]" w:date="2023-11-16T08:37:00Z">
                                    <w:rPr>
                                      <w:rFonts w:ascii="Calibri" w:hAnsi="Calibri" w:cs="Calibri"/>
                                      <w:color w:val="000000"/>
                                    </w:rPr>
                                  </w:rPrChange>
                                </w:rPr>
                                <w:t>-0.25</w:t>
                              </w:r>
                            </w:ins>
                            <w:del w:id="3454"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5" w:type="dxa"/>
                            <w:gridSpan w:val="2"/>
                            <w:tcBorders>
                              <w:top w:val="nil"/>
                              <w:left w:val="nil"/>
                              <w:bottom w:val="single" w:sz="4" w:space="0" w:color="auto"/>
                              <w:right w:val="single" w:sz="4" w:space="0" w:color="auto"/>
                            </w:tcBorders>
                            <w:vAlign w:val="center"/>
                            <w:tcPrChange w:id="3455" w:author="Maino Vieytes, Christian (NIH/NIA/IRP) [F]" w:date="2023-11-30T12:01: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3456" w:author="Maino Vieytes, Christian (NIH/NIA/IRP) [F]" w:date="2023-11-16T08:36:00Z">
                              <w:r w:rsidRPr="005E1339">
                                <w:rPr>
                                  <w:rFonts w:ascii="Times New Roman" w:hAnsi="Times New Roman" w:cs="Times New Roman"/>
                                  <w:color w:val="000000"/>
                                  <w:sz w:val="18"/>
                                  <w:szCs w:val="18"/>
                                  <w:rPrChange w:id="3457" w:author="Maino Vieytes, Christian (NIH/NIA/IRP) [F]" w:date="2023-11-16T08:36:00Z">
                                    <w:rPr>
                                      <w:rFonts w:ascii="Calibri" w:hAnsi="Calibri" w:cs="Calibri"/>
                                      <w:color w:val="000000"/>
                                    </w:rPr>
                                  </w:rPrChange>
                                </w:rPr>
                                <w:t>--</w:t>
                              </w:r>
                            </w:ins>
                            <w:del w:id="3458"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B52403">
                        <w:trPr>
                          <w:gridAfter w:val="1"/>
                          <w:wAfter w:w="7" w:type="dxa"/>
                        </w:trPr>
                        <w:tc>
                          <w:tcPr>
                            <w:tcW w:w="8176" w:type="dxa"/>
                            <w:gridSpan w:val="6"/>
                            <w:tcBorders>
                              <w:top w:val="single" w:sz="4" w:space="0" w:color="auto"/>
                              <w:left w:val="nil"/>
                              <w:bottom w:val="nil"/>
                              <w:right w:val="nil"/>
                            </w:tcBorders>
                            <w:shd w:val="clear" w:color="auto" w:fill="auto"/>
                            <w:vAlign w:val="center"/>
                            <w:tcPrChange w:id="3459" w:author="Maino Vieytes, Christian (NIH/NIA/IRP) [F]" w:date="2023-11-30T12:01: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5752777D" w14:textId="77777777" w:rsidR="008F50C6" w:rsidRPr="00F223B1" w:rsidRDefault="008F50C6" w:rsidP="008F50C6">
                            <w:pPr>
                              <w:rPr>
                                <w:ins w:id="3460" w:author="Maino Vieytes, Christian (NIH/NIA/IRP) [F]" w:date="2023-11-30T12:04:00Z"/>
                                <w:rFonts w:ascii="Times New Roman" w:hAnsi="Times New Roman" w:cs="Times New Roman"/>
                                <w:sz w:val="18"/>
                                <w:szCs w:val="18"/>
                                <w:lang w:bidi="en-US"/>
                              </w:rPr>
                            </w:pPr>
                            <w:ins w:id="3461" w:author="Maino Vieytes, Christian (NIH/NIA/IRP) [F]" w:date="2023-11-30T12:04:00Z">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ins>
                          </w:p>
                          <w:p w14:paraId="11BEDEA4" w14:textId="1200A5AC" w:rsidR="008F50C6" w:rsidRPr="00F223B1" w:rsidRDefault="008F50C6" w:rsidP="008F50C6">
                            <w:pPr>
                              <w:rPr>
                                <w:ins w:id="3462" w:author="Maino Vieytes, Christian (NIH/NIA/IRP) [F]" w:date="2023-11-30T12:04:00Z"/>
                                <w:rFonts w:ascii="Times New Roman" w:hAnsi="Times New Roman" w:cs="Times New Roman"/>
                                <w:color w:val="222222"/>
                                <w:sz w:val="18"/>
                                <w:szCs w:val="18"/>
                                <w:shd w:val="clear" w:color="auto" w:fill="FFFFFF"/>
                              </w:rPr>
                            </w:pPr>
                            <w:ins w:id="3463" w:author="Maino Vieytes, Christian (NIH/NIA/IRP) [F]" w:date="2023-11-30T12:04:00Z">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ins>
                            <w:ins w:id="3464" w:author="Maino Vieytes, Christian (NIH/NIA/IRP) [F]" w:date="2023-11-30T12:26:00Z">
                              <w:r w:rsidR="00921372">
                                <w:rPr>
                                  <w:rFonts w:ascii="Times New Roman" w:hAnsi="Times New Roman" w:cs="Times New Roman"/>
                                  <w:sz w:val="18"/>
                                  <w:szCs w:val="18"/>
                                  <w:lang w:bidi="en-US"/>
                                </w:rPr>
                                <w:t xml:space="preserve">The </w:t>
                              </w:r>
                            </w:ins>
                            <w:ins w:id="3465" w:author="Maino Vieytes, Christian (NIH/NIA/IRP) [F]" w:date="2023-11-30T12:04:00Z">
                              <w:r w:rsidRPr="00F223B1">
                                <w:rPr>
                                  <w:rFonts w:ascii="Times New Roman" w:hAnsi="Times New Roman" w:cs="Times New Roman"/>
                                  <w:color w:val="222222"/>
                                  <w:sz w:val="18"/>
                                  <w:szCs w:val="18"/>
                                  <w:shd w:val="clear" w:color="auto" w:fill="FFFFFF"/>
                                </w:rPr>
                                <w:t>High Alcohol &amp; Added Sugar Pattern</w:t>
                              </w:r>
                            </w:ins>
                          </w:p>
                          <w:p w14:paraId="626FEB8E" w14:textId="77777777" w:rsidR="008F50C6" w:rsidRPr="00F223B1" w:rsidRDefault="008F50C6" w:rsidP="008F50C6">
                            <w:pPr>
                              <w:rPr>
                                <w:ins w:id="3466" w:author="Maino Vieytes, Christian (NIH/NIA/IRP) [F]" w:date="2023-11-30T12:04:00Z"/>
                                <w:rFonts w:ascii="Times New Roman" w:hAnsi="Times New Roman" w:cs="Times New Roman"/>
                                <w:sz w:val="18"/>
                                <w:szCs w:val="18"/>
                                <w:lang w:bidi="en-US"/>
                              </w:rPr>
                            </w:pPr>
                            <w:ins w:id="3467" w:author="Maino Vieytes, Christian (NIH/NIA/IRP) [F]" w:date="2023-11-30T12:04:00Z">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ins>
                          </w:p>
                          <w:p w14:paraId="7AAC8657" w14:textId="77777777" w:rsidR="008F50C6" w:rsidRPr="00F223B1" w:rsidRDefault="008F50C6" w:rsidP="008F50C6">
                            <w:pPr>
                              <w:rPr>
                                <w:ins w:id="3468" w:author="Maino Vieytes, Christian (NIH/NIA/IRP) [F]" w:date="2023-11-30T12:04:00Z"/>
                                <w:rFonts w:ascii="Times New Roman" w:hAnsi="Times New Roman" w:cs="Times New Roman"/>
                                <w:sz w:val="18"/>
                                <w:szCs w:val="18"/>
                                <w:lang w:bidi="en-US"/>
                              </w:rPr>
                            </w:pPr>
                            <w:ins w:id="3469" w:author="Maino Vieytes, Christian (NIH/NIA/IRP) [F]" w:date="2023-11-30T12:04:00Z">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1B108AB5" w14:textId="08313591" w:rsidR="006903C7" w:rsidRDefault="008F50C6" w:rsidP="00972A4F">
                            <w:pPr>
                              <w:rPr>
                                <w:ins w:id="3470" w:author="Maino Vieytes, Christian (NIH/NIA/IRP) [F]" w:date="2023-12-01T11:26:00Z"/>
                                <w:rFonts w:ascii="Times New Roman" w:hAnsi="Times New Roman" w:cs="Times New Roman"/>
                                <w:sz w:val="18"/>
                                <w:szCs w:val="18"/>
                                <w:lang w:bidi="en-US"/>
                              </w:rPr>
                            </w:pPr>
                            <w:ins w:id="3471" w:author="Maino Vieytes, Christian (NIH/NIA/IRP) [F]" w:date="2023-11-30T12:04:00Z">
                              <w:r>
                                <w:rPr>
                                  <w:rFonts w:ascii="Times New Roman" w:hAnsi="Times New Roman" w:cs="Times New Roman"/>
                                  <w:sz w:val="18"/>
                                  <w:szCs w:val="18"/>
                                  <w:vertAlign w:val="superscript"/>
                                  <w:lang w:bidi="en-US"/>
                                </w:rPr>
                                <w:t>e</w:t>
                              </w:r>
                            </w:ins>
                            <w:ins w:id="3472" w:author="Maino Vieytes, Christian (NIH/NIA/IRP) [F]" w:date="2023-11-21T12:53:00Z">
                              <w:r w:rsidR="006903C7">
                                <w:rPr>
                                  <w:rFonts w:ascii="Times New Roman" w:hAnsi="Times New Roman" w:cs="Times New Roman"/>
                                  <w:sz w:val="18"/>
                                  <w:szCs w:val="18"/>
                                  <w:vertAlign w:val="superscript"/>
                                  <w:lang w:bidi="en-US"/>
                                </w:rPr>
                                <w:t xml:space="preserve"> </w:t>
                              </w:r>
                              <w:r w:rsidR="006903C7">
                                <w:rPr>
                                  <w:rFonts w:ascii="Times New Roman" w:hAnsi="Times New Roman" w:cs="Times New Roman"/>
                                  <w:sz w:val="18"/>
                                  <w:szCs w:val="18"/>
                                  <w:lang w:bidi="en-US"/>
                                </w:rPr>
                                <w:t>Includes red meats a</w:t>
                              </w:r>
                            </w:ins>
                            <w:ins w:id="3473" w:author="Maino Vieytes, Christian (NIH/NIA/IRP) [F]" w:date="2023-11-21T12:54:00Z">
                              <w:r w:rsidR="006903C7">
                                <w:rPr>
                                  <w:rFonts w:ascii="Times New Roman" w:hAnsi="Times New Roman" w:cs="Times New Roman"/>
                                  <w:sz w:val="18"/>
                                  <w:szCs w:val="18"/>
                                  <w:lang w:bidi="en-US"/>
                                </w:rPr>
                                <w:t>nd organ meats.</w:t>
                              </w:r>
                            </w:ins>
                          </w:p>
                          <w:p w14:paraId="08AC4FB6" w14:textId="0DB8920B" w:rsidR="007A28B5" w:rsidRPr="006903C7" w:rsidRDefault="007A28B5" w:rsidP="00972A4F">
                            <w:pPr>
                              <w:rPr>
                                <w:ins w:id="3474" w:author="Maino Vieytes, Christian (NIH/NIA/IRP) [F]" w:date="2023-11-16T17:10:00Z"/>
                                <w:rFonts w:ascii="Times New Roman" w:hAnsi="Times New Roman" w:cs="Times New Roman"/>
                                <w:sz w:val="18"/>
                                <w:szCs w:val="18"/>
                                <w:lang w:bidi="en-US"/>
                              </w:rPr>
                            </w:pPr>
                            <w:ins w:id="3475" w:author="Maino Vieytes, Christian (NIH/NIA/IRP) [F]" w:date="2023-12-01T11:26:00Z">
                              <w:r w:rsidRPr="00F223B1">
                                <w:rPr>
                                  <w:rFonts w:ascii="Times New Roman" w:hAnsi="Times New Roman" w:cs="Times New Roman"/>
                                  <w:sz w:val="18"/>
                                  <w:szCs w:val="18"/>
                                  <w:lang w:bidi="en-US"/>
                                </w:rPr>
                                <w:t xml:space="preserve">† Dietary pattern obtained using penalized logistic regression; ‡ Dietary pattern obtained using principal components analysis. </w:t>
                              </w:r>
                            </w:ins>
                          </w:p>
                          <w:p w14:paraId="041E4BBA" w14:textId="77777777" w:rsidR="002B301C" w:rsidRDefault="00972A4F" w:rsidP="00972A4F">
                            <w:pPr>
                              <w:rPr>
                                <w:ins w:id="3476" w:author="Maino Vieytes, Christian (NIH/NIA/IRP) [F]" w:date="2023-11-16T17:10:00Z"/>
                                <w:rFonts w:ascii="Times New Roman" w:hAnsi="Times New Roman" w:cs="Times New Roman"/>
                                <w:sz w:val="18"/>
                                <w:szCs w:val="18"/>
                                <w:lang w:bidi="en-US"/>
                              </w:rPr>
                            </w:pPr>
                            <w:ins w:id="3477" w:author="Maino Vieytes, Christian (NIH/NIA/IRP) [F]" w:date="2023-11-15T15:34:00Z">
                              <w:r w:rsidRPr="002B301C">
                                <w:rPr>
                                  <w:rFonts w:ascii="Times New Roman" w:hAnsi="Times New Roman" w:cs="Times New Roman"/>
                                  <w:sz w:val="18"/>
                                  <w:szCs w:val="18"/>
                                  <w:lang w:bidi="en-US"/>
                                  <w:rPrChange w:id="3478"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3479"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3480" w:author="Maino Vieytes, Christian (NIH/NIA/IRP) [F]" w:date="2023-11-16T17:10:00Z">
                                    <w:rPr>
                                      <w:rFonts w:ascii="Times New Roman" w:hAnsi="Times New Roman" w:cs="Times New Roman"/>
                                      <w:sz w:val="20"/>
                                      <w:szCs w:val="20"/>
                                      <w:lang w:bidi="en-US"/>
                                    </w:rPr>
                                  </w:rPrChange>
                                </w:rPr>
                                <w:t>) ≥ |0.</w:t>
                              </w:r>
                            </w:ins>
                            <w:ins w:id="3481" w:author="Maino Vieytes, Christian (NIH/NIA/IRP) [F]" w:date="2023-11-16T08:32:00Z">
                              <w:r w:rsidR="005E1339" w:rsidRPr="002B301C">
                                <w:rPr>
                                  <w:rFonts w:ascii="Times New Roman" w:hAnsi="Times New Roman" w:cs="Times New Roman"/>
                                  <w:sz w:val="18"/>
                                  <w:szCs w:val="18"/>
                                  <w:lang w:bidi="en-US"/>
                                  <w:rPrChange w:id="3482" w:author="Maino Vieytes, Christian (NIH/NIA/IRP) [F]" w:date="2023-11-16T17:10:00Z">
                                    <w:rPr>
                                      <w:rFonts w:ascii="Times New Roman" w:hAnsi="Times New Roman" w:cs="Times New Roman"/>
                                      <w:sz w:val="20"/>
                                      <w:szCs w:val="20"/>
                                      <w:lang w:bidi="en-US"/>
                                    </w:rPr>
                                  </w:rPrChange>
                                </w:rPr>
                                <w:t>2</w:t>
                              </w:r>
                            </w:ins>
                            <w:ins w:id="3483" w:author="Maino Vieytes, Christian (NIH/NIA/IRP) [F]" w:date="2023-11-15T15:34:00Z">
                              <w:r w:rsidRPr="002B301C">
                                <w:rPr>
                                  <w:rFonts w:ascii="Times New Roman" w:hAnsi="Times New Roman" w:cs="Times New Roman"/>
                                  <w:sz w:val="18"/>
                                  <w:szCs w:val="18"/>
                                  <w:lang w:bidi="en-US"/>
                                  <w:rPrChange w:id="3484"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3485" w:author="Maino Vieytes, Christian (NIH/NIA/IRP) [F]" w:date="2023-11-15T15:34:00Z"/>
                                <w:rFonts w:ascii="Times New Roman" w:hAnsi="Times New Roman" w:cs="Times New Roman"/>
                                <w:sz w:val="18"/>
                                <w:szCs w:val="18"/>
                                <w:lang w:bidi="en-US"/>
                                <w:rPrChange w:id="3486" w:author="Maino Vieytes, Christian (NIH/NIA/IRP) [F]" w:date="2023-11-16T17:10:00Z">
                                  <w:rPr>
                                    <w:ins w:id="3487" w:author="Maino Vieytes, Christian (NIH/NIA/IRP) [F]" w:date="2023-11-15T15:34:00Z"/>
                                    <w:rFonts w:ascii="Times New Roman" w:hAnsi="Times New Roman" w:cs="Times New Roman"/>
                                    <w:sz w:val="20"/>
                                    <w:szCs w:val="20"/>
                                    <w:lang w:bidi="en-US"/>
                                  </w:rPr>
                                </w:rPrChange>
                              </w:rPr>
                            </w:pPr>
                            <w:ins w:id="3488" w:author="Maino Vieytes, Christian (NIH/NIA/IRP) [F]" w:date="2023-11-15T15:34:00Z">
                              <w:r w:rsidRPr="002B301C">
                                <w:rPr>
                                  <w:rFonts w:ascii="Times New Roman" w:hAnsi="Times New Roman" w:cs="Times New Roman"/>
                                  <w:sz w:val="18"/>
                                  <w:szCs w:val="18"/>
                                  <w:lang w:bidi="en-US"/>
                                  <w:rPrChange w:id="3489" w:author="Maino Vieytes, Christian (NIH/NIA/IRP) [F]" w:date="2023-11-16T17:10:00Z">
                                    <w:rPr>
                                      <w:rFonts w:ascii="Times New Roman" w:hAnsi="Times New Roman" w:cs="Times New Roman"/>
                                      <w:sz w:val="20"/>
                                      <w:szCs w:val="20"/>
                                      <w:lang w:bidi="en-US"/>
                                    </w:rPr>
                                  </w:rPrChange>
                                </w:rPr>
                                <w:t xml:space="preserve">This </w:t>
                              </w:r>
                            </w:ins>
                            <w:ins w:id="3490" w:author="Maino Vieytes, Christian (NIH/NIA/IRP) [F]" w:date="2023-11-15T15:36:00Z">
                              <w:r w:rsidRPr="002B301C">
                                <w:rPr>
                                  <w:rFonts w:ascii="Times New Roman" w:hAnsi="Times New Roman" w:cs="Times New Roman"/>
                                  <w:sz w:val="18"/>
                                  <w:szCs w:val="18"/>
                                  <w:lang w:bidi="en-US"/>
                                  <w:rPrChange w:id="3491" w:author="Maino Vieytes, Christian (NIH/NIA/IRP) [F]" w:date="2023-11-16T17:10:00Z">
                                    <w:rPr>
                                      <w:rFonts w:ascii="Times New Roman" w:hAnsi="Times New Roman" w:cs="Times New Roman"/>
                                      <w:sz w:val="20"/>
                                      <w:szCs w:val="20"/>
                                      <w:lang w:bidi="en-US"/>
                                    </w:rPr>
                                  </w:rPrChange>
                                </w:rPr>
                                <w:t xml:space="preserve">correlation </w:t>
                              </w:r>
                            </w:ins>
                            <w:ins w:id="3492" w:author="Maino Vieytes, Christian (NIH/NIA/IRP) [F]" w:date="2023-11-15T15:34:00Z">
                              <w:r w:rsidRPr="002B301C">
                                <w:rPr>
                                  <w:rFonts w:ascii="Times New Roman" w:hAnsi="Times New Roman" w:cs="Times New Roman"/>
                                  <w:sz w:val="18"/>
                                  <w:szCs w:val="18"/>
                                  <w:lang w:bidi="en-US"/>
                                  <w:rPrChange w:id="3493" w:author="Maino Vieytes, Christian (NIH/NIA/IRP) [F]" w:date="2023-11-16T17:10:00Z">
                                    <w:rPr>
                                      <w:rFonts w:ascii="Times New Roman" w:hAnsi="Times New Roman" w:cs="Times New Roman"/>
                                      <w:sz w:val="20"/>
                                      <w:szCs w:val="20"/>
                                      <w:lang w:bidi="en-US"/>
                                    </w:rPr>
                                  </w:rPrChange>
                                </w:rPr>
                                <w:t>analysis was performed on the testing sample d</w:t>
                              </w:r>
                            </w:ins>
                            <w:ins w:id="3494" w:author="Maino Vieytes, Christian (NIH/NIA/IRP) [F]" w:date="2023-11-15T15:35:00Z">
                              <w:r w:rsidRPr="002B301C">
                                <w:rPr>
                                  <w:rFonts w:ascii="Times New Roman" w:hAnsi="Times New Roman" w:cs="Times New Roman"/>
                                  <w:sz w:val="18"/>
                                  <w:szCs w:val="18"/>
                                  <w:lang w:bidi="en-US"/>
                                  <w:rPrChange w:id="3495" w:author="Maino Vieytes, Christian (NIH/NIA/IRP) [F]" w:date="2023-11-16T17:10:00Z">
                                    <w:rPr>
                                      <w:rFonts w:ascii="Times New Roman" w:hAnsi="Times New Roman" w:cs="Times New Roman"/>
                                      <w:sz w:val="20"/>
                                      <w:szCs w:val="20"/>
                                      <w:lang w:bidi="en-US"/>
                                    </w:rPr>
                                  </w:rPrChange>
                                </w:rPr>
                                <w:t>escribed in the</w:t>
                              </w:r>
                            </w:ins>
                            <w:ins w:id="3496" w:author="Maino Vieytes, Christian (NIH/NIA/IRP) [F]" w:date="2023-11-15T15:36:00Z">
                              <w:r w:rsidRPr="002B301C">
                                <w:rPr>
                                  <w:rFonts w:ascii="Times New Roman" w:hAnsi="Times New Roman" w:cs="Times New Roman"/>
                                  <w:sz w:val="18"/>
                                  <w:szCs w:val="18"/>
                                  <w:lang w:bidi="en-US"/>
                                  <w:rPrChange w:id="3497" w:author="Maino Vieytes, Christian (NIH/NIA/IRP) [F]" w:date="2023-11-16T17:10:00Z">
                                    <w:rPr>
                                      <w:rFonts w:ascii="Times New Roman" w:hAnsi="Times New Roman" w:cs="Times New Roman"/>
                                      <w:sz w:val="20"/>
                                      <w:szCs w:val="20"/>
                                      <w:lang w:bidi="en-US"/>
                                    </w:rPr>
                                  </w:rPrChange>
                                </w:rPr>
                                <w:t xml:space="preserve"> main</w:t>
                              </w:r>
                            </w:ins>
                            <w:ins w:id="3498" w:author="Maino Vieytes, Christian (NIH/NIA/IRP) [F]" w:date="2023-11-15T15:35:00Z">
                              <w:r w:rsidRPr="002B301C">
                                <w:rPr>
                                  <w:rFonts w:ascii="Times New Roman" w:hAnsi="Times New Roman" w:cs="Times New Roman"/>
                                  <w:sz w:val="18"/>
                                  <w:szCs w:val="18"/>
                                  <w:lang w:bidi="en-US"/>
                                  <w:rPrChange w:id="3499" w:author="Maino Vieytes, Christian (NIH/NIA/IRP) [F]" w:date="2023-11-16T17:10:00Z">
                                    <w:rPr>
                                      <w:rFonts w:ascii="Times New Roman" w:hAnsi="Times New Roman" w:cs="Times New Roman"/>
                                      <w:sz w:val="20"/>
                                      <w:szCs w:val="20"/>
                                      <w:lang w:bidi="en-US"/>
                                    </w:rPr>
                                  </w:rPrChange>
                                </w:rPr>
                                <w:t xml:space="preserve"> text</w:t>
                              </w:r>
                            </w:ins>
                            <w:ins w:id="3500" w:author="Maino Vieytes, Christian (NIH/NIA/IRP) [F]" w:date="2023-11-15T15:34:00Z">
                              <w:r w:rsidRPr="002B301C">
                                <w:rPr>
                                  <w:rFonts w:ascii="Times New Roman" w:hAnsi="Times New Roman" w:cs="Times New Roman"/>
                                  <w:sz w:val="18"/>
                                  <w:szCs w:val="18"/>
                                  <w:lang w:bidi="en-US"/>
                                  <w:rPrChange w:id="3501"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3502"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3503" w:author="Maino Vieytes, Christian (NIH/NIA/IRP) [F]" w:date="2023-11-16T17:10:00Z">
                                    <w:rPr>
                                      <w:rFonts w:ascii="Times New Roman" w:hAnsi="Times New Roman" w:cs="Times New Roman"/>
                                      <w:sz w:val="20"/>
                                      <w:szCs w:val="20"/>
                                      <w:lang w:bidi="en-US"/>
                                    </w:rPr>
                                  </w:rPrChange>
                                </w:rPr>
                                <w:t xml:space="preserve">= </w:t>
                              </w:r>
                            </w:ins>
                            <w:ins w:id="3504" w:author="Maino Vieytes, Christian (NIH/NIA/IRP) [F]" w:date="2023-11-16T08:27:00Z">
                              <w:r w:rsidR="00E260F1" w:rsidRPr="002B301C">
                                <w:rPr>
                                  <w:rFonts w:ascii="Times New Roman" w:hAnsi="Times New Roman" w:cs="Times New Roman"/>
                                  <w:sz w:val="18"/>
                                  <w:szCs w:val="18"/>
                                  <w:lang w:bidi="en-US"/>
                                  <w:rPrChange w:id="3505" w:author="Maino Vieytes, Christian (NIH/NIA/IRP) [F]" w:date="2023-11-16T17:10:00Z">
                                    <w:rPr>
                                      <w:rFonts w:ascii="Times New Roman" w:hAnsi="Times New Roman" w:cs="Times New Roman"/>
                                      <w:sz w:val="20"/>
                                      <w:szCs w:val="20"/>
                                      <w:lang w:bidi="en-US"/>
                                    </w:rPr>
                                  </w:rPrChange>
                                </w:rPr>
                                <w:t>1745</w:t>
                              </w:r>
                            </w:ins>
                            <w:ins w:id="3506" w:author="Maino Vieytes, Christian (NIH/NIA/IRP) [F]" w:date="2023-11-15T15:34:00Z">
                              <w:r w:rsidRPr="002B301C">
                                <w:rPr>
                                  <w:rFonts w:ascii="Times New Roman" w:hAnsi="Times New Roman" w:cs="Times New Roman"/>
                                  <w:sz w:val="18"/>
                                  <w:szCs w:val="18"/>
                                  <w:lang w:bidi="en-US"/>
                                  <w:rPrChange w:id="3507"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3508" w:author="Maino Vieytes, Christian (NIH/NIA/IRP) [F]" w:date="2023-11-15T15:34:00Z"/>
                                <w:rFonts w:ascii="Times New Roman" w:hAnsi="Times New Roman" w:cs="Times New Roman"/>
                                <w:sz w:val="18"/>
                                <w:szCs w:val="18"/>
                                <w:lang w:bidi="en-US"/>
                                <w:rPrChange w:id="3509" w:author="Maino Vieytes, Christian (NIH/NIA/IRP) [F]" w:date="2023-11-16T17:10:00Z">
                                  <w:rPr>
                                    <w:ins w:id="3510" w:author="Maino Vieytes, Christian (NIH/NIA/IRP) [F]" w:date="2023-11-15T15:34:00Z"/>
                                    <w:rFonts w:ascii="Times New Roman" w:hAnsi="Times New Roman" w:cs="Times New Roman"/>
                                    <w:sz w:val="20"/>
                                    <w:szCs w:val="20"/>
                                    <w:lang w:bidi="en-US"/>
                                  </w:rPr>
                                </w:rPrChange>
                              </w:rPr>
                            </w:pPr>
                            <w:ins w:id="3511" w:author="Maino Vieytes, Christian (NIH/NIA/IRP) [F]" w:date="2023-11-15T15:34:00Z">
                              <w:r w:rsidRPr="002B301C">
                                <w:rPr>
                                  <w:rFonts w:ascii="Times New Roman" w:hAnsi="Times New Roman" w:cs="Times New Roman"/>
                                  <w:sz w:val="18"/>
                                  <w:szCs w:val="18"/>
                                  <w:lang w:bidi="en-US"/>
                                  <w:rPrChange w:id="3512"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3513" w:author="Maino Vieytes, Christian (NIH/NIA/IRP) [F]" w:date="2023-11-15T15:35:00Z">
                              <w:r w:rsidRPr="002B301C">
                                <w:rPr>
                                  <w:rFonts w:ascii="Times New Roman" w:hAnsi="Times New Roman" w:cs="Times New Roman"/>
                                  <w:sz w:val="18"/>
                                  <w:szCs w:val="18"/>
                                  <w:lang w:bidi="en-US"/>
                                  <w:rPrChange w:id="3514"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3515" w:author="Maino Vieytes, Christian (NIH/NIA/IRP) [F]" w:date="2023-11-15T15:36:00Z">
                              <w:r w:rsidRPr="002B301C">
                                <w:rPr>
                                  <w:rFonts w:ascii="Times New Roman" w:hAnsi="Times New Roman" w:cs="Times New Roman"/>
                                  <w:sz w:val="18"/>
                                  <w:szCs w:val="18"/>
                                  <w:lang w:bidi="en-US"/>
                                  <w:rPrChange w:id="3516"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3517"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3518" w:author="Maino Vieytes, Christian (NIH/NIA/IRP) [F]" w:date="2023-11-16T17:10:00Z">
                                    <w:rPr>
                                      <w:rFonts w:ascii="Times New Roman" w:hAnsi="Times New Roman" w:cs="Times New Roman"/>
                                      <w:sz w:val="20"/>
                                      <w:szCs w:val="20"/>
                                      <w:lang w:bidi="en-US"/>
                                    </w:rPr>
                                  </w:rPrChange>
                                </w:rPr>
                                <w:t xml:space="preserve">= </w:t>
                              </w:r>
                            </w:ins>
                            <w:ins w:id="3519" w:author="Maino Vieytes, Christian (NIH/NIA/IRP) [F]" w:date="2023-11-16T08:27:00Z">
                              <w:r w:rsidR="00E260F1" w:rsidRPr="002B301C">
                                <w:rPr>
                                  <w:rFonts w:ascii="Times New Roman" w:hAnsi="Times New Roman" w:cs="Times New Roman"/>
                                  <w:sz w:val="18"/>
                                  <w:szCs w:val="18"/>
                                  <w:lang w:bidi="en-US"/>
                                  <w:rPrChange w:id="3520" w:author="Maino Vieytes, Christian (NIH/NIA/IRP) [F]" w:date="2023-11-16T17:10:00Z">
                                    <w:rPr>
                                      <w:rFonts w:ascii="Times New Roman" w:hAnsi="Times New Roman" w:cs="Times New Roman"/>
                                      <w:sz w:val="20"/>
                                      <w:szCs w:val="20"/>
                                      <w:lang w:bidi="en-US"/>
                                    </w:rPr>
                                  </w:rPrChange>
                                </w:rPr>
                                <w:t>748</w:t>
                              </w:r>
                            </w:ins>
                            <w:ins w:id="3521" w:author="Maino Vieytes, Christian (NIH/NIA/IRP) [F]" w:date="2023-11-15T15:36:00Z">
                              <w:r w:rsidRPr="002B301C">
                                <w:rPr>
                                  <w:rFonts w:ascii="Times New Roman" w:hAnsi="Times New Roman" w:cs="Times New Roman"/>
                                  <w:sz w:val="18"/>
                                  <w:szCs w:val="18"/>
                                  <w:lang w:bidi="en-US"/>
                                  <w:rPrChange w:id="3522"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3523" w:author="Maino Vieytes, Christian (NIH/NIA/IRP) [F]" w:date="2023-11-15T15:32:00Z">
                                <w:pPr>
                                  <w:spacing w:line="360" w:lineRule="auto"/>
                                  <w:jc w:val="center"/>
                                </w:pPr>
                              </w:pPrChange>
                            </w:pPr>
                          </w:p>
                        </w:tc>
                      </w:tr>
                      <w:tr w:rsidR="00972A4F" w:rsidRPr="00972A4F" w14:paraId="12171E5E" w14:textId="77777777" w:rsidTr="00B52403">
                        <w:trPr>
                          <w:gridAfter w:val="6"/>
                          <w:wAfter w:w="6833" w:type="dxa"/>
                          <w:trPrChange w:id="3524" w:author="Maino Vieytes, Christian (NIH/NIA/IRP) [F]" w:date="2023-11-30T12:01:00Z">
                            <w:trPr>
                              <w:gridAfter w:val="6"/>
                              <w:wAfter w:w="5576" w:type="dxa"/>
                            </w:trPr>
                          </w:trPrChange>
                        </w:trPr>
                        <w:tc>
                          <w:tcPr>
                            <w:tcW w:w="1350" w:type="dxa"/>
                            <w:tcBorders>
                              <w:top w:val="single" w:sz="4" w:space="0" w:color="auto"/>
                              <w:left w:val="nil"/>
                              <w:bottom w:val="nil"/>
                              <w:right w:val="nil"/>
                            </w:tcBorders>
                            <w:tcPrChange w:id="3525" w:author="Maino Vieytes, Christian (NIH/NIA/IRP) [F]" w:date="2023-11-30T12:01:00Z">
                              <w:tcPr>
                                <w:tcW w:w="1350" w:type="dxa"/>
                                <w:tcBorders>
                                  <w:top w:val="single" w:sz="4" w:space="0" w:color="auto"/>
                                  <w:left w:val="nil"/>
                                  <w:bottom w:val="nil"/>
                                  <w:right w:val="nil"/>
                                </w:tcBorders>
                              </w:tcPr>
                            </w:tcPrChange>
                          </w:tcPr>
                          <w:p w14:paraId="5C4304AC" w14:textId="77777777" w:rsidR="00972A4F" w:rsidRPr="00972A4F" w:rsidRDefault="00972A4F" w:rsidP="00972A4F">
                            <w:pPr>
                              <w:rPr>
                                <w:rFonts w:ascii="Times New Roman" w:hAnsi="Times New Roman" w:cs="Times New Roman"/>
                                <w:sz w:val="18"/>
                                <w:szCs w:val="18"/>
                                <w:lang w:bidi="en-US"/>
                                <w:rPrChange w:id="3526"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6BA119FE" w14:textId="59B8155B" w:rsidR="001A1E5A" w:rsidRDefault="001A1E5A" w:rsidP="00CA04BD">
      <w:pPr>
        <w:spacing w:line="360" w:lineRule="auto"/>
        <w:ind w:firstLine="720"/>
        <w:rPr>
          <w:ins w:id="2321" w:author="Maino Vieytes, Christian (NIH/NIA/IRP) [F]" w:date="2023-11-15T15:38:00Z"/>
          <w:rFonts w:ascii="Times New Roman" w:hAnsi="Times New Roman" w:cs="Times New Roman"/>
        </w:rPr>
      </w:pPr>
    </w:p>
    <w:p w14:paraId="098B8607" w14:textId="40B4A0CA" w:rsidR="009C5C82" w:rsidRDefault="009C5C82" w:rsidP="00CA04BD">
      <w:pPr>
        <w:spacing w:line="360" w:lineRule="auto"/>
        <w:ind w:firstLine="720"/>
        <w:rPr>
          <w:rFonts w:ascii="Times New Roman" w:hAnsi="Times New Roman" w:cs="Times New Roman"/>
        </w:rPr>
      </w:pPr>
    </w:p>
    <w:p w14:paraId="70F5C0D8" w14:textId="174F1265" w:rsidR="00B717EF" w:rsidRDefault="00B717EF" w:rsidP="00CA04BD">
      <w:pPr>
        <w:spacing w:line="360" w:lineRule="auto"/>
        <w:ind w:firstLine="720"/>
        <w:rPr>
          <w:ins w:id="2322" w:author="Maino Vieytes, Christian (NIH/NIA/IRP) [F]" w:date="2023-11-15T15:39:00Z"/>
          <w:rFonts w:ascii="Times New Roman" w:hAnsi="Times New Roman" w:cs="Times New Roman"/>
        </w:rPr>
      </w:pPr>
    </w:p>
    <w:p w14:paraId="5B4C4988" w14:textId="77777777" w:rsidR="009C5C82" w:rsidRDefault="009C5C82" w:rsidP="00CA04BD">
      <w:pPr>
        <w:spacing w:line="360" w:lineRule="auto"/>
        <w:ind w:firstLine="720"/>
        <w:rPr>
          <w:ins w:id="2323" w:author="Maino Vieytes, Christian (NIH/NIA/IRP) [F]" w:date="2023-11-15T15:39:00Z"/>
          <w:rFonts w:ascii="Times New Roman" w:hAnsi="Times New Roman" w:cs="Times New Roman"/>
        </w:rPr>
      </w:pPr>
    </w:p>
    <w:p w14:paraId="37AC1B9E" w14:textId="35EE103D" w:rsidR="009C5C82" w:rsidRDefault="009C5C82">
      <w:pPr>
        <w:spacing w:line="360" w:lineRule="auto"/>
        <w:rPr>
          <w:ins w:id="2324" w:author="Maino Vieytes, Christian (NIH/NIA/IRP) [F]" w:date="2023-11-15T15:39:00Z"/>
          <w:rFonts w:ascii="Times New Roman" w:hAnsi="Times New Roman" w:cs="Times New Roman"/>
        </w:rPr>
        <w:pPrChange w:id="2325" w:author="Maino Vieytes, Christian (NIH/NIA/IRP) [F]" w:date="2023-11-16T10:31:00Z">
          <w:pPr>
            <w:spacing w:line="360" w:lineRule="auto"/>
            <w:ind w:firstLine="720"/>
          </w:pPr>
        </w:pPrChange>
      </w:pPr>
    </w:p>
    <w:p w14:paraId="4FD6C3ED" w14:textId="47C8C33D" w:rsidR="009C5C82" w:rsidRDefault="009C5C82" w:rsidP="00CA04BD">
      <w:pPr>
        <w:spacing w:line="360" w:lineRule="auto"/>
        <w:ind w:firstLine="720"/>
        <w:rPr>
          <w:rFonts w:ascii="Times New Roman" w:hAnsi="Times New Roman" w:cs="Times New Roman"/>
        </w:rPr>
      </w:pPr>
    </w:p>
    <w:p w14:paraId="6C7825D7" w14:textId="31B99BD6" w:rsidR="00B717EF" w:rsidRDefault="00B717EF" w:rsidP="00CA04BD">
      <w:pPr>
        <w:spacing w:line="360" w:lineRule="auto"/>
        <w:ind w:firstLine="720"/>
        <w:rPr>
          <w:rFonts w:ascii="Times New Roman" w:hAnsi="Times New Roman" w:cs="Times New Roman"/>
        </w:rPr>
      </w:pP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3B1555A0" w:rsidR="00B717EF" w:rsidRDefault="00BC731B" w:rsidP="00CA04BD">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79744" behindDoc="0" locked="0" layoutInCell="1" allowOverlap="1" wp14:anchorId="2B413E2A" wp14:editId="23DAC9CE">
                <wp:simplePos x="0" y="0"/>
                <wp:positionH relativeFrom="column">
                  <wp:posOffset>-116840</wp:posOffset>
                </wp:positionH>
                <wp:positionV relativeFrom="paragraph">
                  <wp:posOffset>215020</wp:posOffset>
                </wp:positionV>
                <wp:extent cx="6186170" cy="2913321"/>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170" cy="2913321"/>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2326">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09D6971A" w:rsidR="008E210F" w:rsidRPr="00BA33A1" w:rsidRDefault="008E210F" w:rsidP="00371B03">
                                  <w:pPr>
                                    <w:rPr>
                                      <w:rFonts w:ascii="Times New Roman" w:hAnsi="Times New Roman" w:cs="Times New Roman"/>
                                      <w:sz w:val="18"/>
                                      <w:szCs w:val="18"/>
                                      <w:rPrChange w:id="232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2328"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2329" w:author="Maino Vieytes, Christian (NIH/NIA/IRP) [F]" w:date="2023-11-15T16:32:00Z">
                                        <w:rPr>
                                          <w:rFonts w:ascii="Times New Roman" w:hAnsi="Times New Roman" w:cs="Times New Roman"/>
                                          <w:sz w:val="20"/>
                                          <w:szCs w:val="20"/>
                                        </w:rPr>
                                      </w:rPrChange>
                                    </w:rPr>
                                    <w:t xml:space="preserve">. Means and standard deviations of the extracted dietary patterns across levels of food </w:t>
                                  </w:r>
                                  <w:ins w:id="2330" w:author="Maino Vieytes, Christian (NIH/NIA/IRP) [F]" w:date="2023-11-20T10:27:00Z">
                                    <w:r w:rsidR="00AD47E5">
                                      <w:rPr>
                                        <w:rFonts w:ascii="Times New Roman" w:hAnsi="Times New Roman" w:cs="Times New Roman"/>
                                        <w:sz w:val="18"/>
                                        <w:szCs w:val="18"/>
                                      </w:rPr>
                                      <w:t>in</w:t>
                                    </w:r>
                                  </w:ins>
                                  <w:r w:rsidRPr="00BA33A1">
                                    <w:rPr>
                                      <w:rFonts w:ascii="Times New Roman" w:hAnsi="Times New Roman" w:cs="Times New Roman"/>
                                      <w:sz w:val="18"/>
                                      <w:szCs w:val="18"/>
                                      <w:rPrChange w:id="2331" w:author="Maino Vieytes, Christian (NIH/NIA/IRP) [F]" w:date="2023-11-15T16:32:00Z">
                                        <w:rPr>
                                          <w:rFonts w:ascii="Times New Roman" w:hAnsi="Times New Roman" w:cs="Times New Roman"/>
                                          <w:sz w:val="20"/>
                                          <w:szCs w:val="20"/>
                                        </w:rPr>
                                      </w:rPrChange>
                                    </w:rPr>
                                    <w:t>security status</w:t>
                                  </w:r>
                                  <w:ins w:id="2332" w:author="Maino Vieytes, Christian (NIH/NIA/IRP) [F]" w:date="2023-12-01T11:25:00Z">
                                    <w:r w:rsidR="003A057A">
                                      <w:rPr>
                                        <w:rFonts w:ascii="Times New Roman" w:hAnsi="Times New Roman" w:cs="Times New Roman"/>
                                        <w:sz w:val="18"/>
                                        <w:szCs w:val="18"/>
                                      </w:rPr>
                                      <w:t xml:space="preserve"> among all cancer survivors in the testing subsample</w:t>
                                    </w:r>
                                  </w:ins>
                                  <w:r w:rsidRPr="00BA33A1">
                                    <w:rPr>
                                      <w:rFonts w:ascii="Times New Roman" w:hAnsi="Times New Roman" w:cs="Times New Roman"/>
                                      <w:sz w:val="18"/>
                                      <w:szCs w:val="18"/>
                                      <w:rPrChange w:id="2333" w:author="Maino Vieytes, Christian (NIH/NIA/IRP) [F]" w:date="2023-11-15T16:32:00Z">
                                        <w:rPr>
                                          <w:rFonts w:ascii="Times New Roman" w:hAnsi="Times New Roman" w:cs="Times New Roman"/>
                                          <w:sz w:val="20"/>
                                          <w:szCs w:val="20"/>
                                        </w:rPr>
                                      </w:rPrChange>
                                    </w:rPr>
                                    <w:t>.</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2334"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335"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2336"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337"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2338"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2339"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340"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341" w:author="Maino Vieytes, Christian (NIH/NIA/IRP) [F]" w:date="2023-11-15T16:32:00Z">
                                        <w:rPr>
                                          <w:rFonts w:ascii="Times New Roman" w:hAnsi="Times New Roman" w:cs="Times New Roman"/>
                                          <w:sz w:val="20"/>
                                          <w:szCs w:val="20"/>
                                        </w:rPr>
                                      </w:rPrChange>
                                    </w:rPr>
                                    <w:t xml:space="preserve"> = </w:t>
                                  </w:r>
                                  <w:del w:id="2342" w:author="Maino Vieytes, Christian (NIH/NIA/IRP) [F]" w:date="2023-11-15T15:46:00Z">
                                    <w:r w:rsidRPr="00BA33A1" w:rsidDel="00FE4615">
                                      <w:rPr>
                                        <w:rFonts w:ascii="Times New Roman" w:hAnsi="Times New Roman" w:cs="Times New Roman"/>
                                        <w:sz w:val="18"/>
                                        <w:szCs w:val="18"/>
                                        <w:rPrChange w:id="2343" w:author="Maino Vieytes, Christian (NIH/NIA/IRP) [F]" w:date="2023-11-15T16:32:00Z">
                                          <w:rPr>
                                            <w:rFonts w:ascii="Times New Roman" w:hAnsi="Times New Roman" w:cs="Times New Roman"/>
                                            <w:sz w:val="20"/>
                                            <w:szCs w:val="20"/>
                                          </w:rPr>
                                        </w:rPrChange>
                                      </w:rPr>
                                      <w:delText>2493</w:delText>
                                    </w:r>
                                  </w:del>
                                  <w:ins w:id="2344" w:author="Maino Vieytes, Christian (NIH/NIA/IRP) [F]" w:date="2023-11-15T15:46:00Z">
                                    <w:r w:rsidR="00FE4615" w:rsidRPr="00BA33A1">
                                      <w:rPr>
                                        <w:rFonts w:ascii="Times New Roman" w:hAnsi="Times New Roman" w:cs="Times New Roman"/>
                                        <w:sz w:val="18"/>
                                        <w:szCs w:val="18"/>
                                        <w:rPrChange w:id="2345" w:author="Maino Vieytes, Christian (NIH/NIA/IRP) [F]" w:date="2023-11-15T16:32:00Z">
                                          <w:rPr>
                                            <w:rFonts w:ascii="Times New Roman" w:hAnsi="Times New Roman" w:cs="Times New Roman"/>
                                            <w:sz w:val="20"/>
                                            <w:szCs w:val="20"/>
                                          </w:rPr>
                                        </w:rPrChange>
                                      </w:rPr>
                                      <w:t>1</w:t>
                                    </w:r>
                                  </w:ins>
                                  <w:ins w:id="2346"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2347"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2348"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349" w:author="Maino Vieytes, Christian (NIH/NIA/IRP) [F]" w:date="2023-11-15T16:32:00Z">
                                        <w:rPr>
                                          <w:rFonts w:ascii="Times New Roman" w:hAnsi="Times New Roman" w:cs="Times New Roman"/>
                                          <w:b/>
                                          <w:bCs/>
                                          <w:sz w:val="20"/>
                                          <w:szCs w:val="20"/>
                                        </w:rPr>
                                      </w:rPrChange>
                                    </w:rPr>
                                    <w:t xml:space="preserve">Food-insecure       </w:t>
                                  </w:r>
                                  <w:r w:rsidRPr="00BA33A1">
                                    <w:rPr>
                                      <w:rFonts w:ascii="Times New Roman" w:hAnsi="Times New Roman" w:cs="Times New Roman"/>
                                      <w:sz w:val="18"/>
                                      <w:szCs w:val="18"/>
                                      <w:rPrChange w:id="2350"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351"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352" w:author="Maino Vieytes, Christian (NIH/NIA/IRP) [F]" w:date="2023-11-15T16:32:00Z">
                                        <w:rPr>
                                          <w:rFonts w:ascii="Times New Roman" w:hAnsi="Times New Roman" w:cs="Times New Roman"/>
                                          <w:sz w:val="20"/>
                                          <w:szCs w:val="20"/>
                                        </w:rPr>
                                      </w:rPrChange>
                                    </w:rPr>
                                    <w:t xml:space="preserve"> = </w:t>
                                  </w:r>
                                  <w:ins w:id="2353" w:author="Maino Vieytes, Christian (NIH/NIA/IRP) [F]" w:date="2023-11-16T09:33:00Z">
                                    <w:r w:rsidR="00BF7D18">
                                      <w:rPr>
                                        <w:rFonts w:ascii="Times New Roman" w:hAnsi="Times New Roman" w:cs="Times New Roman"/>
                                        <w:sz w:val="18"/>
                                        <w:szCs w:val="18"/>
                                      </w:rPr>
                                      <w:t>213</w:t>
                                    </w:r>
                                  </w:ins>
                                  <w:del w:id="2354" w:author="Maino Vieytes, Christian (NIH/NIA/IRP) [F]" w:date="2023-11-15T15:47:00Z">
                                    <w:r w:rsidRPr="00BA33A1" w:rsidDel="00FE4615">
                                      <w:rPr>
                                        <w:rFonts w:ascii="Times New Roman" w:hAnsi="Times New Roman" w:cs="Times New Roman"/>
                                        <w:sz w:val="18"/>
                                        <w:szCs w:val="18"/>
                                        <w:rPrChange w:id="2355"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2356"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235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358" w:author="Maino Vieytes, Christian (NIH/NIA/IRP) [F]" w:date="2023-11-15T16:32:00Z">
                                        <w:rPr>
                                          <w:rFonts w:ascii="Times New Roman" w:hAnsi="Times New Roman" w:cs="Times New Roman"/>
                                          <w:b/>
                                          <w:bCs/>
                                          <w:sz w:val="20"/>
                                          <w:szCs w:val="20"/>
                                        </w:rPr>
                                      </w:rPrChange>
                                    </w:rPr>
                                    <w:t xml:space="preserve">Food-secure         </w:t>
                                  </w:r>
                                  <w:r w:rsidRPr="00BA33A1">
                                    <w:rPr>
                                      <w:rFonts w:ascii="Times New Roman" w:hAnsi="Times New Roman" w:cs="Times New Roman"/>
                                      <w:sz w:val="18"/>
                                      <w:szCs w:val="18"/>
                                      <w:rPrChange w:id="2359"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360"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361" w:author="Maino Vieytes, Christian (NIH/NIA/IRP) [F]" w:date="2023-11-15T16:32:00Z">
                                        <w:rPr>
                                          <w:rFonts w:ascii="Times New Roman" w:hAnsi="Times New Roman" w:cs="Times New Roman"/>
                                          <w:sz w:val="20"/>
                                          <w:szCs w:val="20"/>
                                        </w:rPr>
                                      </w:rPrChange>
                                    </w:rPr>
                                    <w:t xml:space="preserve"> = </w:t>
                                  </w:r>
                                  <w:ins w:id="2362" w:author="Maino Vieytes, Christian (NIH/NIA/IRP) [F]" w:date="2023-11-15T15:47:00Z">
                                    <w:r w:rsidR="00FE4615" w:rsidRPr="00BA33A1">
                                      <w:rPr>
                                        <w:rFonts w:ascii="Times New Roman" w:hAnsi="Times New Roman" w:cs="Times New Roman"/>
                                        <w:sz w:val="18"/>
                                        <w:szCs w:val="18"/>
                                        <w:rPrChange w:id="2363" w:author="Maino Vieytes, Christian (NIH/NIA/IRP) [F]" w:date="2023-11-15T16:32:00Z">
                                          <w:rPr>
                                            <w:rFonts w:ascii="Times New Roman" w:hAnsi="Times New Roman" w:cs="Times New Roman"/>
                                            <w:sz w:val="20"/>
                                            <w:szCs w:val="20"/>
                                          </w:rPr>
                                        </w:rPrChange>
                                      </w:rPr>
                                      <w:t>1</w:t>
                                    </w:r>
                                  </w:ins>
                                  <w:ins w:id="2364" w:author="Maino Vieytes, Christian (NIH/NIA/IRP) [F]" w:date="2023-11-16T09:34:00Z">
                                    <w:r w:rsidR="00BF7D18">
                                      <w:rPr>
                                        <w:rFonts w:ascii="Times New Roman" w:hAnsi="Times New Roman" w:cs="Times New Roman"/>
                                        <w:sz w:val="18"/>
                                        <w:szCs w:val="18"/>
                                      </w:rPr>
                                      <w:t>532</w:t>
                                    </w:r>
                                  </w:ins>
                                  <w:del w:id="2365" w:author="Maino Vieytes, Christian (NIH/NIA/IRP) [F]" w:date="2023-11-15T15:47:00Z">
                                    <w:r w:rsidRPr="00BA33A1" w:rsidDel="00FE4615">
                                      <w:rPr>
                                        <w:rFonts w:ascii="Times New Roman" w:hAnsi="Times New Roman" w:cs="Times New Roman"/>
                                        <w:sz w:val="18"/>
                                        <w:szCs w:val="18"/>
                                        <w:rPrChange w:id="2366"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2367"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2368"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2369"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2370"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2371"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2372"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2373" w:author="Maino Vieytes, Christian (NIH/NIA/IRP) [F]" w:date="2023-11-16T09:32:00Z">
                                  <w:tblPrEx>
                                    <w:tblW w:w="0" w:type="auto"/>
                                  </w:tblPrEx>
                                </w:tblPrExChange>
                              </w:tblPrEx>
                              <w:trPr>
                                <w:trHeight w:val="320"/>
                                <w:trPrChange w:id="2374" w:author="Maino Vieytes, Christian (NIH/NIA/IRP) [F]" w:date="2023-11-16T09:32:00Z">
                                  <w:trPr>
                                    <w:trHeight w:val="320"/>
                                  </w:trPr>
                                </w:trPrChange>
                              </w:trPr>
                              <w:tc>
                                <w:tcPr>
                                  <w:tcW w:w="2456" w:type="dxa"/>
                                  <w:noWrap/>
                                  <w:vAlign w:val="center"/>
                                  <w:hideMark/>
                                  <w:tcPrChange w:id="2375" w:author="Maino Vieytes, Christian (NIH/NIA/IRP) [F]" w:date="2023-11-16T09:32:00Z">
                                    <w:tcPr>
                                      <w:tcW w:w="2456" w:type="dxa"/>
                                      <w:noWrap/>
                                      <w:vAlign w:val="center"/>
                                      <w:hideMark/>
                                    </w:tcPr>
                                  </w:tcPrChange>
                                </w:tcPr>
                                <w:p w14:paraId="40811B25" w14:textId="771A6D53" w:rsidR="00BF7D18" w:rsidRPr="00BA33A1" w:rsidRDefault="000B6141" w:rsidP="00BF7D18">
                                  <w:pPr>
                                    <w:rPr>
                                      <w:rFonts w:ascii="Times New Roman" w:hAnsi="Times New Roman" w:cs="Times New Roman"/>
                                      <w:sz w:val="18"/>
                                      <w:szCs w:val="18"/>
                                      <w:rPrChange w:id="2376" w:author="Maino Vieytes, Christian (NIH/NIA/IRP) [F]" w:date="2023-11-15T16:32:00Z">
                                        <w:rPr>
                                          <w:rFonts w:ascii="Times New Roman" w:hAnsi="Times New Roman" w:cs="Times New Roman"/>
                                          <w:sz w:val="20"/>
                                          <w:szCs w:val="20"/>
                                        </w:rPr>
                                      </w:rPrChange>
                                    </w:rPr>
                                  </w:pPr>
                                  <w:ins w:id="2377" w:author="Maino Vieytes, Christian (NIH/NIA/IRP) [F]" w:date="2023-11-30T12:16:00Z">
                                    <w:r>
                                      <w:rPr>
                                        <w:rFonts w:ascii="Times New Roman" w:hAnsi="Times New Roman" w:cs="Times New Roman"/>
                                        <w:sz w:val="18"/>
                                        <w:szCs w:val="18"/>
                                      </w:rPr>
                                      <w:t>Patter</w:t>
                                    </w:r>
                                  </w:ins>
                                  <w:ins w:id="2378" w:author="Maino Vieytes, Christian (NIH/NIA/IRP) [F]" w:date="2023-11-30T12:17:00Z">
                                    <w:r>
                                      <w:rPr>
                                        <w:rFonts w:ascii="Times New Roman" w:hAnsi="Times New Roman" w:cs="Times New Roman"/>
                                        <w:sz w:val="18"/>
                                        <w:szCs w:val="18"/>
                                      </w:rPr>
                                      <w:t>n</w:t>
                                    </w:r>
                                  </w:ins>
                                  <w:ins w:id="2379" w:author="Maino Vieytes, Christian (NIH/NIA/IRP) [F]" w:date="2023-11-30T12:16:00Z">
                                    <w:r>
                                      <w:rPr>
                                        <w:rFonts w:ascii="Times New Roman" w:hAnsi="Times New Roman" w:cs="Times New Roman"/>
                                        <w:sz w:val="18"/>
                                        <w:szCs w:val="18"/>
                                      </w:rPr>
                                      <w:t xml:space="preserve"> #1</w:t>
                                    </w:r>
                                  </w:ins>
                                  <w:del w:id="2380" w:author="Maino Vieytes, Christian (NIH/NIA/IRP) [F]" w:date="2023-11-30T12:16:00Z">
                                    <w:r w:rsidR="00BF7D18" w:rsidRPr="00BA33A1" w:rsidDel="000B6141">
                                      <w:rPr>
                                        <w:rFonts w:ascii="Times New Roman" w:hAnsi="Times New Roman" w:cs="Times New Roman"/>
                                        <w:sz w:val="18"/>
                                        <w:szCs w:val="18"/>
                                        <w:rPrChange w:id="2381" w:author="Maino Vieytes, Christian (NIH/NIA/IRP) [F]" w:date="2023-11-15T16:32:00Z">
                                          <w:rPr>
                                            <w:rFonts w:ascii="Times New Roman" w:hAnsi="Times New Roman" w:cs="Times New Roman"/>
                                            <w:sz w:val="20"/>
                                            <w:szCs w:val="20"/>
                                          </w:rPr>
                                        </w:rPrChange>
                                      </w:rPr>
                                      <w:delText>F</w:delText>
                                    </w:r>
                                  </w:del>
                                  <w:ins w:id="2382" w:author="Maino Vieytes, Christian (NIH/NIA/IRP) [F]" w:date="2023-11-30T12:16:00Z">
                                    <w:r w:rsidRPr="000B6141" w:rsidDel="000B6141">
                                      <w:rPr>
                                        <w:rFonts w:ascii="Times New Roman" w:hAnsi="Times New Roman" w:cs="Times New Roman"/>
                                        <w:sz w:val="18"/>
                                        <w:szCs w:val="18"/>
                                      </w:rPr>
                                      <w:t xml:space="preserve"> </w:t>
                                    </w:r>
                                  </w:ins>
                                  <w:del w:id="2383" w:author="Maino Vieytes, Christian (NIH/NIA/IRP) [F]" w:date="2023-11-30T12:16:00Z">
                                    <w:r w:rsidR="00BF7D18" w:rsidRPr="00BA33A1" w:rsidDel="000B6141">
                                      <w:rPr>
                                        <w:rFonts w:ascii="Times New Roman" w:hAnsi="Times New Roman" w:cs="Times New Roman"/>
                                        <w:sz w:val="18"/>
                                        <w:szCs w:val="18"/>
                                        <w:rPrChange w:id="2384" w:author="Maino Vieytes, Christian (NIH/NIA/IRP) [F]" w:date="2023-11-15T16:32:00Z">
                                          <w:rPr>
                                            <w:rFonts w:ascii="Times New Roman" w:hAnsi="Times New Roman" w:cs="Times New Roman"/>
                                            <w:sz w:val="20"/>
                                            <w:szCs w:val="20"/>
                                          </w:rPr>
                                        </w:rPrChange>
                                      </w:rPr>
                                      <w:delText xml:space="preserve">ood </w:delText>
                                    </w:r>
                                  </w:del>
                                  <w:del w:id="2385" w:author="Maino Vieytes, Christian (NIH/NIA/IRP) [F]" w:date="2023-11-15T15:48:00Z">
                                    <w:r w:rsidR="00BF7D18" w:rsidRPr="00BA33A1" w:rsidDel="00FE4615">
                                      <w:rPr>
                                        <w:rFonts w:ascii="Times New Roman" w:hAnsi="Times New Roman" w:cs="Times New Roman"/>
                                        <w:sz w:val="18"/>
                                        <w:szCs w:val="18"/>
                                        <w:rPrChange w:id="2386" w:author="Maino Vieytes, Christian (NIH/NIA/IRP) [F]" w:date="2023-11-15T16:32:00Z">
                                          <w:rPr>
                                            <w:rFonts w:ascii="Times New Roman" w:hAnsi="Times New Roman" w:cs="Times New Roman"/>
                                            <w:sz w:val="20"/>
                                            <w:szCs w:val="20"/>
                                          </w:rPr>
                                        </w:rPrChange>
                                      </w:rPr>
                                      <w:delText>S</w:delText>
                                    </w:r>
                                  </w:del>
                                  <w:del w:id="2387" w:author="Maino Vieytes, Christian (NIH/NIA/IRP) [F]" w:date="2023-11-30T12:16:00Z">
                                    <w:r w:rsidR="00BF7D18" w:rsidRPr="00BA33A1" w:rsidDel="000B6141">
                                      <w:rPr>
                                        <w:rFonts w:ascii="Times New Roman" w:hAnsi="Times New Roman" w:cs="Times New Roman"/>
                                        <w:sz w:val="18"/>
                                        <w:szCs w:val="18"/>
                                        <w:rPrChange w:id="2388" w:author="Maino Vieytes, Christian (NIH/NIA/IRP) [F]" w:date="2023-11-15T16:32:00Z">
                                          <w:rPr>
                                            <w:rFonts w:ascii="Times New Roman" w:hAnsi="Times New Roman" w:cs="Times New Roman"/>
                                            <w:sz w:val="20"/>
                                            <w:szCs w:val="20"/>
                                          </w:rPr>
                                        </w:rPrChange>
                                      </w:rPr>
                                      <w:delText>ecurity Pattern</w:delText>
                                    </w:r>
                                  </w:del>
                                  <w:r w:rsidR="00BF7D18" w:rsidRPr="00BA33A1">
                                    <w:rPr>
                                      <w:rFonts w:ascii="Times New Roman" w:hAnsi="Times New Roman" w:cs="Times New Roman"/>
                                      <w:sz w:val="18"/>
                                      <w:szCs w:val="18"/>
                                      <w:lang w:bidi="en-US"/>
                                      <w:rPrChange w:id="2389" w:author="Maino Vieytes, Christian (NIH/NIA/IRP) [F]" w:date="2023-11-15T16:32:00Z">
                                        <w:rPr>
                                          <w:rFonts w:ascii="Times New Roman" w:hAnsi="Times New Roman" w:cs="Times New Roman"/>
                                          <w:sz w:val="20"/>
                                          <w:szCs w:val="20"/>
                                          <w:lang w:bidi="en-US"/>
                                        </w:rPr>
                                      </w:rPrChange>
                                    </w:rPr>
                                    <w:t>†</w:t>
                                  </w:r>
                                  <w:ins w:id="2390" w:author="Maino Vieytes, Christian (NIH/NIA/IRP) [F]" w:date="2023-11-30T12:17:00Z">
                                    <w:r>
                                      <w:rPr>
                                        <w:rFonts w:ascii="Times New Roman" w:hAnsi="Times New Roman" w:cs="Times New Roman"/>
                                        <w:sz w:val="18"/>
                                        <w:szCs w:val="18"/>
                                        <w:vertAlign w:val="superscript"/>
                                        <w:lang w:bidi="en-US"/>
                                      </w:rPr>
                                      <w:t>a</w:t>
                                    </w:r>
                                  </w:ins>
                                  <w:r w:rsidR="00BF7D18" w:rsidRPr="00BA33A1">
                                    <w:rPr>
                                      <w:rFonts w:ascii="Times New Roman" w:hAnsi="Times New Roman" w:cs="Times New Roman"/>
                                      <w:sz w:val="18"/>
                                      <w:szCs w:val="18"/>
                                      <w:lang w:bidi="en-US"/>
                                      <w:rPrChange w:id="2391" w:author="Maino Vieytes, Christian (NIH/NIA/IRP) [F]" w:date="2023-11-15T16:32:00Z">
                                        <w:rPr>
                                          <w:rFonts w:ascii="Times New Roman" w:hAnsi="Times New Roman" w:cs="Times New Roman"/>
                                          <w:sz w:val="20"/>
                                          <w:szCs w:val="20"/>
                                          <w:lang w:bidi="en-US"/>
                                        </w:rPr>
                                      </w:rPrChange>
                                    </w:rPr>
                                    <w:t xml:space="preserve"> </w:t>
                                  </w:r>
                                  <w:r w:rsidR="00BF7D18" w:rsidRPr="00BA33A1">
                                    <w:rPr>
                                      <w:rFonts w:ascii="Times New Roman" w:hAnsi="Times New Roman" w:cs="Times New Roman"/>
                                      <w:sz w:val="18"/>
                                      <w:szCs w:val="18"/>
                                      <w:rPrChange w:id="2392"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239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394"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395"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2396" w:author="Maino Vieytes, Christian (NIH/NIA/IRP) [F]" w:date="2023-11-15T16:31:00Z"/>
                                      <w:rFonts w:ascii="Times New Roman" w:hAnsi="Times New Roman" w:cs="Times New Roman"/>
                                      <w:sz w:val="18"/>
                                      <w:szCs w:val="18"/>
                                      <w:rPrChange w:id="2397" w:author="Maino Vieytes, Christian (NIH/NIA/IRP) [F]" w:date="2023-11-16T09:31:00Z">
                                        <w:rPr>
                                          <w:del w:id="2398" w:author="Maino Vieytes, Christian (NIH/NIA/IRP) [F]" w:date="2023-11-15T16:31:00Z"/>
                                          <w:rFonts w:ascii="Times New Roman" w:hAnsi="Times New Roman" w:cs="Times New Roman"/>
                                          <w:sz w:val="20"/>
                                          <w:szCs w:val="20"/>
                                        </w:rPr>
                                      </w:rPrChange>
                                    </w:rPr>
                                  </w:pPr>
                                  <w:ins w:id="2399" w:author="Maino Vieytes, Christian (NIH/NIA/IRP) [F]" w:date="2023-11-16T09:30:00Z">
                                    <w:r w:rsidRPr="00BF7D18">
                                      <w:rPr>
                                        <w:rFonts w:ascii="Times New Roman" w:hAnsi="Times New Roman" w:cs="Times New Roman"/>
                                        <w:color w:val="000000"/>
                                        <w:sz w:val="18"/>
                                        <w:szCs w:val="18"/>
                                        <w:rPrChange w:id="2400"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2401" w:author="Maino Vieytes, Christian (NIH/NIA/IRP) [F]" w:date="2023-11-16T09:31:00Z">
                                        <w:rPr>
                                          <w:rFonts w:ascii="Times New Roman" w:hAnsi="Times New Roman" w:cs="Times New Roman"/>
                                          <w:sz w:val="20"/>
                                          <w:szCs w:val="20"/>
                                        </w:rPr>
                                      </w:rPrChange>
                                    </w:rPr>
                                  </w:pPr>
                                  <w:del w:id="2402" w:author="Maino Vieytes, Christian (NIH/NIA/IRP) [F]" w:date="2023-11-15T16:31:00Z">
                                    <w:r w:rsidRPr="00BF7D18" w:rsidDel="000E04CE">
                                      <w:rPr>
                                        <w:rFonts w:ascii="Times New Roman" w:hAnsi="Times New Roman" w:cs="Times New Roman"/>
                                        <w:sz w:val="18"/>
                                        <w:szCs w:val="18"/>
                                        <w:rPrChange w:id="2403"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2404" w:author="Maino Vieytes, Christian (NIH/NIA/IRP) [F]" w:date="2023-11-16T09:32:00Z">
                                    <w:tcPr>
                                      <w:tcW w:w="1437" w:type="dxa"/>
                                      <w:noWrap/>
                                      <w:vAlign w:val="center"/>
                                      <w:hideMark/>
                                    </w:tcPr>
                                  </w:tcPrChange>
                                </w:tcPr>
                                <w:p w14:paraId="32753277" w14:textId="09F183BB" w:rsidR="00BF7D18" w:rsidRPr="00BF7D18" w:rsidDel="000E04CE" w:rsidRDefault="00BF7D18">
                                  <w:pPr>
                                    <w:jc w:val="center"/>
                                    <w:rPr>
                                      <w:del w:id="2405" w:author="Maino Vieytes, Christian (NIH/NIA/IRP) [F]" w:date="2023-11-15T16:31:00Z"/>
                                      <w:rFonts w:ascii="Times New Roman" w:hAnsi="Times New Roman" w:cs="Times New Roman"/>
                                      <w:sz w:val="18"/>
                                      <w:szCs w:val="18"/>
                                      <w:rPrChange w:id="2406" w:author="Maino Vieytes, Christian (NIH/NIA/IRP) [F]" w:date="2023-11-16T09:31:00Z">
                                        <w:rPr>
                                          <w:del w:id="2407" w:author="Maino Vieytes, Christian (NIH/NIA/IRP) [F]" w:date="2023-11-15T16:31:00Z"/>
                                          <w:rFonts w:ascii="Times New Roman" w:hAnsi="Times New Roman" w:cs="Times New Roman"/>
                                          <w:sz w:val="20"/>
                                          <w:szCs w:val="20"/>
                                        </w:rPr>
                                      </w:rPrChange>
                                    </w:rPr>
                                  </w:pPr>
                                  <w:ins w:id="2408" w:author="Maino Vieytes, Christian (NIH/NIA/IRP) [F]" w:date="2023-11-16T09:30:00Z">
                                    <w:r w:rsidRPr="00BF7D18">
                                      <w:rPr>
                                        <w:rFonts w:ascii="Times New Roman" w:hAnsi="Times New Roman" w:cs="Times New Roman"/>
                                        <w:color w:val="000000"/>
                                        <w:sz w:val="18"/>
                                        <w:szCs w:val="18"/>
                                        <w:rPrChange w:id="2409" w:author="Maino Vieytes, Christian (NIH/NIA/IRP) [F]" w:date="2023-11-16T09:31:00Z">
                                          <w:rPr>
                                            <w:rFonts w:ascii="Calibri" w:hAnsi="Calibri" w:cs="Calibri"/>
                                            <w:color w:val="000000"/>
                                          </w:rPr>
                                        </w:rPrChange>
                                      </w:rPr>
                                      <w:t>0.07 (0.2</w:t>
                                    </w:r>
                                  </w:ins>
                                  <w:ins w:id="2410" w:author="Maino Vieytes, Christian (NIH/NIA/IRP) [F]" w:date="2023-12-01T15:35:00Z">
                                    <w:r w:rsidR="008640CA">
                                      <w:rPr>
                                        <w:rFonts w:ascii="Times New Roman" w:hAnsi="Times New Roman" w:cs="Times New Roman"/>
                                        <w:color w:val="000000"/>
                                        <w:sz w:val="18"/>
                                        <w:szCs w:val="18"/>
                                      </w:rPr>
                                      <w:t>0</w:t>
                                    </w:r>
                                  </w:ins>
                                  <w:ins w:id="2411" w:author="Maino Vieytes, Christian (NIH/NIA/IRP) [F]" w:date="2023-11-16T09:30:00Z">
                                    <w:r w:rsidRPr="00BF7D18">
                                      <w:rPr>
                                        <w:rFonts w:ascii="Times New Roman" w:hAnsi="Times New Roman" w:cs="Times New Roman"/>
                                        <w:color w:val="000000"/>
                                        <w:sz w:val="18"/>
                                        <w:szCs w:val="18"/>
                                        <w:rPrChange w:id="2412" w:author="Maino Vieytes, Christian (NIH/NIA/IRP) [F]" w:date="2023-11-16T09:31:00Z">
                                          <w:rPr>
                                            <w:rFonts w:ascii="Calibri" w:hAnsi="Calibri" w:cs="Calibri"/>
                                            <w:color w:val="000000"/>
                                          </w:rPr>
                                        </w:rPrChange>
                                      </w:rPr>
                                      <w:t>)</w:t>
                                    </w:r>
                                  </w:ins>
                                </w:p>
                                <w:p w14:paraId="551DC55D" w14:textId="4CF8D702" w:rsidR="00BF7D18" w:rsidRPr="00BF7D18" w:rsidRDefault="00BF7D18" w:rsidP="00BF7D18">
                                  <w:pPr>
                                    <w:jc w:val="center"/>
                                    <w:rPr>
                                      <w:rFonts w:ascii="Times New Roman" w:hAnsi="Times New Roman" w:cs="Times New Roman"/>
                                      <w:sz w:val="18"/>
                                      <w:szCs w:val="18"/>
                                      <w:rPrChange w:id="2413" w:author="Maino Vieytes, Christian (NIH/NIA/IRP) [F]" w:date="2023-11-16T09:31:00Z">
                                        <w:rPr>
                                          <w:rFonts w:ascii="Times New Roman" w:hAnsi="Times New Roman" w:cs="Times New Roman"/>
                                          <w:sz w:val="20"/>
                                          <w:szCs w:val="20"/>
                                        </w:rPr>
                                      </w:rPrChange>
                                    </w:rPr>
                                  </w:pPr>
                                  <w:del w:id="2414" w:author="Maino Vieytes, Christian (NIH/NIA/IRP) [F]" w:date="2023-11-15T16:31:00Z">
                                    <w:r w:rsidRPr="00BF7D18" w:rsidDel="000E04CE">
                                      <w:rPr>
                                        <w:rFonts w:ascii="Times New Roman" w:hAnsi="Times New Roman" w:cs="Times New Roman"/>
                                        <w:sz w:val="18"/>
                                        <w:szCs w:val="18"/>
                                        <w:rPrChange w:id="2415"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2416"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2417" w:author="Maino Vieytes, Christian (NIH/NIA/IRP) [F]" w:date="2023-11-15T16:31:00Z"/>
                                      <w:rFonts w:ascii="Times New Roman" w:hAnsi="Times New Roman" w:cs="Times New Roman"/>
                                      <w:sz w:val="18"/>
                                      <w:szCs w:val="18"/>
                                      <w:rPrChange w:id="2418" w:author="Maino Vieytes, Christian (NIH/NIA/IRP) [F]" w:date="2023-11-16T09:31:00Z">
                                        <w:rPr>
                                          <w:del w:id="2419" w:author="Maino Vieytes, Christian (NIH/NIA/IRP) [F]" w:date="2023-11-15T16:31:00Z"/>
                                          <w:rFonts w:ascii="Times New Roman" w:hAnsi="Times New Roman" w:cs="Times New Roman"/>
                                          <w:sz w:val="20"/>
                                          <w:szCs w:val="20"/>
                                        </w:rPr>
                                      </w:rPrChange>
                                    </w:rPr>
                                  </w:pPr>
                                  <w:ins w:id="2420" w:author="Maino Vieytes, Christian (NIH/NIA/IRP) [F]" w:date="2023-11-16T09:30:00Z">
                                    <w:r w:rsidRPr="00BF7D18">
                                      <w:rPr>
                                        <w:rFonts w:ascii="Times New Roman" w:hAnsi="Times New Roman" w:cs="Times New Roman"/>
                                        <w:color w:val="000000"/>
                                        <w:sz w:val="18"/>
                                        <w:szCs w:val="18"/>
                                        <w:rPrChange w:id="2421"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2422" w:author="Maino Vieytes, Christian (NIH/NIA/IRP) [F]" w:date="2023-11-16T09:31:00Z">
                                        <w:rPr>
                                          <w:rFonts w:ascii="Times New Roman" w:hAnsi="Times New Roman" w:cs="Times New Roman"/>
                                          <w:sz w:val="20"/>
                                          <w:szCs w:val="20"/>
                                        </w:rPr>
                                      </w:rPrChange>
                                    </w:rPr>
                                  </w:pPr>
                                  <w:del w:id="2423" w:author="Maino Vieytes, Christian (NIH/NIA/IRP) [F]" w:date="2023-11-15T16:31:00Z">
                                    <w:r w:rsidRPr="00BF7D18" w:rsidDel="000E04CE">
                                      <w:rPr>
                                        <w:rFonts w:ascii="Times New Roman" w:hAnsi="Times New Roman" w:cs="Times New Roman"/>
                                        <w:sz w:val="18"/>
                                        <w:szCs w:val="18"/>
                                        <w:rPrChange w:id="2424"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2425"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2426" w:author="Maino Vieytes, Christian (NIH/NIA/IRP) [F]" w:date="2023-11-16T09:31:00Z">
                                        <w:rPr>
                                          <w:rFonts w:ascii="Times New Roman" w:hAnsi="Times New Roman" w:cs="Times New Roman"/>
                                          <w:sz w:val="20"/>
                                          <w:szCs w:val="20"/>
                                        </w:rPr>
                                      </w:rPrChange>
                                    </w:rPr>
                                  </w:pPr>
                                  <w:ins w:id="2427" w:author="Maino Vieytes, Christian (NIH/NIA/IRP) [F]" w:date="2023-11-16T09:30:00Z">
                                    <w:r w:rsidRPr="00BF7D18">
                                      <w:rPr>
                                        <w:rFonts w:ascii="Times New Roman" w:hAnsi="Times New Roman" w:cs="Times New Roman"/>
                                        <w:color w:val="000000"/>
                                        <w:sz w:val="18"/>
                                        <w:szCs w:val="18"/>
                                        <w:rPrChange w:id="2428" w:author="Maino Vieytes, Christian (NIH/NIA/IRP) [F]" w:date="2023-11-16T09:31:00Z">
                                          <w:rPr>
                                            <w:rFonts w:ascii="Calibri" w:hAnsi="Calibri" w:cs="Calibri"/>
                                            <w:color w:val="000000"/>
                                          </w:rPr>
                                        </w:rPrChange>
                                      </w:rPr>
                                      <w:t>0.23</w:t>
                                    </w:r>
                                  </w:ins>
                                  <w:del w:id="2429" w:author="Maino Vieytes, Christian (NIH/NIA/IRP) [F]" w:date="2023-11-15T16:31:00Z">
                                    <w:r w:rsidRPr="00BF7D18" w:rsidDel="000E04CE">
                                      <w:rPr>
                                        <w:rFonts w:ascii="Times New Roman" w:hAnsi="Times New Roman" w:cs="Times New Roman"/>
                                        <w:sz w:val="18"/>
                                        <w:szCs w:val="18"/>
                                        <w:rPrChange w:id="2430"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2431"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2432" w:author="Maino Vieytes, Christian (NIH/NIA/IRP) [F]" w:date="2023-11-16T09:31:00Z">
                                        <w:rPr>
                                          <w:rFonts w:ascii="Times New Roman" w:hAnsi="Times New Roman" w:cs="Times New Roman"/>
                                          <w:sz w:val="20"/>
                                          <w:szCs w:val="20"/>
                                        </w:rPr>
                                      </w:rPrChange>
                                    </w:rPr>
                                  </w:pPr>
                                  <w:ins w:id="2433" w:author="Maino Vieytes, Christian (NIH/NIA/IRP) [F]" w:date="2023-11-16T09:30:00Z">
                                    <w:r w:rsidRPr="00BF7D18">
                                      <w:rPr>
                                        <w:rFonts w:ascii="Times New Roman" w:hAnsi="Times New Roman" w:cs="Times New Roman"/>
                                        <w:color w:val="000000"/>
                                        <w:sz w:val="18"/>
                                        <w:szCs w:val="18"/>
                                        <w:rPrChange w:id="2434" w:author="Maino Vieytes, Christian (NIH/NIA/IRP) [F]" w:date="2023-11-16T09:31:00Z">
                                          <w:rPr>
                                            <w:rFonts w:ascii="Calibri" w:hAnsi="Calibri" w:cs="Calibri"/>
                                            <w:color w:val="000000"/>
                                          </w:rPr>
                                        </w:rPrChange>
                                      </w:rPr>
                                      <w:t>&lt; 0.01</w:t>
                                    </w:r>
                                  </w:ins>
                                  <w:del w:id="2435" w:author="Maino Vieytes, Christian (NIH/NIA/IRP) [F]" w:date="2023-11-15T16:31:00Z">
                                    <w:r w:rsidRPr="00BF7D18" w:rsidDel="000E04CE">
                                      <w:rPr>
                                        <w:rFonts w:ascii="Times New Roman" w:hAnsi="Times New Roman" w:cs="Times New Roman"/>
                                        <w:sz w:val="18"/>
                                        <w:szCs w:val="18"/>
                                        <w:rPrChange w:id="2436"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2437" w:author="Maino Vieytes, Christian (NIH/NIA/IRP) [F]" w:date="2023-11-16T09:32:00Z">
                                  <w:tblPrEx>
                                    <w:tblW w:w="0" w:type="auto"/>
                                  </w:tblPrEx>
                                </w:tblPrExChange>
                              </w:tblPrEx>
                              <w:trPr>
                                <w:trHeight w:val="320"/>
                                <w:del w:id="2438" w:author="Maino Vieytes, Christian (NIH/NIA/IRP) [F]" w:date="2023-11-15T15:46:00Z"/>
                                <w:trPrChange w:id="2439" w:author="Maino Vieytes, Christian (NIH/NIA/IRP) [F]" w:date="2023-11-16T09:32:00Z">
                                  <w:trPr>
                                    <w:trHeight w:val="320"/>
                                  </w:trPr>
                                </w:trPrChange>
                              </w:trPr>
                              <w:tc>
                                <w:tcPr>
                                  <w:tcW w:w="2456" w:type="dxa"/>
                                  <w:noWrap/>
                                  <w:vAlign w:val="center"/>
                                  <w:hideMark/>
                                  <w:tcPrChange w:id="2440"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2441" w:author="Maino Vieytes, Christian (NIH/NIA/IRP) [F]" w:date="2023-11-15T15:46:00Z"/>
                                      <w:rFonts w:ascii="Times New Roman" w:hAnsi="Times New Roman" w:cs="Times New Roman"/>
                                      <w:sz w:val="18"/>
                                      <w:szCs w:val="18"/>
                                      <w:rPrChange w:id="2442" w:author="Maino Vieytes, Christian (NIH/NIA/IRP) [F]" w:date="2023-11-15T16:32:00Z">
                                        <w:rPr>
                                          <w:del w:id="2443" w:author="Maino Vieytes, Christian (NIH/NIA/IRP) [F]" w:date="2023-11-15T15:46:00Z"/>
                                          <w:rFonts w:ascii="Times New Roman" w:hAnsi="Times New Roman" w:cs="Times New Roman"/>
                                          <w:sz w:val="20"/>
                                          <w:szCs w:val="20"/>
                                        </w:rPr>
                                      </w:rPrChange>
                                    </w:rPr>
                                  </w:pPr>
                                  <w:del w:id="2444" w:author="Maino Vieytes, Christian (NIH/NIA/IRP) [F]" w:date="2023-11-15T15:46:00Z">
                                    <w:r w:rsidRPr="00BA33A1" w:rsidDel="00FE4615">
                                      <w:rPr>
                                        <w:rFonts w:ascii="Times New Roman" w:hAnsi="Times New Roman" w:cs="Times New Roman"/>
                                        <w:sz w:val="18"/>
                                        <w:szCs w:val="18"/>
                                        <w:rPrChange w:id="2445"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2446"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2447" w:author="Maino Vieytes, Christian (NIH/NIA/IRP) [F]" w:date="2023-11-15T15:46:00Z"/>
                                      <w:rFonts w:ascii="Times New Roman" w:hAnsi="Times New Roman" w:cs="Times New Roman"/>
                                      <w:sz w:val="18"/>
                                      <w:szCs w:val="18"/>
                                      <w:rPrChange w:id="2448" w:author="Maino Vieytes, Christian (NIH/NIA/IRP) [F]" w:date="2023-11-15T16:32:00Z">
                                        <w:rPr>
                                          <w:del w:id="2449" w:author="Maino Vieytes, Christian (NIH/NIA/IRP) [F]" w:date="2023-11-15T15:46:00Z"/>
                                          <w:rFonts w:ascii="Times New Roman" w:hAnsi="Times New Roman" w:cs="Times New Roman"/>
                                          <w:sz w:val="20"/>
                                          <w:szCs w:val="20"/>
                                        </w:rPr>
                                      </w:rPrChange>
                                    </w:rPr>
                                  </w:pPr>
                                  <w:del w:id="2450" w:author="Maino Vieytes, Christian (NIH/NIA/IRP) [F]" w:date="2023-11-15T15:46:00Z">
                                    <w:r w:rsidRPr="00BA33A1" w:rsidDel="00FE4615">
                                      <w:rPr>
                                        <w:rFonts w:ascii="Times New Roman" w:hAnsi="Times New Roman" w:cs="Times New Roman"/>
                                        <w:sz w:val="18"/>
                                        <w:szCs w:val="18"/>
                                        <w:rPrChange w:id="2451"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452"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2453" w:author="Maino Vieytes, Christian (NIH/NIA/IRP) [F]" w:date="2023-11-15T15:46:00Z"/>
                                      <w:rFonts w:ascii="Times New Roman" w:hAnsi="Times New Roman" w:cs="Times New Roman"/>
                                      <w:sz w:val="18"/>
                                      <w:szCs w:val="18"/>
                                      <w:rPrChange w:id="2454" w:author="Maino Vieytes, Christian (NIH/NIA/IRP) [F]" w:date="2023-11-16T09:31:00Z">
                                        <w:rPr>
                                          <w:del w:id="2455"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2456" w:author="Maino Vieytes, Christian (NIH/NIA/IRP) [F]" w:date="2023-11-15T15:46:00Z"/>
                                      <w:rFonts w:ascii="Times New Roman" w:hAnsi="Times New Roman" w:cs="Times New Roman"/>
                                      <w:sz w:val="18"/>
                                      <w:szCs w:val="18"/>
                                      <w:rPrChange w:id="2457" w:author="Maino Vieytes, Christian (NIH/NIA/IRP) [F]" w:date="2023-11-16T09:31:00Z">
                                        <w:rPr>
                                          <w:del w:id="2458" w:author="Maino Vieytes, Christian (NIH/NIA/IRP) [F]" w:date="2023-11-15T15:46:00Z"/>
                                          <w:rFonts w:ascii="Times New Roman" w:hAnsi="Times New Roman" w:cs="Times New Roman"/>
                                          <w:sz w:val="20"/>
                                          <w:szCs w:val="20"/>
                                        </w:rPr>
                                      </w:rPrChange>
                                    </w:rPr>
                                  </w:pPr>
                                  <w:del w:id="2459" w:author="Maino Vieytes, Christian (NIH/NIA/IRP) [F]" w:date="2023-11-15T15:46:00Z">
                                    <w:r w:rsidRPr="00BF7D18" w:rsidDel="00FE4615">
                                      <w:rPr>
                                        <w:rFonts w:ascii="Times New Roman" w:hAnsi="Times New Roman" w:cs="Times New Roman"/>
                                        <w:sz w:val="18"/>
                                        <w:szCs w:val="18"/>
                                        <w:rPrChange w:id="2460"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2461"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2462" w:author="Maino Vieytes, Christian (NIH/NIA/IRP) [F]" w:date="2023-11-15T15:46:00Z"/>
                                      <w:rFonts w:ascii="Times New Roman" w:hAnsi="Times New Roman" w:cs="Times New Roman"/>
                                      <w:sz w:val="18"/>
                                      <w:szCs w:val="18"/>
                                      <w:rPrChange w:id="2463" w:author="Maino Vieytes, Christian (NIH/NIA/IRP) [F]" w:date="2023-11-16T09:31:00Z">
                                        <w:rPr>
                                          <w:del w:id="2464"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2465" w:author="Maino Vieytes, Christian (NIH/NIA/IRP) [F]" w:date="2023-11-15T15:46:00Z"/>
                                      <w:rFonts w:ascii="Times New Roman" w:hAnsi="Times New Roman" w:cs="Times New Roman"/>
                                      <w:sz w:val="18"/>
                                      <w:szCs w:val="18"/>
                                      <w:rPrChange w:id="2466" w:author="Maino Vieytes, Christian (NIH/NIA/IRP) [F]" w:date="2023-11-16T09:31:00Z">
                                        <w:rPr>
                                          <w:del w:id="2467" w:author="Maino Vieytes, Christian (NIH/NIA/IRP) [F]" w:date="2023-11-15T15:46:00Z"/>
                                          <w:rFonts w:ascii="Times New Roman" w:hAnsi="Times New Roman" w:cs="Times New Roman"/>
                                          <w:sz w:val="20"/>
                                          <w:szCs w:val="20"/>
                                        </w:rPr>
                                      </w:rPrChange>
                                    </w:rPr>
                                  </w:pPr>
                                  <w:del w:id="2468" w:author="Maino Vieytes, Christian (NIH/NIA/IRP) [F]" w:date="2023-11-15T15:46:00Z">
                                    <w:r w:rsidRPr="00BF7D18" w:rsidDel="00FE4615">
                                      <w:rPr>
                                        <w:rFonts w:ascii="Times New Roman" w:hAnsi="Times New Roman" w:cs="Times New Roman"/>
                                        <w:sz w:val="18"/>
                                        <w:szCs w:val="18"/>
                                        <w:rPrChange w:id="2469"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2470"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2471" w:author="Maino Vieytes, Christian (NIH/NIA/IRP) [F]" w:date="2023-11-15T15:46:00Z"/>
                                      <w:rFonts w:ascii="Times New Roman" w:hAnsi="Times New Roman" w:cs="Times New Roman"/>
                                      <w:sz w:val="18"/>
                                      <w:szCs w:val="18"/>
                                      <w:rPrChange w:id="2472" w:author="Maino Vieytes, Christian (NIH/NIA/IRP) [F]" w:date="2023-11-16T09:31:00Z">
                                        <w:rPr>
                                          <w:del w:id="2473"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2474" w:author="Maino Vieytes, Christian (NIH/NIA/IRP) [F]" w:date="2023-11-15T15:46:00Z"/>
                                      <w:rFonts w:ascii="Times New Roman" w:hAnsi="Times New Roman" w:cs="Times New Roman"/>
                                      <w:sz w:val="18"/>
                                      <w:szCs w:val="18"/>
                                      <w:rPrChange w:id="2475" w:author="Maino Vieytes, Christian (NIH/NIA/IRP) [F]" w:date="2023-11-16T09:31:00Z">
                                        <w:rPr>
                                          <w:del w:id="2476" w:author="Maino Vieytes, Christian (NIH/NIA/IRP) [F]" w:date="2023-11-15T15:46:00Z"/>
                                          <w:rFonts w:ascii="Times New Roman" w:hAnsi="Times New Roman" w:cs="Times New Roman"/>
                                          <w:sz w:val="20"/>
                                          <w:szCs w:val="20"/>
                                        </w:rPr>
                                      </w:rPrChange>
                                    </w:rPr>
                                  </w:pPr>
                                  <w:del w:id="2477" w:author="Maino Vieytes, Christian (NIH/NIA/IRP) [F]" w:date="2023-11-15T15:46:00Z">
                                    <w:r w:rsidRPr="00BF7D18" w:rsidDel="00FE4615">
                                      <w:rPr>
                                        <w:rFonts w:ascii="Times New Roman" w:hAnsi="Times New Roman" w:cs="Times New Roman"/>
                                        <w:sz w:val="18"/>
                                        <w:szCs w:val="18"/>
                                        <w:rPrChange w:id="2478"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2479" w:author="Maino Vieytes, Christian (NIH/NIA/IRP) [F]" w:date="2023-11-16T09:32:00Z">
                                    <w:tcPr>
                                      <w:tcW w:w="1004" w:type="dxa"/>
                                      <w:vAlign w:val="bottom"/>
                                    </w:tcPr>
                                  </w:tcPrChange>
                                </w:tcPr>
                                <w:p w14:paraId="59DEC370" w14:textId="59CF73D3" w:rsidR="008E210F" w:rsidRPr="00BF7D18" w:rsidDel="00FE4615" w:rsidRDefault="008E210F">
                                  <w:pPr>
                                    <w:jc w:val="center"/>
                                    <w:rPr>
                                      <w:del w:id="2480" w:author="Maino Vieytes, Christian (NIH/NIA/IRP) [F]" w:date="2023-11-15T15:46:00Z"/>
                                      <w:rFonts w:ascii="Times New Roman" w:hAnsi="Times New Roman" w:cs="Times New Roman"/>
                                      <w:sz w:val="18"/>
                                      <w:szCs w:val="18"/>
                                      <w:rPrChange w:id="2481" w:author="Maino Vieytes, Christian (NIH/NIA/IRP) [F]" w:date="2023-11-16T09:31:00Z">
                                        <w:rPr>
                                          <w:del w:id="2482" w:author="Maino Vieytes, Christian (NIH/NIA/IRP) [F]" w:date="2023-11-15T15:46:00Z"/>
                                          <w:rFonts w:ascii="Times New Roman" w:hAnsi="Times New Roman" w:cs="Times New Roman"/>
                                          <w:sz w:val="20"/>
                                          <w:szCs w:val="20"/>
                                        </w:rPr>
                                      </w:rPrChange>
                                    </w:rPr>
                                  </w:pPr>
                                  <w:del w:id="2483" w:author="Maino Vieytes, Christian (NIH/NIA/IRP) [F]" w:date="2023-11-15T15:46:00Z">
                                    <w:r w:rsidRPr="00BF7D18" w:rsidDel="00FE4615">
                                      <w:rPr>
                                        <w:rFonts w:ascii="Times New Roman" w:hAnsi="Times New Roman" w:cs="Times New Roman"/>
                                        <w:sz w:val="18"/>
                                        <w:szCs w:val="18"/>
                                        <w:rPrChange w:id="2484"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2485"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2486" w:author="Maino Vieytes, Christian (NIH/NIA/IRP) [F]" w:date="2023-11-15T15:46:00Z"/>
                                      <w:rFonts w:ascii="Times New Roman" w:hAnsi="Times New Roman" w:cs="Times New Roman"/>
                                      <w:sz w:val="18"/>
                                      <w:szCs w:val="18"/>
                                      <w:rPrChange w:id="2487" w:author="Maino Vieytes, Christian (NIH/NIA/IRP) [F]" w:date="2023-11-16T09:31:00Z">
                                        <w:rPr>
                                          <w:del w:id="2488" w:author="Maino Vieytes, Christian (NIH/NIA/IRP) [F]" w:date="2023-11-15T15:46:00Z"/>
                                          <w:rFonts w:ascii="Times New Roman" w:hAnsi="Times New Roman" w:cs="Times New Roman"/>
                                          <w:sz w:val="20"/>
                                          <w:szCs w:val="20"/>
                                        </w:rPr>
                                      </w:rPrChange>
                                    </w:rPr>
                                  </w:pPr>
                                  <w:del w:id="2489" w:author="Maino Vieytes, Christian (NIH/NIA/IRP) [F]" w:date="2023-11-15T15:46:00Z">
                                    <w:r w:rsidRPr="00BF7D18" w:rsidDel="00FE4615">
                                      <w:rPr>
                                        <w:rFonts w:ascii="Times New Roman" w:hAnsi="Times New Roman" w:cs="Times New Roman"/>
                                        <w:sz w:val="18"/>
                                        <w:szCs w:val="18"/>
                                        <w:rPrChange w:id="2490"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2491" w:author="Maino Vieytes, Christian (NIH/NIA/IRP) [F]" w:date="2023-11-16T09:32:00Z">
                                  <w:tblPrEx>
                                    <w:tblW w:w="0" w:type="auto"/>
                                  </w:tblPrEx>
                                </w:tblPrExChange>
                              </w:tblPrEx>
                              <w:trPr>
                                <w:trHeight w:val="320"/>
                                <w:del w:id="2492" w:author="Maino Vieytes, Christian (NIH/NIA/IRP) [F]" w:date="2023-11-15T15:46:00Z"/>
                                <w:trPrChange w:id="2493" w:author="Maino Vieytes, Christian (NIH/NIA/IRP) [F]" w:date="2023-11-16T09:32:00Z">
                                  <w:trPr>
                                    <w:trHeight w:val="320"/>
                                  </w:trPr>
                                </w:trPrChange>
                              </w:trPr>
                              <w:tc>
                                <w:tcPr>
                                  <w:tcW w:w="2456" w:type="dxa"/>
                                  <w:noWrap/>
                                  <w:vAlign w:val="center"/>
                                  <w:hideMark/>
                                  <w:tcPrChange w:id="2494"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2495" w:author="Maino Vieytes, Christian (NIH/NIA/IRP) [F]" w:date="2023-11-15T15:46:00Z"/>
                                      <w:rFonts w:ascii="Times New Roman" w:hAnsi="Times New Roman" w:cs="Times New Roman"/>
                                      <w:sz w:val="18"/>
                                      <w:szCs w:val="18"/>
                                      <w:rPrChange w:id="2496" w:author="Maino Vieytes, Christian (NIH/NIA/IRP) [F]" w:date="2023-11-15T16:32:00Z">
                                        <w:rPr>
                                          <w:del w:id="2497" w:author="Maino Vieytes, Christian (NIH/NIA/IRP) [F]" w:date="2023-11-15T15:46:00Z"/>
                                          <w:rFonts w:ascii="Times New Roman" w:hAnsi="Times New Roman" w:cs="Times New Roman"/>
                                          <w:sz w:val="20"/>
                                          <w:szCs w:val="20"/>
                                        </w:rPr>
                                      </w:rPrChange>
                                    </w:rPr>
                                    <w:pPrChange w:id="2498" w:author="Maino Vieytes, Christian (NIH/NIA/IRP) [F]" w:date="2023-11-16T09:32:00Z">
                                      <w:pPr/>
                                    </w:pPrChange>
                                  </w:pPr>
                                  <w:del w:id="2499" w:author="Maino Vieytes, Christian (NIH/NIA/IRP) [F]" w:date="2023-11-15T15:46:00Z">
                                    <w:r w:rsidRPr="00BA33A1" w:rsidDel="00FE4615">
                                      <w:rPr>
                                        <w:rFonts w:ascii="Times New Roman" w:hAnsi="Times New Roman" w:cs="Times New Roman"/>
                                        <w:sz w:val="18"/>
                                        <w:szCs w:val="18"/>
                                        <w:rPrChange w:id="2500"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2501"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2502" w:author="Maino Vieytes, Christian (NIH/NIA/IRP) [F]" w:date="2023-11-15T15:46:00Z"/>
                                      <w:rFonts w:ascii="Times New Roman" w:hAnsi="Times New Roman" w:cs="Times New Roman"/>
                                      <w:sz w:val="18"/>
                                      <w:szCs w:val="18"/>
                                      <w:rPrChange w:id="2503" w:author="Maino Vieytes, Christian (NIH/NIA/IRP) [F]" w:date="2023-11-15T16:32:00Z">
                                        <w:rPr>
                                          <w:del w:id="2504" w:author="Maino Vieytes, Christian (NIH/NIA/IRP) [F]" w:date="2023-11-15T15:46:00Z"/>
                                          <w:rFonts w:ascii="Times New Roman" w:hAnsi="Times New Roman" w:cs="Times New Roman"/>
                                          <w:sz w:val="20"/>
                                          <w:szCs w:val="20"/>
                                        </w:rPr>
                                      </w:rPrChange>
                                    </w:rPr>
                                    <w:pPrChange w:id="2505" w:author="Maino Vieytes, Christian (NIH/NIA/IRP) [F]" w:date="2023-11-16T09:32:00Z">
                                      <w:pPr/>
                                    </w:pPrChange>
                                  </w:pPr>
                                  <w:del w:id="2506" w:author="Maino Vieytes, Christian (NIH/NIA/IRP) [F]" w:date="2023-11-15T15:46:00Z">
                                    <w:r w:rsidRPr="00BA33A1" w:rsidDel="00FE4615">
                                      <w:rPr>
                                        <w:rFonts w:ascii="Times New Roman" w:hAnsi="Times New Roman" w:cs="Times New Roman"/>
                                        <w:sz w:val="18"/>
                                        <w:szCs w:val="18"/>
                                        <w:rPrChange w:id="2507"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508"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2509" w:author="Maino Vieytes, Christian (NIH/NIA/IRP) [F]" w:date="2023-11-15T15:46:00Z"/>
                                      <w:rFonts w:ascii="Times New Roman" w:hAnsi="Times New Roman" w:cs="Times New Roman"/>
                                      <w:sz w:val="18"/>
                                      <w:szCs w:val="18"/>
                                      <w:rPrChange w:id="2510" w:author="Maino Vieytes, Christian (NIH/NIA/IRP) [F]" w:date="2023-11-16T09:31:00Z">
                                        <w:rPr>
                                          <w:del w:id="2511"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2512" w:author="Maino Vieytes, Christian (NIH/NIA/IRP) [F]" w:date="2023-11-15T15:46:00Z"/>
                                      <w:rFonts w:ascii="Times New Roman" w:hAnsi="Times New Roman" w:cs="Times New Roman"/>
                                      <w:sz w:val="18"/>
                                      <w:szCs w:val="18"/>
                                      <w:rPrChange w:id="2513" w:author="Maino Vieytes, Christian (NIH/NIA/IRP) [F]" w:date="2023-11-16T09:31:00Z">
                                        <w:rPr>
                                          <w:del w:id="2514" w:author="Maino Vieytes, Christian (NIH/NIA/IRP) [F]" w:date="2023-11-15T15:46:00Z"/>
                                          <w:rFonts w:ascii="Times New Roman" w:hAnsi="Times New Roman" w:cs="Times New Roman"/>
                                          <w:sz w:val="20"/>
                                          <w:szCs w:val="20"/>
                                        </w:rPr>
                                      </w:rPrChange>
                                    </w:rPr>
                                  </w:pPr>
                                  <w:del w:id="2515" w:author="Maino Vieytes, Christian (NIH/NIA/IRP) [F]" w:date="2023-11-15T15:46:00Z">
                                    <w:r w:rsidRPr="00BF7D18" w:rsidDel="00FE4615">
                                      <w:rPr>
                                        <w:rFonts w:ascii="Times New Roman" w:hAnsi="Times New Roman" w:cs="Times New Roman"/>
                                        <w:sz w:val="18"/>
                                        <w:szCs w:val="18"/>
                                        <w:rPrChange w:id="2516"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2517"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2518" w:author="Maino Vieytes, Christian (NIH/NIA/IRP) [F]" w:date="2023-11-15T15:46:00Z"/>
                                      <w:rFonts w:ascii="Times New Roman" w:hAnsi="Times New Roman" w:cs="Times New Roman"/>
                                      <w:sz w:val="18"/>
                                      <w:szCs w:val="18"/>
                                      <w:rPrChange w:id="2519" w:author="Maino Vieytes, Christian (NIH/NIA/IRP) [F]" w:date="2023-11-16T09:31:00Z">
                                        <w:rPr>
                                          <w:del w:id="2520"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2521" w:author="Maino Vieytes, Christian (NIH/NIA/IRP) [F]" w:date="2023-11-15T15:46:00Z"/>
                                      <w:rFonts w:ascii="Times New Roman" w:hAnsi="Times New Roman" w:cs="Times New Roman"/>
                                      <w:sz w:val="18"/>
                                      <w:szCs w:val="18"/>
                                      <w:rPrChange w:id="2522" w:author="Maino Vieytes, Christian (NIH/NIA/IRP) [F]" w:date="2023-11-16T09:31:00Z">
                                        <w:rPr>
                                          <w:del w:id="2523" w:author="Maino Vieytes, Christian (NIH/NIA/IRP) [F]" w:date="2023-11-15T15:46:00Z"/>
                                          <w:rFonts w:ascii="Times New Roman" w:hAnsi="Times New Roman" w:cs="Times New Roman"/>
                                          <w:sz w:val="20"/>
                                          <w:szCs w:val="20"/>
                                        </w:rPr>
                                      </w:rPrChange>
                                    </w:rPr>
                                  </w:pPr>
                                  <w:del w:id="2524" w:author="Maino Vieytes, Christian (NIH/NIA/IRP) [F]" w:date="2023-11-15T15:46:00Z">
                                    <w:r w:rsidRPr="00BF7D18" w:rsidDel="00FE4615">
                                      <w:rPr>
                                        <w:rFonts w:ascii="Times New Roman" w:hAnsi="Times New Roman" w:cs="Times New Roman"/>
                                        <w:sz w:val="18"/>
                                        <w:szCs w:val="18"/>
                                        <w:rPrChange w:id="2525"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2526"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2527" w:author="Maino Vieytes, Christian (NIH/NIA/IRP) [F]" w:date="2023-11-15T15:46:00Z"/>
                                      <w:rFonts w:ascii="Times New Roman" w:hAnsi="Times New Roman" w:cs="Times New Roman"/>
                                      <w:sz w:val="18"/>
                                      <w:szCs w:val="18"/>
                                      <w:rPrChange w:id="2528" w:author="Maino Vieytes, Christian (NIH/NIA/IRP) [F]" w:date="2023-11-16T09:31:00Z">
                                        <w:rPr>
                                          <w:del w:id="2529"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2530" w:author="Maino Vieytes, Christian (NIH/NIA/IRP) [F]" w:date="2023-11-15T15:46:00Z"/>
                                      <w:rFonts w:ascii="Times New Roman" w:hAnsi="Times New Roman" w:cs="Times New Roman"/>
                                      <w:sz w:val="18"/>
                                      <w:szCs w:val="18"/>
                                      <w:rPrChange w:id="2531" w:author="Maino Vieytes, Christian (NIH/NIA/IRP) [F]" w:date="2023-11-16T09:31:00Z">
                                        <w:rPr>
                                          <w:del w:id="2532" w:author="Maino Vieytes, Christian (NIH/NIA/IRP) [F]" w:date="2023-11-15T15:46:00Z"/>
                                          <w:rFonts w:ascii="Times New Roman" w:hAnsi="Times New Roman" w:cs="Times New Roman"/>
                                          <w:sz w:val="20"/>
                                          <w:szCs w:val="20"/>
                                        </w:rPr>
                                      </w:rPrChange>
                                    </w:rPr>
                                  </w:pPr>
                                  <w:del w:id="2533" w:author="Maino Vieytes, Christian (NIH/NIA/IRP) [F]" w:date="2023-11-15T15:46:00Z">
                                    <w:r w:rsidRPr="00BF7D18" w:rsidDel="00FE4615">
                                      <w:rPr>
                                        <w:rFonts w:ascii="Times New Roman" w:hAnsi="Times New Roman" w:cs="Times New Roman"/>
                                        <w:sz w:val="18"/>
                                        <w:szCs w:val="18"/>
                                        <w:rPrChange w:id="2534"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2535" w:author="Maino Vieytes, Christian (NIH/NIA/IRP) [F]" w:date="2023-11-16T09:32:00Z">
                                    <w:tcPr>
                                      <w:tcW w:w="1004" w:type="dxa"/>
                                      <w:vAlign w:val="bottom"/>
                                    </w:tcPr>
                                  </w:tcPrChange>
                                </w:tcPr>
                                <w:p w14:paraId="3B010A2F" w14:textId="1A1DABAF" w:rsidR="008E210F" w:rsidRPr="00BF7D18" w:rsidDel="00FE4615" w:rsidRDefault="008E210F">
                                  <w:pPr>
                                    <w:jc w:val="center"/>
                                    <w:rPr>
                                      <w:del w:id="2536" w:author="Maino Vieytes, Christian (NIH/NIA/IRP) [F]" w:date="2023-11-15T15:46:00Z"/>
                                      <w:rFonts w:ascii="Times New Roman" w:hAnsi="Times New Roman" w:cs="Times New Roman"/>
                                      <w:sz w:val="18"/>
                                      <w:szCs w:val="18"/>
                                      <w:rPrChange w:id="2537" w:author="Maino Vieytes, Christian (NIH/NIA/IRP) [F]" w:date="2023-11-16T09:31:00Z">
                                        <w:rPr>
                                          <w:del w:id="2538" w:author="Maino Vieytes, Christian (NIH/NIA/IRP) [F]" w:date="2023-11-15T15:46:00Z"/>
                                          <w:rFonts w:ascii="Times New Roman" w:hAnsi="Times New Roman" w:cs="Times New Roman"/>
                                          <w:sz w:val="20"/>
                                          <w:szCs w:val="20"/>
                                        </w:rPr>
                                      </w:rPrChange>
                                    </w:rPr>
                                  </w:pPr>
                                  <w:del w:id="2539" w:author="Maino Vieytes, Christian (NIH/NIA/IRP) [F]" w:date="2023-11-15T15:46:00Z">
                                    <w:r w:rsidRPr="00BF7D18" w:rsidDel="00FE4615">
                                      <w:rPr>
                                        <w:rFonts w:ascii="Times New Roman" w:hAnsi="Times New Roman" w:cs="Times New Roman"/>
                                        <w:sz w:val="18"/>
                                        <w:szCs w:val="18"/>
                                        <w:rPrChange w:id="2540"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2541"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2542" w:author="Maino Vieytes, Christian (NIH/NIA/IRP) [F]" w:date="2023-11-15T15:46:00Z"/>
                                      <w:rFonts w:ascii="Times New Roman" w:hAnsi="Times New Roman" w:cs="Times New Roman"/>
                                      <w:sz w:val="18"/>
                                      <w:szCs w:val="18"/>
                                      <w:rPrChange w:id="2543" w:author="Maino Vieytes, Christian (NIH/NIA/IRP) [F]" w:date="2023-11-16T09:31:00Z">
                                        <w:rPr>
                                          <w:del w:id="2544" w:author="Maino Vieytes, Christian (NIH/NIA/IRP) [F]" w:date="2023-11-15T15:46:00Z"/>
                                          <w:rFonts w:ascii="Times New Roman" w:hAnsi="Times New Roman" w:cs="Times New Roman"/>
                                          <w:sz w:val="20"/>
                                          <w:szCs w:val="20"/>
                                        </w:rPr>
                                      </w:rPrChange>
                                    </w:rPr>
                                  </w:pPr>
                                  <w:del w:id="2545" w:author="Maino Vieytes, Christian (NIH/NIA/IRP) [F]" w:date="2023-11-15T15:46:00Z">
                                    <w:r w:rsidRPr="00BF7D18" w:rsidDel="00FE4615">
                                      <w:rPr>
                                        <w:rFonts w:ascii="Times New Roman" w:hAnsi="Times New Roman" w:cs="Times New Roman"/>
                                        <w:sz w:val="18"/>
                                        <w:szCs w:val="18"/>
                                        <w:rPrChange w:id="2546"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2547" w:author="Maino Vieytes, Christian (NIH/NIA/IRP) [F]" w:date="2023-11-16T09:32:00Z">
                                  <w:tblPrEx>
                                    <w:tblW w:w="0" w:type="auto"/>
                                  </w:tblPrEx>
                                </w:tblPrExChange>
                              </w:tblPrEx>
                              <w:trPr>
                                <w:trHeight w:val="320"/>
                                <w:del w:id="2548" w:author="Maino Vieytes, Christian (NIH/NIA/IRP) [F]" w:date="2023-11-15T15:46:00Z"/>
                                <w:trPrChange w:id="2549" w:author="Maino Vieytes, Christian (NIH/NIA/IRP) [F]" w:date="2023-11-16T09:32:00Z">
                                  <w:trPr>
                                    <w:trHeight w:val="320"/>
                                  </w:trPr>
                                </w:trPrChange>
                              </w:trPr>
                              <w:tc>
                                <w:tcPr>
                                  <w:tcW w:w="2456" w:type="dxa"/>
                                  <w:noWrap/>
                                  <w:vAlign w:val="center"/>
                                  <w:hideMark/>
                                  <w:tcPrChange w:id="2550"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2551" w:author="Maino Vieytes, Christian (NIH/NIA/IRP) [F]" w:date="2023-11-15T15:46:00Z"/>
                                      <w:rFonts w:ascii="Times New Roman" w:hAnsi="Times New Roman" w:cs="Times New Roman"/>
                                      <w:sz w:val="18"/>
                                      <w:szCs w:val="18"/>
                                      <w:rPrChange w:id="2552" w:author="Maino Vieytes, Christian (NIH/NIA/IRP) [F]" w:date="2023-11-15T16:32:00Z">
                                        <w:rPr>
                                          <w:del w:id="2553" w:author="Maino Vieytes, Christian (NIH/NIA/IRP) [F]" w:date="2023-11-15T15:46:00Z"/>
                                          <w:rFonts w:ascii="Times New Roman" w:hAnsi="Times New Roman" w:cs="Times New Roman"/>
                                          <w:sz w:val="20"/>
                                          <w:szCs w:val="20"/>
                                        </w:rPr>
                                      </w:rPrChange>
                                    </w:rPr>
                                    <w:pPrChange w:id="2554" w:author="Maino Vieytes, Christian (NIH/NIA/IRP) [F]" w:date="2023-11-16T09:32:00Z">
                                      <w:pPr/>
                                    </w:pPrChange>
                                  </w:pPr>
                                  <w:del w:id="2555" w:author="Maino Vieytes, Christian (NIH/NIA/IRP) [F]" w:date="2023-11-15T15:46:00Z">
                                    <w:r w:rsidRPr="00BA33A1" w:rsidDel="00FE4615">
                                      <w:rPr>
                                        <w:rFonts w:ascii="Times New Roman" w:hAnsi="Times New Roman" w:cs="Times New Roman"/>
                                        <w:sz w:val="18"/>
                                        <w:szCs w:val="18"/>
                                        <w:rPrChange w:id="2556"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2557"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2558" w:author="Maino Vieytes, Christian (NIH/NIA/IRP) [F]" w:date="2023-11-15T15:46:00Z"/>
                                      <w:rFonts w:ascii="Times New Roman" w:hAnsi="Times New Roman" w:cs="Times New Roman"/>
                                      <w:sz w:val="18"/>
                                      <w:szCs w:val="18"/>
                                      <w:rPrChange w:id="2559" w:author="Maino Vieytes, Christian (NIH/NIA/IRP) [F]" w:date="2023-11-15T16:32:00Z">
                                        <w:rPr>
                                          <w:del w:id="2560" w:author="Maino Vieytes, Christian (NIH/NIA/IRP) [F]" w:date="2023-11-15T15:46:00Z"/>
                                          <w:rFonts w:ascii="Times New Roman" w:hAnsi="Times New Roman" w:cs="Times New Roman"/>
                                          <w:sz w:val="20"/>
                                          <w:szCs w:val="20"/>
                                        </w:rPr>
                                      </w:rPrChange>
                                    </w:rPr>
                                    <w:pPrChange w:id="2561" w:author="Maino Vieytes, Christian (NIH/NIA/IRP) [F]" w:date="2023-11-16T09:32:00Z">
                                      <w:pPr/>
                                    </w:pPrChange>
                                  </w:pPr>
                                  <w:del w:id="2562" w:author="Maino Vieytes, Christian (NIH/NIA/IRP) [F]" w:date="2023-11-15T15:46:00Z">
                                    <w:r w:rsidRPr="00BA33A1" w:rsidDel="00FE4615">
                                      <w:rPr>
                                        <w:rFonts w:ascii="Times New Roman" w:hAnsi="Times New Roman" w:cs="Times New Roman"/>
                                        <w:sz w:val="18"/>
                                        <w:szCs w:val="18"/>
                                        <w:rPrChange w:id="2563"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564"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2565" w:author="Maino Vieytes, Christian (NIH/NIA/IRP) [F]" w:date="2023-11-15T15:46:00Z"/>
                                      <w:rFonts w:ascii="Times New Roman" w:hAnsi="Times New Roman" w:cs="Times New Roman"/>
                                      <w:sz w:val="18"/>
                                      <w:szCs w:val="18"/>
                                      <w:rPrChange w:id="2566" w:author="Maino Vieytes, Christian (NIH/NIA/IRP) [F]" w:date="2023-11-16T09:31:00Z">
                                        <w:rPr>
                                          <w:del w:id="2567"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2568" w:author="Maino Vieytes, Christian (NIH/NIA/IRP) [F]" w:date="2023-11-15T15:46:00Z"/>
                                      <w:rFonts w:ascii="Times New Roman" w:hAnsi="Times New Roman" w:cs="Times New Roman"/>
                                      <w:sz w:val="18"/>
                                      <w:szCs w:val="18"/>
                                      <w:rPrChange w:id="2569" w:author="Maino Vieytes, Christian (NIH/NIA/IRP) [F]" w:date="2023-11-16T09:31:00Z">
                                        <w:rPr>
                                          <w:del w:id="2570" w:author="Maino Vieytes, Christian (NIH/NIA/IRP) [F]" w:date="2023-11-15T15:46:00Z"/>
                                          <w:rFonts w:ascii="Times New Roman" w:hAnsi="Times New Roman" w:cs="Times New Roman"/>
                                          <w:sz w:val="20"/>
                                          <w:szCs w:val="20"/>
                                        </w:rPr>
                                      </w:rPrChange>
                                    </w:rPr>
                                  </w:pPr>
                                  <w:del w:id="2571" w:author="Maino Vieytes, Christian (NIH/NIA/IRP) [F]" w:date="2023-11-15T15:46:00Z">
                                    <w:r w:rsidRPr="00BF7D18" w:rsidDel="00FE4615">
                                      <w:rPr>
                                        <w:rFonts w:ascii="Times New Roman" w:hAnsi="Times New Roman" w:cs="Times New Roman"/>
                                        <w:sz w:val="18"/>
                                        <w:szCs w:val="18"/>
                                        <w:rPrChange w:id="2572"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2573"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2574" w:author="Maino Vieytes, Christian (NIH/NIA/IRP) [F]" w:date="2023-11-15T15:46:00Z"/>
                                      <w:rFonts w:ascii="Times New Roman" w:hAnsi="Times New Roman" w:cs="Times New Roman"/>
                                      <w:sz w:val="18"/>
                                      <w:szCs w:val="18"/>
                                      <w:rPrChange w:id="2575" w:author="Maino Vieytes, Christian (NIH/NIA/IRP) [F]" w:date="2023-11-16T09:31:00Z">
                                        <w:rPr>
                                          <w:del w:id="2576"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2577" w:author="Maino Vieytes, Christian (NIH/NIA/IRP) [F]" w:date="2023-11-15T15:46:00Z"/>
                                      <w:rFonts w:ascii="Times New Roman" w:hAnsi="Times New Roman" w:cs="Times New Roman"/>
                                      <w:sz w:val="18"/>
                                      <w:szCs w:val="18"/>
                                      <w:rPrChange w:id="2578" w:author="Maino Vieytes, Christian (NIH/NIA/IRP) [F]" w:date="2023-11-16T09:31:00Z">
                                        <w:rPr>
                                          <w:del w:id="2579" w:author="Maino Vieytes, Christian (NIH/NIA/IRP) [F]" w:date="2023-11-15T15:46:00Z"/>
                                          <w:rFonts w:ascii="Times New Roman" w:hAnsi="Times New Roman" w:cs="Times New Roman"/>
                                          <w:sz w:val="20"/>
                                          <w:szCs w:val="20"/>
                                        </w:rPr>
                                      </w:rPrChange>
                                    </w:rPr>
                                  </w:pPr>
                                  <w:del w:id="2580" w:author="Maino Vieytes, Christian (NIH/NIA/IRP) [F]" w:date="2023-11-15T15:46:00Z">
                                    <w:r w:rsidRPr="00BF7D18" w:rsidDel="00FE4615">
                                      <w:rPr>
                                        <w:rFonts w:ascii="Times New Roman" w:hAnsi="Times New Roman" w:cs="Times New Roman"/>
                                        <w:sz w:val="18"/>
                                        <w:szCs w:val="18"/>
                                        <w:rPrChange w:id="2581"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2582"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2583" w:author="Maino Vieytes, Christian (NIH/NIA/IRP) [F]" w:date="2023-11-15T15:46:00Z"/>
                                      <w:rFonts w:ascii="Times New Roman" w:hAnsi="Times New Roman" w:cs="Times New Roman"/>
                                      <w:sz w:val="18"/>
                                      <w:szCs w:val="18"/>
                                      <w:rPrChange w:id="2584" w:author="Maino Vieytes, Christian (NIH/NIA/IRP) [F]" w:date="2023-11-16T09:31:00Z">
                                        <w:rPr>
                                          <w:del w:id="2585"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2586" w:author="Maino Vieytes, Christian (NIH/NIA/IRP) [F]" w:date="2023-11-15T15:46:00Z"/>
                                      <w:rFonts w:ascii="Times New Roman" w:hAnsi="Times New Roman" w:cs="Times New Roman"/>
                                      <w:sz w:val="18"/>
                                      <w:szCs w:val="18"/>
                                      <w:rPrChange w:id="2587" w:author="Maino Vieytes, Christian (NIH/NIA/IRP) [F]" w:date="2023-11-16T09:31:00Z">
                                        <w:rPr>
                                          <w:del w:id="2588" w:author="Maino Vieytes, Christian (NIH/NIA/IRP) [F]" w:date="2023-11-15T15:46:00Z"/>
                                          <w:rFonts w:ascii="Times New Roman" w:hAnsi="Times New Roman" w:cs="Times New Roman"/>
                                          <w:sz w:val="20"/>
                                          <w:szCs w:val="20"/>
                                        </w:rPr>
                                      </w:rPrChange>
                                    </w:rPr>
                                  </w:pPr>
                                  <w:del w:id="2589" w:author="Maino Vieytes, Christian (NIH/NIA/IRP) [F]" w:date="2023-11-15T15:46:00Z">
                                    <w:r w:rsidRPr="00BF7D18" w:rsidDel="00FE4615">
                                      <w:rPr>
                                        <w:rFonts w:ascii="Times New Roman" w:hAnsi="Times New Roman" w:cs="Times New Roman"/>
                                        <w:sz w:val="18"/>
                                        <w:szCs w:val="18"/>
                                        <w:rPrChange w:id="2590"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2591" w:author="Maino Vieytes, Christian (NIH/NIA/IRP) [F]" w:date="2023-11-16T09:32:00Z">
                                    <w:tcPr>
                                      <w:tcW w:w="1004" w:type="dxa"/>
                                      <w:vAlign w:val="bottom"/>
                                    </w:tcPr>
                                  </w:tcPrChange>
                                </w:tcPr>
                                <w:p w14:paraId="1B033E99" w14:textId="2F905DBD" w:rsidR="008E210F" w:rsidRPr="00BF7D18" w:rsidDel="00FE4615" w:rsidRDefault="008E210F">
                                  <w:pPr>
                                    <w:jc w:val="center"/>
                                    <w:rPr>
                                      <w:del w:id="2592" w:author="Maino Vieytes, Christian (NIH/NIA/IRP) [F]" w:date="2023-11-15T15:46:00Z"/>
                                      <w:rFonts w:ascii="Times New Roman" w:hAnsi="Times New Roman" w:cs="Times New Roman"/>
                                      <w:sz w:val="18"/>
                                      <w:szCs w:val="18"/>
                                      <w:rPrChange w:id="2593" w:author="Maino Vieytes, Christian (NIH/NIA/IRP) [F]" w:date="2023-11-16T09:31:00Z">
                                        <w:rPr>
                                          <w:del w:id="2594" w:author="Maino Vieytes, Christian (NIH/NIA/IRP) [F]" w:date="2023-11-15T15:46:00Z"/>
                                          <w:rFonts w:ascii="Times New Roman" w:hAnsi="Times New Roman" w:cs="Times New Roman"/>
                                          <w:sz w:val="20"/>
                                          <w:szCs w:val="20"/>
                                        </w:rPr>
                                      </w:rPrChange>
                                    </w:rPr>
                                  </w:pPr>
                                  <w:del w:id="2595" w:author="Maino Vieytes, Christian (NIH/NIA/IRP) [F]" w:date="2023-11-15T15:46:00Z">
                                    <w:r w:rsidRPr="00BF7D18" w:rsidDel="00FE4615">
                                      <w:rPr>
                                        <w:rFonts w:ascii="Times New Roman" w:hAnsi="Times New Roman" w:cs="Times New Roman"/>
                                        <w:sz w:val="18"/>
                                        <w:szCs w:val="18"/>
                                        <w:rPrChange w:id="2596"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2597"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2598" w:author="Maino Vieytes, Christian (NIH/NIA/IRP) [F]" w:date="2023-11-15T15:46:00Z"/>
                                      <w:rFonts w:ascii="Times New Roman" w:hAnsi="Times New Roman" w:cs="Times New Roman"/>
                                      <w:sz w:val="18"/>
                                      <w:szCs w:val="18"/>
                                      <w:rPrChange w:id="2599" w:author="Maino Vieytes, Christian (NIH/NIA/IRP) [F]" w:date="2023-11-16T09:31:00Z">
                                        <w:rPr>
                                          <w:del w:id="2600" w:author="Maino Vieytes, Christian (NIH/NIA/IRP) [F]" w:date="2023-11-15T15:46:00Z"/>
                                          <w:rFonts w:ascii="Times New Roman" w:hAnsi="Times New Roman" w:cs="Times New Roman"/>
                                          <w:sz w:val="20"/>
                                          <w:szCs w:val="20"/>
                                        </w:rPr>
                                      </w:rPrChange>
                                    </w:rPr>
                                  </w:pPr>
                                  <w:del w:id="2601" w:author="Maino Vieytes, Christian (NIH/NIA/IRP) [F]" w:date="2023-11-15T15:46:00Z">
                                    <w:r w:rsidRPr="00BF7D18" w:rsidDel="00FE4615">
                                      <w:rPr>
                                        <w:rFonts w:ascii="Times New Roman" w:hAnsi="Times New Roman" w:cs="Times New Roman"/>
                                        <w:sz w:val="18"/>
                                        <w:szCs w:val="18"/>
                                        <w:rPrChange w:id="2602"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2603" w:author="Maino Vieytes, Christian (NIH/NIA/IRP) [F]" w:date="2023-11-16T09:32:00Z">
                                  <w:tblPrEx>
                                    <w:tblW w:w="0" w:type="auto"/>
                                  </w:tblPrEx>
                                </w:tblPrExChange>
                              </w:tblPrEx>
                              <w:trPr>
                                <w:trHeight w:val="320"/>
                                <w:trPrChange w:id="2604" w:author="Maino Vieytes, Christian (NIH/NIA/IRP) [F]" w:date="2023-11-16T09:32:00Z">
                                  <w:trPr>
                                    <w:trHeight w:val="320"/>
                                  </w:trPr>
                                </w:trPrChange>
                              </w:trPr>
                              <w:tc>
                                <w:tcPr>
                                  <w:tcW w:w="2456" w:type="dxa"/>
                                  <w:noWrap/>
                                  <w:vAlign w:val="center"/>
                                  <w:hideMark/>
                                  <w:tcPrChange w:id="2605" w:author="Maino Vieytes, Christian (NIH/NIA/IRP) [F]" w:date="2023-11-16T09:32:00Z">
                                    <w:tcPr>
                                      <w:tcW w:w="2456" w:type="dxa"/>
                                      <w:noWrap/>
                                      <w:vAlign w:val="center"/>
                                      <w:hideMark/>
                                    </w:tcPr>
                                  </w:tcPrChange>
                                </w:tcPr>
                                <w:p w14:paraId="0137414A" w14:textId="1EE2F735" w:rsidR="00BF7D18" w:rsidRPr="000B6141" w:rsidRDefault="00BF7D18">
                                  <w:pPr>
                                    <w:rPr>
                                      <w:rFonts w:ascii="Times New Roman" w:hAnsi="Times New Roman" w:cs="Times New Roman"/>
                                      <w:sz w:val="18"/>
                                      <w:szCs w:val="18"/>
                                      <w:vertAlign w:val="superscript"/>
                                      <w:rPrChange w:id="2606" w:author="Maino Vieytes, Christian (NIH/NIA/IRP) [F]" w:date="2023-11-30T12:17:00Z">
                                        <w:rPr>
                                          <w:rFonts w:ascii="Times New Roman" w:hAnsi="Times New Roman" w:cs="Times New Roman"/>
                                          <w:sz w:val="20"/>
                                          <w:szCs w:val="20"/>
                                        </w:rPr>
                                      </w:rPrChange>
                                    </w:rPr>
                                  </w:pPr>
                                  <w:del w:id="2607" w:author="Maino Vieytes, Christian (NIH/NIA/IRP) [F]" w:date="2023-11-30T12:17:00Z">
                                    <w:r w:rsidRPr="00BA33A1" w:rsidDel="000B6141">
                                      <w:rPr>
                                        <w:rFonts w:ascii="Times New Roman" w:hAnsi="Times New Roman" w:cs="Times New Roman"/>
                                        <w:sz w:val="18"/>
                                        <w:szCs w:val="18"/>
                                        <w:rPrChange w:id="2608" w:author="Maino Vieytes, Christian (NIH/NIA/IRP) [F]" w:date="2023-11-15T16:32:00Z">
                                          <w:rPr>
                                            <w:rFonts w:ascii="Times New Roman" w:hAnsi="Times New Roman" w:cs="Times New Roman"/>
                                            <w:sz w:val="20"/>
                                            <w:szCs w:val="20"/>
                                          </w:rPr>
                                        </w:rPrChange>
                                      </w:rPr>
                                      <w:delText xml:space="preserve">Prudent </w:delText>
                                    </w:r>
                                  </w:del>
                                  <w:r w:rsidRPr="00BA33A1">
                                    <w:rPr>
                                      <w:rFonts w:ascii="Times New Roman" w:hAnsi="Times New Roman" w:cs="Times New Roman"/>
                                      <w:sz w:val="18"/>
                                      <w:szCs w:val="18"/>
                                      <w:rPrChange w:id="2609" w:author="Maino Vieytes, Christian (NIH/NIA/IRP) [F]" w:date="2023-11-15T16:32:00Z">
                                        <w:rPr>
                                          <w:rFonts w:ascii="Times New Roman" w:hAnsi="Times New Roman" w:cs="Times New Roman"/>
                                          <w:sz w:val="20"/>
                                          <w:szCs w:val="20"/>
                                        </w:rPr>
                                      </w:rPrChange>
                                    </w:rPr>
                                    <w:t>Pattern #</w:t>
                                  </w:r>
                                  <w:ins w:id="2610" w:author="Maino Vieytes, Christian (NIH/NIA/IRP) [F]" w:date="2023-11-30T12:17:00Z">
                                    <w:r w:rsidR="000B6141">
                                      <w:rPr>
                                        <w:rFonts w:ascii="Times New Roman" w:hAnsi="Times New Roman" w:cs="Times New Roman"/>
                                        <w:sz w:val="18"/>
                                        <w:szCs w:val="18"/>
                                      </w:rPr>
                                      <w:t>2</w:t>
                                    </w:r>
                                  </w:ins>
                                  <w:del w:id="2611" w:author="Maino Vieytes, Christian (NIH/NIA/IRP) [F]" w:date="2023-11-30T12:17:00Z">
                                    <w:r w:rsidRPr="00BA33A1" w:rsidDel="000B6141">
                                      <w:rPr>
                                        <w:rFonts w:ascii="Times New Roman" w:hAnsi="Times New Roman" w:cs="Times New Roman"/>
                                        <w:sz w:val="18"/>
                                        <w:szCs w:val="18"/>
                                        <w:rPrChange w:id="2612" w:author="Maino Vieytes, Christian (NIH/NIA/IRP) [F]" w:date="2023-11-15T16:32:00Z">
                                          <w:rPr>
                                            <w:rFonts w:ascii="Times New Roman" w:hAnsi="Times New Roman" w:cs="Times New Roman"/>
                                            <w:sz w:val="20"/>
                                            <w:szCs w:val="20"/>
                                          </w:rPr>
                                        </w:rPrChange>
                                      </w:rPr>
                                      <w:delText>1</w:delText>
                                    </w:r>
                                  </w:del>
                                  <w:r w:rsidRPr="00BA33A1">
                                    <w:rPr>
                                      <w:rFonts w:ascii="Times New Roman" w:hAnsi="Times New Roman" w:cs="Times New Roman"/>
                                      <w:sz w:val="18"/>
                                      <w:szCs w:val="18"/>
                                      <w:lang w:bidi="en-US"/>
                                      <w:rPrChange w:id="2613" w:author="Maino Vieytes, Christian (NIH/NIA/IRP) [F]" w:date="2023-11-15T16:32:00Z">
                                        <w:rPr>
                                          <w:rFonts w:ascii="Times New Roman" w:hAnsi="Times New Roman" w:cs="Times New Roman"/>
                                          <w:sz w:val="20"/>
                                          <w:szCs w:val="20"/>
                                          <w:lang w:bidi="en-US"/>
                                        </w:rPr>
                                      </w:rPrChange>
                                    </w:rPr>
                                    <w:t>‡</w:t>
                                  </w:r>
                                  <w:ins w:id="2614" w:author="Maino Vieytes, Christian (NIH/NIA/IRP) [F]" w:date="2023-11-30T12:17:00Z">
                                    <w:r w:rsidR="000B6141">
                                      <w:rPr>
                                        <w:rFonts w:ascii="Times New Roman" w:hAnsi="Times New Roman" w:cs="Times New Roman"/>
                                        <w:sz w:val="18"/>
                                        <w:szCs w:val="18"/>
                                        <w:vertAlign w:val="superscript"/>
                                        <w:lang w:bidi="en-US"/>
                                      </w:rPr>
                                      <w:t>b</w:t>
                                    </w:r>
                                  </w:ins>
                                </w:p>
                                <w:p w14:paraId="3FD065EF" w14:textId="77777777" w:rsidR="00BF7D18" w:rsidRPr="00BA33A1" w:rsidRDefault="00BF7D18" w:rsidP="00BF7D18">
                                  <w:pPr>
                                    <w:rPr>
                                      <w:rFonts w:ascii="Times New Roman" w:hAnsi="Times New Roman" w:cs="Times New Roman"/>
                                      <w:sz w:val="18"/>
                                      <w:szCs w:val="18"/>
                                      <w:rPrChange w:id="261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616"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617"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2618" w:author="Maino Vieytes, Christian (NIH/NIA/IRP) [F]" w:date="2023-11-15T16:31:00Z"/>
                                      <w:rFonts w:ascii="Times New Roman" w:hAnsi="Times New Roman" w:cs="Times New Roman"/>
                                      <w:sz w:val="18"/>
                                      <w:szCs w:val="18"/>
                                      <w:rPrChange w:id="2619" w:author="Maino Vieytes, Christian (NIH/NIA/IRP) [F]" w:date="2023-11-16T09:31:00Z">
                                        <w:rPr>
                                          <w:del w:id="2620" w:author="Maino Vieytes, Christian (NIH/NIA/IRP) [F]" w:date="2023-11-15T16:31:00Z"/>
                                          <w:rFonts w:ascii="Times New Roman" w:hAnsi="Times New Roman" w:cs="Times New Roman"/>
                                          <w:sz w:val="20"/>
                                          <w:szCs w:val="20"/>
                                        </w:rPr>
                                      </w:rPrChange>
                                    </w:rPr>
                                  </w:pPr>
                                  <w:ins w:id="2621" w:author="Maino Vieytes, Christian (NIH/NIA/IRP) [F]" w:date="2023-11-16T09:31:00Z">
                                    <w:r w:rsidRPr="00BF7D18">
                                      <w:rPr>
                                        <w:rFonts w:ascii="Times New Roman" w:hAnsi="Times New Roman" w:cs="Times New Roman"/>
                                        <w:color w:val="000000"/>
                                        <w:sz w:val="18"/>
                                        <w:szCs w:val="18"/>
                                        <w:rPrChange w:id="2622"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2623" w:author="Maino Vieytes, Christian (NIH/NIA/IRP) [F]" w:date="2023-11-16T09:31:00Z">
                                        <w:rPr>
                                          <w:rFonts w:ascii="Times New Roman" w:hAnsi="Times New Roman" w:cs="Times New Roman"/>
                                          <w:sz w:val="20"/>
                                          <w:szCs w:val="20"/>
                                        </w:rPr>
                                      </w:rPrChange>
                                    </w:rPr>
                                  </w:pPr>
                                  <w:del w:id="2624" w:author="Maino Vieytes, Christian (NIH/NIA/IRP) [F]" w:date="2023-11-15T16:31:00Z">
                                    <w:r w:rsidRPr="00BF7D18" w:rsidDel="008D619F">
                                      <w:rPr>
                                        <w:rFonts w:ascii="Times New Roman" w:hAnsi="Times New Roman" w:cs="Times New Roman"/>
                                        <w:sz w:val="18"/>
                                        <w:szCs w:val="18"/>
                                        <w:rPrChange w:id="2625"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2626"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2627" w:author="Maino Vieytes, Christian (NIH/NIA/IRP) [F]" w:date="2023-11-15T16:31:00Z"/>
                                      <w:rFonts w:ascii="Times New Roman" w:hAnsi="Times New Roman" w:cs="Times New Roman"/>
                                      <w:sz w:val="18"/>
                                      <w:szCs w:val="18"/>
                                      <w:rPrChange w:id="2628" w:author="Maino Vieytes, Christian (NIH/NIA/IRP) [F]" w:date="2023-11-16T09:31:00Z">
                                        <w:rPr>
                                          <w:del w:id="2629" w:author="Maino Vieytes, Christian (NIH/NIA/IRP) [F]" w:date="2023-11-15T16:31:00Z"/>
                                          <w:rFonts w:ascii="Times New Roman" w:hAnsi="Times New Roman" w:cs="Times New Roman"/>
                                          <w:sz w:val="20"/>
                                          <w:szCs w:val="20"/>
                                        </w:rPr>
                                      </w:rPrChange>
                                    </w:rPr>
                                  </w:pPr>
                                  <w:ins w:id="2630" w:author="Maino Vieytes, Christian (NIH/NIA/IRP) [F]" w:date="2023-11-16T09:31:00Z">
                                    <w:r w:rsidRPr="00BF7D18">
                                      <w:rPr>
                                        <w:rFonts w:ascii="Times New Roman" w:hAnsi="Times New Roman" w:cs="Times New Roman"/>
                                        <w:color w:val="000000"/>
                                        <w:sz w:val="18"/>
                                        <w:szCs w:val="18"/>
                                        <w:rPrChange w:id="2631" w:author="Maino Vieytes, Christian (NIH/NIA/IRP) [F]" w:date="2023-11-16T09:31:00Z">
                                          <w:rPr>
                                            <w:rFonts w:ascii="Calibri" w:hAnsi="Calibri" w:cs="Calibri"/>
                                            <w:color w:val="000000"/>
                                          </w:rPr>
                                        </w:rPrChange>
                                      </w:rPr>
                                      <w:t>0.1</w:t>
                                    </w:r>
                                  </w:ins>
                                  <w:ins w:id="2632" w:author="Maino Vieytes, Christian (NIH/NIA/IRP) [F]" w:date="2023-11-16T09:32:00Z">
                                    <w:r>
                                      <w:rPr>
                                        <w:rFonts w:ascii="Times New Roman" w:hAnsi="Times New Roman" w:cs="Times New Roman"/>
                                        <w:color w:val="000000"/>
                                        <w:sz w:val="18"/>
                                        <w:szCs w:val="18"/>
                                      </w:rPr>
                                      <w:t>0</w:t>
                                    </w:r>
                                  </w:ins>
                                  <w:ins w:id="2633" w:author="Maino Vieytes, Christian (NIH/NIA/IRP) [F]" w:date="2023-11-16T09:31:00Z">
                                    <w:r w:rsidRPr="00BF7D18">
                                      <w:rPr>
                                        <w:rFonts w:ascii="Times New Roman" w:hAnsi="Times New Roman" w:cs="Times New Roman"/>
                                        <w:color w:val="000000"/>
                                        <w:sz w:val="18"/>
                                        <w:szCs w:val="18"/>
                                        <w:rPrChange w:id="2634"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2635" w:author="Maino Vieytes, Christian (NIH/NIA/IRP) [F]" w:date="2023-11-16T09:31:00Z">
                                        <w:rPr>
                                          <w:rFonts w:ascii="Times New Roman" w:hAnsi="Times New Roman" w:cs="Times New Roman"/>
                                          <w:sz w:val="20"/>
                                          <w:szCs w:val="20"/>
                                        </w:rPr>
                                      </w:rPrChange>
                                    </w:rPr>
                                  </w:pPr>
                                  <w:del w:id="2636" w:author="Maino Vieytes, Christian (NIH/NIA/IRP) [F]" w:date="2023-11-15T16:31:00Z">
                                    <w:r w:rsidRPr="00BF7D18" w:rsidDel="008D619F">
                                      <w:rPr>
                                        <w:rFonts w:ascii="Times New Roman" w:hAnsi="Times New Roman" w:cs="Times New Roman"/>
                                        <w:sz w:val="18"/>
                                        <w:szCs w:val="18"/>
                                        <w:rPrChange w:id="2637"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2638"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2639" w:author="Maino Vieytes, Christian (NIH/NIA/IRP) [F]" w:date="2023-11-15T16:31:00Z"/>
                                      <w:rFonts w:ascii="Times New Roman" w:hAnsi="Times New Roman" w:cs="Times New Roman"/>
                                      <w:sz w:val="18"/>
                                      <w:szCs w:val="18"/>
                                      <w:rPrChange w:id="2640" w:author="Maino Vieytes, Christian (NIH/NIA/IRP) [F]" w:date="2023-11-16T09:31:00Z">
                                        <w:rPr>
                                          <w:del w:id="2641" w:author="Maino Vieytes, Christian (NIH/NIA/IRP) [F]" w:date="2023-11-15T16:31:00Z"/>
                                          <w:rFonts w:ascii="Times New Roman" w:hAnsi="Times New Roman" w:cs="Times New Roman"/>
                                          <w:sz w:val="20"/>
                                          <w:szCs w:val="20"/>
                                        </w:rPr>
                                      </w:rPrChange>
                                    </w:rPr>
                                  </w:pPr>
                                  <w:ins w:id="2642" w:author="Maino Vieytes, Christian (NIH/NIA/IRP) [F]" w:date="2023-11-16T09:31:00Z">
                                    <w:r w:rsidRPr="00BF7D18">
                                      <w:rPr>
                                        <w:rFonts w:ascii="Times New Roman" w:hAnsi="Times New Roman" w:cs="Times New Roman"/>
                                        <w:color w:val="000000"/>
                                        <w:sz w:val="18"/>
                                        <w:szCs w:val="18"/>
                                        <w:rPrChange w:id="2643"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2644" w:author="Maino Vieytes, Christian (NIH/NIA/IRP) [F]" w:date="2023-11-16T09:31:00Z">
                                        <w:rPr>
                                          <w:rFonts w:ascii="Times New Roman" w:hAnsi="Times New Roman" w:cs="Times New Roman"/>
                                          <w:sz w:val="20"/>
                                          <w:szCs w:val="20"/>
                                        </w:rPr>
                                      </w:rPrChange>
                                    </w:rPr>
                                  </w:pPr>
                                  <w:del w:id="2645" w:author="Maino Vieytes, Christian (NIH/NIA/IRP) [F]" w:date="2023-11-15T16:31:00Z">
                                    <w:r w:rsidRPr="00BF7D18" w:rsidDel="008D619F">
                                      <w:rPr>
                                        <w:rFonts w:ascii="Times New Roman" w:hAnsi="Times New Roman" w:cs="Times New Roman"/>
                                        <w:sz w:val="18"/>
                                        <w:szCs w:val="18"/>
                                        <w:rPrChange w:id="2646"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2647"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2648" w:author="Maino Vieytes, Christian (NIH/NIA/IRP) [F]" w:date="2023-11-16T09:31:00Z">
                                        <w:rPr>
                                          <w:rFonts w:ascii="Times New Roman" w:hAnsi="Times New Roman" w:cs="Times New Roman"/>
                                          <w:sz w:val="20"/>
                                          <w:szCs w:val="20"/>
                                        </w:rPr>
                                      </w:rPrChange>
                                    </w:rPr>
                                  </w:pPr>
                                  <w:ins w:id="2649" w:author="Maino Vieytes, Christian (NIH/NIA/IRP) [F]" w:date="2023-11-16T09:31:00Z">
                                    <w:r w:rsidRPr="00BF7D18">
                                      <w:rPr>
                                        <w:rFonts w:ascii="Times New Roman" w:hAnsi="Times New Roman" w:cs="Times New Roman"/>
                                        <w:color w:val="000000"/>
                                        <w:sz w:val="18"/>
                                        <w:szCs w:val="18"/>
                                        <w:rPrChange w:id="2650" w:author="Maino Vieytes, Christian (NIH/NIA/IRP) [F]" w:date="2023-11-16T09:31:00Z">
                                          <w:rPr>
                                            <w:rFonts w:ascii="Calibri" w:hAnsi="Calibri" w:cs="Calibri"/>
                                            <w:color w:val="000000"/>
                                          </w:rPr>
                                        </w:rPrChange>
                                      </w:rPr>
                                      <w:t>0.18</w:t>
                                    </w:r>
                                  </w:ins>
                                  <w:del w:id="2651" w:author="Maino Vieytes, Christian (NIH/NIA/IRP) [F]" w:date="2023-11-15T16:31:00Z">
                                    <w:r w:rsidRPr="00BF7D18" w:rsidDel="008D619F">
                                      <w:rPr>
                                        <w:rFonts w:ascii="Times New Roman" w:hAnsi="Times New Roman" w:cs="Times New Roman"/>
                                        <w:sz w:val="18"/>
                                        <w:szCs w:val="18"/>
                                        <w:rPrChange w:id="2652"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2653"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2654" w:author="Maino Vieytes, Christian (NIH/NIA/IRP) [F]" w:date="2023-11-16T09:31:00Z">
                                        <w:rPr>
                                          <w:rFonts w:ascii="Times New Roman" w:hAnsi="Times New Roman" w:cs="Times New Roman"/>
                                          <w:sz w:val="20"/>
                                          <w:szCs w:val="20"/>
                                        </w:rPr>
                                      </w:rPrChange>
                                    </w:rPr>
                                  </w:pPr>
                                  <w:ins w:id="2655" w:author="Maino Vieytes, Christian (NIH/NIA/IRP) [F]" w:date="2023-11-16T09:31:00Z">
                                    <w:r w:rsidRPr="00BF7D18">
                                      <w:rPr>
                                        <w:rFonts w:ascii="Times New Roman" w:hAnsi="Times New Roman" w:cs="Times New Roman"/>
                                        <w:color w:val="000000"/>
                                        <w:sz w:val="18"/>
                                        <w:szCs w:val="18"/>
                                        <w:rPrChange w:id="2656" w:author="Maino Vieytes, Christian (NIH/NIA/IRP) [F]" w:date="2023-11-16T09:31:00Z">
                                          <w:rPr>
                                            <w:rFonts w:ascii="Calibri" w:hAnsi="Calibri" w:cs="Calibri"/>
                                            <w:color w:val="000000"/>
                                          </w:rPr>
                                        </w:rPrChange>
                                      </w:rPr>
                                      <w:t>&lt; 0.01</w:t>
                                    </w:r>
                                  </w:ins>
                                  <w:del w:id="2657" w:author="Maino Vieytes, Christian (NIH/NIA/IRP) [F]" w:date="2023-11-15T16:31:00Z">
                                    <w:r w:rsidRPr="00BF7D18" w:rsidDel="008D619F">
                                      <w:rPr>
                                        <w:rFonts w:ascii="Times New Roman" w:hAnsi="Times New Roman" w:cs="Times New Roman"/>
                                        <w:sz w:val="18"/>
                                        <w:szCs w:val="18"/>
                                        <w:rPrChange w:id="2658"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2659" w:author="Maino Vieytes, Christian (NIH/NIA/IRP) [F]" w:date="2023-11-16T09:32:00Z">
                                  <w:tblPrEx>
                                    <w:tblW w:w="0" w:type="auto"/>
                                  </w:tblPrEx>
                                </w:tblPrExChange>
                              </w:tblPrEx>
                              <w:trPr>
                                <w:trHeight w:val="320"/>
                                <w:trPrChange w:id="2660" w:author="Maino Vieytes, Christian (NIH/NIA/IRP) [F]" w:date="2023-11-16T09:32:00Z">
                                  <w:trPr>
                                    <w:trHeight w:val="320"/>
                                  </w:trPr>
                                </w:trPrChange>
                              </w:trPr>
                              <w:tc>
                                <w:tcPr>
                                  <w:tcW w:w="2456" w:type="dxa"/>
                                  <w:tcBorders>
                                    <w:bottom w:val="single" w:sz="4" w:space="0" w:color="auto"/>
                                  </w:tcBorders>
                                  <w:noWrap/>
                                  <w:vAlign w:val="center"/>
                                  <w:hideMark/>
                                  <w:tcPrChange w:id="2661" w:author="Maino Vieytes, Christian (NIH/NIA/IRP) [F]" w:date="2023-11-16T09:32:00Z">
                                    <w:tcPr>
                                      <w:tcW w:w="2456" w:type="dxa"/>
                                      <w:tcBorders>
                                        <w:bottom w:val="single" w:sz="4" w:space="0" w:color="auto"/>
                                      </w:tcBorders>
                                      <w:noWrap/>
                                      <w:vAlign w:val="center"/>
                                      <w:hideMark/>
                                    </w:tcPr>
                                  </w:tcPrChange>
                                </w:tcPr>
                                <w:p w14:paraId="248FD687" w14:textId="61539309" w:rsidR="00BF7D18" w:rsidRPr="000B6141" w:rsidRDefault="00BF7D18" w:rsidP="00BF7D18">
                                  <w:pPr>
                                    <w:rPr>
                                      <w:rFonts w:ascii="Times New Roman" w:hAnsi="Times New Roman" w:cs="Times New Roman"/>
                                      <w:sz w:val="18"/>
                                      <w:szCs w:val="18"/>
                                      <w:vertAlign w:val="superscript"/>
                                      <w:rPrChange w:id="2662" w:author="Maino Vieytes, Christian (NIH/NIA/IRP) [F]" w:date="2023-11-30T12:18:00Z">
                                        <w:rPr>
                                          <w:rFonts w:ascii="Times New Roman" w:hAnsi="Times New Roman" w:cs="Times New Roman"/>
                                          <w:sz w:val="20"/>
                                          <w:szCs w:val="20"/>
                                        </w:rPr>
                                      </w:rPrChange>
                                    </w:rPr>
                                  </w:pPr>
                                  <w:del w:id="2663" w:author="Maino Vieytes, Christian (NIH/NIA/IRP) [F]" w:date="2023-11-30T12:17:00Z">
                                    <w:r w:rsidRPr="00BA33A1" w:rsidDel="000B6141">
                                      <w:rPr>
                                        <w:rFonts w:ascii="Times New Roman" w:hAnsi="Times New Roman" w:cs="Times New Roman"/>
                                        <w:sz w:val="18"/>
                                        <w:szCs w:val="18"/>
                                        <w:rPrChange w:id="2664" w:author="Maino Vieytes, Christian (NIH/NIA/IRP) [F]" w:date="2023-11-15T16:32:00Z">
                                          <w:rPr>
                                            <w:rFonts w:ascii="Times New Roman" w:hAnsi="Times New Roman" w:cs="Times New Roman"/>
                                            <w:sz w:val="20"/>
                                            <w:szCs w:val="20"/>
                                          </w:rPr>
                                        </w:rPrChange>
                                      </w:rPr>
                                      <w:delText xml:space="preserve">Prudent </w:delText>
                                    </w:r>
                                  </w:del>
                                  <w:r w:rsidRPr="00BA33A1">
                                    <w:rPr>
                                      <w:rFonts w:ascii="Times New Roman" w:hAnsi="Times New Roman" w:cs="Times New Roman"/>
                                      <w:sz w:val="18"/>
                                      <w:szCs w:val="18"/>
                                      <w:rPrChange w:id="2665" w:author="Maino Vieytes, Christian (NIH/NIA/IRP) [F]" w:date="2023-11-15T16:32:00Z">
                                        <w:rPr>
                                          <w:rFonts w:ascii="Times New Roman" w:hAnsi="Times New Roman" w:cs="Times New Roman"/>
                                          <w:sz w:val="20"/>
                                          <w:szCs w:val="20"/>
                                        </w:rPr>
                                      </w:rPrChange>
                                    </w:rPr>
                                    <w:t>Pattern #</w:t>
                                  </w:r>
                                  <w:ins w:id="2666" w:author="Maino Vieytes, Christian (NIH/NIA/IRP) [F]" w:date="2023-11-30T12:17:00Z">
                                    <w:r w:rsidR="000B6141">
                                      <w:rPr>
                                        <w:rFonts w:ascii="Times New Roman" w:hAnsi="Times New Roman" w:cs="Times New Roman"/>
                                        <w:sz w:val="18"/>
                                        <w:szCs w:val="18"/>
                                      </w:rPr>
                                      <w:t>3</w:t>
                                    </w:r>
                                  </w:ins>
                                  <w:del w:id="2667" w:author="Maino Vieytes, Christian (NIH/NIA/IRP) [F]" w:date="2023-11-30T12:17:00Z">
                                    <w:r w:rsidRPr="00BA33A1" w:rsidDel="000B6141">
                                      <w:rPr>
                                        <w:rFonts w:ascii="Times New Roman" w:hAnsi="Times New Roman" w:cs="Times New Roman"/>
                                        <w:sz w:val="18"/>
                                        <w:szCs w:val="18"/>
                                        <w:rPrChange w:id="2668" w:author="Maino Vieytes, Christian (NIH/NIA/IRP) [F]" w:date="2023-11-15T16:32:00Z">
                                          <w:rPr>
                                            <w:rFonts w:ascii="Times New Roman" w:hAnsi="Times New Roman" w:cs="Times New Roman"/>
                                            <w:sz w:val="20"/>
                                            <w:szCs w:val="20"/>
                                          </w:rPr>
                                        </w:rPrChange>
                                      </w:rPr>
                                      <w:delText>2</w:delText>
                                    </w:r>
                                  </w:del>
                                  <w:r w:rsidRPr="00BA33A1">
                                    <w:rPr>
                                      <w:rFonts w:ascii="Times New Roman" w:hAnsi="Times New Roman" w:cs="Times New Roman"/>
                                      <w:sz w:val="18"/>
                                      <w:szCs w:val="18"/>
                                      <w:lang w:bidi="en-US"/>
                                      <w:rPrChange w:id="2669" w:author="Maino Vieytes, Christian (NIH/NIA/IRP) [F]" w:date="2023-11-15T16:32:00Z">
                                        <w:rPr>
                                          <w:rFonts w:ascii="Times New Roman" w:hAnsi="Times New Roman" w:cs="Times New Roman"/>
                                          <w:sz w:val="20"/>
                                          <w:szCs w:val="20"/>
                                          <w:lang w:bidi="en-US"/>
                                        </w:rPr>
                                      </w:rPrChange>
                                    </w:rPr>
                                    <w:t>‡</w:t>
                                  </w:r>
                                  <w:ins w:id="2670" w:author="Maino Vieytes, Christian (NIH/NIA/IRP) [F]" w:date="2023-11-30T12:18:00Z">
                                    <w:r w:rsidR="000B6141">
                                      <w:rPr>
                                        <w:rFonts w:ascii="Times New Roman" w:hAnsi="Times New Roman" w:cs="Times New Roman"/>
                                        <w:sz w:val="18"/>
                                        <w:szCs w:val="18"/>
                                        <w:vertAlign w:val="superscript"/>
                                        <w:lang w:bidi="en-US"/>
                                      </w:rPr>
                                      <w:t>c</w:t>
                                    </w:r>
                                  </w:ins>
                                </w:p>
                                <w:p w14:paraId="3D25BBA8" w14:textId="77777777" w:rsidR="00BF7D18" w:rsidRPr="00BA33A1" w:rsidRDefault="00BF7D18" w:rsidP="00BF7D18">
                                  <w:pPr>
                                    <w:rPr>
                                      <w:rFonts w:ascii="Times New Roman" w:hAnsi="Times New Roman" w:cs="Times New Roman"/>
                                      <w:sz w:val="18"/>
                                      <w:szCs w:val="18"/>
                                      <w:rPrChange w:id="267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672"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2673"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2674" w:author="Maino Vieytes, Christian (NIH/NIA/IRP) [F]" w:date="2023-11-15T16:32:00Z"/>
                                      <w:rFonts w:ascii="Times New Roman" w:hAnsi="Times New Roman" w:cs="Times New Roman"/>
                                      <w:sz w:val="18"/>
                                      <w:szCs w:val="18"/>
                                      <w:rPrChange w:id="2675" w:author="Maino Vieytes, Christian (NIH/NIA/IRP) [F]" w:date="2023-11-16T09:31:00Z">
                                        <w:rPr>
                                          <w:del w:id="2676" w:author="Maino Vieytes, Christian (NIH/NIA/IRP) [F]" w:date="2023-11-15T16:32:00Z"/>
                                          <w:rFonts w:ascii="Times New Roman" w:hAnsi="Times New Roman" w:cs="Times New Roman"/>
                                          <w:sz w:val="20"/>
                                          <w:szCs w:val="20"/>
                                        </w:rPr>
                                      </w:rPrChange>
                                    </w:rPr>
                                  </w:pPr>
                                  <w:ins w:id="2677" w:author="Maino Vieytes, Christian (NIH/NIA/IRP) [F]" w:date="2023-11-16T09:31:00Z">
                                    <w:r w:rsidRPr="00BF7D18">
                                      <w:rPr>
                                        <w:rFonts w:ascii="Times New Roman" w:hAnsi="Times New Roman" w:cs="Times New Roman"/>
                                        <w:color w:val="000000"/>
                                        <w:sz w:val="18"/>
                                        <w:szCs w:val="18"/>
                                        <w:rPrChange w:id="2678"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2679" w:author="Maino Vieytes, Christian (NIH/NIA/IRP) [F]" w:date="2023-11-16T09:31:00Z">
                                        <w:rPr>
                                          <w:rFonts w:ascii="Times New Roman" w:hAnsi="Times New Roman" w:cs="Times New Roman"/>
                                          <w:sz w:val="20"/>
                                          <w:szCs w:val="20"/>
                                        </w:rPr>
                                      </w:rPrChange>
                                    </w:rPr>
                                  </w:pPr>
                                  <w:del w:id="2680" w:author="Maino Vieytes, Christian (NIH/NIA/IRP) [F]" w:date="2023-11-15T16:32:00Z">
                                    <w:r w:rsidRPr="00BF7D18" w:rsidDel="00B06118">
                                      <w:rPr>
                                        <w:rFonts w:ascii="Times New Roman" w:hAnsi="Times New Roman" w:cs="Times New Roman"/>
                                        <w:sz w:val="18"/>
                                        <w:szCs w:val="18"/>
                                        <w:rPrChange w:id="2681"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2682"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2683" w:author="Maino Vieytes, Christian (NIH/NIA/IRP) [F]" w:date="2023-11-15T16:32:00Z"/>
                                      <w:rFonts w:ascii="Times New Roman" w:hAnsi="Times New Roman" w:cs="Times New Roman"/>
                                      <w:sz w:val="18"/>
                                      <w:szCs w:val="18"/>
                                      <w:rPrChange w:id="2684" w:author="Maino Vieytes, Christian (NIH/NIA/IRP) [F]" w:date="2023-11-16T09:31:00Z">
                                        <w:rPr>
                                          <w:del w:id="2685" w:author="Maino Vieytes, Christian (NIH/NIA/IRP) [F]" w:date="2023-11-15T16:32:00Z"/>
                                          <w:rFonts w:ascii="Times New Roman" w:hAnsi="Times New Roman" w:cs="Times New Roman"/>
                                          <w:sz w:val="20"/>
                                          <w:szCs w:val="20"/>
                                        </w:rPr>
                                      </w:rPrChange>
                                    </w:rPr>
                                  </w:pPr>
                                  <w:ins w:id="2686" w:author="Maino Vieytes, Christian (NIH/NIA/IRP) [F]" w:date="2023-11-16T09:31:00Z">
                                    <w:r w:rsidRPr="00BF7D18">
                                      <w:rPr>
                                        <w:rFonts w:ascii="Times New Roman" w:hAnsi="Times New Roman" w:cs="Times New Roman"/>
                                        <w:color w:val="000000"/>
                                        <w:sz w:val="18"/>
                                        <w:szCs w:val="18"/>
                                        <w:rPrChange w:id="2687"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2688" w:author="Maino Vieytes, Christian (NIH/NIA/IRP) [F]" w:date="2023-11-16T09:31:00Z">
                                        <w:rPr>
                                          <w:rFonts w:ascii="Times New Roman" w:hAnsi="Times New Roman" w:cs="Times New Roman"/>
                                          <w:sz w:val="20"/>
                                          <w:szCs w:val="20"/>
                                        </w:rPr>
                                      </w:rPrChange>
                                    </w:rPr>
                                  </w:pPr>
                                  <w:del w:id="2689" w:author="Maino Vieytes, Christian (NIH/NIA/IRP) [F]" w:date="2023-11-15T16:32:00Z">
                                    <w:r w:rsidRPr="00BF7D18" w:rsidDel="00B06118">
                                      <w:rPr>
                                        <w:rFonts w:ascii="Times New Roman" w:hAnsi="Times New Roman" w:cs="Times New Roman"/>
                                        <w:sz w:val="18"/>
                                        <w:szCs w:val="18"/>
                                        <w:rPrChange w:id="2690"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2691"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2692" w:author="Maino Vieytes, Christian (NIH/NIA/IRP) [F]" w:date="2023-11-15T16:32:00Z"/>
                                      <w:rFonts w:ascii="Times New Roman" w:hAnsi="Times New Roman" w:cs="Times New Roman"/>
                                      <w:sz w:val="18"/>
                                      <w:szCs w:val="18"/>
                                      <w:rPrChange w:id="2693" w:author="Maino Vieytes, Christian (NIH/NIA/IRP) [F]" w:date="2023-11-16T09:31:00Z">
                                        <w:rPr>
                                          <w:del w:id="2694" w:author="Maino Vieytes, Christian (NIH/NIA/IRP) [F]" w:date="2023-11-15T16:32:00Z"/>
                                          <w:rFonts w:ascii="Times New Roman" w:hAnsi="Times New Roman" w:cs="Times New Roman"/>
                                          <w:sz w:val="20"/>
                                          <w:szCs w:val="20"/>
                                        </w:rPr>
                                      </w:rPrChange>
                                    </w:rPr>
                                  </w:pPr>
                                  <w:ins w:id="2695" w:author="Maino Vieytes, Christian (NIH/NIA/IRP) [F]" w:date="2023-11-16T09:31:00Z">
                                    <w:r w:rsidRPr="00BF7D18">
                                      <w:rPr>
                                        <w:rFonts w:ascii="Times New Roman" w:hAnsi="Times New Roman" w:cs="Times New Roman"/>
                                        <w:color w:val="000000"/>
                                        <w:sz w:val="18"/>
                                        <w:szCs w:val="18"/>
                                        <w:rPrChange w:id="2696"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2697" w:author="Maino Vieytes, Christian (NIH/NIA/IRP) [F]" w:date="2023-11-16T09:31:00Z">
                                        <w:rPr>
                                          <w:rFonts w:ascii="Times New Roman" w:hAnsi="Times New Roman" w:cs="Times New Roman"/>
                                          <w:sz w:val="20"/>
                                          <w:szCs w:val="20"/>
                                        </w:rPr>
                                      </w:rPrChange>
                                    </w:rPr>
                                  </w:pPr>
                                  <w:del w:id="2698" w:author="Maino Vieytes, Christian (NIH/NIA/IRP) [F]" w:date="2023-11-15T16:32:00Z">
                                    <w:r w:rsidRPr="00BF7D18" w:rsidDel="00B06118">
                                      <w:rPr>
                                        <w:rFonts w:ascii="Times New Roman" w:hAnsi="Times New Roman" w:cs="Times New Roman"/>
                                        <w:sz w:val="18"/>
                                        <w:szCs w:val="18"/>
                                        <w:rPrChange w:id="2699"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2700"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2701" w:author="Maino Vieytes, Christian (NIH/NIA/IRP) [F]" w:date="2023-11-16T09:31:00Z">
                                        <w:rPr>
                                          <w:rFonts w:ascii="Times New Roman" w:hAnsi="Times New Roman" w:cs="Times New Roman"/>
                                          <w:sz w:val="20"/>
                                          <w:szCs w:val="20"/>
                                        </w:rPr>
                                      </w:rPrChange>
                                    </w:rPr>
                                  </w:pPr>
                                  <w:ins w:id="2702" w:author="Maino Vieytes, Christian (NIH/NIA/IRP) [F]" w:date="2023-11-16T09:31:00Z">
                                    <w:r w:rsidRPr="00BF7D18">
                                      <w:rPr>
                                        <w:rFonts w:ascii="Times New Roman" w:hAnsi="Times New Roman" w:cs="Times New Roman"/>
                                        <w:color w:val="000000"/>
                                        <w:sz w:val="18"/>
                                        <w:szCs w:val="18"/>
                                        <w:rPrChange w:id="2703" w:author="Maino Vieytes, Christian (NIH/NIA/IRP) [F]" w:date="2023-11-16T09:31:00Z">
                                          <w:rPr>
                                            <w:rFonts w:ascii="Calibri" w:hAnsi="Calibri" w:cs="Calibri"/>
                                            <w:color w:val="000000"/>
                                          </w:rPr>
                                        </w:rPrChange>
                                      </w:rPr>
                                      <w:t>0.12</w:t>
                                    </w:r>
                                  </w:ins>
                                  <w:del w:id="2704" w:author="Maino Vieytes, Christian (NIH/NIA/IRP) [F]" w:date="2023-11-15T16:32:00Z">
                                    <w:r w:rsidRPr="00BF7D18" w:rsidDel="00B06118">
                                      <w:rPr>
                                        <w:rFonts w:ascii="Times New Roman" w:hAnsi="Times New Roman" w:cs="Times New Roman"/>
                                        <w:sz w:val="18"/>
                                        <w:szCs w:val="18"/>
                                        <w:rPrChange w:id="2705"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2706"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2707" w:author="Maino Vieytes, Christian (NIH/NIA/IRP) [F]" w:date="2023-11-16T09:31:00Z">
                                        <w:rPr>
                                          <w:rFonts w:ascii="Times New Roman" w:hAnsi="Times New Roman" w:cs="Times New Roman"/>
                                          <w:sz w:val="20"/>
                                          <w:szCs w:val="20"/>
                                        </w:rPr>
                                      </w:rPrChange>
                                    </w:rPr>
                                  </w:pPr>
                                  <w:ins w:id="2708" w:author="Maino Vieytes, Christian (NIH/NIA/IRP) [F]" w:date="2023-11-16T09:31:00Z">
                                    <w:r w:rsidRPr="00BF7D18">
                                      <w:rPr>
                                        <w:rFonts w:ascii="Times New Roman" w:hAnsi="Times New Roman" w:cs="Times New Roman"/>
                                        <w:color w:val="000000"/>
                                        <w:sz w:val="18"/>
                                        <w:szCs w:val="18"/>
                                        <w:rPrChange w:id="2709" w:author="Maino Vieytes, Christian (NIH/NIA/IRP) [F]" w:date="2023-11-16T09:31:00Z">
                                          <w:rPr>
                                            <w:rFonts w:ascii="Calibri" w:hAnsi="Calibri" w:cs="Calibri"/>
                                            <w:color w:val="000000"/>
                                          </w:rPr>
                                        </w:rPrChange>
                                      </w:rPr>
                                      <w:t>0.1</w:t>
                                    </w:r>
                                  </w:ins>
                                  <w:ins w:id="2710" w:author="Maino Vieytes, Christian (NIH/NIA/IRP) [F]" w:date="2023-11-16T09:32:00Z">
                                    <w:r>
                                      <w:rPr>
                                        <w:rFonts w:ascii="Times New Roman" w:hAnsi="Times New Roman" w:cs="Times New Roman"/>
                                        <w:color w:val="000000"/>
                                        <w:sz w:val="18"/>
                                        <w:szCs w:val="18"/>
                                      </w:rPr>
                                      <w:t>0</w:t>
                                    </w:r>
                                  </w:ins>
                                  <w:del w:id="2711" w:author="Maino Vieytes, Christian (NIH/NIA/IRP) [F]" w:date="2023-11-15T16:32:00Z">
                                    <w:r w:rsidRPr="00BF7D18" w:rsidDel="00B06118">
                                      <w:rPr>
                                        <w:rFonts w:ascii="Times New Roman" w:hAnsi="Times New Roman" w:cs="Times New Roman"/>
                                        <w:sz w:val="18"/>
                                        <w:szCs w:val="18"/>
                                        <w:rPrChange w:id="2712"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2713" w:author="Maino Vieytes, Christian (NIH/NIA/IRP) [F]" w:date="2023-11-16T09:32:00Z">
                                  <w:tblPrEx>
                                    <w:tblW w:w="0" w:type="auto"/>
                                  </w:tblPrEx>
                                </w:tblPrExChange>
                              </w:tblPrEx>
                              <w:trPr>
                                <w:trHeight w:val="320"/>
                                <w:trPrChange w:id="2714" w:author="Maino Vieytes, Christian (NIH/NIA/IRP) [F]" w:date="2023-11-16T09:32:00Z">
                                  <w:trPr>
                                    <w:trHeight w:val="320"/>
                                  </w:trPr>
                                </w:trPrChange>
                              </w:trPr>
                              <w:tc>
                                <w:tcPr>
                                  <w:tcW w:w="2456" w:type="dxa"/>
                                  <w:tcBorders>
                                    <w:bottom w:val="single" w:sz="4" w:space="0" w:color="auto"/>
                                  </w:tcBorders>
                                  <w:noWrap/>
                                  <w:vAlign w:val="center"/>
                                  <w:tcPrChange w:id="2715" w:author="Maino Vieytes, Christian (NIH/NIA/IRP) [F]" w:date="2023-11-16T09:32:00Z">
                                    <w:tcPr>
                                      <w:tcW w:w="2456" w:type="dxa"/>
                                      <w:tcBorders>
                                        <w:bottom w:val="single" w:sz="4" w:space="0" w:color="auto"/>
                                      </w:tcBorders>
                                      <w:noWrap/>
                                      <w:vAlign w:val="center"/>
                                    </w:tcPr>
                                  </w:tcPrChange>
                                </w:tcPr>
                                <w:p w14:paraId="2126A181" w14:textId="527D4F3C" w:rsidR="00BF7D18" w:rsidRPr="00BA33A1" w:rsidRDefault="00BF7D18" w:rsidP="00BF7D18">
                                  <w:pPr>
                                    <w:rPr>
                                      <w:rFonts w:ascii="Times New Roman" w:hAnsi="Times New Roman" w:cs="Times New Roman"/>
                                      <w:sz w:val="18"/>
                                      <w:szCs w:val="18"/>
                                      <w:rPrChange w:id="271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717" w:author="Maino Vieytes, Christian (NIH/NIA/IRP) [F]" w:date="2023-11-15T16:32:00Z">
                                        <w:rPr>
                                          <w:rFonts w:ascii="Times New Roman" w:hAnsi="Times New Roman" w:cs="Times New Roman"/>
                                          <w:sz w:val="20"/>
                                          <w:szCs w:val="20"/>
                                        </w:rPr>
                                      </w:rPrChange>
                                    </w:rPr>
                                    <w:t>HEI-2015</w:t>
                                  </w:r>
                                  <w:del w:id="2718" w:author="Maino Vieytes, Christian (NIH/NIA/IRP) [F]" w:date="2023-11-30T12:18:00Z">
                                    <w:r w:rsidRPr="00BA33A1" w:rsidDel="000B6141">
                                      <w:rPr>
                                        <w:rFonts w:ascii="Times New Roman" w:hAnsi="Times New Roman" w:cs="Times New Roman"/>
                                        <w:sz w:val="18"/>
                                        <w:szCs w:val="18"/>
                                        <w:vertAlign w:val="superscript"/>
                                        <w:rPrChange w:id="2719" w:author="Maino Vieytes, Christian (NIH/NIA/IRP) [F]" w:date="2023-11-15T16:32:00Z">
                                          <w:rPr>
                                            <w:rFonts w:ascii="Times New Roman" w:hAnsi="Times New Roman" w:cs="Times New Roman"/>
                                            <w:sz w:val="20"/>
                                            <w:szCs w:val="20"/>
                                            <w:vertAlign w:val="superscript"/>
                                          </w:rPr>
                                        </w:rPrChange>
                                      </w:rPr>
                                      <w:delText>a</w:delText>
                                    </w:r>
                                  </w:del>
                                  <w:ins w:id="2720" w:author="Maino Vieytes, Christian (NIH/NIA/IRP) [F]" w:date="2023-11-30T12:18:00Z">
                                    <w:r w:rsidR="000B6141">
                                      <w:rPr>
                                        <w:rFonts w:ascii="Times New Roman" w:hAnsi="Times New Roman" w:cs="Times New Roman"/>
                                        <w:sz w:val="18"/>
                                        <w:szCs w:val="18"/>
                                        <w:vertAlign w:val="superscript"/>
                                      </w:rPr>
                                      <w:t>d</w:t>
                                    </w:r>
                                  </w:ins>
                                </w:p>
                                <w:p w14:paraId="620E9EBD" w14:textId="77777777" w:rsidR="00BF7D18" w:rsidRPr="000B6141" w:rsidRDefault="00BF7D18" w:rsidP="00BF7D18">
                                  <w:pPr>
                                    <w:rPr>
                                      <w:rFonts w:ascii="Times New Roman" w:hAnsi="Times New Roman" w:cs="Times New Roman"/>
                                      <w:sz w:val="18"/>
                                      <w:szCs w:val="18"/>
                                      <w:vertAlign w:val="superscript"/>
                                      <w:rPrChange w:id="2721" w:author="Maino Vieytes, Christian (NIH/NIA/IRP) [F]" w:date="2023-11-30T12:17:00Z">
                                        <w:rPr>
                                          <w:rFonts w:ascii="Times New Roman" w:hAnsi="Times New Roman" w:cs="Times New Roman"/>
                                          <w:sz w:val="20"/>
                                          <w:szCs w:val="20"/>
                                        </w:rPr>
                                      </w:rPrChange>
                                    </w:rPr>
                                  </w:pPr>
                                  <w:r w:rsidRPr="00BA33A1">
                                    <w:rPr>
                                      <w:rFonts w:ascii="Times New Roman" w:hAnsi="Times New Roman" w:cs="Times New Roman"/>
                                      <w:sz w:val="18"/>
                                      <w:szCs w:val="18"/>
                                      <w:rPrChange w:id="2722"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2723"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2724" w:author="Maino Vieytes, Christian (NIH/NIA/IRP) [F]" w:date="2023-11-16T09:31:00Z">
                                        <w:rPr>
                                          <w:rFonts w:ascii="Times New Roman" w:hAnsi="Times New Roman" w:cs="Times New Roman"/>
                                          <w:sz w:val="20"/>
                                          <w:szCs w:val="20"/>
                                        </w:rPr>
                                      </w:rPrChange>
                                    </w:rPr>
                                  </w:pPr>
                                  <w:ins w:id="2725" w:author="Maino Vieytes, Christian (NIH/NIA/IRP) [F]" w:date="2023-11-16T09:31:00Z">
                                    <w:r w:rsidRPr="00BF7D18">
                                      <w:rPr>
                                        <w:rFonts w:ascii="Times New Roman" w:hAnsi="Times New Roman" w:cs="Times New Roman"/>
                                        <w:color w:val="000000"/>
                                        <w:sz w:val="18"/>
                                        <w:szCs w:val="18"/>
                                        <w:rPrChange w:id="2726" w:author="Maino Vieytes, Christian (NIH/NIA/IRP) [F]" w:date="2023-11-16T09:31:00Z">
                                          <w:rPr>
                                            <w:rFonts w:ascii="Calibri" w:hAnsi="Calibri" w:cs="Calibri"/>
                                            <w:color w:val="000000"/>
                                          </w:rPr>
                                        </w:rPrChange>
                                      </w:rPr>
                                      <w:t>55.13 (14.3)</w:t>
                                    </w:r>
                                  </w:ins>
                                  <w:del w:id="2727" w:author="Maino Vieytes, Christian (NIH/NIA/IRP) [F]" w:date="2023-11-15T16:32:00Z">
                                    <w:r w:rsidRPr="00BF7D18" w:rsidDel="00E90C92">
                                      <w:rPr>
                                        <w:rFonts w:ascii="Times New Roman" w:hAnsi="Times New Roman" w:cs="Times New Roman"/>
                                        <w:color w:val="000000"/>
                                        <w:sz w:val="18"/>
                                        <w:szCs w:val="18"/>
                                        <w:rPrChange w:id="2728"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2729"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2730" w:author="Maino Vieytes, Christian (NIH/NIA/IRP) [F]" w:date="2023-11-16T09:31:00Z">
                                        <w:rPr>
                                          <w:rFonts w:ascii="Times New Roman" w:hAnsi="Times New Roman" w:cs="Times New Roman"/>
                                          <w:sz w:val="20"/>
                                          <w:szCs w:val="20"/>
                                        </w:rPr>
                                      </w:rPrChange>
                                    </w:rPr>
                                  </w:pPr>
                                  <w:ins w:id="2731" w:author="Maino Vieytes, Christian (NIH/NIA/IRP) [F]" w:date="2023-11-16T09:31:00Z">
                                    <w:r w:rsidRPr="00BF7D18">
                                      <w:rPr>
                                        <w:rFonts w:ascii="Times New Roman" w:hAnsi="Times New Roman" w:cs="Times New Roman"/>
                                        <w:color w:val="000000"/>
                                        <w:sz w:val="18"/>
                                        <w:szCs w:val="18"/>
                                        <w:rPrChange w:id="2732" w:author="Maino Vieytes, Christian (NIH/NIA/IRP) [F]" w:date="2023-11-16T09:31:00Z">
                                          <w:rPr>
                                            <w:rFonts w:ascii="Calibri" w:hAnsi="Calibri" w:cs="Calibri"/>
                                            <w:color w:val="000000"/>
                                          </w:rPr>
                                        </w:rPrChange>
                                      </w:rPr>
                                      <w:t>50.84 (12.44)</w:t>
                                    </w:r>
                                  </w:ins>
                                  <w:del w:id="2733" w:author="Maino Vieytes, Christian (NIH/NIA/IRP) [F]" w:date="2023-11-15T16:32:00Z">
                                    <w:r w:rsidRPr="00BF7D18" w:rsidDel="00E90C92">
                                      <w:rPr>
                                        <w:rFonts w:ascii="Times New Roman" w:hAnsi="Times New Roman" w:cs="Times New Roman"/>
                                        <w:color w:val="000000"/>
                                        <w:sz w:val="18"/>
                                        <w:szCs w:val="18"/>
                                        <w:rPrChange w:id="2734"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2735"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2736" w:author="Maino Vieytes, Christian (NIH/NIA/IRP) [F]" w:date="2023-11-16T09:31:00Z">
                                        <w:rPr>
                                          <w:rFonts w:ascii="Times New Roman" w:hAnsi="Times New Roman" w:cs="Times New Roman"/>
                                          <w:sz w:val="20"/>
                                          <w:szCs w:val="20"/>
                                        </w:rPr>
                                      </w:rPrChange>
                                    </w:rPr>
                                  </w:pPr>
                                  <w:ins w:id="2737" w:author="Maino Vieytes, Christian (NIH/NIA/IRP) [F]" w:date="2023-11-16T09:31:00Z">
                                    <w:r w:rsidRPr="00BF7D18">
                                      <w:rPr>
                                        <w:rFonts w:ascii="Times New Roman" w:hAnsi="Times New Roman" w:cs="Times New Roman"/>
                                        <w:color w:val="000000"/>
                                        <w:sz w:val="18"/>
                                        <w:szCs w:val="18"/>
                                        <w:rPrChange w:id="2738" w:author="Maino Vieytes, Christian (NIH/NIA/IRP) [F]" w:date="2023-11-16T09:31:00Z">
                                          <w:rPr>
                                            <w:rFonts w:ascii="Calibri" w:hAnsi="Calibri" w:cs="Calibri"/>
                                            <w:color w:val="000000"/>
                                          </w:rPr>
                                        </w:rPrChange>
                                      </w:rPr>
                                      <w:t>55.61 (14.42)</w:t>
                                    </w:r>
                                  </w:ins>
                                  <w:del w:id="2739" w:author="Maino Vieytes, Christian (NIH/NIA/IRP) [F]" w:date="2023-11-15T16:32:00Z">
                                    <w:r w:rsidRPr="00BF7D18" w:rsidDel="00E90C92">
                                      <w:rPr>
                                        <w:rFonts w:ascii="Times New Roman" w:hAnsi="Times New Roman" w:cs="Times New Roman"/>
                                        <w:color w:val="000000"/>
                                        <w:sz w:val="18"/>
                                        <w:szCs w:val="18"/>
                                        <w:rPrChange w:id="2740"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2741"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2742" w:author="Maino Vieytes, Christian (NIH/NIA/IRP) [F]" w:date="2023-11-16T09:31:00Z">
                                        <w:rPr>
                                          <w:rFonts w:ascii="Times New Roman" w:hAnsi="Times New Roman" w:cs="Times New Roman"/>
                                          <w:sz w:val="20"/>
                                          <w:szCs w:val="20"/>
                                        </w:rPr>
                                      </w:rPrChange>
                                    </w:rPr>
                                  </w:pPr>
                                  <w:ins w:id="2743" w:author="Maino Vieytes, Christian (NIH/NIA/IRP) [F]" w:date="2023-11-16T09:31:00Z">
                                    <w:r w:rsidRPr="00BF7D18">
                                      <w:rPr>
                                        <w:rFonts w:ascii="Times New Roman" w:hAnsi="Times New Roman" w:cs="Times New Roman"/>
                                        <w:color w:val="000000"/>
                                        <w:sz w:val="18"/>
                                        <w:szCs w:val="18"/>
                                        <w:rPrChange w:id="2744" w:author="Maino Vieytes, Christian (NIH/NIA/IRP) [F]" w:date="2023-11-16T09:31:00Z">
                                          <w:rPr>
                                            <w:rFonts w:ascii="Calibri" w:hAnsi="Calibri" w:cs="Calibri"/>
                                            <w:color w:val="000000"/>
                                          </w:rPr>
                                        </w:rPrChange>
                                      </w:rPr>
                                      <w:t>-1.3</w:t>
                                    </w:r>
                                  </w:ins>
                                  <w:ins w:id="2745" w:author="Maino Vieytes, Christian (NIH/NIA/IRP) [F]" w:date="2023-11-16T09:32:00Z">
                                    <w:r>
                                      <w:rPr>
                                        <w:rFonts w:ascii="Times New Roman" w:hAnsi="Times New Roman" w:cs="Times New Roman"/>
                                        <w:color w:val="000000"/>
                                        <w:sz w:val="18"/>
                                        <w:szCs w:val="18"/>
                                      </w:rPr>
                                      <w:t>0</w:t>
                                    </w:r>
                                  </w:ins>
                                  <w:del w:id="2746" w:author="Maino Vieytes, Christian (NIH/NIA/IRP) [F]" w:date="2023-11-15T16:32:00Z">
                                    <w:r w:rsidRPr="00BF7D18" w:rsidDel="00E90C92">
                                      <w:rPr>
                                        <w:rFonts w:ascii="Times New Roman" w:hAnsi="Times New Roman" w:cs="Times New Roman"/>
                                        <w:color w:val="000000"/>
                                        <w:sz w:val="18"/>
                                        <w:szCs w:val="18"/>
                                        <w:rPrChange w:id="2747"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2748"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2749" w:author="Maino Vieytes, Christian (NIH/NIA/IRP) [F]" w:date="2023-11-16T09:31:00Z">
                                        <w:rPr>
                                          <w:rFonts w:ascii="Times New Roman" w:hAnsi="Times New Roman" w:cs="Times New Roman"/>
                                          <w:sz w:val="20"/>
                                          <w:szCs w:val="20"/>
                                        </w:rPr>
                                      </w:rPrChange>
                                    </w:rPr>
                                  </w:pPr>
                                  <w:ins w:id="2750" w:author="Maino Vieytes, Christian (NIH/NIA/IRP) [F]" w:date="2023-11-16T09:31:00Z">
                                    <w:r w:rsidRPr="00BF7D18">
                                      <w:rPr>
                                        <w:rFonts w:ascii="Times New Roman" w:hAnsi="Times New Roman" w:cs="Times New Roman"/>
                                        <w:color w:val="000000"/>
                                        <w:sz w:val="18"/>
                                        <w:szCs w:val="18"/>
                                        <w:rPrChange w:id="2751" w:author="Maino Vieytes, Christian (NIH/NIA/IRP) [F]" w:date="2023-11-16T09:31:00Z">
                                          <w:rPr>
                                            <w:rFonts w:ascii="Calibri" w:hAnsi="Calibri" w:cs="Calibri"/>
                                            <w:color w:val="000000"/>
                                          </w:rPr>
                                        </w:rPrChange>
                                      </w:rPr>
                                      <w:t>&lt; 0.01</w:t>
                                    </w:r>
                                  </w:ins>
                                  <w:del w:id="2752" w:author="Maino Vieytes, Christian (NIH/NIA/IRP) [F]" w:date="2023-11-15T16:32:00Z">
                                    <w:r w:rsidRPr="00BF7D18" w:rsidDel="00E90C92">
                                      <w:rPr>
                                        <w:rFonts w:ascii="Times New Roman" w:hAnsi="Times New Roman" w:cs="Times New Roman"/>
                                        <w:color w:val="000000"/>
                                        <w:sz w:val="18"/>
                                        <w:szCs w:val="18"/>
                                        <w:rPrChange w:id="2753"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275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2755"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2756"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2757" w:author="Maino Vieytes, Christian (NIH/NIA/IRP) [F]" w:date="2023-11-15T15:46:00Z">
                                    <w:r w:rsidR="00FE4615" w:rsidRPr="00BA33A1">
                                      <w:rPr>
                                        <w:rFonts w:ascii="Times New Roman" w:hAnsi="Times New Roman" w:cs="Times New Roman"/>
                                        <w:sz w:val="18"/>
                                        <w:szCs w:val="18"/>
                                        <w:rPrChange w:id="2758" w:author="Maino Vieytes, Christian (NIH/NIA/IRP) [F]" w:date="2023-11-15T16:32:00Z">
                                          <w:rPr>
                                            <w:rFonts w:ascii="Times New Roman" w:hAnsi="Times New Roman" w:cs="Times New Roman"/>
                                            <w:sz w:val="20"/>
                                            <w:szCs w:val="20"/>
                                          </w:rPr>
                                        </w:rPrChange>
                                      </w:rPr>
                                      <w:t xml:space="preserve"> from the testing subsam</w:t>
                                    </w:r>
                                  </w:ins>
                                  <w:ins w:id="2759" w:author="Maino Vieytes, Christian (NIH/NIA/IRP) [F]" w:date="2023-11-15T15:47:00Z">
                                    <w:r w:rsidR="00FE4615" w:rsidRPr="00BA33A1">
                                      <w:rPr>
                                        <w:rFonts w:ascii="Times New Roman" w:hAnsi="Times New Roman" w:cs="Times New Roman"/>
                                        <w:sz w:val="18"/>
                                        <w:szCs w:val="18"/>
                                        <w:rPrChange w:id="2760"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2761"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2762" w:author="Maino Vieytes, Christian (NIH/NIA/IRP) [F]" w:date="2023-11-15T16:32:00Z">
                                          <w:rPr>
                                            <w:rFonts w:ascii="Times New Roman" w:hAnsi="Times New Roman" w:cs="Times New Roman"/>
                                            <w:sz w:val="20"/>
                                            <w:szCs w:val="20"/>
                                          </w:rPr>
                                        </w:rPrChange>
                                      </w:rPr>
                                      <w:t xml:space="preserve">= </w:t>
                                    </w:r>
                                  </w:ins>
                                  <w:ins w:id="2763" w:author="Maino Vieytes, Christian (NIH/NIA/IRP) [F]" w:date="2023-11-16T08:27:00Z">
                                    <w:r w:rsidR="00E260F1">
                                      <w:rPr>
                                        <w:rFonts w:ascii="Times New Roman" w:hAnsi="Times New Roman" w:cs="Times New Roman"/>
                                        <w:sz w:val="18"/>
                                        <w:szCs w:val="18"/>
                                      </w:rPr>
                                      <w:t>1745</w:t>
                                    </w:r>
                                  </w:ins>
                                  <w:ins w:id="2764" w:author="Maino Vieytes, Christian (NIH/NIA/IRP) [F]" w:date="2023-11-15T15:47:00Z">
                                    <w:r w:rsidR="00FE4615" w:rsidRPr="00BA33A1">
                                      <w:rPr>
                                        <w:rFonts w:ascii="Times New Roman" w:hAnsi="Times New Roman" w:cs="Times New Roman"/>
                                        <w:sz w:val="18"/>
                                        <w:szCs w:val="18"/>
                                        <w:rPrChange w:id="2765"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2766" w:author="Maino Vieytes, Christian (NIH/NIA/IRP) [F]" w:date="2023-11-15T16:32:00Z">
                                        <w:rPr>
                                          <w:rFonts w:ascii="Times New Roman" w:hAnsi="Times New Roman" w:cs="Times New Roman"/>
                                          <w:sz w:val="20"/>
                                          <w:szCs w:val="20"/>
                                        </w:rPr>
                                      </w:rPrChange>
                                    </w:rPr>
                                    <w:t>.</w:t>
                                  </w:r>
                                </w:p>
                                <w:p w14:paraId="00F1559B" w14:textId="040203FD" w:rsidR="008E210F" w:rsidRPr="00BA33A1" w:rsidDel="003A057A" w:rsidRDefault="008E210F" w:rsidP="00371B03">
                                  <w:pPr>
                                    <w:rPr>
                                      <w:del w:id="2767" w:author="Maino Vieytes, Christian (NIH/NIA/IRP) [F]" w:date="2023-12-01T11:24:00Z"/>
                                      <w:rFonts w:ascii="Times New Roman" w:hAnsi="Times New Roman" w:cs="Times New Roman"/>
                                      <w:sz w:val="18"/>
                                      <w:szCs w:val="18"/>
                                      <w:lang w:bidi="en-US"/>
                                      <w:rPrChange w:id="2768" w:author="Maino Vieytes, Christian (NIH/NIA/IRP) [F]" w:date="2023-11-15T16:32:00Z">
                                        <w:rPr>
                                          <w:del w:id="2769" w:author="Maino Vieytes, Christian (NIH/NIA/IRP) [F]" w:date="2023-12-01T11:24:00Z"/>
                                          <w:rFonts w:ascii="Times New Roman" w:hAnsi="Times New Roman" w:cs="Times New Roman"/>
                                          <w:sz w:val="20"/>
                                          <w:szCs w:val="20"/>
                                          <w:lang w:bidi="en-US"/>
                                        </w:rPr>
                                      </w:rPrChange>
                                    </w:rPr>
                                  </w:pPr>
                                  <w:del w:id="2770" w:author="Maino Vieytes, Christian (NIH/NIA/IRP) [F]" w:date="2023-12-01T11:24:00Z">
                                    <w:r w:rsidRPr="00BA33A1" w:rsidDel="003A057A">
                                      <w:rPr>
                                        <w:rFonts w:ascii="Times New Roman" w:hAnsi="Times New Roman" w:cs="Times New Roman"/>
                                        <w:sz w:val="18"/>
                                        <w:szCs w:val="18"/>
                                        <w:lang w:bidi="en-US"/>
                                        <w:rPrChange w:id="2771" w:author="Maino Vieytes, Christian (NIH/NIA/IRP) [F]" w:date="2023-11-15T16:32:00Z">
                                          <w:rPr>
                                            <w:rFonts w:ascii="Times New Roman" w:hAnsi="Times New Roman" w:cs="Times New Roman"/>
                                            <w:sz w:val="20"/>
                                            <w:szCs w:val="20"/>
                                            <w:lang w:bidi="en-US"/>
                                          </w:rPr>
                                        </w:rPrChange>
                                      </w:rPr>
                                      <w:delText>† Dietary pattern obtained using penalized logistic regression; ‡ Dietary pattern obtained using principal components analysis.</w:delText>
                                    </w:r>
                                  </w:del>
                                </w:p>
                                <w:p w14:paraId="1D834109" w14:textId="54ADABD8" w:rsidR="00921372" w:rsidRPr="00F223B1" w:rsidRDefault="008E210F" w:rsidP="00921372">
                                  <w:pPr>
                                    <w:rPr>
                                      <w:ins w:id="2772" w:author="Maino Vieytes, Christian (NIH/NIA/IRP) [F]" w:date="2023-11-30T12:19:00Z"/>
                                      <w:rFonts w:ascii="Times New Roman" w:hAnsi="Times New Roman" w:cs="Times New Roman"/>
                                      <w:sz w:val="18"/>
                                      <w:szCs w:val="18"/>
                                      <w:lang w:bidi="en-US"/>
                                    </w:rPr>
                                  </w:pPr>
                                  <w:del w:id="2773" w:author="Maino Vieytes, Christian (NIH/NIA/IRP) [F]" w:date="2023-12-01T11:24:00Z">
                                    <w:r w:rsidRPr="00BA33A1" w:rsidDel="003A057A">
                                      <w:rPr>
                                        <w:rFonts w:ascii="Times New Roman" w:hAnsi="Times New Roman" w:cs="Times New Roman"/>
                                        <w:sz w:val="18"/>
                                        <w:szCs w:val="18"/>
                                        <w:lang w:bidi="en-US"/>
                                        <w:rPrChange w:id="2774" w:author="Maino Vieytes, Christian (NIH/NIA/IRP) [F]" w:date="2023-11-15T16:32:00Z">
                                          <w:rPr>
                                            <w:rFonts w:ascii="Times New Roman" w:hAnsi="Times New Roman" w:cs="Times New Roman"/>
                                            <w:sz w:val="20"/>
                                            <w:szCs w:val="20"/>
                                            <w:lang w:bidi="en-US"/>
                                          </w:rPr>
                                        </w:rPrChange>
                                      </w:rPr>
                                      <w:delText>Subjects were weighted, and the analysis was performed according to NCHS guidelines.</w:delText>
                                    </w:r>
                                  </w:del>
                                  <w:ins w:id="2775" w:author="Maino Vieytes, Christian (NIH/NIA/IRP) [F]" w:date="2023-11-30T12:19:00Z">
                                    <w:r w:rsidR="00921372" w:rsidRPr="00F223B1">
                                      <w:rPr>
                                        <w:rFonts w:ascii="Times New Roman" w:hAnsi="Times New Roman" w:cs="Times New Roman"/>
                                        <w:sz w:val="18"/>
                                        <w:szCs w:val="18"/>
                                        <w:vertAlign w:val="superscript"/>
                                        <w:lang w:bidi="en-US"/>
                                      </w:rPr>
                                      <w:t xml:space="preserve">a </w:t>
                                    </w:r>
                                    <w:r w:rsidR="00921372" w:rsidRPr="00F223B1">
                                      <w:rPr>
                                        <w:rFonts w:ascii="Times New Roman" w:hAnsi="Times New Roman" w:cs="Times New Roman"/>
                                        <w:sz w:val="18"/>
                                        <w:szCs w:val="18"/>
                                        <w:lang w:bidi="en-US"/>
                                      </w:rPr>
                                      <w:t>The High Fat &amp; Sugar, Low Vegetable Pattern</w:t>
                                    </w:r>
                                  </w:ins>
                                </w:p>
                                <w:p w14:paraId="4F62C2EC" w14:textId="69DBF908" w:rsidR="00921372" w:rsidRPr="00F223B1" w:rsidRDefault="00921372" w:rsidP="00921372">
                                  <w:pPr>
                                    <w:rPr>
                                      <w:ins w:id="2776" w:author="Maino Vieytes, Christian (NIH/NIA/IRP) [F]" w:date="2023-11-30T12:19:00Z"/>
                                      <w:rFonts w:ascii="Times New Roman" w:hAnsi="Times New Roman" w:cs="Times New Roman"/>
                                      <w:color w:val="222222"/>
                                      <w:sz w:val="18"/>
                                      <w:szCs w:val="18"/>
                                      <w:shd w:val="clear" w:color="auto" w:fill="FFFFFF"/>
                                    </w:rPr>
                                  </w:pPr>
                                  <w:ins w:id="2777" w:author="Maino Vieytes, Christian (NIH/NIA/IRP) [F]" w:date="2023-11-30T12:19:00Z">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ins>
                                  <w:ins w:id="2778" w:author="Maino Vieytes, Christian (NIH/NIA/IRP) [F]" w:date="2023-11-30T12:22:00Z">
                                    <w:r>
                                      <w:rPr>
                                        <w:rFonts w:ascii="Times New Roman" w:hAnsi="Times New Roman" w:cs="Times New Roman"/>
                                        <w:sz w:val="18"/>
                                        <w:szCs w:val="18"/>
                                        <w:lang w:bidi="en-US"/>
                                      </w:rPr>
                                      <w:t xml:space="preserve">The </w:t>
                                    </w:r>
                                  </w:ins>
                                  <w:ins w:id="2779" w:author="Maino Vieytes, Christian (NIH/NIA/IRP) [F]" w:date="2023-11-30T12:19:00Z">
                                    <w:r w:rsidRPr="00F223B1">
                                      <w:rPr>
                                        <w:rFonts w:ascii="Times New Roman" w:hAnsi="Times New Roman" w:cs="Times New Roman"/>
                                        <w:color w:val="222222"/>
                                        <w:sz w:val="18"/>
                                        <w:szCs w:val="18"/>
                                        <w:shd w:val="clear" w:color="auto" w:fill="FFFFFF"/>
                                      </w:rPr>
                                      <w:t>High Alcohol &amp; Added Sugar Pattern</w:t>
                                    </w:r>
                                  </w:ins>
                                </w:p>
                                <w:p w14:paraId="1ADCAA9C" w14:textId="77777777" w:rsidR="00921372" w:rsidRPr="00F223B1" w:rsidRDefault="00921372" w:rsidP="00921372">
                                  <w:pPr>
                                    <w:rPr>
                                      <w:ins w:id="2780" w:author="Maino Vieytes, Christian (NIH/NIA/IRP) [F]" w:date="2023-11-30T12:19:00Z"/>
                                      <w:rFonts w:ascii="Times New Roman" w:hAnsi="Times New Roman" w:cs="Times New Roman"/>
                                      <w:sz w:val="18"/>
                                      <w:szCs w:val="18"/>
                                      <w:lang w:bidi="en-US"/>
                                    </w:rPr>
                                  </w:pPr>
                                  <w:ins w:id="2781" w:author="Maino Vieytes, Christian (NIH/NIA/IRP) [F]" w:date="2023-11-30T12:19:00Z">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ins>
                                </w:p>
                                <w:p w14:paraId="284E0876" w14:textId="7568BA2E" w:rsidR="00921372" w:rsidRDefault="00921372" w:rsidP="00921372">
                                  <w:pPr>
                                    <w:rPr>
                                      <w:ins w:id="2782" w:author="Maino Vieytes, Christian (NIH/NIA/IRP) [F]" w:date="2023-12-01T11:24:00Z"/>
                                      <w:rFonts w:ascii="Times New Roman" w:hAnsi="Times New Roman" w:cs="Times New Roman"/>
                                      <w:sz w:val="18"/>
                                      <w:szCs w:val="18"/>
                                      <w:lang w:bidi="en-US"/>
                                    </w:rPr>
                                  </w:pPr>
                                  <w:ins w:id="2783" w:author="Maino Vieytes, Christian (NIH/NIA/IRP) [F]" w:date="2023-11-30T12:19:00Z">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4B853FE7" w14:textId="77777777" w:rsidR="003A057A" w:rsidRPr="00F223B1" w:rsidRDefault="003A057A" w:rsidP="003A057A">
                                  <w:pPr>
                                    <w:rPr>
                                      <w:ins w:id="2784" w:author="Maino Vieytes, Christian (NIH/NIA/IRP) [F]" w:date="2023-12-01T11:24:00Z"/>
                                      <w:rFonts w:ascii="Times New Roman" w:hAnsi="Times New Roman" w:cs="Times New Roman"/>
                                      <w:sz w:val="18"/>
                                      <w:szCs w:val="18"/>
                                      <w:lang w:bidi="en-US"/>
                                    </w:rPr>
                                  </w:pPr>
                                  <w:ins w:id="2785" w:author="Maino Vieytes, Christian (NIH/NIA/IRP) [F]" w:date="2023-12-01T11:24:00Z">
                                    <w:r w:rsidRPr="00F223B1">
                                      <w:rPr>
                                        <w:rFonts w:ascii="Times New Roman" w:hAnsi="Times New Roman" w:cs="Times New Roman"/>
                                        <w:sz w:val="18"/>
                                        <w:szCs w:val="18"/>
                                        <w:lang w:bidi="en-US"/>
                                      </w:rPr>
                                      <w:t>† Dietary pattern obtained using penalized logistic regression; ‡ Dietary pattern obtained using principal components analysis.</w:t>
                                    </w:r>
                                  </w:ins>
                                </w:p>
                                <w:p w14:paraId="51F1671F" w14:textId="77777777" w:rsidR="003A057A" w:rsidRDefault="003A057A" w:rsidP="003A057A">
                                  <w:pPr>
                                    <w:rPr>
                                      <w:ins w:id="2786" w:author="Maino Vieytes, Christian (NIH/NIA/IRP) [F]" w:date="2023-12-01T11:24:00Z"/>
                                      <w:rFonts w:ascii="Times New Roman" w:hAnsi="Times New Roman" w:cs="Times New Roman"/>
                                      <w:sz w:val="18"/>
                                      <w:szCs w:val="18"/>
                                      <w:lang w:bidi="en-US"/>
                                    </w:rPr>
                                  </w:pPr>
                                  <w:ins w:id="2787" w:author="Maino Vieytes, Christian (NIH/NIA/IRP) [F]" w:date="2023-12-01T11:24:00Z">
                                    <w:r w:rsidRPr="00F223B1">
                                      <w:rPr>
                                        <w:rFonts w:ascii="Times New Roman" w:hAnsi="Times New Roman" w:cs="Times New Roman"/>
                                        <w:sz w:val="18"/>
                                        <w:szCs w:val="18"/>
                                        <w:lang w:bidi="en-US"/>
                                      </w:rPr>
                                      <w:t>Subjects were weighted, and the analysis was performed according to NCHS guidelines. All dietary patterns extraction procedures were performed on the training subsample described in the main text (</w:t>
                                    </w:r>
                                    <w:r w:rsidRPr="00F223B1">
                                      <w:rPr>
                                        <w:rFonts w:ascii="Times New Roman" w:hAnsi="Times New Roman" w:cs="Times New Roman"/>
                                        <w:i/>
                                        <w:iCs/>
                                        <w:sz w:val="18"/>
                                        <w:szCs w:val="18"/>
                                        <w:lang w:bidi="en-US"/>
                                      </w:rPr>
                                      <w:t xml:space="preserve">n </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748</w:t>
                                    </w:r>
                                    <w:r w:rsidRPr="00F223B1">
                                      <w:rPr>
                                        <w:rFonts w:ascii="Times New Roman" w:hAnsi="Times New Roman" w:cs="Times New Roman"/>
                                        <w:sz w:val="18"/>
                                        <w:szCs w:val="18"/>
                                        <w:lang w:bidi="en-US"/>
                                      </w:rPr>
                                      <w:t>).</w:t>
                                    </w:r>
                                  </w:ins>
                                </w:p>
                                <w:p w14:paraId="5A495D18" w14:textId="77777777" w:rsidR="003A057A" w:rsidRPr="006903C7" w:rsidRDefault="003A057A" w:rsidP="00921372">
                                  <w:pPr>
                                    <w:rPr>
                                      <w:ins w:id="2788" w:author="Maino Vieytes, Christian (NIH/NIA/IRP) [F]" w:date="2023-11-30T12:19:00Z"/>
                                      <w:rFonts w:ascii="Times New Roman" w:hAnsi="Times New Roman" w:cs="Times New Roman"/>
                                      <w:sz w:val="18"/>
                                      <w:szCs w:val="18"/>
                                      <w:lang w:bidi="en-US"/>
                                    </w:rPr>
                                  </w:pPr>
                                </w:p>
                                <w:p w14:paraId="3519CAE2" w14:textId="77777777" w:rsidR="00921372" w:rsidRPr="00BA33A1" w:rsidRDefault="00921372" w:rsidP="00371B03">
                                  <w:pPr>
                                    <w:rPr>
                                      <w:rFonts w:ascii="Times New Roman" w:hAnsi="Times New Roman" w:cs="Times New Roman"/>
                                      <w:sz w:val="18"/>
                                      <w:szCs w:val="18"/>
                                      <w:lang w:bidi="en-US"/>
                                      <w:rPrChange w:id="2789" w:author="Maino Vieytes, Christian (NIH/NIA/IRP) [F]" w:date="2023-11-15T16:32:00Z">
                                        <w:rPr>
                                          <w:rFonts w:ascii="Times New Roman" w:hAnsi="Times New Roman" w:cs="Times New Roman"/>
                                          <w:sz w:val="20"/>
                                          <w:szCs w:val="20"/>
                                          <w:lang w:bidi="en-US"/>
                                        </w:rPr>
                                      </w:rPrChange>
                                    </w:rPr>
                                  </w:pPr>
                                </w:p>
                                <w:p w14:paraId="22D06D9B" w14:textId="1074DD23" w:rsidR="008E210F" w:rsidRPr="00BA33A1" w:rsidRDefault="008E210F" w:rsidP="005B5303">
                                  <w:pPr>
                                    <w:rPr>
                                      <w:rFonts w:ascii="Times New Roman" w:hAnsi="Times New Roman" w:cs="Times New Roman"/>
                                      <w:sz w:val="18"/>
                                      <w:szCs w:val="18"/>
                                      <w:vertAlign w:val="superscript"/>
                                      <w:lang w:bidi="en-US"/>
                                      <w:rPrChange w:id="2790" w:author="Maino Vieytes, Christian (NIH/NIA/IRP) [F]" w:date="2023-11-15T16:32:00Z">
                                        <w:rPr>
                                          <w:rFonts w:ascii="Times New Roman" w:hAnsi="Times New Roman" w:cs="Times New Roman"/>
                                          <w:sz w:val="20"/>
                                          <w:szCs w:val="20"/>
                                          <w:vertAlign w:val="superscript"/>
                                          <w:lang w:bidi="en-US"/>
                                        </w:rPr>
                                      </w:rPrChange>
                                    </w:rPr>
                                  </w:pPr>
                                  <w:del w:id="2791" w:author="Maino Vieytes, Christian (NIH/NIA/IRP) [F]" w:date="2023-11-30T12:18:00Z">
                                    <w:r w:rsidRPr="00BA33A1" w:rsidDel="00921372">
                                      <w:rPr>
                                        <w:rFonts w:ascii="Times New Roman" w:hAnsi="Times New Roman" w:cs="Times New Roman"/>
                                        <w:sz w:val="18"/>
                                        <w:szCs w:val="18"/>
                                        <w:vertAlign w:val="superscript"/>
                                        <w:lang w:bidi="en-US"/>
                                        <w:rPrChange w:id="2792" w:author="Maino Vieytes, Christian (NIH/NIA/IRP) [F]" w:date="2023-11-15T16:32:00Z">
                                          <w:rPr>
                                            <w:rFonts w:ascii="Times New Roman" w:hAnsi="Times New Roman" w:cs="Times New Roman"/>
                                            <w:sz w:val="20"/>
                                            <w:szCs w:val="20"/>
                                            <w:vertAlign w:val="superscript"/>
                                            <w:lang w:bidi="en-US"/>
                                          </w:rPr>
                                        </w:rPrChange>
                                      </w:rPr>
                                      <w:delText xml:space="preserve">a </w:delText>
                                    </w:r>
                                    <w:r w:rsidRPr="00BA33A1" w:rsidDel="00921372">
                                      <w:rPr>
                                        <w:rFonts w:ascii="Times New Roman" w:hAnsi="Times New Roman" w:cs="Times New Roman"/>
                                        <w:sz w:val="18"/>
                                        <w:szCs w:val="18"/>
                                        <w:lang w:bidi="en-US"/>
                                        <w:rPrChange w:id="2793" w:author="Maino Vieytes, Christian (NIH/NIA/IRP) [F]" w:date="2023-11-15T16:32:00Z">
                                          <w:rPr>
                                            <w:rFonts w:ascii="Times New Roman" w:hAnsi="Times New Roman" w:cs="Times New Roman"/>
                                            <w:sz w:val="20"/>
                                            <w:szCs w:val="20"/>
                                            <w:lang w:bidi="en-US"/>
                                          </w:rPr>
                                        </w:rPrChange>
                                      </w:rPr>
                                      <w:delText>Healthy Eating Index 2015</w:delText>
                                    </w:r>
                                  </w:del>
                                </w:p>
                                <w:p w14:paraId="310997F2" w14:textId="77777777" w:rsidR="008E210F" w:rsidRPr="00BA33A1" w:rsidRDefault="008E210F" w:rsidP="00371B03">
                                  <w:pPr>
                                    <w:rPr>
                                      <w:rFonts w:ascii="Times New Roman" w:hAnsi="Times New Roman" w:cs="Times New Roman"/>
                                      <w:sz w:val="18"/>
                                      <w:szCs w:val="18"/>
                                      <w:lang w:bidi="en-US"/>
                                      <w:rPrChange w:id="2794"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2795"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31" type="#_x0000_t202" style="position:absolute;left:0;text-align:left;margin-left:-9.2pt;margin-top:16.95pt;width:487.1pt;height:229.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4002">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09D6971A" w:rsidR="008E210F" w:rsidRPr="00BA33A1" w:rsidRDefault="008E210F" w:rsidP="00371B03">
                            <w:pPr>
                              <w:rPr>
                                <w:rFonts w:ascii="Times New Roman" w:hAnsi="Times New Roman" w:cs="Times New Roman"/>
                                <w:sz w:val="18"/>
                                <w:szCs w:val="18"/>
                                <w:rPrChange w:id="400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4004"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4005" w:author="Maino Vieytes, Christian (NIH/NIA/IRP) [F]" w:date="2023-11-15T16:32:00Z">
                                  <w:rPr>
                                    <w:rFonts w:ascii="Times New Roman" w:hAnsi="Times New Roman" w:cs="Times New Roman"/>
                                    <w:sz w:val="20"/>
                                    <w:szCs w:val="20"/>
                                  </w:rPr>
                                </w:rPrChange>
                              </w:rPr>
                              <w:t xml:space="preserve">. Means and standard deviations of the extracted dietary patterns across levels of food </w:t>
                            </w:r>
                            <w:ins w:id="4006" w:author="Maino Vieytes, Christian (NIH/NIA/IRP) [F]" w:date="2023-11-20T10:27:00Z">
                              <w:r w:rsidR="00AD47E5">
                                <w:rPr>
                                  <w:rFonts w:ascii="Times New Roman" w:hAnsi="Times New Roman" w:cs="Times New Roman"/>
                                  <w:sz w:val="18"/>
                                  <w:szCs w:val="18"/>
                                </w:rPr>
                                <w:t>in</w:t>
                              </w:r>
                            </w:ins>
                            <w:r w:rsidRPr="00BA33A1">
                              <w:rPr>
                                <w:rFonts w:ascii="Times New Roman" w:hAnsi="Times New Roman" w:cs="Times New Roman"/>
                                <w:sz w:val="18"/>
                                <w:szCs w:val="18"/>
                                <w:rPrChange w:id="4007" w:author="Maino Vieytes, Christian (NIH/NIA/IRP) [F]" w:date="2023-11-15T16:32:00Z">
                                  <w:rPr>
                                    <w:rFonts w:ascii="Times New Roman" w:hAnsi="Times New Roman" w:cs="Times New Roman"/>
                                    <w:sz w:val="20"/>
                                    <w:szCs w:val="20"/>
                                  </w:rPr>
                                </w:rPrChange>
                              </w:rPr>
                              <w:t>security status</w:t>
                            </w:r>
                            <w:ins w:id="4008" w:author="Maino Vieytes, Christian (NIH/NIA/IRP) [F]" w:date="2023-12-01T11:25:00Z">
                              <w:r w:rsidR="003A057A">
                                <w:rPr>
                                  <w:rFonts w:ascii="Times New Roman" w:hAnsi="Times New Roman" w:cs="Times New Roman"/>
                                  <w:sz w:val="18"/>
                                  <w:szCs w:val="18"/>
                                </w:rPr>
                                <w:t xml:space="preserve"> among all cancer survivors in the testing subsample</w:t>
                              </w:r>
                            </w:ins>
                            <w:r w:rsidRPr="00BA33A1">
                              <w:rPr>
                                <w:rFonts w:ascii="Times New Roman" w:hAnsi="Times New Roman" w:cs="Times New Roman"/>
                                <w:sz w:val="18"/>
                                <w:szCs w:val="18"/>
                                <w:rPrChange w:id="4009" w:author="Maino Vieytes, Christian (NIH/NIA/IRP) [F]" w:date="2023-11-15T16:32:00Z">
                                  <w:rPr>
                                    <w:rFonts w:ascii="Times New Roman" w:hAnsi="Times New Roman" w:cs="Times New Roman"/>
                                    <w:sz w:val="20"/>
                                    <w:szCs w:val="20"/>
                                  </w:rPr>
                                </w:rPrChange>
                              </w:rPr>
                              <w:t>.</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4010"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4011"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401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4013"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4014"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4015"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4016"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4017" w:author="Maino Vieytes, Christian (NIH/NIA/IRP) [F]" w:date="2023-11-15T16:32:00Z">
                                  <w:rPr>
                                    <w:rFonts w:ascii="Times New Roman" w:hAnsi="Times New Roman" w:cs="Times New Roman"/>
                                    <w:sz w:val="20"/>
                                    <w:szCs w:val="20"/>
                                  </w:rPr>
                                </w:rPrChange>
                              </w:rPr>
                              <w:t xml:space="preserve"> = </w:t>
                            </w:r>
                            <w:del w:id="4018" w:author="Maino Vieytes, Christian (NIH/NIA/IRP) [F]" w:date="2023-11-15T15:46:00Z">
                              <w:r w:rsidRPr="00BA33A1" w:rsidDel="00FE4615">
                                <w:rPr>
                                  <w:rFonts w:ascii="Times New Roman" w:hAnsi="Times New Roman" w:cs="Times New Roman"/>
                                  <w:sz w:val="18"/>
                                  <w:szCs w:val="18"/>
                                  <w:rPrChange w:id="4019" w:author="Maino Vieytes, Christian (NIH/NIA/IRP) [F]" w:date="2023-11-15T16:32:00Z">
                                    <w:rPr>
                                      <w:rFonts w:ascii="Times New Roman" w:hAnsi="Times New Roman" w:cs="Times New Roman"/>
                                      <w:sz w:val="20"/>
                                      <w:szCs w:val="20"/>
                                    </w:rPr>
                                  </w:rPrChange>
                                </w:rPr>
                                <w:delText>2493</w:delText>
                              </w:r>
                            </w:del>
                            <w:ins w:id="4020" w:author="Maino Vieytes, Christian (NIH/NIA/IRP) [F]" w:date="2023-11-15T15:46:00Z">
                              <w:r w:rsidR="00FE4615" w:rsidRPr="00BA33A1">
                                <w:rPr>
                                  <w:rFonts w:ascii="Times New Roman" w:hAnsi="Times New Roman" w:cs="Times New Roman"/>
                                  <w:sz w:val="18"/>
                                  <w:szCs w:val="18"/>
                                  <w:rPrChange w:id="4021" w:author="Maino Vieytes, Christian (NIH/NIA/IRP) [F]" w:date="2023-11-15T16:32:00Z">
                                    <w:rPr>
                                      <w:rFonts w:ascii="Times New Roman" w:hAnsi="Times New Roman" w:cs="Times New Roman"/>
                                      <w:sz w:val="20"/>
                                      <w:szCs w:val="20"/>
                                    </w:rPr>
                                  </w:rPrChange>
                                </w:rPr>
                                <w:t>1</w:t>
                              </w:r>
                            </w:ins>
                            <w:ins w:id="4022"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4023"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4024"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4025" w:author="Maino Vieytes, Christian (NIH/NIA/IRP) [F]" w:date="2023-11-15T16:32:00Z">
                                  <w:rPr>
                                    <w:rFonts w:ascii="Times New Roman" w:hAnsi="Times New Roman" w:cs="Times New Roman"/>
                                    <w:b/>
                                    <w:bCs/>
                                    <w:sz w:val="20"/>
                                    <w:szCs w:val="20"/>
                                  </w:rPr>
                                </w:rPrChange>
                              </w:rPr>
                              <w:t xml:space="preserve">Food-insecure       </w:t>
                            </w:r>
                            <w:r w:rsidRPr="00BA33A1">
                              <w:rPr>
                                <w:rFonts w:ascii="Times New Roman" w:hAnsi="Times New Roman" w:cs="Times New Roman"/>
                                <w:sz w:val="18"/>
                                <w:szCs w:val="18"/>
                                <w:rPrChange w:id="4026"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4027"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4028" w:author="Maino Vieytes, Christian (NIH/NIA/IRP) [F]" w:date="2023-11-15T16:32:00Z">
                                  <w:rPr>
                                    <w:rFonts w:ascii="Times New Roman" w:hAnsi="Times New Roman" w:cs="Times New Roman"/>
                                    <w:sz w:val="20"/>
                                    <w:szCs w:val="20"/>
                                  </w:rPr>
                                </w:rPrChange>
                              </w:rPr>
                              <w:t xml:space="preserve"> = </w:t>
                            </w:r>
                            <w:ins w:id="4029" w:author="Maino Vieytes, Christian (NIH/NIA/IRP) [F]" w:date="2023-11-16T09:33:00Z">
                              <w:r w:rsidR="00BF7D18">
                                <w:rPr>
                                  <w:rFonts w:ascii="Times New Roman" w:hAnsi="Times New Roman" w:cs="Times New Roman"/>
                                  <w:sz w:val="18"/>
                                  <w:szCs w:val="18"/>
                                </w:rPr>
                                <w:t>213</w:t>
                              </w:r>
                            </w:ins>
                            <w:del w:id="4030" w:author="Maino Vieytes, Christian (NIH/NIA/IRP) [F]" w:date="2023-11-15T15:47:00Z">
                              <w:r w:rsidRPr="00BA33A1" w:rsidDel="00FE4615">
                                <w:rPr>
                                  <w:rFonts w:ascii="Times New Roman" w:hAnsi="Times New Roman" w:cs="Times New Roman"/>
                                  <w:sz w:val="18"/>
                                  <w:szCs w:val="18"/>
                                  <w:rPrChange w:id="4031"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4032"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4033"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4034" w:author="Maino Vieytes, Christian (NIH/NIA/IRP) [F]" w:date="2023-11-15T16:32:00Z">
                                  <w:rPr>
                                    <w:rFonts w:ascii="Times New Roman" w:hAnsi="Times New Roman" w:cs="Times New Roman"/>
                                    <w:b/>
                                    <w:bCs/>
                                    <w:sz w:val="20"/>
                                    <w:szCs w:val="20"/>
                                  </w:rPr>
                                </w:rPrChange>
                              </w:rPr>
                              <w:t xml:space="preserve">Food-secure         </w:t>
                            </w:r>
                            <w:r w:rsidRPr="00BA33A1">
                              <w:rPr>
                                <w:rFonts w:ascii="Times New Roman" w:hAnsi="Times New Roman" w:cs="Times New Roman"/>
                                <w:sz w:val="18"/>
                                <w:szCs w:val="18"/>
                                <w:rPrChange w:id="4035"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4036"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4037" w:author="Maino Vieytes, Christian (NIH/NIA/IRP) [F]" w:date="2023-11-15T16:32:00Z">
                                  <w:rPr>
                                    <w:rFonts w:ascii="Times New Roman" w:hAnsi="Times New Roman" w:cs="Times New Roman"/>
                                    <w:sz w:val="20"/>
                                    <w:szCs w:val="20"/>
                                  </w:rPr>
                                </w:rPrChange>
                              </w:rPr>
                              <w:t xml:space="preserve"> = </w:t>
                            </w:r>
                            <w:ins w:id="4038" w:author="Maino Vieytes, Christian (NIH/NIA/IRP) [F]" w:date="2023-11-15T15:47:00Z">
                              <w:r w:rsidR="00FE4615" w:rsidRPr="00BA33A1">
                                <w:rPr>
                                  <w:rFonts w:ascii="Times New Roman" w:hAnsi="Times New Roman" w:cs="Times New Roman"/>
                                  <w:sz w:val="18"/>
                                  <w:szCs w:val="18"/>
                                  <w:rPrChange w:id="4039" w:author="Maino Vieytes, Christian (NIH/NIA/IRP) [F]" w:date="2023-11-15T16:32:00Z">
                                    <w:rPr>
                                      <w:rFonts w:ascii="Times New Roman" w:hAnsi="Times New Roman" w:cs="Times New Roman"/>
                                      <w:sz w:val="20"/>
                                      <w:szCs w:val="20"/>
                                    </w:rPr>
                                  </w:rPrChange>
                                </w:rPr>
                                <w:t>1</w:t>
                              </w:r>
                            </w:ins>
                            <w:ins w:id="4040" w:author="Maino Vieytes, Christian (NIH/NIA/IRP) [F]" w:date="2023-11-16T09:34:00Z">
                              <w:r w:rsidR="00BF7D18">
                                <w:rPr>
                                  <w:rFonts w:ascii="Times New Roman" w:hAnsi="Times New Roman" w:cs="Times New Roman"/>
                                  <w:sz w:val="18"/>
                                  <w:szCs w:val="18"/>
                                </w:rPr>
                                <w:t>532</w:t>
                              </w:r>
                            </w:ins>
                            <w:del w:id="4041" w:author="Maino Vieytes, Christian (NIH/NIA/IRP) [F]" w:date="2023-11-15T15:47:00Z">
                              <w:r w:rsidRPr="00BA33A1" w:rsidDel="00FE4615">
                                <w:rPr>
                                  <w:rFonts w:ascii="Times New Roman" w:hAnsi="Times New Roman" w:cs="Times New Roman"/>
                                  <w:sz w:val="18"/>
                                  <w:szCs w:val="18"/>
                                  <w:rPrChange w:id="4042"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4043"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4044"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4045"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4046"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404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4048"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4049" w:author="Maino Vieytes, Christian (NIH/NIA/IRP) [F]" w:date="2023-11-16T09:32:00Z">
                            <w:tblPrEx>
                              <w:tblW w:w="0" w:type="auto"/>
                            </w:tblPrEx>
                          </w:tblPrExChange>
                        </w:tblPrEx>
                        <w:trPr>
                          <w:trHeight w:val="320"/>
                          <w:trPrChange w:id="4050" w:author="Maino Vieytes, Christian (NIH/NIA/IRP) [F]" w:date="2023-11-16T09:32:00Z">
                            <w:trPr>
                              <w:trHeight w:val="320"/>
                            </w:trPr>
                          </w:trPrChange>
                        </w:trPr>
                        <w:tc>
                          <w:tcPr>
                            <w:tcW w:w="2456" w:type="dxa"/>
                            <w:noWrap/>
                            <w:vAlign w:val="center"/>
                            <w:hideMark/>
                            <w:tcPrChange w:id="4051" w:author="Maino Vieytes, Christian (NIH/NIA/IRP) [F]" w:date="2023-11-16T09:32:00Z">
                              <w:tcPr>
                                <w:tcW w:w="2456" w:type="dxa"/>
                                <w:noWrap/>
                                <w:vAlign w:val="center"/>
                                <w:hideMark/>
                              </w:tcPr>
                            </w:tcPrChange>
                          </w:tcPr>
                          <w:p w14:paraId="40811B25" w14:textId="771A6D53" w:rsidR="00BF7D18" w:rsidRPr="00BA33A1" w:rsidRDefault="000B6141" w:rsidP="00BF7D18">
                            <w:pPr>
                              <w:rPr>
                                <w:rFonts w:ascii="Times New Roman" w:hAnsi="Times New Roman" w:cs="Times New Roman"/>
                                <w:sz w:val="18"/>
                                <w:szCs w:val="18"/>
                                <w:rPrChange w:id="4052" w:author="Maino Vieytes, Christian (NIH/NIA/IRP) [F]" w:date="2023-11-15T16:32:00Z">
                                  <w:rPr>
                                    <w:rFonts w:ascii="Times New Roman" w:hAnsi="Times New Roman" w:cs="Times New Roman"/>
                                    <w:sz w:val="20"/>
                                    <w:szCs w:val="20"/>
                                  </w:rPr>
                                </w:rPrChange>
                              </w:rPr>
                            </w:pPr>
                            <w:ins w:id="4053" w:author="Maino Vieytes, Christian (NIH/NIA/IRP) [F]" w:date="2023-11-30T12:16:00Z">
                              <w:r>
                                <w:rPr>
                                  <w:rFonts w:ascii="Times New Roman" w:hAnsi="Times New Roman" w:cs="Times New Roman"/>
                                  <w:sz w:val="18"/>
                                  <w:szCs w:val="18"/>
                                </w:rPr>
                                <w:t>Patter</w:t>
                              </w:r>
                            </w:ins>
                            <w:ins w:id="4054" w:author="Maino Vieytes, Christian (NIH/NIA/IRP) [F]" w:date="2023-11-30T12:17:00Z">
                              <w:r>
                                <w:rPr>
                                  <w:rFonts w:ascii="Times New Roman" w:hAnsi="Times New Roman" w:cs="Times New Roman"/>
                                  <w:sz w:val="18"/>
                                  <w:szCs w:val="18"/>
                                </w:rPr>
                                <w:t>n</w:t>
                              </w:r>
                            </w:ins>
                            <w:ins w:id="4055" w:author="Maino Vieytes, Christian (NIH/NIA/IRP) [F]" w:date="2023-11-30T12:16:00Z">
                              <w:r>
                                <w:rPr>
                                  <w:rFonts w:ascii="Times New Roman" w:hAnsi="Times New Roman" w:cs="Times New Roman"/>
                                  <w:sz w:val="18"/>
                                  <w:szCs w:val="18"/>
                                </w:rPr>
                                <w:t xml:space="preserve"> #1</w:t>
                              </w:r>
                            </w:ins>
                            <w:del w:id="4056" w:author="Maino Vieytes, Christian (NIH/NIA/IRP) [F]" w:date="2023-11-30T12:16:00Z">
                              <w:r w:rsidR="00BF7D18" w:rsidRPr="00BA33A1" w:rsidDel="000B6141">
                                <w:rPr>
                                  <w:rFonts w:ascii="Times New Roman" w:hAnsi="Times New Roman" w:cs="Times New Roman"/>
                                  <w:sz w:val="18"/>
                                  <w:szCs w:val="18"/>
                                  <w:rPrChange w:id="4057" w:author="Maino Vieytes, Christian (NIH/NIA/IRP) [F]" w:date="2023-11-15T16:32:00Z">
                                    <w:rPr>
                                      <w:rFonts w:ascii="Times New Roman" w:hAnsi="Times New Roman" w:cs="Times New Roman"/>
                                      <w:sz w:val="20"/>
                                      <w:szCs w:val="20"/>
                                    </w:rPr>
                                  </w:rPrChange>
                                </w:rPr>
                                <w:delText>F</w:delText>
                              </w:r>
                            </w:del>
                            <w:ins w:id="4058" w:author="Maino Vieytes, Christian (NIH/NIA/IRP) [F]" w:date="2023-11-30T12:16:00Z">
                              <w:r w:rsidRPr="000B6141" w:rsidDel="000B6141">
                                <w:rPr>
                                  <w:rFonts w:ascii="Times New Roman" w:hAnsi="Times New Roman" w:cs="Times New Roman"/>
                                  <w:sz w:val="18"/>
                                  <w:szCs w:val="18"/>
                                </w:rPr>
                                <w:t xml:space="preserve"> </w:t>
                              </w:r>
                            </w:ins>
                            <w:del w:id="4059" w:author="Maino Vieytes, Christian (NIH/NIA/IRP) [F]" w:date="2023-11-30T12:16:00Z">
                              <w:r w:rsidR="00BF7D18" w:rsidRPr="00BA33A1" w:rsidDel="000B6141">
                                <w:rPr>
                                  <w:rFonts w:ascii="Times New Roman" w:hAnsi="Times New Roman" w:cs="Times New Roman"/>
                                  <w:sz w:val="18"/>
                                  <w:szCs w:val="18"/>
                                  <w:rPrChange w:id="4060" w:author="Maino Vieytes, Christian (NIH/NIA/IRP) [F]" w:date="2023-11-15T16:32:00Z">
                                    <w:rPr>
                                      <w:rFonts w:ascii="Times New Roman" w:hAnsi="Times New Roman" w:cs="Times New Roman"/>
                                      <w:sz w:val="20"/>
                                      <w:szCs w:val="20"/>
                                    </w:rPr>
                                  </w:rPrChange>
                                </w:rPr>
                                <w:delText xml:space="preserve">ood </w:delText>
                              </w:r>
                            </w:del>
                            <w:del w:id="4061" w:author="Maino Vieytes, Christian (NIH/NIA/IRP) [F]" w:date="2023-11-15T15:48:00Z">
                              <w:r w:rsidR="00BF7D18" w:rsidRPr="00BA33A1" w:rsidDel="00FE4615">
                                <w:rPr>
                                  <w:rFonts w:ascii="Times New Roman" w:hAnsi="Times New Roman" w:cs="Times New Roman"/>
                                  <w:sz w:val="18"/>
                                  <w:szCs w:val="18"/>
                                  <w:rPrChange w:id="4062" w:author="Maino Vieytes, Christian (NIH/NIA/IRP) [F]" w:date="2023-11-15T16:32:00Z">
                                    <w:rPr>
                                      <w:rFonts w:ascii="Times New Roman" w:hAnsi="Times New Roman" w:cs="Times New Roman"/>
                                      <w:sz w:val="20"/>
                                      <w:szCs w:val="20"/>
                                    </w:rPr>
                                  </w:rPrChange>
                                </w:rPr>
                                <w:delText>S</w:delText>
                              </w:r>
                            </w:del>
                            <w:del w:id="4063" w:author="Maino Vieytes, Christian (NIH/NIA/IRP) [F]" w:date="2023-11-30T12:16:00Z">
                              <w:r w:rsidR="00BF7D18" w:rsidRPr="00BA33A1" w:rsidDel="000B6141">
                                <w:rPr>
                                  <w:rFonts w:ascii="Times New Roman" w:hAnsi="Times New Roman" w:cs="Times New Roman"/>
                                  <w:sz w:val="18"/>
                                  <w:szCs w:val="18"/>
                                  <w:rPrChange w:id="4064" w:author="Maino Vieytes, Christian (NIH/NIA/IRP) [F]" w:date="2023-11-15T16:32:00Z">
                                    <w:rPr>
                                      <w:rFonts w:ascii="Times New Roman" w:hAnsi="Times New Roman" w:cs="Times New Roman"/>
                                      <w:sz w:val="20"/>
                                      <w:szCs w:val="20"/>
                                    </w:rPr>
                                  </w:rPrChange>
                                </w:rPr>
                                <w:delText>ecurity Pattern</w:delText>
                              </w:r>
                            </w:del>
                            <w:r w:rsidR="00BF7D18" w:rsidRPr="00BA33A1">
                              <w:rPr>
                                <w:rFonts w:ascii="Times New Roman" w:hAnsi="Times New Roman" w:cs="Times New Roman"/>
                                <w:sz w:val="18"/>
                                <w:szCs w:val="18"/>
                                <w:lang w:bidi="en-US"/>
                                <w:rPrChange w:id="4065" w:author="Maino Vieytes, Christian (NIH/NIA/IRP) [F]" w:date="2023-11-15T16:32:00Z">
                                  <w:rPr>
                                    <w:rFonts w:ascii="Times New Roman" w:hAnsi="Times New Roman" w:cs="Times New Roman"/>
                                    <w:sz w:val="20"/>
                                    <w:szCs w:val="20"/>
                                    <w:lang w:bidi="en-US"/>
                                  </w:rPr>
                                </w:rPrChange>
                              </w:rPr>
                              <w:t>†</w:t>
                            </w:r>
                            <w:ins w:id="4066" w:author="Maino Vieytes, Christian (NIH/NIA/IRP) [F]" w:date="2023-11-30T12:17:00Z">
                              <w:r>
                                <w:rPr>
                                  <w:rFonts w:ascii="Times New Roman" w:hAnsi="Times New Roman" w:cs="Times New Roman"/>
                                  <w:sz w:val="18"/>
                                  <w:szCs w:val="18"/>
                                  <w:vertAlign w:val="superscript"/>
                                  <w:lang w:bidi="en-US"/>
                                </w:rPr>
                                <w:t>a</w:t>
                              </w:r>
                            </w:ins>
                            <w:r w:rsidR="00BF7D18" w:rsidRPr="00BA33A1">
                              <w:rPr>
                                <w:rFonts w:ascii="Times New Roman" w:hAnsi="Times New Roman" w:cs="Times New Roman"/>
                                <w:sz w:val="18"/>
                                <w:szCs w:val="18"/>
                                <w:lang w:bidi="en-US"/>
                                <w:rPrChange w:id="4067" w:author="Maino Vieytes, Christian (NIH/NIA/IRP) [F]" w:date="2023-11-15T16:32:00Z">
                                  <w:rPr>
                                    <w:rFonts w:ascii="Times New Roman" w:hAnsi="Times New Roman" w:cs="Times New Roman"/>
                                    <w:sz w:val="20"/>
                                    <w:szCs w:val="20"/>
                                    <w:lang w:bidi="en-US"/>
                                  </w:rPr>
                                </w:rPrChange>
                              </w:rPr>
                              <w:t xml:space="preserve"> </w:t>
                            </w:r>
                            <w:r w:rsidR="00BF7D18" w:rsidRPr="00BA33A1">
                              <w:rPr>
                                <w:rFonts w:ascii="Times New Roman" w:hAnsi="Times New Roman" w:cs="Times New Roman"/>
                                <w:sz w:val="18"/>
                                <w:szCs w:val="18"/>
                                <w:rPrChange w:id="4068"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406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4070"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4071"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4072" w:author="Maino Vieytes, Christian (NIH/NIA/IRP) [F]" w:date="2023-11-15T16:31:00Z"/>
                                <w:rFonts w:ascii="Times New Roman" w:hAnsi="Times New Roman" w:cs="Times New Roman"/>
                                <w:sz w:val="18"/>
                                <w:szCs w:val="18"/>
                                <w:rPrChange w:id="4073" w:author="Maino Vieytes, Christian (NIH/NIA/IRP) [F]" w:date="2023-11-16T09:31:00Z">
                                  <w:rPr>
                                    <w:del w:id="4074" w:author="Maino Vieytes, Christian (NIH/NIA/IRP) [F]" w:date="2023-11-15T16:31:00Z"/>
                                    <w:rFonts w:ascii="Times New Roman" w:hAnsi="Times New Roman" w:cs="Times New Roman"/>
                                    <w:sz w:val="20"/>
                                    <w:szCs w:val="20"/>
                                  </w:rPr>
                                </w:rPrChange>
                              </w:rPr>
                            </w:pPr>
                            <w:ins w:id="4075" w:author="Maino Vieytes, Christian (NIH/NIA/IRP) [F]" w:date="2023-11-16T09:30:00Z">
                              <w:r w:rsidRPr="00BF7D18">
                                <w:rPr>
                                  <w:rFonts w:ascii="Times New Roman" w:hAnsi="Times New Roman" w:cs="Times New Roman"/>
                                  <w:color w:val="000000"/>
                                  <w:sz w:val="18"/>
                                  <w:szCs w:val="18"/>
                                  <w:rPrChange w:id="4076"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4077" w:author="Maino Vieytes, Christian (NIH/NIA/IRP) [F]" w:date="2023-11-16T09:31:00Z">
                                  <w:rPr>
                                    <w:rFonts w:ascii="Times New Roman" w:hAnsi="Times New Roman" w:cs="Times New Roman"/>
                                    <w:sz w:val="20"/>
                                    <w:szCs w:val="20"/>
                                  </w:rPr>
                                </w:rPrChange>
                              </w:rPr>
                            </w:pPr>
                            <w:del w:id="4078" w:author="Maino Vieytes, Christian (NIH/NIA/IRP) [F]" w:date="2023-11-15T16:31:00Z">
                              <w:r w:rsidRPr="00BF7D18" w:rsidDel="000E04CE">
                                <w:rPr>
                                  <w:rFonts w:ascii="Times New Roman" w:hAnsi="Times New Roman" w:cs="Times New Roman"/>
                                  <w:sz w:val="18"/>
                                  <w:szCs w:val="18"/>
                                  <w:rPrChange w:id="4079"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4080" w:author="Maino Vieytes, Christian (NIH/NIA/IRP) [F]" w:date="2023-11-16T09:32:00Z">
                              <w:tcPr>
                                <w:tcW w:w="1437" w:type="dxa"/>
                                <w:noWrap/>
                                <w:vAlign w:val="center"/>
                                <w:hideMark/>
                              </w:tcPr>
                            </w:tcPrChange>
                          </w:tcPr>
                          <w:p w14:paraId="32753277" w14:textId="09F183BB" w:rsidR="00BF7D18" w:rsidRPr="00BF7D18" w:rsidDel="000E04CE" w:rsidRDefault="00BF7D18">
                            <w:pPr>
                              <w:jc w:val="center"/>
                              <w:rPr>
                                <w:del w:id="4081" w:author="Maino Vieytes, Christian (NIH/NIA/IRP) [F]" w:date="2023-11-15T16:31:00Z"/>
                                <w:rFonts w:ascii="Times New Roman" w:hAnsi="Times New Roman" w:cs="Times New Roman"/>
                                <w:sz w:val="18"/>
                                <w:szCs w:val="18"/>
                                <w:rPrChange w:id="4082" w:author="Maino Vieytes, Christian (NIH/NIA/IRP) [F]" w:date="2023-11-16T09:31:00Z">
                                  <w:rPr>
                                    <w:del w:id="4083" w:author="Maino Vieytes, Christian (NIH/NIA/IRP) [F]" w:date="2023-11-15T16:31:00Z"/>
                                    <w:rFonts w:ascii="Times New Roman" w:hAnsi="Times New Roman" w:cs="Times New Roman"/>
                                    <w:sz w:val="20"/>
                                    <w:szCs w:val="20"/>
                                  </w:rPr>
                                </w:rPrChange>
                              </w:rPr>
                            </w:pPr>
                            <w:ins w:id="4084" w:author="Maino Vieytes, Christian (NIH/NIA/IRP) [F]" w:date="2023-11-16T09:30:00Z">
                              <w:r w:rsidRPr="00BF7D18">
                                <w:rPr>
                                  <w:rFonts w:ascii="Times New Roman" w:hAnsi="Times New Roman" w:cs="Times New Roman"/>
                                  <w:color w:val="000000"/>
                                  <w:sz w:val="18"/>
                                  <w:szCs w:val="18"/>
                                  <w:rPrChange w:id="4085" w:author="Maino Vieytes, Christian (NIH/NIA/IRP) [F]" w:date="2023-11-16T09:31:00Z">
                                    <w:rPr>
                                      <w:rFonts w:ascii="Calibri" w:hAnsi="Calibri" w:cs="Calibri"/>
                                      <w:color w:val="000000"/>
                                    </w:rPr>
                                  </w:rPrChange>
                                </w:rPr>
                                <w:t>0.07 (0.2</w:t>
                              </w:r>
                            </w:ins>
                            <w:ins w:id="4086" w:author="Maino Vieytes, Christian (NIH/NIA/IRP) [F]" w:date="2023-12-01T15:35:00Z">
                              <w:r w:rsidR="008640CA">
                                <w:rPr>
                                  <w:rFonts w:ascii="Times New Roman" w:hAnsi="Times New Roman" w:cs="Times New Roman"/>
                                  <w:color w:val="000000"/>
                                  <w:sz w:val="18"/>
                                  <w:szCs w:val="18"/>
                                </w:rPr>
                                <w:t>0</w:t>
                              </w:r>
                            </w:ins>
                            <w:ins w:id="4087" w:author="Maino Vieytes, Christian (NIH/NIA/IRP) [F]" w:date="2023-11-16T09:30:00Z">
                              <w:r w:rsidRPr="00BF7D18">
                                <w:rPr>
                                  <w:rFonts w:ascii="Times New Roman" w:hAnsi="Times New Roman" w:cs="Times New Roman"/>
                                  <w:color w:val="000000"/>
                                  <w:sz w:val="18"/>
                                  <w:szCs w:val="18"/>
                                  <w:rPrChange w:id="4088" w:author="Maino Vieytes, Christian (NIH/NIA/IRP) [F]" w:date="2023-11-16T09:31:00Z">
                                    <w:rPr>
                                      <w:rFonts w:ascii="Calibri" w:hAnsi="Calibri" w:cs="Calibri"/>
                                      <w:color w:val="000000"/>
                                    </w:rPr>
                                  </w:rPrChange>
                                </w:rPr>
                                <w:t>)</w:t>
                              </w:r>
                            </w:ins>
                          </w:p>
                          <w:p w14:paraId="551DC55D" w14:textId="4CF8D702" w:rsidR="00BF7D18" w:rsidRPr="00BF7D18" w:rsidRDefault="00BF7D18" w:rsidP="00BF7D18">
                            <w:pPr>
                              <w:jc w:val="center"/>
                              <w:rPr>
                                <w:rFonts w:ascii="Times New Roman" w:hAnsi="Times New Roman" w:cs="Times New Roman"/>
                                <w:sz w:val="18"/>
                                <w:szCs w:val="18"/>
                                <w:rPrChange w:id="4089" w:author="Maino Vieytes, Christian (NIH/NIA/IRP) [F]" w:date="2023-11-16T09:31:00Z">
                                  <w:rPr>
                                    <w:rFonts w:ascii="Times New Roman" w:hAnsi="Times New Roman" w:cs="Times New Roman"/>
                                    <w:sz w:val="20"/>
                                    <w:szCs w:val="20"/>
                                  </w:rPr>
                                </w:rPrChange>
                              </w:rPr>
                            </w:pPr>
                            <w:del w:id="4090" w:author="Maino Vieytes, Christian (NIH/NIA/IRP) [F]" w:date="2023-11-15T16:31:00Z">
                              <w:r w:rsidRPr="00BF7D18" w:rsidDel="000E04CE">
                                <w:rPr>
                                  <w:rFonts w:ascii="Times New Roman" w:hAnsi="Times New Roman" w:cs="Times New Roman"/>
                                  <w:sz w:val="18"/>
                                  <w:szCs w:val="18"/>
                                  <w:rPrChange w:id="4091"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4092"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4093" w:author="Maino Vieytes, Christian (NIH/NIA/IRP) [F]" w:date="2023-11-15T16:31:00Z"/>
                                <w:rFonts w:ascii="Times New Roman" w:hAnsi="Times New Roman" w:cs="Times New Roman"/>
                                <w:sz w:val="18"/>
                                <w:szCs w:val="18"/>
                                <w:rPrChange w:id="4094" w:author="Maino Vieytes, Christian (NIH/NIA/IRP) [F]" w:date="2023-11-16T09:31:00Z">
                                  <w:rPr>
                                    <w:del w:id="4095" w:author="Maino Vieytes, Christian (NIH/NIA/IRP) [F]" w:date="2023-11-15T16:31:00Z"/>
                                    <w:rFonts w:ascii="Times New Roman" w:hAnsi="Times New Roman" w:cs="Times New Roman"/>
                                    <w:sz w:val="20"/>
                                    <w:szCs w:val="20"/>
                                  </w:rPr>
                                </w:rPrChange>
                              </w:rPr>
                            </w:pPr>
                            <w:ins w:id="4096" w:author="Maino Vieytes, Christian (NIH/NIA/IRP) [F]" w:date="2023-11-16T09:30:00Z">
                              <w:r w:rsidRPr="00BF7D18">
                                <w:rPr>
                                  <w:rFonts w:ascii="Times New Roman" w:hAnsi="Times New Roman" w:cs="Times New Roman"/>
                                  <w:color w:val="000000"/>
                                  <w:sz w:val="18"/>
                                  <w:szCs w:val="18"/>
                                  <w:rPrChange w:id="4097"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4098" w:author="Maino Vieytes, Christian (NIH/NIA/IRP) [F]" w:date="2023-11-16T09:31:00Z">
                                  <w:rPr>
                                    <w:rFonts w:ascii="Times New Roman" w:hAnsi="Times New Roman" w:cs="Times New Roman"/>
                                    <w:sz w:val="20"/>
                                    <w:szCs w:val="20"/>
                                  </w:rPr>
                                </w:rPrChange>
                              </w:rPr>
                            </w:pPr>
                            <w:del w:id="4099" w:author="Maino Vieytes, Christian (NIH/NIA/IRP) [F]" w:date="2023-11-15T16:31:00Z">
                              <w:r w:rsidRPr="00BF7D18" w:rsidDel="000E04CE">
                                <w:rPr>
                                  <w:rFonts w:ascii="Times New Roman" w:hAnsi="Times New Roman" w:cs="Times New Roman"/>
                                  <w:sz w:val="18"/>
                                  <w:szCs w:val="18"/>
                                  <w:rPrChange w:id="4100"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4101"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4102" w:author="Maino Vieytes, Christian (NIH/NIA/IRP) [F]" w:date="2023-11-16T09:31:00Z">
                                  <w:rPr>
                                    <w:rFonts w:ascii="Times New Roman" w:hAnsi="Times New Roman" w:cs="Times New Roman"/>
                                    <w:sz w:val="20"/>
                                    <w:szCs w:val="20"/>
                                  </w:rPr>
                                </w:rPrChange>
                              </w:rPr>
                            </w:pPr>
                            <w:ins w:id="4103" w:author="Maino Vieytes, Christian (NIH/NIA/IRP) [F]" w:date="2023-11-16T09:30:00Z">
                              <w:r w:rsidRPr="00BF7D18">
                                <w:rPr>
                                  <w:rFonts w:ascii="Times New Roman" w:hAnsi="Times New Roman" w:cs="Times New Roman"/>
                                  <w:color w:val="000000"/>
                                  <w:sz w:val="18"/>
                                  <w:szCs w:val="18"/>
                                  <w:rPrChange w:id="4104" w:author="Maino Vieytes, Christian (NIH/NIA/IRP) [F]" w:date="2023-11-16T09:31:00Z">
                                    <w:rPr>
                                      <w:rFonts w:ascii="Calibri" w:hAnsi="Calibri" w:cs="Calibri"/>
                                      <w:color w:val="000000"/>
                                    </w:rPr>
                                  </w:rPrChange>
                                </w:rPr>
                                <w:t>0.23</w:t>
                              </w:r>
                            </w:ins>
                            <w:del w:id="4105" w:author="Maino Vieytes, Christian (NIH/NIA/IRP) [F]" w:date="2023-11-15T16:31:00Z">
                              <w:r w:rsidRPr="00BF7D18" w:rsidDel="000E04CE">
                                <w:rPr>
                                  <w:rFonts w:ascii="Times New Roman" w:hAnsi="Times New Roman" w:cs="Times New Roman"/>
                                  <w:sz w:val="18"/>
                                  <w:szCs w:val="18"/>
                                  <w:rPrChange w:id="4106"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4107"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4108" w:author="Maino Vieytes, Christian (NIH/NIA/IRP) [F]" w:date="2023-11-16T09:31:00Z">
                                  <w:rPr>
                                    <w:rFonts w:ascii="Times New Roman" w:hAnsi="Times New Roman" w:cs="Times New Roman"/>
                                    <w:sz w:val="20"/>
                                    <w:szCs w:val="20"/>
                                  </w:rPr>
                                </w:rPrChange>
                              </w:rPr>
                            </w:pPr>
                            <w:ins w:id="4109" w:author="Maino Vieytes, Christian (NIH/NIA/IRP) [F]" w:date="2023-11-16T09:30:00Z">
                              <w:r w:rsidRPr="00BF7D18">
                                <w:rPr>
                                  <w:rFonts w:ascii="Times New Roman" w:hAnsi="Times New Roman" w:cs="Times New Roman"/>
                                  <w:color w:val="000000"/>
                                  <w:sz w:val="18"/>
                                  <w:szCs w:val="18"/>
                                  <w:rPrChange w:id="4110" w:author="Maino Vieytes, Christian (NIH/NIA/IRP) [F]" w:date="2023-11-16T09:31:00Z">
                                    <w:rPr>
                                      <w:rFonts w:ascii="Calibri" w:hAnsi="Calibri" w:cs="Calibri"/>
                                      <w:color w:val="000000"/>
                                    </w:rPr>
                                  </w:rPrChange>
                                </w:rPr>
                                <w:t>&lt; 0.01</w:t>
                              </w:r>
                            </w:ins>
                            <w:del w:id="4111" w:author="Maino Vieytes, Christian (NIH/NIA/IRP) [F]" w:date="2023-11-15T16:31:00Z">
                              <w:r w:rsidRPr="00BF7D18" w:rsidDel="000E04CE">
                                <w:rPr>
                                  <w:rFonts w:ascii="Times New Roman" w:hAnsi="Times New Roman" w:cs="Times New Roman"/>
                                  <w:sz w:val="18"/>
                                  <w:szCs w:val="18"/>
                                  <w:rPrChange w:id="4112"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4113" w:author="Maino Vieytes, Christian (NIH/NIA/IRP) [F]" w:date="2023-11-16T09:32:00Z">
                            <w:tblPrEx>
                              <w:tblW w:w="0" w:type="auto"/>
                            </w:tblPrEx>
                          </w:tblPrExChange>
                        </w:tblPrEx>
                        <w:trPr>
                          <w:trHeight w:val="320"/>
                          <w:del w:id="4114" w:author="Maino Vieytes, Christian (NIH/NIA/IRP) [F]" w:date="2023-11-15T15:46:00Z"/>
                          <w:trPrChange w:id="4115" w:author="Maino Vieytes, Christian (NIH/NIA/IRP) [F]" w:date="2023-11-16T09:32:00Z">
                            <w:trPr>
                              <w:trHeight w:val="320"/>
                            </w:trPr>
                          </w:trPrChange>
                        </w:trPr>
                        <w:tc>
                          <w:tcPr>
                            <w:tcW w:w="2456" w:type="dxa"/>
                            <w:noWrap/>
                            <w:vAlign w:val="center"/>
                            <w:hideMark/>
                            <w:tcPrChange w:id="4116"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4117" w:author="Maino Vieytes, Christian (NIH/NIA/IRP) [F]" w:date="2023-11-15T15:46:00Z"/>
                                <w:rFonts w:ascii="Times New Roman" w:hAnsi="Times New Roman" w:cs="Times New Roman"/>
                                <w:sz w:val="18"/>
                                <w:szCs w:val="18"/>
                                <w:rPrChange w:id="4118" w:author="Maino Vieytes, Christian (NIH/NIA/IRP) [F]" w:date="2023-11-15T16:32:00Z">
                                  <w:rPr>
                                    <w:del w:id="4119" w:author="Maino Vieytes, Christian (NIH/NIA/IRP) [F]" w:date="2023-11-15T15:46:00Z"/>
                                    <w:rFonts w:ascii="Times New Roman" w:hAnsi="Times New Roman" w:cs="Times New Roman"/>
                                    <w:sz w:val="20"/>
                                    <w:szCs w:val="20"/>
                                  </w:rPr>
                                </w:rPrChange>
                              </w:rPr>
                            </w:pPr>
                            <w:del w:id="4120" w:author="Maino Vieytes, Christian (NIH/NIA/IRP) [F]" w:date="2023-11-15T15:46:00Z">
                              <w:r w:rsidRPr="00BA33A1" w:rsidDel="00FE4615">
                                <w:rPr>
                                  <w:rFonts w:ascii="Times New Roman" w:hAnsi="Times New Roman" w:cs="Times New Roman"/>
                                  <w:sz w:val="18"/>
                                  <w:szCs w:val="18"/>
                                  <w:rPrChange w:id="4121"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4122"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4123" w:author="Maino Vieytes, Christian (NIH/NIA/IRP) [F]" w:date="2023-11-15T15:46:00Z"/>
                                <w:rFonts w:ascii="Times New Roman" w:hAnsi="Times New Roman" w:cs="Times New Roman"/>
                                <w:sz w:val="18"/>
                                <w:szCs w:val="18"/>
                                <w:rPrChange w:id="4124" w:author="Maino Vieytes, Christian (NIH/NIA/IRP) [F]" w:date="2023-11-15T16:32:00Z">
                                  <w:rPr>
                                    <w:del w:id="4125" w:author="Maino Vieytes, Christian (NIH/NIA/IRP) [F]" w:date="2023-11-15T15:46:00Z"/>
                                    <w:rFonts w:ascii="Times New Roman" w:hAnsi="Times New Roman" w:cs="Times New Roman"/>
                                    <w:sz w:val="20"/>
                                    <w:szCs w:val="20"/>
                                  </w:rPr>
                                </w:rPrChange>
                              </w:rPr>
                            </w:pPr>
                            <w:del w:id="4126" w:author="Maino Vieytes, Christian (NIH/NIA/IRP) [F]" w:date="2023-11-15T15:46:00Z">
                              <w:r w:rsidRPr="00BA33A1" w:rsidDel="00FE4615">
                                <w:rPr>
                                  <w:rFonts w:ascii="Times New Roman" w:hAnsi="Times New Roman" w:cs="Times New Roman"/>
                                  <w:sz w:val="18"/>
                                  <w:szCs w:val="18"/>
                                  <w:rPrChange w:id="4127"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4128"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4129" w:author="Maino Vieytes, Christian (NIH/NIA/IRP) [F]" w:date="2023-11-15T15:46:00Z"/>
                                <w:rFonts w:ascii="Times New Roman" w:hAnsi="Times New Roman" w:cs="Times New Roman"/>
                                <w:sz w:val="18"/>
                                <w:szCs w:val="18"/>
                                <w:rPrChange w:id="4130" w:author="Maino Vieytes, Christian (NIH/NIA/IRP) [F]" w:date="2023-11-16T09:31:00Z">
                                  <w:rPr>
                                    <w:del w:id="4131"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4132" w:author="Maino Vieytes, Christian (NIH/NIA/IRP) [F]" w:date="2023-11-15T15:46:00Z"/>
                                <w:rFonts w:ascii="Times New Roman" w:hAnsi="Times New Roman" w:cs="Times New Roman"/>
                                <w:sz w:val="18"/>
                                <w:szCs w:val="18"/>
                                <w:rPrChange w:id="4133" w:author="Maino Vieytes, Christian (NIH/NIA/IRP) [F]" w:date="2023-11-16T09:31:00Z">
                                  <w:rPr>
                                    <w:del w:id="4134" w:author="Maino Vieytes, Christian (NIH/NIA/IRP) [F]" w:date="2023-11-15T15:46:00Z"/>
                                    <w:rFonts w:ascii="Times New Roman" w:hAnsi="Times New Roman" w:cs="Times New Roman"/>
                                    <w:sz w:val="20"/>
                                    <w:szCs w:val="20"/>
                                  </w:rPr>
                                </w:rPrChange>
                              </w:rPr>
                            </w:pPr>
                            <w:del w:id="4135" w:author="Maino Vieytes, Christian (NIH/NIA/IRP) [F]" w:date="2023-11-15T15:46:00Z">
                              <w:r w:rsidRPr="00BF7D18" w:rsidDel="00FE4615">
                                <w:rPr>
                                  <w:rFonts w:ascii="Times New Roman" w:hAnsi="Times New Roman" w:cs="Times New Roman"/>
                                  <w:sz w:val="18"/>
                                  <w:szCs w:val="18"/>
                                  <w:rPrChange w:id="4136"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4137"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4138" w:author="Maino Vieytes, Christian (NIH/NIA/IRP) [F]" w:date="2023-11-15T15:46:00Z"/>
                                <w:rFonts w:ascii="Times New Roman" w:hAnsi="Times New Roman" w:cs="Times New Roman"/>
                                <w:sz w:val="18"/>
                                <w:szCs w:val="18"/>
                                <w:rPrChange w:id="4139" w:author="Maino Vieytes, Christian (NIH/NIA/IRP) [F]" w:date="2023-11-16T09:31:00Z">
                                  <w:rPr>
                                    <w:del w:id="4140"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4141" w:author="Maino Vieytes, Christian (NIH/NIA/IRP) [F]" w:date="2023-11-15T15:46:00Z"/>
                                <w:rFonts w:ascii="Times New Roman" w:hAnsi="Times New Roman" w:cs="Times New Roman"/>
                                <w:sz w:val="18"/>
                                <w:szCs w:val="18"/>
                                <w:rPrChange w:id="4142" w:author="Maino Vieytes, Christian (NIH/NIA/IRP) [F]" w:date="2023-11-16T09:31:00Z">
                                  <w:rPr>
                                    <w:del w:id="4143" w:author="Maino Vieytes, Christian (NIH/NIA/IRP) [F]" w:date="2023-11-15T15:46:00Z"/>
                                    <w:rFonts w:ascii="Times New Roman" w:hAnsi="Times New Roman" w:cs="Times New Roman"/>
                                    <w:sz w:val="20"/>
                                    <w:szCs w:val="20"/>
                                  </w:rPr>
                                </w:rPrChange>
                              </w:rPr>
                            </w:pPr>
                            <w:del w:id="4144" w:author="Maino Vieytes, Christian (NIH/NIA/IRP) [F]" w:date="2023-11-15T15:46:00Z">
                              <w:r w:rsidRPr="00BF7D18" w:rsidDel="00FE4615">
                                <w:rPr>
                                  <w:rFonts w:ascii="Times New Roman" w:hAnsi="Times New Roman" w:cs="Times New Roman"/>
                                  <w:sz w:val="18"/>
                                  <w:szCs w:val="18"/>
                                  <w:rPrChange w:id="4145"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4146"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4147" w:author="Maino Vieytes, Christian (NIH/NIA/IRP) [F]" w:date="2023-11-15T15:46:00Z"/>
                                <w:rFonts w:ascii="Times New Roman" w:hAnsi="Times New Roman" w:cs="Times New Roman"/>
                                <w:sz w:val="18"/>
                                <w:szCs w:val="18"/>
                                <w:rPrChange w:id="4148" w:author="Maino Vieytes, Christian (NIH/NIA/IRP) [F]" w:date="2023-11-16T09:31:00Z">
                                  <w:rPr>
                                    <w:del w:id="4149"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4150" w:author="Maino Vieytes, Christian (NIH/NIA/IRP) [F]" w:date="2023-11-15T15:46:00Z"/>
                                <w:rFonts w:ascii="Times New Roman" w:hAnsi="Times New Roman" w:cs="Times New Roman"/>
                                <w:sz w:val="18"/>
                                <w:szCs w:val="18"/>
                                <w:rPrChange w:id="4151" w:author="Maino Vieytes, Christian (NIH/NIA/IRP) [F]" w:date="2023-11-16T09:31:00Z">
                                  <w:rPr>
                                    <w:del w:id="4152" w:author="Maino Vieytes, Christian (NIH/NIA/IRP) [F]" w:date="2023-11-15T15:46:00Z"/>
                                    <w:rFonts w:ascii="Times New Roman" w:hAnsi="Times New Roman" w:cs="Times New Roman"/>
                                    <w:sz w:val="20"/>
                                    <w:szCs w:val="20"/>
                                  </w:rPr>
                                </w:rPrChange>
                              </w:rPr>
                            </w:pPr>
                            <w:del w:id="4153" w:author="Maino Vieytes, Christian (NIH/NIA/IRP) [F]" w:date="2023-11-15T15:46:00Z">
                              <w:r w:rsidRPr="00BF7D18" w:rsidDel="00FE4615">
                                <w:rPr>
                                  <w:rFonts w:ascii="Times New Roman" w:hAnsi="Times New Roman" w:cs="Times New Roman"/>
                                  <w:sz w:val="18"/>
                                  <w:szCs w:val="18"/>
                                  <w:rPrChange w:id="4154"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4155" w:author="Maino Vieytes, Christian (NIH/NIA/IRP) [F]" w:date="2023-11-16T09:32:00Z">
                              <w:tcPr>
                                <w:tcW w:w="1004" w:type="dxa"/>
                                <w:vAlign w:val="bottom"/>
                              </w:tcPr>
                            </w:tcPrChange>
                          </w:tcPr>
                          <w:p w14:paraId="59DEC370" w14:textId="59CF73D3" w:rsidR="008E210F" w:rsidRPr="00BF7D18" w:rsidDel="00FE4615" w:rsidRDefault="008E210F">
                            <w:pPr>
                              <w:jc w:val="center"/>
                              <w:rPr>
                                <w:del w:id="4156" w:author="Maino Vieytes, Christian (NIH/NIA/IRP) [F]" w:date="2023-11-15T15:46:00Z"/>
                                <w:rFonts w:ascii="Times New Roman" w:hAnsi="Times New Roman" w:cs="Times New Roman"/>
                                <w:sz w:val="18"/>
                                <w:szCs w:val="18"/>
                                <w:rPrChange w:id="4157" w:author="Maino Vieytes, Christian (NIH/NIA/IRP) [F]" w:date="2023-11-16T09:31:00Z">
                                  <w:rPr>
                                    <w:del w:id="4158" w:author="Maino Vieytes, Christian (NIH/NIA/IRP) [F]" w:date="2023-11-15T15:46:00Z"/>
                                    <w:rFonts w:ascii="Times New Roman" w:hAnsi="Times New Roman" w:cs="Times New Roman"/>
                                    <w:sz w:val="20"/>
                                    <w:szCs w:val="20"/>
                                  </w:rPr>
                                </w:rPrChange>
                              </w:rPr>
                            </w:pPr>
                            <w:del w:id="4159" w:author="Maino Vieytes, Christian (NIH/NIA/IRP) [F]" w:date="2023-11-15T15:46:00Z">
                              <w:r w:rsidRPr="00BF7D18" w:rsidDel="00FE4615">
                                <w:rPr>
                                  <w:rFonts w:ascii="Times New Roman" w:hAnsi="Times New Roman" w:cs="Times New Roman"/>
                                  <w:sz w:val="18"/>
                                  <w:szCs w:val="18"/>
                                  <w:rPrChange w:id="4160"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4161"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4162" w:author="Maino Vieytes, Christian (NIH/NIA/IRP) [F]" w:date="2023-11-15T15:46:00Z"/>
                                <w:rFonts w:ascii="Times New Roman" w:hAnsi="Times New Roman" w:cs="Times New Roman"/>
                                <w:sz w:val="18"/>
                                <w:szCs w:val="18"/>
                                <w:rPrChange w:id="4163" w:author="Maino Vieytes, Christian (NIH/NIA/IRP) [F]" w:date="2023-11-16T09:31:00Z">
                                  <w:rPr>
                                    <w:del w:id="4164" w:author="Maino Vieytes, Christian (NIH/NIA/IRP) [F]" w:date="2023-11-15T15:46:00Z"/>
                                    <w:rFonts w:ascii="Times New Roman" w:hAnsi="Times New Roman" w:cs="Times New Roman"/>
                                    <w:sz w:val="20"/>
                                    <w:szCs w:val="20"/>
                                  </w:rPr>
                                </w:rPrChange>
                              </w:rPr>
                            </w:pPr>
                            <w:del w:id="4165" w:author="Maino Vieytes, Christian (NIH/NIA/IRP) [F]" w:date="2023-11-15T15:46:00Z">
                              <w:r w:rsidRPr="00BF7D18" w:rsidDel="00FE4615">
                                <w:rPr>
                                  <w:rFonts w:ascii="Times New Roman" w:hAnsi="Times New Roman" w:cs="Times New Roman"/>
                                  <w:sz w:val="18"/>
                                  <w:szCs w:val="18"/>
                                  <w:rPrChange w:id="4166"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4167" w:author="Maino Vieytes, Christian (NIH/NIA/IRP) [F]" w:date="2023-11-16T09:32:00Z">
                            <w:tblPrEx>
                              <w:tblW w:w="0" w:type="auto"/>
                            </w:tblPrEx>
                          </w:tblPrExChange>
                        </w:tblPrEx>
                        <w:trPr>
                          <w:trHeight w:val="320"/>
                          <w:del w:id="4168" w:author="Maino Vieytes, Christian (NIH/NIA/IRP) [F]" w:date="2023-11-15T15:46:00Z"/>
                          <w:trPrChange w:id="4169" w:author="Maino Vieytes, Christian (NIH/NIA/IRP) [F]" w:date="2023-11-16T09:32:00Z">
                            <w:trPr>
                              <w:trHeight w:val="320"/>
                            </w:trPr>
                          </w:trPrChange>
                        </w:trPr>
                        <w:tc>
                          <w:tcPr>
                            <w:tcW w:w="2456" w:type="dxa"/>
                            <w:noWrap/>
                            <w:vAlign w:val="center"/>
                            <w:hideMark/>
                            <w:tcPrChange w:id="4170"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4171" w:author="Maino Vieytes, Christian (NIH/NIA/IRP) [F]" w:date="2023-11-15T15:46:00Z"/>
                                <w:rFonts w:ascii="Times New Roman" w:hAnsi="Times New Roman" w:cs="Times New Roman"/>
                                <w:sz w:val="18"/>
                                <w:szCs w:val="18"/>
                                <w:rPrChange w:id="4172" w:author="Maino Vieytes, Christian (NIH/NIA/IRP) [F]" w:date="2023-11-15T16:32:00Z">
                                  <w:rPr>
                                    <w:del w:id="4173" w:author="Maino Vieytes, Christian (NIH/NIA/IRP) [F]" w:date="2023-11-15T15:46:00Z"/>
                                    <w:rFonts w:ascii="Times New Roman" w:hAnsi="Times New Roman" w:cs="Times New Roman"/>
                                    <w:sz w:val="20"/>
                                    <w:szCs w:val="20"/>
                                  </w:rPr>
                                </w:rPrChange>
                              </w:rPr>
                              <w:pPrChange w:id="4174" w:author="Maino Vieytes, Christian (NIH/NIA/IRP) [F]" w:date="2023-11-16T09:32:00Z">
                                <w:pPr/>
                              </w:pPrChange>
                            </w:pPr>
                            <w:del w:id="4175" w:author="Maino Vieytes, Christian (NIH/NIA/IRP) [F]" w:date="2023-11-15T15:46:00Z">
                              <w:r w:rsidRPr="00BA33A1" w:rsidDel="00FE4615">
                                <w:rPr>
                                  <w:rFonts w:ascii="Times New Roman" w:hAnsi="Times New Roman" w:cs="Times New Roman"/>
                                  <w:sz w:val="18"/>
                                  <w:szCs w:val="18"/>
                                  <w:rPrChange w:id="4176"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4177"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4178" w:author="Maino Vieytes, Christian (NIH/NIA/IRP) [F]" w:date="2023-11-15T15:46:00Z"/>
                                <w:rFonts w:ascii="Times New Roman" w:hAnsi="Times New Roman" w:cs="Times New Roman"/>
                                <w:sz w:val="18"/>
                                <w:szCs w:val="18"/>
                                <w:rPrChange w:id="4179" w:author="Maino Vieytes, Christian (NIH/NIA/IRP) [F]" w:date="2023-11-15T16:32:00Z">
                                  <w:rPr>
                                    <w:del w:id="4180" w:author="Maino Vieytes, Christian (NIH/NIA/IRP) [F]" w:date="2023-11-15T15:46:00Z"/>
                                    <w:rFonts w:ascii="Times New Roman" w:hAnsi="Times New Roman" w:cs="Times New Roman"/>
                                    <w:sz w:val="20"/>
                                    <w:szCs w:val="20"/>
                                  </w:rPr>
                                </w:rPrChange>
                              </w:rPr>
                              <w:pPrChange w:id="4181" w:author="Maino Vieytes, Christian (NIH/NIA/IRP) [F]" w:date="2023-11-16T09:32:00Z">
                                <w:pPr/>
                              </w:pPrChange>
                            </w:pPr>
                            <w:del w:id="4182" w:author="Maino Vieytes, Christian (NIH/NIA/IRP) [F]" w:date="2023-11-15T15:46:00Z">
                              <w:r w:rsidRPr="00BA33A1" w:rsidDel="00FE4615">
                                <w:rPr>
                                  <w:rFonts w:ascii="Times New Roman" w:hAnsi="Times New Roman" w:cs="Times New Roman"/>
                                  <w:sz w:val="18"/>
                                  <w:szCs w:val="18"/>
                                  <w:rPrChange w:id="4183"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4184"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4185" w:author="Maino Vieytes, Christian (NIH/NIA/IRP) [F]" w:date="2023-11-15T15:46:00Z"/>
                                <w:rFonts w:ascii="Times New Roman" w:hAnsi="Times New Roman" w:cs="Times New Roman"/>
                                <w:sz w:val="18"/>
                                <w:szCs w:val="18"/>
                                <w:rPrChange w:id="4186" w:author="Maino Vieytes, Christian (NIH/NIA/IRP) [F]" w:date="2023-11-16T09:31:00Z">
                                  <w:rPr>
                                    <w:del w:id="4187"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4188" w:author="Maino Vieytes, Christian (NIH/NIA/IRP) [F]" w:date="2023-11-15T15:46:00Z"/>
                                <w:rFonts w:ascii="Times New Roman" w:hAnsi="Times New Roman" w:cs="Times New Roman"/>
                                <w:sz w:val="18"/>
                                <w:szCs w:val="18"/>
                                <w:rPrChange w:id="4189" w:author="Maino Vieytes, Christian (NIH/NIA/IRP) [F]" w:date="2023-11-16T09:31:00Z">
                                  <w:rPr>
                                    <w:del w:id="4190" w:author="Maino Vieytes, Christian (NIH/NIA/IRP) [F]" w:date="2023-11-15T15:46:00Z"/>
                                    <w:rFonts w:ascii="Times New Roman" w:hAnsi="Times New Roman" w:cs="Times New Roman"/>
                                    <w:sz w:val="20"/>
                                    <w:szCs w:val="20"/>
                                  </w:rPr>
                                </w:rPrChange>
                              </w:rPr>
                            </w:pPr>
                            <w:del w:id="4191" w:author="Maino Vieytes, Christian (NIH/NIA/IRP) [F]" w:date="2023-11-15T15:46:00Z">
                              <w:r w:rsidRPr="00BF7D18" w:rsidDel="00FE4615">
                                <w:rPr>
                                  <w:rFonts w:ascii="Times New Roman" w:hAnsi="Times New Roman" w:cs="Times New Roman"/>
                                  <w:sz w:val="18"/>
                                  <w:szCs w:val="18"/>
                                  <w:rPrChange w:id="4192"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4193"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4194" w:author="Maino Vieytes, Christian (NIH/NIA/IRP) [F]" w:date="2023-11-15T15:46:00Z"/>
                                <w:rFonts w:ascii="Times New Roman" w:hAnsi="Times New Roman" w:cs="Times New Roman"/>
                                <w:sz w:val="18"/>
                                <w:szCs w:val="18"/>
                                <w:rPrChange w:id="4195" w:author="Maino Vieytes, Christian (NIH/NIA/IRP) [F]" w:date="2023-11-16T09:31:00Z">
                                  <w:rPr>
                                    <w:del w:id="4196"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4197" w:author="Maino Vieytes, Christian (NIH/NIA/IRP) [F]" w:date="2023-11-15T15:46:00Z"/>
                                <w:rFonts w:ascii="Times New Roman" w:hAnsi="Times New Roman" w:cs="Times New Roman"/>
                                <w:sz w:val="18"/>
                                <w:szCs w:val="18"/>
                                <w:rPrChange w:id="4198" w:author="Maino Vieytes, Christian (NIH/NIA/IRP) [F]" w:date="2023-11-16T09:31:00Z">
                                  <w:rPr>
                                    <w:del w:id="4199" w:author="Maino Vieytes, Christian (NIH/NIA/IRP) [F]" w:date="2023-11-15T15:46:00Z"/>
                                    <w:rFonts w:ascii="Times New Roman" w:hAnsi="Times New Roman" w:cs="Times New Roman"/>
                                    <w:sz w:val="20"/>
                                    <w:szCs w:val="20"/>
                                  </w:rPr>
                                </w:rPrChange>
                              </w:rPr>
                            </w:pPr>
                            <w:del w:id="4200" w:author="Maino Vieytes, Christian (NIH/NIA/IRP) [F]" w:date="2023-11-15T15:46:00Z">
                              <w:r w:rsidRPr="00BF7D18" w:rsidDel="00FE4615">
                                <w:rPr>
                                  <w:rFonts w:ascii="Times New Roman" w:hAnsi="Times New Roman" w:cs="Times New Roman"/>
                                  <w:sz w:val="18"/>
                                  <w:szCs w:val="18"/>
                                  <w:rPrChange w:id="4201"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4202"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4203" w:author="Maino Vieytes, Christian (NIH/NIA/IRP) [F]" w:date="2023-11-15T15:46:00Z"/>
                                <w:rFonts w:ascii="Times New Roman" w:hAnsi="Times New Roman" w:cs="Times New Roman"/>
                                <w:sz w:val="18"/>
                                <w:szCs w:val="18"/>
                                <w:rPrChange w:id="4204" w:author="Maino Vieytes, Christian (NIH/NIA/IRP) [F]" w:date="2023-11-16T09:31:00Z">
                                  <w:rPr>
                                    <w:del w:id="4205"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4206" w:author="Maino Vieytes, Christian (NIH/NIA/IRP) [F]" w:date="2023-11-15T15:46:00Z"/>
                                <w:rFonts w:ascii="Times New Roman" w:hAnsi="Times New Roman" w:cs="Times New Roman"/>
                                <w:sz w:val="18"/>
                                <w:szCs w:val="18"/>
                                <w:rPrChange w:id="4207" w:author="Maino Vieytes, Christian (NIH/NIA/IRP) [F]" w:date="2023-11-16T09:31:00Z">
                                  <w:rPr>
                                    <w:del w:id="4208" w:author="Maino Vieytes, Christian (NIH/NIA/IRP) [F]" w:date="2023-11-15T15:46:00Z"/>
                                    <w:rFonts w:ascii="Times New Roman" w:hAnsi="Times New Roman" w:cs="Times New Roman"/>
                                    <w:sz w:val="20"/>
                                    <w:szCs w:val="20"/>
                                  </w:rPr>
                                </w:rPrChange>
                              </w:rPr>
                            </w:pPr>
                            <w:del w:id="4209" w:author="Maino Vieytes, Christian (NIH/NIA/IRP) [F]" w:date="2023-11-15T15:46:00Z">
                              <w:r w:rsidRPr="00BF7D18" w:rsidDel="00FE4615">
                                <w:rPr>
                                  <w:rFonts w:ascii="Times New Roman" w:hAnsi="Times New Roman" w:cs="Times New Roman"/>
                                  <w:sz w:val="18"/>
                                  <w:szCs w:val="18"/>
                                  <w:rPrChange w:id="4210"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4211" w:author="Maino Vieytes, Christian (NIH/NIA/IRP) [F]" w:date="2023-11-16T09:32:00Z">
                              <w:tcPr>
                                <w:tcW w:w="1004" w:type="dxa"/>
                                <w:vAlign w:val="bottom"/>
                              </w:tcPr>
                            </w:tcPrChange>
                          </w:tcPr>
                          <w:p w14:paraId="3B010A2F" w14:textId="1A1DABAF" w:rsidR="008E210F" w:rsidRPr="00BF7D18" w:rsidDel="00FE4615" w:rsidRDefault="008E210F">
                            <w:pPr>
                              <w:jc w:val="center"/>
                              <w:rPr>
                                <w:del w:id="4212" w:author="Maino Vieytes, Christian (NIH/NIA/IRP) [F]" w:date="2023-11-15T15:46:00Z"/>
                                <w:rFonts w:ascii="Times New Roman" w:hAnsi="Times New Roman" w:cs="Times New Roman"/>
                                <w:sz w:val="18"/>
                                <w:szCs w:val="18"/>
                                <w:rPrChange w:id="4213" w:author="Maino Vieytes, Christian (NIH/NIA/IRP) [F]" w:date="2023-11-16T09:31:00Z">
                                  <w:rPr>
                                    <w:del w:id="4214" w:author="Maino Vieytes, Christian (NIH/NIA/IRP) [F]" w:date="2023-11-15T15:46:00Z"/>
                                    <w:rFonts w:ascii="Times New Roman" w:hAnsi="Times New Roman" w:cs="Times New Roman"/>
                                    <w:sz w:val="20"/>
                                    <w:szCs w:val="20"/>
                                  </w:rPr>
                                </w:rPrChange>
                              </w:rPr>
                            </w:pPr>
                            <w:del w:id="4215" w:author="Maino Vieytes, Christian (NIH/NIA/IRP) [F]" w:date="2023-11-15T15:46:00Z">
                              <w:r w:rsidRPr="00BF7D18" w:rsidDel="00FE4615">
                                <w:rPr>
                                  <w:rFonts w:ascii="Times New Roman" w:hAnsi="Times New Roman" w:cs="Times New Roman"/>
                                  <w:sz w:val="18"/>
                                  <w:szCs w:val="18"/>
                                  <w:rPrChange w:id="4216"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4217"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4218" w:author="Maino Vieytes, Christian (NIH/NIA/IRP) [F]" w:date="2023-11-15T15:46:00Z"/>
                                <w:rFonts w:ascii="Times New Roman" w:hAnsi="Times New Roman" w:cs="Times New Roman"/>
                                <w:sz w:val="18"/>
                                <w:szCs w:val="18"/>
                                <w:rPrChange w:id="4219" w:author="Maino Vieytes, Christian (NIH/NIA/IRP) [F]" w:date="2023-11-16T09:31:00Z">
                                  <w:rPr>
                                    <w:del w:id="4220" w:author="Maino Vieytes, Christian (NIH/NIA/IRP) [F]" w:date="2023-11-15T15:46:00Z"/>
                                    <w:rFonts w:ascii="Times New Roman" w:hAnsi="Times New Roman" w:cs="Times New Roman"/>
                                    <w:sz w:val="20"/>
                                    <w:szCs w:val="20"/>
                                  </w:rPr>
                                </w:rPrChange>
                              </w:rPr>
                            </w:pPr>
                            <w:del w:id="4221" w:author="Maino Vieytes, Christian (NIH/NIA/IRP) [F]" w:date="2023-11-15T15:46:00Z">
                              <w:r w:rsidRPr="00BF7D18" w:rsidDel="00FE4615">
                                <w:rPr>
                                  <w:rFonts w:ascii="Times New Roman" w:hAnsi="Times New Roman" w:cs="Times New Roman"/>
                                  <w:sz w:val="18"/>
                                  <w:szCs w:val="18"/>
                                  <w:rPrChange w:id="4222"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4223" w:author="Maino Vieytes, Christian (NIH/NIA/IRP) [F]" w:date="2023-11-16T09:32:00Z">
                            <w:tblPrEx>
                              <w:tblW w:w="0" w:type="auto"/>
                            </w:tblPrEx>
                          </w:tblPrExChange>
                        </w:tblPrEx>
                        <w:trPr>
                          <w:trHeight w:val="320"/>
                          <w:del w:id="4224" w:author="Maino Vieytes, Christian (NIH/NIA/IRP) [F]" w:date="2023-11-15T15:46:00Z"/>
                          <w:trPrChange w:id="4225" w:author="Maino Vieytes, Christian (NIH/NIA/IRP) [F]" w:date="2023-11-16T09:32:00Z">
                            <w:trPr>
                              <w:trHeight w:val="320"/>
                            </w:trPr>
                          </w:trPrChange>
                        </w:trPr>
                        <w:tc>
                          <w:tcPr>
                            <w:tcW w:w="2456" w:type="dxa"/>
                            <w:noWrap/>
                            <w:vAlign w:val="center"/>
                            <w:hideMark/>
                            <w:tcPrChange w:id="4226"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4227" w:author="Maino Vieytes, Christian (NIH/NIA/IRP) [F]" w:date="2023-11-15T15:46:00Z"/>
                                <w:rFonts w:ascii="Times New Roman" w:hAnsi="Times New Roman" w:cs="Times New Roman"/>
                                <w:sz w:val="18"/>
                                <w:szCs w:val="18"/>
                                <w:rPrChange w:id="4228" w:author="Maino Vieytes, Christian (NIH/NIA/IRP) [F]" w:date="2023-11-15T16:32:00Z">
                                  <w:rPr>
                                    <w:del w:id="4229" w:author="Maino Vieytes, Christian (NIH/NIA/IRP) [F]" w:date="2023-11-15T15:46:00Z"/>
                                    <w:rFonts w:ascii="Times New Roman" w:hAnsi="Times New Roman" w:cs="Times New Roman"/>
                                    <w:sz w:val="20"/>
                                    <w:szCs w:val="20"/>
                                  </w:rPr>
                                </w:rPrChange>
                              </w:rPr>
                              <w:pPrChange w:id="4230" w:author="Maino Vieytes, Christian (NIH/NIA/IRP) [F]" w:date="2023-11-16T09:32:00Z">
                                <w:pPr/>
                              </w:pPrChange>
                            </w:pPr>
                            <w:del w:id="4231" w:author="Maino Vieytes, Christian (NIH/NIA/IRP) [F]" w:date="2023-11-15T15:46:00Z">
                              <w:r w:rsidRPr="00BA33A1" w:rsidDel="00FE4615">
                                <w:rPr>
                                  <w:rFonts w:ascii="Times New Roman" w:hAnsi="Times New Roman" w:cs="Times New Roman"/>
                                  <w:sz w:val="18"/>
                                  <w:szCs w:val="18"/>
                                  <w:rPrChange w:id="4232"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4233"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4234" w:author="Maino Vieytes, Christian (NIH/NIA/IRP) [F]" w:date="2023-11-15T15:46:00Z"/>
                                <w:rFonts w:ascii="Times New Roman" w:hAnsi="Times New Roman" w:cs="Times New Roman"/>
                                <w:sz w:val="18"/>
                                <w:szCs w:val="18"/>
                                <w:rPrChange w:id="4235" w:author="Maino Vieytes, Christian (NIH/NIA/IRP) [F]" w:date="2023-11-15T16:32:00Z">
                                  <w:rPr>
                                    <w:del w:id="4236" w:author="Maino Vieytes, Christian (NIH/NIA/IRP) [F]" w:date="2023-11-15T15:46:00Z"/>
                                    <w:rFonts w:ascii="Times New Roman" w:hAnsi="Times New Roman" w:cs="Times New Roman"/>
                                    <w:sz w:val="20"/>
                                    <w:szCs w:val="20"/>
                                  </w:rPr>
                                </w:rPrChange>
                              </w:rPr>
                              <w:pPrChange w:id="4237" w:author="Maino Vieytes, Christian (NIH/NIA/IRP) [F]" w:date="2023-11-16T09:32:00Z">
                                <w:pPr/>
                              </w:pPrChange>
                            </w:pPr>
                            <w:del w:id="4238" w:author="Maino Vieytes, Christian (NIH/NIA/IRP) [F]" w:date="2023-11-15T15:46:00Z">
                              <w:r w:rsidRPr="00BA33A1" w:rsidDel="00FE4615">
                                <w:rPr>
                                  <w:rFonts w:ascii="Times New Roman" w:hAnsi="Times New Roman" w:cs="Times New Roman"/>
                                  <w:sz w:val="18"/>
                                  <w:szCs w:val="18"/>
                                  <w:rPrChange w:id="4239"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4240"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4241" w:author="Maino Vieytes, Christian (NIH/NIA/IRP) [F]" w:date="2023-11-15T15:46:00Z"/>
                                <w:rFonts w:ascii="Times New Roman" w:hAnsi="Times New Roman" w:cs="Times New Roman"/>
                                <w:sz w:val="18"/>
                                <w:szCs w:val="18"/>
                                <w:rPrChange w:id="4242" w:author="Maino Vieytes, Christian (NIH/NIA/IRP) [F]" w:date="2023-11-16T09:31:00Z">
                                  <w:rPr>
                                    <w:del w:id="4243"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4244" w:author="Maino Vieytes, Christian (NIH/NIA/IRP) [F]" w:date="2023-11-15T15:46:00Z"/>
                                <w:rFonts w:ascii="Times New Roman" w:hAnsi="Times New Roman" w:cs="Times New Roman"/>
                                <w:sz w:val="18"/>
                                <w:szCs w:val="18"/>
                                <w:rPrChange w:id="4245" w:author="Maino Vieytes, Christian (NIH/NIA/IRP) [F]" w:date="2023-11-16T09:31:00Z">
                                  <w:rPr>
                                    <w:del w:id="4246" w:author="Maino Vieytes, Christian (NIH/NIA/IRP) [F]" w:date="2023-11-15T15:46:00Z"/>
                                    <w:rFonts w:ascii="Times New Roman" w:hAnsi="Times New Roman" w:cs="Times New Roman"/>
                                    <w:sz w:val="20"/>
                                    <w:szCs w:val="20"/>
                                  </w:rPr>
                                </w:rPrChange>
                              </w:rPr>
                            </w:pPr>
                            <w:del w:id="4247" w:author="Maino Vieytes, Christian (NIH/NIA/IRP) [F]" w:date="2023-11-15T15:46:00Z">
                              <w:r w:rsidRPr="00BF7D18" w:rsidDel="00FE4615">
                                <w:rPr>
                                  <w:rFonts w:ascii="Times New Roman" w:hAnsi="Times New Roman" w:cs="Times New Roman"/>
                                  <w:sz w:val="18"/>
                                  <w:szCs w:val="18"/>
                                  <w:rPrChange w:id="4248"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4249"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4250" w:author="Maino Vieytes, Christian (NIH/NIA/IRP) [F]" w:date="2023-11-15T15:46:00Z"/>
                                <w:rFonts w:ascii="Times New Roman" w:hAnsi="Times New Roman" w:cs="Times New Roman"/>
                                <w:sz w:val="18"/>
                                <w:szCs w:val="18"/>
                                <w:rPrChange w:id="4251" w:author="Maino Vieytes, Christian (NIH/NIA/IRP) [F]" w:date="2023-11-16T09:31:00Z">
                                  <w:rPr>
                                    <w:del w:id="4252"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4253" w:author="Maino Vieytes, Christian (NIH/NIA/IRP) [F]" w:date="2023-11-15T15:46:00Z"/>
                                <w:rFonts w:ascii="Times New Roman" w:hAnsi="Times New Roman" w:cs="Times New Roman"/>
                                <w:sz w:val="18"/>
                                <w:szCs w:val="18"/>
                                <w:rPrChange w:id="4254" w:author="Maino Vieytes, Christian (NIH/NIA/IRP) [F]" w:date="2023-11-16T09:31:00Z">
                                  <w:rPr>
                                    <w:del w:id="4255" w:author="Maino Vieytes, Christian (NIH/NIA/IRP) [F]" w:date="2023-11-15T15:46:00Z"/>
                                    <w:rFonts w:ascii="Times New Roman" w:hAnsi="Times New Roman" w:cs="Times New Roman"/>
                                    <w:sz w:val="20"/>
                                    <w:szCs w:val="20"/>
                                  </w:rPr>
                                </w:rPrChange>
                              </w:rPr>
                            </w:pPr>
                            <w:del w:id="4256" w:author="Maino Vieytes, Christian (NIH/NIA/IRP) [F]" w:date="2023-11-15T15:46:00Z">
                              <w:r w:rsidRPr="00BF7D18" w:rsidDel="00FE4615">
                                <w:rPr>
                                  <w:rFonts w:ascii="Times New Roman" w:hAnsi="Times New Roman" w:cs="Times New Roman"/>
                                  <w:sz w:val="18"/>
                                  <w:szCs w:val="18"/>
                                  <w:rPrChange w:id="4257"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4258"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4259" w:author="Maino Vieytes, Christian (NIH/NIA/IRP) [F]" w:date="2023-11-15T15:46:00Z"/>
                                <w:rFonts w:ascii="Times New Roman" w:hAnsi="Times New Roman" w:cs="Times New Roman"/>
                                <w:sz w:val="18"/>
                                <w:szCs w:val="18"/>
                                <w:rPrChange w:id="4260" w:author="Maino Vieytes, Christian (NIH/NIA/IRP) [F]" w:date="2023-11-16T09:31:00Z">
                                  <w:rPr>
                                    <w:del w:id="4261"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4262" w:author="Maino Vieytes, Christian (NIH/NIA/IRP) [F]" w:date="2023-11-15T15:46:00Z"/>
                                <w:rFonts w:ascii="Times New Roman" w:hAnsi="Times New Roman" w:cs="Times New Roman"/>
                                <w:sz w:val="18"/>
                                <w:szCs w:val="18"/>
                                <w:rPrChange w:id="4263" w:author="Maino Vieytes, Christian (NIH/NIA/IRP) [F]" w:date="2023-11-16T09:31:00Z">
                                  <w:rPr>
                                    <w:del w:id="4264" w:author="Maino Vieytes, Christian (NIH/NIA/IRP) [F]" w:date="2023-11-15T15:46:00Z"/>
                                    <w:rFonts w:ascii="Times New Roman" w:hAnsi="Times New Roman" w:cs="Times New Roman"/>
                                    <w:sz w:val="20"/>
                                    <w:szCs w:val="20"/>
                                  </w:rPr>
                                </w:rPrChange>
                              </w:rPr>
                            </w:pPr>
                            <w:del w:id="4265" w:author="Maino Vieytes, Christian (NIH/NIA/IRP) [F]" w:date="2023-11-15T15:46:00Z">
                              <w:r w:rsidRPr="00BF7D18" w:rsidDel="00FE4615">
                                <w:rPr>
                                  <w:rFonts w:ascii="Times New Roman" w:hAnsi="Times New Roman" w:cs="Times New Roman"/>
                                  <w:sz w:val="18"/>
                                  <w:szCs w:val="18"/>
                                  <w:rPrChange w:id="4266"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4267" w:author="Maino Vieytes, Christian (NIH/NIA/IRP) [F]" w:date="2023-11-16T09:32:00Z">
                              <w:tcPr>
                                <w:tcW w:w="1004" w:type="dxa"/>
                                <w:vAlign w:val="bottom"/>
                              </w:tcPr>
                            </w:tcPrChange>
                          </w:tcPr>
                          <w:p w14:paraId="1B033E99" w14:textId="2F905DBD" w:rsidR="008E210F" w:rsidRPr="00BF7D18" w:rsidDel="00FE4615" w:rsidRDefault="008E210F">
                            <w:pPr>
                              <w:jc w:val="center"/>
                              <w:rPr>
                                <w:del w:id="4268" w:author="Maino Vieytes, Christian (NIH/NIA/IRP) [F]" w:date="2023-11-15T15:46:00Z"/>
                                <w:rFonts w:ascii="Times New Roman" w:hAnsi="Times New Roman" w:cs="Times New Roman"/>
                                <w:sz w:val="18"/>
                                <w:szCs w:val="18"/>
                                <w:rPrChange w:id="4269" w:author="Maino Vieytes, Christian (NIH/NIA/IRP) [F]" w:date="2023-11-16T09:31:00Z">
                                  <w:rPr>
                                    <w:del w:id="4270" w:author="Maino Vieytes, Christian (NIH/NIA/IRP) [F]" w:date="2023-11-15T15:46:00Z"/>
                                    <w:rFonts w:ascii="Times New Roman" w:hAnsi="Times New Roman" w:cs="Times New Roman"/>
                                    <w:sz w:val="20"/>
                                    <w:szCs w:val="20"/>
                                  </w:rPr>
                                </w:rPrChange>
                              </w:rPr>
                            </w:pPr>
                            <w:del w:id="4271" w:author="Maino Vieytes, Christian (NIH/NIA/IRP) [F]" w:date="2023-11-15T15:46:00Z">
                              <w:r w:rsidRPr="00BF7D18" w:rsidDel="00FE4615">
                                <w:rPr>
                                  <w:rFonts w:ascii="Times New Roman" w:hAnsi="Times New Roman" w:cs="Times New Roman"/>
                                  <w:sz w:val="18"/>
                                  <w:szCs w:val="18"/>
                                  <w:rPrChange w:id="4272"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4273"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4274" w:author="Maino Vieytes, Christian (NIH/NIA/IRP) [F]" w:date="2023-11-15T15:46:00Z"/>
                                <w:rFonts w:ascii="Times New Roman" w:hAnsi="Times New Roman" w:cs="Times New Roman"/>
                                <w:sz w:val="18"/>
                                <w:szCs w:val="18"/>
                                <w:rPrChange w:id="4275" w:author="Maino Vieytes, Christian (NIH/NIA/IRP) [F]" w:date="2023-11-16T09:31:00Z">
                                  <w:rPr>
                                    <w:del w:id="4276" w:author="Maino Vieytes, Christian (NIH/NIA/IRP) [F]" w:date="2023-11-15T15:46:00Z"/>
                                    <w:rFonts w:ascii="Times New Roman" w:hAnsi="Times New Roman" w:cs="Times New Roman"/>
                                    <w:sz w:val="20"/>
                                    <w:szCs w:val="20"/>
                                  </w:rPr>
                                </w:rPrChange>
                              </w:rPr>
                            </w:pPr>
                            <w:del w:id="4277" w:author="Maino Vieytes, Christian (NIH/NIA/IRP) [F]" w:date="2023-11-15T15:46:00Z">
                              <w:r w:rsidRPr="00BF7D18" w:rsidDel="00FE4615">
                                <w:rPr>
                                  <w:rFonts w:ascii="Times New Roman" w:hAnsi="Times New Roman" w:cs="Times New Roman"/>
                                  <w:sz w:val="18"/>
                                  <w:szCs w:val="18"/>
                                  <w:rPrChange w:id="4278"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4279" w:author="Maino Vieytes, Christian (NIH/NIA/IRP) [F]" w:date="2023-11-16T09:32:00Z">
                            <w:tblPrEx>
                              <w:tblW w:w="0" w:type="auto"/>
                            </w:tblPrEx>
                          </w:tblPrExChange>
                        </w:tblPrEx>
                        <w:trPr>
                          <w:trHeight w:val="320"/>
                          <w:trPrChange w:id="4280" w:author="Maino Vieytes, Christian (NIH/NIA/IRP) [F]" w:date="2023-11-16T09:32:00Z">
                            <w:trPr>
                              <w:trHeight w:val="320"/>
                            </w:trPr>
                          </w:trPrChange>
                        </w:trPr>
                        <w:tc>
                          <w:tcPr>
                            <w:tcW w:w="2456" w:type="dxa"/>
                            <w:noWrap/>
                            <w:vAlign w:val="center"/>
                            <w:hideMark/>
                            <w:tcPrChange w:id="4281" w:author="Maino Vieytes, Christian (NIH/NIA/IRP) [F]" w:date="2023-11-16T09:32:00Z">
                              <w:tcPr>
                                <w:tcW w:w="2456" w:type="dxa"/>
                                <w:noWrap/>
                                <w:vAlign w:val="center"/>
                                <w:hideMark/>
                              </w:tcPr>
                            </w:tcPrChange>
                          </w:tcPr>
                          <w:p w14:paraId="0137414A" w14:textId="1EE2F735" w:rsidR="00BF7D18" w:rsidRPr="000B6141" w:rsidRDefault="00BF7D18">
                            <w:pPr>
                              <w:rPr>
                                <w:rFonts w:ascii="Times New Roman" w:hAnsi="Times New Roman" w:cs="Times New Roman"/>
                                <w:sz w:val="18"/>
                                <w:szCs w:val="18"/>
                                <w:vertAlign w:val="superscript"/>
                                <w:rPrChange w:id="4282" w:author="Maino Vieytes, Christian (NIH/NIA/IRP) [F]" w:date="2023-11-30T12:17:00Z">
                                  <w:rPr>
                                    <w:rFonts w:ascii="Times New Roman" w:hAnsi="Times New Roman" w:cs="Times New Roman"/>
                                    <w:sz w:val="20"/>
                                    <w:szCs w:val="20"/>
                                  </w:rPr>
                                </w:rPrChange>
                              </w:rPr>
                            </w:pPr>
                            <w:del w:id="4283" w:author="Maino Vieytes, Christian (NIH/NIA/IRP) [F]" w:date="2023-11-30T12:17:00Z">
                              <w:r w:rsidRPr="00BA33A1" w:rsidDel="000B6141">
                                <w:rPr>
                                  <w:rFonts w:ascii="Times New Roman" w:hAnsi="Times New Roman" w:cs="Times New Roman"/>
                                  <w:sz w:val="18"/>
                                  <w:szCs w:val="18"/>
                                  <w:rPrChange w:id="4284" w:author="Maino Vieytes, Christian (NIH/NIA/IRP) [F]" w:date="2023-11-15T16:32:00Z">
                                    <w:rPr>
                                      <w:rFonts w:ascii="Times New Roman" w:hAnsi="Times New Roman" w:cs="Times New Roman"/>
                                      <w:sz w:val="20"/>
                                      <w:szCs w:val="20"/>
                                    </w:rPr>
                                  </w:rPrChange>
                                </w:rPr>
                                <w:delText xml:space="preserve">Prudent </w:delText>
                              </w:r>
                            </w:del>
                            <w:r w:rsidRPr="00BA33A1">
                              <w:rPr>
                                <w:rFonts w:ascii="Times New Roman" w:hAnsi="Times New Roman" w:cs="Times New Roman"/>
                                <w:sz w:val="18"/>
                                <w:szCs w:val="18"/>
                                <w:rPrChange w:id="4285" w:author="Maino Vieytes, Christian (NIH/NIA/IRP) [F]" w:date="2023-11-15T16:32:00Z">
                                  <w:rPr>
                                    <w:rFonts w:ascii="Times New Roman" w:hAnsi="Times New Roman" w:cs="Times New Roman"/>
                                    <w:sz w:val="20"/>
                                    <w:szCs w:val="20"/>
                                  </w:rPr>
                                </w:rPrChange>
                              </w:rPr>
                              <w:t>Pattern #</w:t>
                            </w:r>
                            <w:ins w:id="4286" w:author="Maino Vieytes, Christian (NIH/NIA/IRP) [F]" w:date="2023-11-30T12:17:00Z">
                              <w:r w:rsidR="000B6141">
                                <w:rPr>
                                  <w:rFonts w:ascii="Times New Roman" w:hAnsi="Times New Roman" w:cs="Times New Roman"/>
                                  <w:sz w:val="18"/>
                                  <w:szCs w:val="18"/>
                                </w:rPr>
                                <w:t>2</w:t>
                              </w:r>
                            </w:ins>
                            <w:del w:id="4287" w:author="Maino Vieytes, Christian (NIH/NIA/IRP) [F]" w:date="2023-11-30T12:17:00Z">
                              <w:r w:rsidRPr="00BA33A1" w:rsidDel="000B6141">
                                <w:rPr>
                                  <w:rFonts w:ascii="Times New Roman" w:hAnsi="Times New Roman" w:cs="Times New Roman"/>
                                  <w:sz w:val="18"/>
                                  <w:szCs w:val="18"/>
                                  <w:rPrChange w:id="4288" w:author="Maino Vieytes, Christian (NIH/NIA/IRP) [F]" w:date="2023-11-15T16:32:00Z">
                                    <w:rPr>
                                      <w:rFonts w:ascii="Times New Roman" w:hAnsi="Times New Roman" w:cs="Times New Roman"/>
                                      <w:sz w:val="20"/>
                                      <w:szCs w:val="20"/>
                                    </w:rPr>
                                  </w:rPrChange>
                                </w:rPr>
                                <w:delText>1</w:delText>
                              </w:r>
                            </w:del>
                            <w:r w:rsidRPr="00BA33A1">
                              <w:rPr>
                                <w:rFonts w:ascii="Times New Roman" w:hAnsi="Times New Roman" w:cs="Times New Roman"/>
                                <w:sz w:val="18"/>
                                <w:szCs w:val="18"/>
                                <w:lang w:bidi="en-US"/>
                                <w:rPrChange w:id="4289" w:author="Maino Vieytes, Christian (NIH/NIA/IRP) [F]" w:date="2023-11-15T16:32:00Z">
                                  <w:rPr>
                                    <w:rFonts w:ascii="Times New Roman" w:hAnsi="Times New Roman" w:cs="Times New Roman"/>
                                    <w:sz w:val="20"/>
                                    <w:szCs w:val="20"/>
                                    <w:lang w:bidi="en-US"/>
                                  </w:rPr>
                                </w:rPrChange>
                              </w:rPr>
                              <w:t>‡</w:t>
                            </w:r>
                            <w:ins w:id="4290" w:author="Maino Vieytes, Christian (NIH/NIA/IRP) [F]" w:date="2023-11-30T12:17:00Z">
                              <w:r w:rsidR="000B6141">
                                <w:rPr>
                                  <w:rFonts w:ascii="Times New Roman" w:hAnsi="Times New Roman" w:cs="Times New Roman"/>
                                  <w:sz w:val="18"/>
                                  <w:szCs w:val="18"/>
                                  <w:vertAlign w:val="superscript"/>
                                  <w:lang w:bidi="en-US"/>
                                </w:rPr>
                                <w:t>b</w:t>
                              </w:r>
                            </w:ins>
                          </w:p>
                          <w:p w14:paraId="3FD065EF" w14:textId="77777777" w:rsidR="00BF7D18" w:rsidRPr="00BA33A1" w:rsidRDefault="00BF7D18" w:rsidP="00BF7D18">
                            <w:pPr>
                              <w:rPr>
                                <w:rFonts w:ascii="Times New Roman" w:hAnsi="Times New Roman" w:cs="Times New Roman"/>
                                <w:sz w:val="18"/>
                                <w:szCs w:val="18"/>
                                <w:rPrChange w:id="429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4292"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4293"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4294" w:author="Maino Vieytes, Christian (NIH/NIA/IRP) [F]" w:date="2023-11-15T16:31:00Z"/>
                                <w:rFonts w:ascii="Times New Roman" w:hAnsi="Times New Roman" w:cs="Times New Roman"/>
                                <w:sz w:val="18"/>
                                <w:szCs w:val="18"/>
                                <w:rPrChange w:id="4295" w:author="Maino Vieytes, Christian (NIH/NIA/IRP) [F]" w:date="2023-11-16T09:31:00Z">
                                  <w:rPr>
                                    <w:del w:id="4296" w:author="Maino Vieytes, Christian (NIH/NIA/IRP) [F]" w:date="2023-11-15T16:31:00Z"/>
                                    <w:rFonts w:ascii="Times New Roman" w:hAnsi="Times New Roman" w:cs="Times New Roman"/>
                                    <w:sz w:val="20"/>
                                    <w:szCs w:val="20"/>
                                  </w:rPr>
                                </w:rPrChange>
                              </w:rPr>
                            </w:pPr>
                            <w:ins w:id="4297" w:author="Maino Vieytes, Christian (NIH/NIA/IRP) [F]" w:date="2023-11-16T09:31:00Z">
                              <w:r w:rsidRPr="00BF7D18">
                                <w:rPr>
                                  <w:rFonts w:ascii="Times New Roman" w:hAnsi="Times New Roman" w:cs="Times New Roman"/>
                                  <w:color w:val="000000"/>
                                  <w:sz w:val="18"/>
                                  <w:szCs w:val="18"/>
                                  <w:rPrChange w:id="4298"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4299" w:author="Maino Vieytes, Christian (NIH/NIA/IRP) [F]" w:date="2023-11-16T09:31:00Z">
                                  <w:rPr>
                                    <w:rFonts w:ascii="Times New Roman" w:hAnsi="Times New Roman" w:cs="Times New Roman"/>
                                    <w:sz w:val="20"/>
                                    <w:szCs w:val="20"/>
                                  </w:rPr>
                                </w:rPrChange>
                              </w:rPr>
                            </w:pPr>
                            <w:del w:id="4300" w:author="Maino Vieytes, Christian (NIH/NIA/IRP) [F]" w:date="2023-11-15T16:31:00Z">
                              <w:r w:rsidRPr="00BF7D18" w:rsidDel="008D619F">
                                <w:rPr>
                                  <w:rFonts w:ascii="Times New Roman" w:hAnsi="Times New Roman" w:cs="Times New Roman"/>
                                  <w:sz w:val="18"/>
                                  <w:szCs w:val="18"/>
                                  <w:rPrChange w:id="4301"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4302"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4303" w:author="Maino Vieytes, Christian (NIH/NIA/IRP) [F]" w:date="2023-11-15T16:31:00Z"/>
                                <w:rFonts w:ascii="Times New Roman" w:hAnsi="Times New Roman" w:cs="Times New Roman"/>
                                <w:sz w:val="18"/>
                                <w:szCs w:val="18"/>
                                <w:rPrChange w:id="4304" w:author="Maino Vieytes, Christian (NIH/NIA/IRP) [F]" w:date="2023-11-16T09:31:00Z">
                                  <w:rPr>
                                    <w:del w:id="4305" w:author="Maino Vieytes, Christian (NIH/NIA/IRP) [F]" w:date="2023-11-15T16:31:00Z"/>
                                    <w:rFonts w:ascii="Times New Roman" w:hAnsi="Times New Roman" w:cs="Times New Roman"/>
                                    <w:sz w:val="20"/>
                                    <w:szCs w:val="20"/>
                                  </w:rPr>
                                </w:rPrChange>
                              </w:rPr>
                            </w:pPr>
                            <w:ins w:id="4306" w:author="Maino Vieytes, Christian (NIH/NIA/IRP) [F]" w:date="2023-11-16T09:31:00Z">
                              <w:r w:rsidRPr="00BF7D18">
                                <w:rPr>
                                  <w:rFonts w:ascii="Times New Roman" w:hAnsi="Times New Roman" w:cs="Times New Roman"/>
                                  <w:color w:val="000000"/>
                                  <w:sz w:val="18"/>
                                  <w:szCs w:val="18"/>
                                  <w:rPrChange w:id="4307" w:author="Maino Vieytes, Christian (NIH/NIA/IRP) [F]" w:date="2023-11-16T09:31:00Z">
                                    <w:rPr>
                                      <w:rFonts w:ascii="Calibri" w:hAnsi="Calibri" w:cs="Calibri"/>
                                      <w:color w:val="000000"/>
                                    </w:rPr>
                                  </w:rPrChange>
                                </w:rPr>
                                <w:t>0.1</w:t>
                              </w:r>
                            </w:ins>
                            <w:ins w:id="4308" w:author="Maino Vieytes, Christian (NIH/NIA/IRP) [F]" w:date="2023-11-16T09:32:00Z">
                              <w:r>
                                <w:rPr>
                                  <w:rFonts w:ascii="Times New Roman" w:hAnsi="Times New Roman" w:cs="Times New Roman"/>
                                  <w:color w:val="000000"/>
                                  <w:sz w:val="18"/>
                                  <w:szCs w:val="18"/>
                                </w:rPr>
                                <w:t>0</w:t>
                              </w:r>
                            </w:ins>
                            <w:ins w:id="4309" w:author="Maino Vieytes, Christian (NIH/NIA/IRP) [F]" w:date="2023-11-16T09:31:00Z">
                              <w:r w:rsidRPr="00BF7D18">
                                <w:rPr>
                                  <w:rFonts w:ascii="Times New Roman" w:hAnsi="Times New Roman" w:cs="Times New Roman"/>
                                  <w:color w:val="000000"/>
                                  <w:sz w:val="18"/>
                                  <w:szCs w:val="18"/>
                                  <w:rPrChange w:id="4310"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4311" w:author="Maino Vieytes, Christian (NIH/NIA/IRP) [F]" w:date="2023-11-16T09:31:00Z">
                                  <w:rPr>
                                    <w:rFonts w:ascii="Times New Roman" w:hAnsi="Times New Roman" w:cs="Times New Roman"/>
                                    <w:sz w:val="20"/>
                                    <w:szCs w:val="20"/>
                                  </w:rPr>
                                </w:rPrChange>
                              </w:rPr>
                            </w:pPr>
                            <w:del w:id="4312" w:author="Maino Vieytes, Christian (NIH/NIA/IRP) [F]" w:date="2023-11-15T16:31:00Z">
                              <w:r w:rsidRPr="00BF7D18" w:rsidDel="008D619F">
                                <w:rPr>
                                  <w:rFonts w:ascii="Times New Roman" w:hAnsi="Times New Roman" w:cs="Times New Roman"/>
                                  <w:sz w:val="18"/>
                                  <w:szCs w:val="18"/>
                                  <w:rPrChange w:id="4313"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4314"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4315" w:author="Maino Vieytes, Christian (NIH/NIA/IRP) [F]" w:date="2023-11-15T16:31:00Z"/>
                                <w:rFonts w:ascii="Times New Roman" w:hAnsi="Times New Roman" w:cs="Times New Roman"/>
                                <w:sz w:val="18"/>
                                <w:szCs w:val="18"/>
                                <w:rPrChange w:id="4316" w:author="Maino Vieytes, Christian (NIH/NIA/IRP) [F]" w:date="2023-11-16T09:31:00Z">
                                  <w:rPr>
                                    <w:del w:id="4317" w:author="Maino Vieytes, Christian (NIH/NIA/IRP) [F]" w:date="2023-11-15T16:31:00Z"/>
                                    <w:rFonts w:ascii="Times New Roman" w:hAnsi="Times New Roman" w:cs="Times New Roman"/>
                                    <w:sz w:val="20"/>
                                    <w:szCs w:val="20"/>
                                  </w:rPr>
                                </w:rPrChange>
                              </w:rPr>
                            </w:pPr>
                            <w:ins w:id="4318" w:author="Maino Vieytes, Christian (NIH/NIA/IRP) [F]" w:date="2023-11-16T09:31:00Z">
                              <w:r w:rsidRPr="00BF7D18">
                                <w:rPr>
                                  <w:rFonts w:ascii="Times New Roman" w:hAnsi="Times New Roman" w:cs="Times New Roman"/>
                                  <w:color w:val="000000"/>
                                  <w:sz w:val="18"/>
                                  <w:szCs w:val="18"/>
                                  <w:rPrChange w:id="4319"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4320" w:author="Maino Vieytes, Christian (NIH/NIA/IRP) [F]" w:date="2023-11-16T09:31:00Z">
                                  <w:rPr>
                                    <w:rFonts w:ascii="Times New Roman" w:hAnsi="Times New Roman" w:cs="Times New Roman"/>
                                    <w:sz w:val="20"/>
                                    <w:szCs w:val="20"/>
                                  </w:rPr>
                                </w:rPrChange>
                              </w:rPr>
                            </w:pPr>
                            <w:del w:id="4321" w:author="Maino Vieytes, Christian (NIH/NIA/IRP) [F]" w:date="2023-11-15T16:31:00Z">
                              <w:r w:rsidRPr="00BF7D18" w:rsidDel="008D619F">
                                <w:rPr>
                                  <w:rFonts w:ascii="Times New Roman" w:hAnsi="Times New Roman" w:cs="Times New Roman"/>
                                  <w:sz w:val="18"/>
                                  <w:szCs w:val="18"/>
                                  <w:rPrChange w:id="4322"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4323"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4324" w:author="Maino Vieytes, Christian (NIH/NIA/IRP) [F]" w:date="2023-11-16T09:31:00Z">
                                  <w:rPr>
                                    <w:rFonts w:ascii="Times New Roman" w:hAnsi="Times New Roman" w:cs="Times New Roman"/>
                                    <w:sz w:val="20"/>
                                    <w:szCs w:val="20"/>
                                  </w:rPr>
                                </w:rPrChange>
                              </w:rPr>
                            </w:pPr>
                            <w:ins w:id="4325" w:author="Maino Vieytes, Christian (NIH/NIA/IRP) [F]" w:date="2023-11-16T09:31:00Z">
                              <w:r w:rsidRPr="00BF7D18">
                                <w:rPr>
                                  <w:rFonts w:ascii="Times New Roman" w:hAnsi="Times New Roman" w:cs="Times New Roman"/>
                                  <w:color w:val="000000"/>
                                  <w:sz w:val="18"/>
                                  <w:szCs w:val="18"/>
                                  <w:rPrChange w:id="4326" w:author="Maino Vieytes, Christian (NIH/NIA/IRP) [F]" w:date="2023-11-16T09:31:00Z">
                                    <w:rPr>
                                      <w:rFonts w:ascii="Calibri" w:hAnsi="Calibri" w:cs="Calibri"/>
                                      <w:color w:val="000000"/>
                                    </w:rPr>
                                  </w:rPrChange>
                                </w:rPr>
                                <w:t>0.18</w:t>
                              </w:r>
                            </w:ins>
                            <w:del w:id="4327" w:author="Maino Vieytes, Christian (NIH/NIA/IRP) [F]" w:date="2023-11-15T16:31:00Z">
                              <w:r w:rsidRPr="00BF7D18" w:rsidDel="008D619F">
                                <w:rPr>
                                  <w:rFonts w:ascii="Times New Roman" w:hAnsi="Times New Roman" w:cs="Times New Roman"/>
                                  <w:sz w:val="18"/>
                                  <w:szCs w:val="18"/>
                                  <w:rPrChange w:id="4328"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4329"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4330" w:author="Maino Vieytes, Christian (NIH/NIA/IRP) [F]" w:date="2023-11-16T09:31:00Z">
                                  <w:rPr>
                                    <w:rFonts w:ascii="Times New Roman" w:hAnsi="Times New Roman" w:cs="Times New Roman"/>
                                    <w:sz w:val="20"/>
                                    <w:szCs w:val="20"/>
                                  </w:rPr>
                                </w:rPrChange>
                              </w:rPr>
                            </w:pPr>
                            <w:ins w:id="4331" w:author="Maino Vieytes, Christian (NIH/NIA/IRP) [F]" w:date="2023-11-16T09:31:00Z">
                              <w:r w:rsidRPr="00BF7D18">
                                <w:rPr>
                                  <w:rFonts w:ascii="Times New Roman" w:hAnsi="Times New Roman" w:cs="Times New Roman"/>
                                  <w:color w:val="000000"/>
                                  <w:sz w:val="18"/>
                                  <w:szCs w:val="18"/>
                                  <w:rPrChange w:id="4332" w:author="Maino Vieytes, Christian (NIH/NIA/IRP) [F]" w:date="2023-11-16T09:31:00Z">
                                    <w:rPr>
                                      <w:rFonts w:ascii="Calibri" w:hAnsi="Calibri" w:cs="Calibri"/>
                                      <w:color w:val="000000"/>
                                    </w:rPr>
                                  </w:rPrChange>
                                </w:rPr>
                                <w:t>&lt; 0.01</w:t>
                              </w:r>
                            </w:ins>
                            <w:del w:id="4333" w:author="Maino Vieytes, Christian (NIH/NIA/IRP) [F]" w:date="2023-11-15T16:31:00Z">
                              <w:r w:rsidRPr="00BF7D18" w:rsidDel="008D619F">
                                <w:rPr>
                                  <w:rFonts w:ascii="Times New Roman" w:hAnsi="Times New Roman" w:cs="Times New Roman"/>
                                  <w:sz w:val="18"/>
                                  <w:szCs w:val="18"/>
                                  <w:rPrChange w:id="4334"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4335" w:author="Maino Vieytes, Christian (NIH/NIA/IRP) [F]" w:date="2023-11-16T09:32:00Z">
                            <w:tblPrEx>
                              <w:tblW w:w="0" w:type="auto"/>
                            </w:tblPrEx>
                          </w:tblPrExChange>
                        </w:tblPrEx>
                        <w:trPr>
                          <w:trHeight w:val="320"/>
                          <w:trPrChange w:id="4336" w:author="Maino Vieytes, Christian (NIH/NIA/IRP) [F]" w:date="2023-11-16T09:32:00Z">
                            <w:trPr>
                              <w:trHeight w:val="320"/>
                            </w:trPr>
                          </w:trPrChange>
                        </w:trPr>
                        <w:tc>
                          <w:tcPr>
                            <w:tcW w:w="2456" w:type="dxa"/>
                            <w:tcBorders>
                              <w:bottom w:val="single" w:sz="4" w:space="0" w:color="auto"/>
                            </w:tcBorders>
                            <w:noWrap/>
                            <w:vAlign w:val="center"/>
                            <w:hideMark/>
                            <w:tcPrChange w:id="4337" w:author="Maino Vieytes, Christian (NIH/NIA/IRP) [F]" w:date="2023-11-16T09:32:00Z">
                              <w:tcPr>
                                <w:tcW w:w="2456" w:type="dxa"/>
                                <w:tcBorders>
                                  <w:bottom w:val="single" w:sz="4" w:space="0" w:color="auto"/>
                                </w:tcBorders>
                                <w:noWrap/>
                                <w:vAlign w:val="center"/>
                                <w:hideMark/>
                              </w:tcPr>
                            </w:tcPrChange>
                          </w:tcPr>
                          <w:p w14:paraId="248FD687" w14:textId="61539309" w:rsidR="00BF7D18" w:rsidRPr="000B6141" w:rsidRDefault="00BF7D18" w:rsidP="00BF7D18">
                            <w:pPr>
                              <w:rPr>
                                <w:rFonts w:ascii="Times New Roman" w:hAnsi="Times New Roman" w:cs="Times New Roman"/>
                                <w:sz w:val="18"/>
                                <w:szCs w:val="18"/>
                                <w:vertAlign w:val="superscript"/>
                                <w:rPrChange w:id="4338" w:author="Maino Vieytes, Christian (NIH/NIA/IRP) [F]" w:date="2023-11-30T12:18:00Z">
                                  <w:rPr>
                                    <w:rFonts w:ascii="Times New Roman" w:hAnsi="Times New Roman" w:cs="Times New Roman"/>
                                    <w:sz w:val="20"/>
                                    <w:szCs w:val="20"/>
                                  </w:rPr>
                                </w:rPrChange>
                              </w:rPr>
                            </w:pPr>
                            <w:del w:id="4339" w:author="Maino Vieytes, Christian (NIH/NIA/IRP) [F]" w:date="2023-11-30T12:17:00Z">
                              <w:r w:rsidRPr="00BA33A1" w:rsidDel="000B6141">
                                <w:rPr>
                                  <w:rFonts w:ascii="Times New Roman" w:hAnsi="Times New Roman" w:cs="Times New Roman"/>
                                  <w:sz w:val="18"/>
                                  <w:szCs w:val="18"/>
                                  <w:rPrChange w:id="4340" w:author="Maino Vieytes, Christian (NIH/NIA/IRP) [F]" w:date="2023-11-15T16:32:00Z">
                                    <w:rPr>
                                      <w:rFonts w:ascii="Times New Roman" w:hAnsi="Times New Roman" w:cs="Times New Roman"/>
                                      <w:sz w:val="20"/>
                                      <w:szCs w:val="20"/>
                                    </w:rPr>
                                  </w:rPrChange>
                                </w:rPr>
                                <w:delText xml:space="preserve">Prudent </w:delText>
                              </w:r>
                            </w:del>
                            <w:r w:rsidRPr="00BA33A1">
                              <w:rPr>
                                <w:rFonts w:ascii="Times New Roman" w:hAnsi="Times New Roman" w:cs="Times New Roman"/>
                                <w:sz w:val="18"/>
                                <w:szCs w:val="18"/>
                                <w:rPrChange w:id="4341" w:author="Maino Vieytes, Christian (NIH/NIA/IRP) [F]" w:date="2023-11-15T16:32:00Z">
                                  <w:rPr>
                                    <w:rFonts w:ascii="Times New Roman" w:hAnsi="Times New Roman" w:cs="Times New Roman"/>
                                    <w:sz w:val="20"/>
                                    <w:szCs w:val="20"/>
                                  </w:rPr>
                                </w:rPrChange>
                              </w:rPr>
                              <w:t>Pattern #</w:t>
                            </w:r>
                            <w:ins w:id="4342" w:author="Maino Vieytes, Christian (NIH/NIA/IRP) [F]" w:date="2023-11-30T12:17:00Z">
                              <w:r w:rsidR="000B6141">
                                <w:rPr>
                                  <w:rFonts w:ascii="Times New Roman" w:hAnsi="Times New Roman" w:cs="Times New Roman"/>
                                  <w:sz w:val="18"/>
                                  <w:szCs w:val="18"/>
                                </w:rPr>
                                <w:t>3</w:t>
                              </w:r>
                            </w:ins>
                            <w:del w:id="4343" w:author="Maino Vieytes, Christian (NIH/NIA/IRP) [F]" w:date="2023-11-30T12:17:00Z">
                              <w:r w:rsidRPr="00BA33A1" w:rsidDel="000B6141">
                                <w:rPr>
                                  <w:rFonts w:ascii="Times New Roman" w:hAnsi="Times New Roman" w:cs="Times New Roman"/>
                                  <w:sz w:val="18"/>
                                  <w:szCs w:val="18"/>
                                  <w:rPrChange w:id="4344" w:author="Maino Vieytes, Christian (NIH/NIA/IRP) [F]" w:date="2023-11-15T16:32:00Z">
                                    <w:rPr>
                                      <w:rFonts w:ascii="Times New Roman" w:hAnsi="Times New Roman" w:cs="Times New Roman"/>
                                      <w:sz w:val="20"/>
                                      <w:szCs w:val="20"/>
                                    </w:rPr>
                                  </w:rPrChange>
                                </w:rPr>
                                <w:delText>2</w:delText>
                              </w:r>
                            </w:del>
                            <w:r w:rsidRPr="00BA33A1">
                              <w:rPr>
                                <w:rFonts w:ascii="Times New Roman" w:hAnsi="Times New Roman" w:cs="Times New Roman"/>
                                <w:sz w:val="18"/>
                                <w:szCs w:val="18"/>
                                <w:lang w:bidi="en-US"/>
                                <w:rPrChange w:id="4345" w:author="Maino Vieytes, Christian (NIH/NIA/IRP) [F]" w:date="2023-11-15T16:32:00Z">
                                  <w:rPr>
                                    <w:rFonts w:ascii="Times New Roman" w:hAnsi="Times New Roman" w:cs="Times New Roman"/>
                                    <w:sz w:val="20"/>
                                    <w:szCs w:val="20"/>
                                    <w:lang w:bidi="en-US"/>
                                  </w:rPr>
                                </w:rPrChange>
                              </w:rPr>
                              <w:t>‡</w:t>
                            </w:r>
                            <w:ins w:id="4346" w:author="Maino Vieytes, Christian (NIH/NIA/IRP) [F]" w:date="2023-11-30T12:18:00Z">
                              <w:r w:rsidR="000B6141">
                                <w:rPr>
                                  <w:rFonts w:ascii="Times New Roman" w:hAnsi="Times New Roman" w:cs="Times New Roman"/>
                                  <w:sz w:val="18"/>
                                  <w:szCs w:val="18"/>
                                  <w:vertAlign w:val="superscript"/>
                                  <w:lang w:bidi="en-US"/>
                                </w:rPr>
                                <w:t>c</w:t>
                              </w:r>
                            </w:ins>
                          </w:p>
                          <w:p w14:paraId="3D25BBA8" w14:textId="77777777" w:rsidR="00BF7D18" w:rsidRPr="00BA33A1" w:rsidRDefault="00BF7D18" w:rsidP="00BF7D18">
                            <w:pPr>
                              <w:rPr>
                                <w:rFonts w:ascii="Times New Roman" w:hAnsi="Times New Roman" w:cs="Times New Roman"/>
                                <w:sz w:val="18"/>
                                <w:szCs w:val="18"/>
                                <w:rPrChange w:id="434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4348"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4349"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4350" w:author="Maino Vieytes, Christian (NIH/NIA/IRP) [F]" w:date="2023-11-15T16:32:00Z"/>
                                <w:rFonts w:ascii="Times New Roman" w:hAnsi="Times New Roman" w:cs="Times New Roman"/>
                                <w:sz w:val="18"/>
                                <w:szCs w:val="18"/>
                                <w:rPrChange w:id="4351" w:author="Maino Vieytes, Christian (NIH/NIA/IRP) [F]" w:date="2023-11-16T09:31:00Z">
                                  <w:rPr>
                                    <w:del w:id="4352" w:author="Maino Vieytes, Christian (NIH/NIA/IRP) [F]" w:date="2023-11-15T16:32:00Z"/>
                                    <w:rFonts w:ascii="Times New Roman" w:hAnsi="Times New Roman" w:cs="Times New Roman"/>
                                    <w:sz w:val="20"/>
                                    <w:szCs w:val="20"/>
                                  </w:rPr>
                                </w:rPrChange>
                              </w:rPr>
                            </w:pPr>
                            <w:ins w:id="4353" w:author="Maino Vieytes, Christian (NIH/NIA/IRP) [F]" w:date="2023-11-16T09:31:00Z">
                              <w:r w:rsidRPr="00BF7D18">
                                <w:rPr>
                                  <w:rFonts w:ascii="Times New Roman" w:hAnsi="Times New Roman" w:cs="Times New Roman"/>
                                  <w:color w:val="000000"/>
                                  <w:sz w:val="18"/>
                                  <w:szCs w:val="18"/>
                                  <w:rPrChange w:id="4354"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4355" w:author="Maino Vieytes, Christian (NIH/NIA/IRP) [F]" w:date="2023-11-16T09:31:00Z">
                                  <w:rPr>
                                    <w:rFonts w:ascii="Times New Roman" w:hAnsi="Times New Roman" w:cs="Times New Roman"/>
                                    <w:sz w:val="20"/>
                                    <w:szCs w:val="20"/>
                                  </w:rPr>
                                </w:rPrChange>
                              </w:rPr>
                            </w:pPr>
                            <w:del w:id="4356" w:author="Maino Vieytes, Christian (NIH/NIA/IRP) [F]" w:date="2023-11-15T16:32:00Z">
                              <w:r w:rsidRPr="00BF7D18" w:rsidDel="00B06118">
                                <w:rPr>
                                  <w:rFonts w:ascii="Times New Roman" w:hAnsi="Times New Roman" w:cs="Times New Roman"/>
                                  <w:sz w:val="18"/>
                                  <w:szCs w:val="18"/>
                                  <w:rPrChange w:id="4357"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4358"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4359" w:author="Maino Vieytes, Christian (NIH/NIA/IRP) [F]" w:date="2023-11-15T16:32:00Z"/>
                                <w:rFonts w:ascii="Times New Roman" w:hAnsi="Times New Roman" w:cs="Times New Roman"/>
                                <w:sz w:val="18"/>
                                <w:szCs w:val="18"/>
                                <w:rPrChange w:id="4360" w:author="Maino Vieytes, Christian (NIH/NIA/IRP) [F]" w:date="2023-11-16T09:31:00Z">
                                  <w:rPr>
                                    <w:del w:id="4361" w:author="Maino Vieytes, Christian (NIH/NIA/IRP) [F]" w:date="2023-11-15T16:32:00Z"/>
                                    <w:rFonts w:ascii="Times New Roman" w:hAnsi="Times New Roman" w:cs="Times New Roman"/>
                                    <w:sz w:val="20"/>
                                    <w:szCs w:val="20"/>
                                  </w:rPr>
                                </w:rPrChange>
                              </w:rPr>
                            </w:pPr>
                            <w:ins w:id="4362" w:author="Maino Vieytes, Christian (NIH/NIA/IRP) [F]" w:date="2023-11-16T09:31:00Z">
                              <w:r w:rsidRPr="00BF7D18">
                                <w:rPr>
                                  <w:rFonts w:ascii="Times New Roman" w:hAnsi="Times New Roman" w:cs="Times New Roman"/>
                                  <w:color w:val="000000"/>
                                  <w:sz w:val="18"/>
                                  <w:szCs w:val="18"/>
                                  <w:rPrChange w:id="4363"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4364" w:author="Maino Vieytes, Christian (NIH/NIA/IRP) [F]" w:date="2023-11-16T09:31:00Z">
                                  <w:rPr>
                                    <w:rFonts w:ascii="Times New Roman" w:hAnsi="Times New Roman" w:cs="Times New Roman"/>
                                    <w:sz w:val="20"/>
                                    <w:szCs w:val="20"/>
                                  </w:rPr>
                                </w:rPrChange>
                              </w:rPr>
                            </w:pPr>
                            <w:del w:id="4365" w:author="Maino Vieytes, Christian (NIH/NIA/IRP) [F]" w:date="2023-11-15T16:32:00Z">
                              <w:r w:rsidRPr="00BF7D18" w:rsidDel="00B06118">
                                <w:rPr>
                                  <w:rFonts w:ascii="Times New Roman" w:hAnsi="Times New Roman" w:cs="Times New Roman"/>
                                  <w:sz w:val="18"/>
                                  <w:szCs w:val="18"/>
                                  <w:rPrChange w:id="4366"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4367"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4368" w:author="Maino Vieytes, Christian (NIH/NIA/IRP) [F]" w:date="2023-11-15T16:32:00Z"/>
                                <w:rFonts w:ascii="Times New Roman" w:hAnsi="Times New Roman" w:cs="Times New Roman"/>
                                <w:sz w:val="18"/>
                                <w:szCs w:val="18"/>
                                <w:rPrChange w:id="4369" w:author="Maino Vieytes, Christian (NIH/NIA/IRP) [F]" w:date="2023-11-16T09:31:00Z">
                                  <w:rPr>
                                    <w:del w:id="4370" w:author="Maino Vieytes, Christian (NIH/NIA/IRP) [F]" w:date="2023-11-15T16:32:00Z"/>
                                    <w:rFonts w:ascii="Times New Roman" w:hAnsi="Times New Roman" w:cs="Times New Roman"/>
                                    <w:sz w:val="20"/>
                                    <w:szCs w:val="20"/>
                                  </w:rPr>
                                </w:rPrChange>
                              </w:rPr>
                            </w:pPr>
                            <w:ins w:id="4371" w:author="Maino Vieytes, Christian (NIH/NIA/IRP) [F]" w:date="2023-11-16T09:31:00Z">
                              <w:r w:rsidRPr="00BF7D18">
                                <w:rPr>
                                  <w:rFonts w:ascii="Times New Roman" w:hAnsi="Times New Roman" w:cs="Times New Roman"/>
                                  <w:color w:val="000000"/>
                                  <w:sz w:val="18"/>
                                  <w:szCs w:val="18"/>
                                  <w:rPrChange w:id="4372"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4373" w:author="Maino Vieytes, Christian (NIH/NIA/IRP) [F]" w:date="2023-11-16T09:31:00Z">
                                  <w:rPr>
                                    <w:rFonts w:ascii="Times New Roman" w:hAnsi="Times New Roman" w:cs="Times New Roman"/>
                                    <w:sz w:val="20"/>
                                    <w:szCs w:val="20"/>
                                  </w:rPr>
                                </w:rPrChange>
                              </w:rPr>
                            </w:pPr>
                            <w:del w:id="4374" w:author="Maino Vieytes, Christian (NIH/NIA/IRP) [F]" w:date="2023-11-15T16:32:00Z">
                              <w:r w:rsidRPr="00BF7D18" w:rsidDel="00B06118">
                                <w:rPr>
                                  <w:rFonts w:ascii="Times New Roman" w:hAnsi="Times New Roman" w:cs="Times New Roman"/>
                                  <w:sz w:val="18"/>
                                  <w:szCs w:val="18"/>
                                  <w:rPrChange w:id="4375"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4376"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4377" w:author="Maino Vieytes, Christian (NIH/NIA/IRP) [F]" w:date="2023-11-16T09:31:00Z">
                                  <w:rPr>
                                    <w:rFonts w:ascii="Times New Roman" w:hAnsi="Times New Roman" w:cs="Times New Roman"/>
                                    <w:sz w:val="20"/>
                                    <w:szCs w:val="20"/>
                                  </w:rPr>
                                </w:rPrChange>
                              </w:rPr>
                            </w:pPr>
                            <w:ins w:id="4378" w:author="Maino Vieytes, Christian (NIH/NIA/IRP) [F]" w:date="2023-11-16T09:31:00Z">
                              <w:r w:rsidRPr="00BF7D18">
                                <w:rPr>
                                  <w:rFonts w:ascii="Times New Roman" w:hAnsi="Times New Roman" w:cs="Times New Roman"/>
                                  <w:color w:val="000000"/>
                                  <w:sz w:val="18"/>
                                  <w:szCs w:val="18"/>
                                  <w:rPrChange w:id="4379" w:author="Maino Vieytes, Christian (NIH/NIA/IRP) [F]" w:date="2023-11-16T09:31:00Z">
                                    <w:rPr>
                                      <w:rFonts w:ascii="Calibri" w:hAnsi="Calibri" w:cs="Calibri"/>
                                      <w:color w:val="000000"/>
                                    </w:rPr>
                                  </w:rPrChange>
                                </w:rPr>
                                <w:t>0.12</w:t>
                              </w:r>
                            </w:ins>
                            <w:del w:id="4380" w:author="Maino Vieytes, Christian (NIH/NIA/IRP) [F]" w:date="2023-11-15T16:32:00Z">
                              <w:r w:rsidRPr="00BF7D18" w:rsidDel="00B06118">
                                <w:rPr>
                                  <w:rFonts w:ascii="Times New Roman" w:hAnsi="Times New Roman" w:cs="Times New Roman"/>
                                  <w:sz w:val="18"/>
                                  <w:szCs w:val="18"/>
                                  <w:rPrChange w:id="4381"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4382"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4383" w:author="Maino Vieytes, Christian (NIH/NIA/IRP) [F]" w:date="2023-11-16T09:31:00Z">
                                  <w:rPr>
                                    <w:rFonts w:ascii="Times New Roman" w:hAnsi="Times New Roman" w:cs="Times New Roman"/>
                                    <w:sz w:val="20"/>
                                    <w:szCs w:val="20"/>
                                  </w:rPr>
                                </w:rPrChange>
                              </w:rPr>
                            </w:pPr>
                            <w:ins w:id="4384" w:author="Maino Vieytes, Christian (NIH/NIA/IRP) [F]" w:date="2023-11-16T09:31:00Z">
                              <w:r w:rsidRPr="00BF7D18">
                                <w:rPr>
                                  <w:rFonts w:ascii="Times New Roman" w:hAnsi="Times New Roman" w:cs="Times New Roman"/>
                                  <w:color w:val="000000"/>
                                  <w:sz w:val="18"/>
                                  <w:szCs w:val="18"/>
                                  <w:rPrChange w:id="4385" w:author="Maino Vieytes, Christian (NIH/NIA/IRP) [F]" w:date="2023-11-16T09:31:00Z">
                                    <w:rPr>
                                      <w:rFonts w:ascii="Calibri" w:hAnsi="Calibri" w:cs="Calibri"/>
                                      <w:color w:val="000000"/>
                                    </w:rPr>
                                  </w:rPrChange>
                                </w:rPr>
                                <w:t>0.1</w:t>
                              </w:r>
                            </w:ins>
                            <w:ins w:id="4386" w:author="Maino Vieytes, Christian (NIH/NIA/IRP) [F]" w:date="2023-11-16T09:32:00Z">
                              <w:r>
                                <w:rPr>
                                  <w:rFonts w:ascii="Times New Roman" w:hAnsi="Times New Roman" w:cs="Times New Roman"/>
                                  <w:color w:val="000000"/>
                                  <w:sz w:val="18"/>
                                  <w:szCs w:val="18"/>
                                </w:rPr>
                                <w:t>0</w:t>
                              </w:r>
                            </w:ins>
                            <w:del w:id="4387" w:author="Maino Vieytes, Christian (NIH/NIA/IRP) [F]" w:date="2023-11-15T16:32:00Z">
                              <w:r w:rsidRPr="00BF7D18" w:rsidDel="00B06118">
                                <w:rPr>
                                  <w:rFonts w:ascii="Times New Roman" w:hAnsi="Times New Roman" w:cs="Times New Roman"/>
                                  <w:sz w:val="18"/>
                                  <w:szCs w:val="18"/>
                                  <w:rPrChange w:id="4388"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4389" w:author="Maino Vieytes, Christian (NIH/NIA/IRP) [F]" w:date="2023-11-16T09:32:00Z">
                            <w:tblPrEx>
                              <w:tblW w:w="0" w:type="auto"/>
                            </w:tblPrEx>
                          </w:tblPrExChange>
                        </w:tblPrEx>
                        <w:trPr>
                          <w:trHeight w:val="320"/>
                          <w:trPrChange w:id="4390" w:author="Maino Vieytes, Christian (NIH/NIA/IRP) [F]" w:date="2023-11-16T09:32:00Z">
                            <w:trPr>
                              <w:trHeight w:val="320"/>
                            </w:trPr>
                          </w:trPrChange>
                        </w:trPr>
                        <w:tc>
                          <w:tcPr>
                            <w:tcW w:w="2456" w:type="dxa"/>
                            <w:tcBorders>
                              <w:bottom w:val="single" w:sz="4" w:space="0" w:color="auto"/>
                            </w:tcBorders>
                            <w:noWrap/>
                            <w:vAlign w:val="center"/>
                            <w:tcPrChange w:id="4391" w:author="Maino Vieytes, Christian (NIH/NIA/IRP) [F]" w:date="2023-11-16T09:32:00Z">
                              <w:tcPr>
                                <w:tcW w:w="2456" w:type="dxa"/>
                                <w:tcBorders>
                                  <w:bottom w:val="single" w:sz="4" w:space="0" w:color="auto"/>
                                </w:tcBorders>
                                <w:noWrap/>
                                <w:vAlign w:val="center"/>
                              </w:tcPr>
                            </w:tcPrChange>
                          </w:tcPr>
                          <w:p w14:paraId="2126A181" w14:textId="527D4F3C" w:rsidR="00BF7D18" w:rsidRPr="00BA33A1" w:rsidRDefault="00BF7D18" w:rsidP="00BF7D18">
                            <w:pPr>
                              <w:rPr>
                                <w:rFonts w:ascii="Times New Roman" w:hAnsi="Times New Roman" w:cs="Times New Roman"/>
                                <w:sz w:val="18"/>
                                <w:szCs w:val="18"/>
                                <w:rPrChange w:id="439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4393" w:author="Maino Vieytes, Christian (NIH/NIA/IRP) [F]" w:date="2023-11-15T16:32:00Z">
                                  <w:rPr>
                                    <w:rFonts w:ascii="Times New Roman" w:hAnsi="Times New Roman" w:cs="Times New Roman"/>
                                    <w:sz w:val="20"/>
                                    <w:szCs w:val="20"/>
                                  </w:rPr>
                                </w:rPrChange>
                              </w:rPr>
                              <w:t>HEI-2015</w:t>
                            </w:r>
                            <w:del w:id="4394" w:author="Maino Vieytes, Christian (NIH/NIA/IRP) [F]" w:date="2023-11-30T12:18:00Z">
                              <w:r w:rsidRPr="00BA33A1" w:rsidDel="000B6141">
                                <w:rPr>
                                  <w:rFonts w:ascii="Times New Roman" w:hAnsi="Times New Roman" w:cs="Times New Roman"/>
                                  <w:sz w:val="18"/>
                                  <w:szCs w:val="18"/>
                                  <w:vertAlign w:val="superscript"/>
                                  <w:rPrChange w:id="4395" w:author="Maino Vieytes, Christian (NIH/NIA/IRP) [F]" w:date="2023-11-15T16:32:00Z">
                                    <w:rPr>
                                      <w:rFonts w:ascii="Times New Roman" w:hAnsi="Times New Roman" w:cs="Times New Roman"/>
                                      <w:sz w:val="20"/>
                                      <w:szCs w:val="20"/>
                                      <w:vertAlign w:val="superscript"/>
                                    </w:rPr>
                                  </w:rPrChange>
                                </w:rPr>
                                <w:delText>a</w:delText>
                              </w:r>
                            </w:del>
                            <w:ins w:id="4396" w:author="Maino Vieytes, Christian (NIH/NIA/IRP) [F]" w:date="2023-11-30T12:18:00Z">
                              <w:r w:rsidR="000B6141">
                                <w:rPr>
                                  <w:rFonts w:ascii="Times New Roman" w:hAnsi="Times New Roman" w:cs="Times New Roman"/>
                                  <w:sz w:val="18"/>
                                  <w:szCs w:val="18"/>
                                  <w:vertAlign w:val="superscript"/>
                                </w:rPr>
                                <w:t>d</w:t>
                              </w:r>
                            </w:ins>
                          </w:p>
                          <w:p w14:paraId="620E9EBD" w14:textId="77777777" w:rsidR="00BF7D18" w:rsidRPr="000B6141" w:rsidRDefault="00BF7D18" w:rsidP="00BF7D18">
                            <w:pPr>
                              <w:rPr>
                                <w:rFonts w:ascii="Times New Roman" w:hAnsi="Times New Roman" w:cs="Times New Roman"/>
                                <w:sz w:val="18"/>
                                <w:szCs w:val="18"/>
                                <w:vertAlign w:val="superscript"/>
                                <w:rPrChange w:id="4397" w:author="Maino Vieytes, Christian (NIH/NIA/IRP) [F]" w:date="2023-11-30T12:17:00Z">
                                  <w:rPr>
                                    <w:rFonts w:ascii="Times New Roman" w:hAnsi="Times New Roman" w:cs="Times New Roman"/>
                                    <w:sz w:val="20"/>
                                    <w:szCs w:val="20"/>
                                  </w:rPr>
                                </w:rPrChange>
                              </w:rPr>
                            </w:pPr>
                            <w:r w:rsidRPr="00BA33A1">
                              <w:rPr>
                                <w:rFonts w:ascii="Times New Roman" w:hAnsi="Times New Roman" w:cs="Times New Roman"/>
                                <w:sz w:val="18"/>
                                <w:szCs w:val="18"/>
                                <w:rPrChange w:id="4398"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4399"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4400" w:author="Maino Vieytes, Christian (NIH/NIA/IRP) [F]" w:date="2023-11-16T09:31:00Z">
                                  <w:rPr>
                                    <w:rFonts w:ascii="Times New Roman" w:hAnsi="Times New Roman" w:cs="Times New Roman"/>
                                    <w:sz w:val="20"/>
                                    <w:szCs w:val="20"/>
                                  </w:rPr>
                                </w:rPrChange>
                              </w:rPr>
                            </w:pPr>
                            <w:ins w:id="4401" w:author="Maino Vieytes, Christian (NIH/NIA/IRP) [F]" w:date="2023-11-16T09:31:00Z">
                              <w:r w:rsidRPr="00BF7D18">
                                <w:rPr>
                                  <w:rFonts w:ascii="Times New Roman" w:hAnsi="Times New Roman" w:cs="Times New Roman"/>
                                  <w:color w:val="000000"/>
                                  <w:sz w:val="18"/>
                                  <w:szCs w:val="18"/>
                                  <w:rPrChange w:id="4402" w:author="Maino Vieytes, Christian (NIH/NIA/IRP) [F]" w:date="2023-11-16T09:31:00Z">
                                    <w:rPr>
                                      <w:rFonts w:ascii="Calibri" w:hAnsi="Calibri" w:cs="Calibri"/>
                                      <w:color w:val="000000"/>
                                    </w:rPr>
                                  </w:rPrChange>
                                </w:rPr>
                                <w:t>55.13 (14.3)</w:t>
                              </w:r>
                            </w:ins>
                            <w:del w:id="4403" w:author="Maino Vieytes, Christian (NIH/NIA/IRP) [F]" w:date="2023-11-15T16:32:00Z">
                              <w:r w:rsidRPr="00BF7D18" w:rsidDel="00E90C92">
                                <w:rPr>
                                  <w:rFonts w:ascii="Times New Roman" w:hAnsi="Times New Roman" w:cs="Times New Roman"/>
                                  <w:color w:val="000000"/>
                                  <w:sz w:val="18"/>
                                  <w:szCs w:val="18"/>
                                  <w:rPrChange w:id="4404"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4405"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4406" w:author="Maino Vieytes, Christian (NIH/NIA/IRP) [F]" w:date="2023-11-16T09:31:00Z">
                                  <w:rPr>
                                    <w:rFonts w:ascii="Times New Roman" w:hAnsi="Times New Roman" w:cs="Times New Roman"/>
                                    <w:sz w:val="20"/>
                                    <w:szCs w:val="20"/>
                                  </w:rPr>
                                </w:rPrChange>
                              </w:rPr>
                            </w:pPr>
                            <w:ins w:id="4407" w:author="Maino Vieytes, Christian (NIH/NIA/IRP) [F]" w:date="2023-11-16T09:31:00Z">
                              <w:r w:rsidRPr="00BF7D18">
                                <w:rPr>
                                  <w:rFonts w:ascii="Times New Roman" w:hAnsi="Times New Roman" w:cs="Times New Roman"/>
                                  <w:color w:val="000000"/>
                                  <w:sz w:val="18"/>
                                  <w:szCs w:val="18"/>
                                  <w:rPrChange w:id="4408" w:author="Maino Vieytes, Christian (NIH/NIA/IRP) [F]" w:date="2023-11-16T09:31:00Z">
                                    <w:rPr>
                                      <w:rFonts w:ascii="Calibri" w:hAnsi="Calibri" w:cs="Calibri"/>
                                      <w:color w:val="000000"/>
                                    </w:rPr>
                                  </w:rPrChange>
                                </w:rPr>
                                <w:t>50.84 (12.44)</w:t>
                              </w:r>
                            </w:ins>
                            <w:del w:id="4409" w:author="Maino Vieytes, Christian (NIH/NIA/IRP) [F]" w:date="2023-11-15T16:32:00Z">
                              <w:r w:rsidRPr="00BF7D18" w:rsidDel="00E90C92">
                                <w:rPr>
                                  <w:rFonts w:ascii="Times New Roman" w:hAnsi="Times New Roman" w:cs="Times New Roman"/>
                                  <w:color w:val="000000"/>
                                  <w:sz w:val="18"/>
                                  <w:szCs w:val="18"/>
                                  <w:rPrChange w:id="4410"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4411"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4412" w:author="Maino Vieytes, Christian (NIH/NIA/IRP) [F]" w:date="2023-11-16T09:31:00Z">
                                  <w:rPr>
                                    <w:rFonts w:ascii="Times New Roman" w:hAnsi="Times New Roman" w:cs="Times New Roman"/>
                                    <w:sz w:val="20"/>
                                    <w:szCs w:val="20"/>
                                  </w:rPr>
                                </w:rPrChange>
                              </w:rPr>
                            </w:pPr>
                            <w:ins w:id="4413" w:author="Maino Vieytes, Christian (NIH/NIA/IRP) [F]" w:date="2023-11-16T09:31:00Z">
                              <w:r w:rsidRPr="00BF7D18">
                                <w:rPr>
                                  <w:rFonts w:ascii="Times New Roman" w:hAnsi="Times New Roman" w:cs="Times New Roman"/>
                                  <w:color w:val="000000"/>
                                  <w:sz w:val="18"/>
                                  <w:szCs w:val="18"/>
                                  <w:rPrChange w:id="4414" w:author="Maino Vieytes, Christian (NIH/NIA/IRP) [F]" w:date="2023-11-16T09:31:00Z">
                                    <w:rPr>
                                      <w:rFonts w:ascii="Calibri" w:hAnsi="Calibri" w:cs="Calibri"/>
                                      <w:color w:val="000000"/>
                                    </w:rPr>
                                  </w:rPrChange>
                                </w:rPr>
                                <w:t>55.61 (14.42)</w:t>
                              </w:r>
                            </w:ins>
                            <w:del w:id="4415" w:author="Maino Vieytes, Christian (NIH/NIA/IRP) [F]" w:date="2023-11-15T16:32:00Z">
                              <w:r w:rsidRPr="00BF7D18" w:rsidDel="00E90C92">
                                <w:rPr>
                                  <w:rFonts w:ascii="Times New Roman" w:hAnsi="Times New Roman" w:cs="Times New Roman"/>
                                  <w:color w:val="000000"/>
                                  <w:sz w:val="18"/>
                                  <w:szCs w:val="18"/>
                                  <w:rPrChange w:id="4416"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4417"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4418" w:author="Maino Vieytes, Christian (NIH/NIA/IRP) [F]" w:date="2023-11-16T09:31:00Z">
                                  <w:rPr>
                                    <w:rFonts w:ascii="Times New Roman" w:hAnsi="Times New Roman" w:cs="Times New Roman"/>
                                    <w:sz w:val="20"/>
                                    <w:szCs w:val="20"/>
                                  </w:rPr>
                                </w:rPrChange>
                              </w:rPr>
                            </w:pPr>
                            <w:ins w:id="4419" w:author="Maino Vieytes, Christian (NIH/NIA/IRP) [F]" w:date="2023-11-16T09:31:00Z">
                              <w:r w:rsidRPr="00BF7D18">
                                <w:rPr>
                                  <w:rFonts w:ascii="Times New Roman" w:hAnsi="Times New Roman" w:cs="Times New Roman"/>
                                  <w:color w:val="000000"/>
                                  <w:sz w:val="18"/>
                                  <w:szCs w:val="18"/>
                                  <w:rPrChange w:id="4420" w:author="Maino Vieytes, Christian (NIH/NIA/IRP) [F]" w:date="2023-11-16T09:31:00Z">
                                    <w:rPr>
                                      <w:rFonts w:ascii="Calibri" w:hAnsi="Calibri" w:cs="Calibri"/>
                                      <w:color w:val="000000"/>
                                    </w:rPr>
                                  </w:rPrChange>
                                </w:rPr>
                                <w:t>-1.3</w:t>
                              </w:r>
                            </w:ins>
                            <w:ins w:id="4421" w:author="Maino Vieytes, Christian (NIH/NIA/IRP) [F]" w:date="2023-11-16T09:32:00Z">
                              <w:r>
                                <w:rPr>
                                  <w:rFonts w:ascii="Times New Roman" w:hAnsi="Times New Roman" w:cs="Times New Roman"/>
                                  <w:color w:val="000000"/>
                                  <w:sz w:val="18"/>
                                  <w:szCs w:val="18"/>
                                </w:rPr>
                                <w:t>0</w:t>
                              </w:r>
                            </w:ins>
                            <w:del w:id="4422" w:author="Maino Vieytes, Christian (NIH/NIA/IRP) [F]" w:date="2023-11-15T16:32:00Z">
                              <w:r w:rsidRPr="00BF7D18" w:rsidDel="00E90C92">
                                <w:rPr>
                                  <w:rFonts w:ascii="Times New Roman" w:hAnsi="Times New Roman" w:cs="Times New Roman"/>
                                  <w:color w:val="000000"/>
                                  <w:sz w:val="18"/>
                                  <w:szCs w:val="18"/>
                                  <w:rPrChange w:id="4423"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4424"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4425" w:author="Maino Vieytes, Christian (NIH/NIA/IRP) [F]" w:date="2023-11-16T09:31:00Z">
                                  <w:rPr>
                                    <w:rFonts w:ascii="Times New Roman" w:hAnsi="Times New Roman" w:cs="Times New Roman"/>
                                    <w:sz w:val="20"/>
                                    <w:szCs w:val="20"/>
                                  </w:rPr>
                                </w:rPrChange>
                              </w:rPr>
                            </w:pPr>
                            <w:ins w:id="4426" w:author="Maino Vieytes, Christian (NIH/NIA/IRP) [F]" w:date="2023-11-16T09:31:00Z">
                              <w:r w:rsidRPr="00BF7D18">
                                <w:rPr>
                                  <w:rFonts w:ascii="Times New Roman" w:hAnsi="Times New Roman" w:cs="Times New Roman"/>
                                  <w:color w:val="000000"/>
                                  <w:sz w:val="18"/>
                                  <w:szCs w:val="18"/>
                                  <w:rPrChange w:id="4427" w:author="Maino Vieytes, Christian (NIH/NIA/IRP) [F]" w:date="2023-11-16T09:31:00Z">
                                    <w:rPr>
                                      <w:rFonts w:ascii="Calibri" w:hAnsi="Calibri" w:cs="Calibri"/>
                                      <w:color w:val="000000"/>
                                    </w:rPr>
                                  </w:rPrChange>
                                </w:rPr>
                                <w:t>&lt; 0.01</w:t>
                              </w:r>
                            </w:ins>
                            <w:del w:id="4428" w:author="Maino Vieytes, Christian (NIH/NIA/IRP) [F]" w:date="2023-11-15T16:32:00Z">
                              <w:r w:rsidRPr="00BF7D18" w:rsidDel="00E90C92">
                                <w:rPr>
                                  <w:rFonts w:ascii="Times New Roman" w:hAnsi="Times New Roman" w:cs="Times New Roman"/>
                                  <w:color w:val="000000"/>
                                  <w:sz w:val="18"/>
                                  <w:szCs w:val="18"/>
                                  <w:rPrChange w:id="4429"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443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4431"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4432"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4433" w:author="Maino Vieytes, Christian (NIH/NIA/IRP) [F]" w:date="2023-11-15T15:46:00Z">
                              <w:r w:rsidR="00FE4615" w:rsidRPr="00BA33A1">
                                <w:rPr>
                                  <w:rFonts w:ascii="Times New Roman" w:hAnsi="Times New Roman" w:cs="Times New Roman"/>
                                  <w:sz w:val="18"/>
                                  <w:szCs w:val="18"/>
                                  <w:rPrChange w:id="4434" w:author="Maino Vieytes, Christian (NIH/NIA/IRP) [F]" w:date="2023-11-15T16:32:00Z">
                                    <w:rPr>
                                      <w:rFonts w:ascii="Times New Roman" w:hAnsi="Times New Roman" w:cs="Times New Roman"/>
                                      <w:sz w:val="20"/>
                                      <w:szCs w:val="20"/>
                                    </w:rPr>
                                  </w:rPrChange>
                                </w:rPr>
                                <w:t xml:space="preserve"> from the testing subsam</w:t>
                              </w:r>
                            </w:ins>
                            <w:ins w:id="4435" w:author="Maino Vieytes, Christian (NIH/NIA/IRP) [F]" w:date="2023-11-15T15:47:00Z">
                              <w:r w:rsidR="00FE4615" w:rsidRPr="00BA33A1">
                                <w:rPr>
                                  <w:rFonts w:ascii="Times New Roman" w:hAnsi="Times New Roman" w:cs="Times New Roman"/>
                                  <w:sz w:val="18"/>
                                  <w:szCs w:val="18"/>
                                  <w:rPrChange w:id="4436"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4437"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4438" w:author="Maino Vieytes, Christian (NIH/NIA/IRP) [F]" w:date="2023-11-15T16:32:00Z">
                                    <w:rPr>
                                      <w:rFonts w:ascii="Times New Roman" w:hAnsi="Times New Roman" w:cs="Times New Roman"/>
                                      <w:sz w:val="20"/>
                                      <w:szCs w:val="20"/>
                                    </w:rPr>
                                  </w:rPrChange>
                                </w:rPr>
                                <w:t xml:space="preserve">= </w:t>
                              </w:r>
                            </w:ins>
                            <w:ins w:id="4439" w:author="Maino Vieytes, Christian (NIH/NIA/IRP) [F]" w:date="2023-11-16T08:27:00Z">
                              <w:r w:rsidR="00E260F1">
                                <w:rPr>
                                  <w:rFonts w:ascii="Times New Roman" w:hAnsi="Times New Roman" w:cs="Times New Roman"/>
                                  <w:sz w:val="18"/>
                                  <w:szCs w:val="18"/>
                                </w:rPr>
                                <w:t>1745</w:t>
                              </w:r>
                            </w:ins>
                            <w:ins w:id="4440" w:author="Maino Vieytes, Christian (NIH/NIA/IRP) [F]" w:date="2023-11-15T15:47:00Z">
                              <w:r w:rsidR="00FE4615" w:rsidRPr="00BA33A1">
                                <w:rPr>
                                  <w:rFonts w:ascii="Times New Roman" w:hAnsi="Times New Roman" w:cs="Times New Roman"/>
                                  <w:sz w:val="18"/>
                                  <w:szCs w:val="18"/>
                                  <w:rPrChange w:id="4441"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4442" w:author="Maino Vieytes, Christian (NIH/NIA/IRP) [F]" w:date="2023-11-15T16:32:00Z">
                                  <w:rPr>
                                    <w:rFonts w:ascii="Times New Roman" w:hAnsi="Times New Roman" w:cs="Times New Roman"/>
                                    <w:sz w:val="20"/>
                                    <w:szCs w:val="20"/>
                                  </w:rPr>
                                </w:rPrChange>
                              </w:rPr>
                              <w:t>.</w:t>
                            </w:r>
                          </w:p>
                          <w:p w14:paraId="00F1559B" w14:textId="040203FD" w:rsidR="008E210F" w:rsidRPr="00BA33A1" w:rsidDel="003A057A" w:rsidRDefault="008E210F" w:rsidP="00371B03">
                            <w:pPr>
                              <w:rPr>
                                <w:del w:id="4443" w:author="Maino Vieytes, Christian (NIH/NIA/IRP) [F]" w:date="2023-12-01T11:24:00Z"/>
                                <w:rFonts w:ascii="Times New Roman" w:hAnsi="Times New Roman" w:cs="Times New Roman"/>
                                <w:sz w:val="18"/>
                                <w:szCs w:val="18"/>
                                <w:lang w:bidi="en-US"/>
                                <w:rPrChange w:id="4444" w:author="Maino Vieytes, Christian (NIH/NIA/IRP) [F]" w:date="2023-11-15T16:32:00Z">
                                  <w:rPr>
                                    <w:del w:id="4445" w:author="Maino Vieytes, Christian (NIH/NIA/IRP) [F]" w:date="2023-12-01T11:24:00Z"/>
                                    <w:rFonts w:ascii="Times New Roman" w:hAnsi="Times New Roman" w:cs="Times New Roman"/>
                                    <w:sz w:val="20"/>
                                    <w:szCs w:val="20"/>
                                    <w:lang w:bidi="en-US"/>
                                  </w:rPr>
                                </w:rPrChange>
                              </w:rPr>
                            </w:pPr>
                            <w:del w:id="4446" w:author="Maino Vieytes, Christian (NIH/NIA/IRP) [F]" w:date="2023-12-01T11:24:00Z">
                              <w:r w:rsidRPr="00BA33A1" w:rsidDel="003A057A">
                                <w:rPr>
                                  <w:rFonts w:ascii="Times New Roman" w:hAnsi="Times New Roman" w:cs="Times New Roman"/>
                                  <w:sz w:val="18"/>
                                  <w:szCs w:val="18"/>
                                  <w:lang w:bidi="en-US"/>
                                  <w:rPrChange w:id="4447" w:author="Maino Vieytes, Christian (NIH/NIA/IRP) [F]" w:date="2023-11-15T16:32:00Z">
                                    <w:rPr>
                                      <w:rFonts w:ascii="Times New Roman" w:hAnsi="Times New Roman" w:cs="Times New Roman"/>
                                      <w:sz w:val="20"/>
                                      <w:szCs w:val="20"/>
                                      <w:lang w:bidi="en-US"/>
                                    </w:rPr>
                                  </w:rPrChange>
                                </w:rPr>
                                <w:delText>† Dietary pattern obtained using penalized logistic regression; ‡ Dietary pattern obtained using principal components analysis.</w:delText>
                              </w:r>
                            </w:del>
                          </w:p>
                          <w:p w14:paraId="1D834109" w14:textId="54ADABD8" w:rsidR="00921372" w:rsidRPr="00F223B1" w:rsidRDefault="008E210F" w:rsidP="00921372">
                            <w:pPr>
                              <w:rPr>
                                <w:ins w:id="4448" w:author="Maino Vieytes, Christian (NIH/NIA/IRP) [F]" w:date="2023-11-30T12:19:00Z"/>
                                <w:rFonts w:ascii="Times New Roman" w:hAnsi="Times New Roman" w:cs="Times New Roman"/>
                                <w:sz w:val="18"/>
                                <w:szCs w:val="18"/>
                                <w:lang w:bidi="en-US"/>
                              </w:rPr>
                            </w:pPr>
                            <w:del w:id="4449" w:author="Maino Vieytes, Christian (NIH/NIA/IRP) [F]" w:date="2023-12-01T11:24:00Z">
                              <w:r w:rsidRPr="00BA33A1" w:rsidDel="003A057A">
                                <w:rPr>
                                  <w:rFonts w:ascii="Times New Roman" w:hAnsi="Times New Roman" w:cs="Times New Roman"/>
                                  <w:sz w:val="18"/>
                                  <w:szCs w:val="18"/>
                                  <w:lang w:bidi="en-US"/>
                                  <w:rPrChange w:id="4450" w:author="Maino Vieytes, Christian (NIH/NIA/IRP) [F]" w:date="2023-11-15T16:32:00Z">
                                    <w:rPr>
                                      <w:rFonts w:ascii="Times New Roman" w:hAnsi="Times New Roman" w:cs="Times New Roman"/>
                                      <w:sz w:val="20"/>
                                      <w:szCs w:val="20"/>
                                      <w:lang w:bidi="en-US"/>
                                    </w:rPr>
                                  </w:rPrChange>
                                </w:rPr>
                                <w:delText>Subjects were weighted, and the analysis was performed according to NCHS guidelines.</w:delText>
                              </w:r>
                            </w:del>
                            <w:ins w:id="4451" w:author="Maino Vieytes, Christian (NIH/NIA/IRP) [F]" w:date="2023-11-30T12:19:00Z">
                              <w:r w:rsidR="00921372" w:rsidRPr="00F223B1">
                                <w:rPr>
                                  <w:rFonts w:ascii="Times New Roman" w:hAnsi="Times New Roman" w:cs="Times New Roman"/>
                                  <w:sz w:val="18"/>
                                  <w:szCs w:val="18"/>
                                  <w:vertAlign w:val="superscript"/>
                                  <w:lang w:bidi="en-US"/>
                                </w:rPr>
                                <w:t xml:space="preserve">a </w:t>
                              </w:r>
                              <w:r w:rsidR="00921372" w:rsidRPr="00F223B1">
                                <w:rPr>
                                  <w:rFonts w:ascii="Times New Roman" w:hAnsi="Times New Roman" w:cs="Times New Roman"/>
                                  <w:sz w:val="18"/>
                                  <w:szCs w:val="18"/>
                                  <w:lang w:bidi="en-US"/>
                                </w:rPr>
                                <w:t>The High Fat &amp; Sugar, Low Vegetable Pattern</w:t>
                              </w:r>
                            </w:ins>
                          </w:p>
                          <w:p w14:paraId="4F62C2EC" w14:textId="69DBF908" w:rsidR="00921372" w:rsidRPr="00F223B1" w:rsidRDefault="00921372" w:rsidP="00921372">
                            <w:pPr>
                              <w:rPr>
                                <w:ins w:id="4452" w:author="Maino Vieytes, Christian (NIH/NIA/IRP) [F]" w:date="2023-11-30T12:19:00Z"/>
                                <w:rFonts w:ascii="Times New Roman" w:hAnsi="Times New Roman" w:cs="Times New Roman"/>
                                <w:color w:val="222222"/>
                                <w:sz w:val="18"/>
                                <w:szCs w:val="18"/>
                                <w:shd w:val="clear" w:color="auto" w:fill="FFFFFF"/>
                              </w:rPr>
                            </w:pPr>
                            <w:ins w:id="4453" w:author="Maino Vieytes, Christian (NIH/NIA/IRP) [F]" w:date="2023-11-30T12:19:00Z">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ins>
                            <w:ins w:id="4454" w:author="Maino Vieytes, Christian (NIH/NIA/IRP) [F]" w:date="2023-11-30T12:22:00Z">
                              <w:r>
                                <w:rPr>
                                  <w:rFonts w:ascii="Times New Roman" w:hAnsi="Times New Roman" w:cs="Times New Roman"/>
                                  <w:sz w:val="18"/>
                                  <w:szCs w:val="18"/>
                                  <w:lang w:bidi="en-US"/>
                                </w:rPr>
                                <w:t xml:space="preserve">The </w:t>
                              </w:r>
                            </w:ins>
                            <w:ins w:id="4455" w:author="Maino Vieytes, Christian (NIH/NIA/IRP) [F]" w:date="2023-11-30T12:19:00Z">
                              <w:r w:rsidRPr="00F223B1">
                                <w:rPr>
                                  <w:rFonts w:ascii="Times New Roman" w:hAnsi="Times New Roman" w:cs="Times New Roman"/>
                                  <w:color w:val="222222"/>
                                  <w:sz w:val="18"/>
                                  <w:szCs w:val="18"/>
                                  <w:shd w:val="clear" w:color="auto" w:fill="FFFFFF"/>
                                </w:rPr>
                                <w:t>High Alcohol &amp; Added Sugar Pattern</w:t>
                              </w:r>
                            </w:ins>
                          </w:p>
                          <w:p w14:paraId="1ADCAA9C" w14:textId="77777777" w:rsidR="00921372" w:rsidRPr="00F223B1" w:rsidRDefault="00921372" w:rsidP="00921372">
                            <w:pPr>
                              <w:rPr>
                                <w:ins w:id="4456" w:author="Maino Vieytes, Christian (NIH/NIA/IRP) [F]" w:date="2023-11-30T12:19:00Z"/>
                                <w:rFonts w:ascii="Times New Roman" w:hAnsi="Times New Roman" w:cs="Times New Roman"/>
                                <w:sz w:val="18"/>
                                <w:szCs w:val="18"/>
                                <w:lang w:bidi="en-US"/>
                              </w:rPr>
                            </w:pPr>
                            <w:ins w:id="4457" w:author="Maino Vieytes, Christian (NIH/NIA/IRP) [F]" w:date="2023-11-30T12:19:00Z">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ins>
                          </w:p>
                          <w:p w14:paraId="284E0876" w14:textId="7568BA2E" w:rsidR="00921372" w:rsidRDefault="00921372" w:rsidP="00921372">
                            <w:pPr>
                              <w:rPr>
                                <w:ins w:id="4458" w:author="Maino Vieytes, Christian (NIH/NIA/IRP) [F]" w:date="2023-12-01T11:24:00Z"/>
                                <w:rFonts w:ascii="Times New Roman" w:hAnsi="Times New Roman" w:cs="Times New Roman"/>
                                <w:sz w:val="18"/>
                                <w:szCs w:val="18"/>
                                <w:lang w:bidi="en-US"/>
                              </w:rPr>
                            </w:pPr>
                            <w:ins w:id="4459" w:author="Maino Vieytes, Christian (NIH/NIA/IRP) [F]" w:date="2023-11-30T12:19:00Z">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4B853FE7" w14:textId="77777777" w:rsidR="003A057A" w:rsidRPr="00F223B1" w:rsidRDefault="003A057A" w:rsidP="003A057A">
                            <w:pPr>
                              <w:rPr>
                                <w:ins w:id="4460" w:author="Maino Vieytes, Christian (NIH/NIA/IRP) [F]" w:date="2023-12-01T11:24:00Z"/>
                                <w:rFonts w:ascii="Times New Roman" w:hAnsi="Times New Roman" w:cs="Times New Roman"/>
                                <w:sz w:val="18"/>
                                <w:szCs w:val="18"/>
                                <w:lang w:bidi="en-US"/>
                              </w:rPr>
                            </w:pPr>
                            <w:ins w:id="4461" w:author="Maino Vieytes, Christian (NIH/NIA/IRP) [F]" w:date="2023-12-01T11:24:00Z">
                              <w:r w:rsidRPr="00F223B1">
                                <w:rPr>
                                  <w:rFonts w:ascii="Times New Roman" w:hAnsi="Times New Roman" w:cs="Times New Roman"/>
                                  <w:sz w:val="18"/>
                                  <w:szCs w:val="18"/>
                                  <w:lang w:bidi="en-US"/>
                                </w:rPr>
                                <w:t>† Dietary pattern obtained using penalized logistic regression; ‡ Dietary pattern obtained using principal components analysis.</w:t>
                              </w:r>
                            </w:ins>
                          </w:p>
                          <w:p w14:paraId="51F1671F" w14:textId="77777777" w:rsidR="003A057A" w:rsidRDefault="003A057A" w:rsidP="003A057A">
                            <w:pPr>
                              <w:rPr>
                                <w:ins w:id="4462" w:author="Maino Vieytes, Christian (NIH/NIA/IRP) [F]" w:date="2023-12-01T11:24:00Z"/>
                                <w:rFonts w:ascii="Times New Roman" w:hAnsi="Times New Roman" w:cs="Times New Roman"/>
                                <w:sz w:val="18"/>
                                <w:szCs w:val="18"/>
                                <w:lang w:bidi="en-US"/>
                              </w:rPr>
                            </w:pPr>
                            <w:ins w:id="4463" w:author="Maino Vieytes, Christian (NIH/NIA/IRP) [F]" w:date="2023-12-01T11:24:00Z">
                              <w:r w:rsidRPr="00F223B1">
                                <w:rPr>
                                  <w:rFonts w:ascii="Times New Roman" w:hAnsi="Times New Roman" w:cs="Times New Roman"/>
                                  <w:sz w:val="18"/>
                                  <w:szCs w:val="18"/>
                                  <w:lang w:bidi="en-US"/>
                                </w:rPr>
                                <w:t>Subjects were weighted, and the analysis was performed according to NCHS guidelines. All dietary patterns extraction procedures were performed on the training subsample described in the main text (</w:t>
                              </w:r>
                              <w:r w:rsidRPr="00F223B1">
                                <w:rPr>
                                  <w:rFonts w:ascii="Times New Roman" w:hAnsi="Times New Roman" w:cs="Times New Roman"/>
                                  <w:i/>
                                  <w:iCs/>
                                  <w:sz w:val="18"/>
                                  <w:szCs w:val="18"/>
                                  <w:lang w:bidi="en-US"/>
                                </w:rPr>
                                <w:t xml:space="preserve">n </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748</w:t>
                              </w:r>
                              <w:r w:rsidRPr="00F223B1">
                                <w:rPr>
                                  <w:rFonts w:ascii="Times New Roman" w:hAnsi="Times New Roman" w:cs="Times New Roman"/>
                                  <w:sz w:val="18"/>
                                  <w:szCs w:val="18"/>
                                  <w:lang w:bidi="en-US"/>
                                </w:rPr>
                                <w:t>).</w:t>
                              </w:r>
                            </w:ins>
                          </w:p>
                          <w:p w14:paraId="5A495D18" w14:textId="77777777" w:rsidR="003A057A" w:rsidRPr="006903C7" w:rsidRDefault="003A057A" w:rsidP="00921372">
                            <w:pPr>
                              <w:rPr>
                                <w:ins w:id="4464" w:author="Maino Vieytes, Christian (NIH/NIA/IRP) [F]" w:date="2023-11-30T12:19:00Z"/>
                                <w:rFonts w:ascii="Times New Roman" w:hAnsi="Times New Roman" w:cs="Times New Roman"/>
                                <w:sz w:val="18"/>
                                <w:szCs w:val="18"/>
                                <w:lang w:bidi="en-US"/>
                              </w:rPr>
                            </w:pPr>
                          </w:p>
                          <w:p w14:paraId="3519CAE2" w14:textId="77777777" w:rsidR="00921372" w:rsidRPr="00BA33A1" w:rsidRDefault="00921372" w:rsidP="00371B03">
                            <w:pPr>
                              <w:rPr>
                                <w:rFonts w:ascii="Times New Roman" w:hAnsi="Times New Roman" w:cs="Times New Roman"/>
                                <w:sz w:val="18"/>
                                <w:szCs w:val="18"/>
                                <w:lang w:bidi="en-US"/>
                                <w:rPrChange w:id="4465" w:author="Maino Vieytes, Christian (NIH/NIA/IRP) [F]" w:date="2023-11-15T16:32:00Z">
                                  <w:rPr>
                                    <w:rFonts w:ascii="Times New Roman" w:hAnsi="Times New Roman" w:cs="Times New Roman"/>
                                    <w:sz w:val="20"/>
                                    <w:szCs w:val="20"/>
                                    <w:lang w:bidi="en-US"/>
                                  </w:rPr>
                                </w:rPrChange>
                              </w:rPr>
                            </w:pPr>
                          </w:p>
                          <w:p w14:paraId="22D06D9B" w14:textId="1074DD23" w:rsidR="008E210F" w:rsidRPr="00BA33A1" w:rsidRDefault="008E210F" w:rsidP="005B5303">
                            <w:pPr>
                              <w:rPr>
                                <w:rFonts w:ascii="Times New Roman" w:hAnsi="Times New Roman" w:cs="Times New Roman"/>
                                <w:sz w:val="18"/>
                                <w:szCs w:val="18"/>
                                <w:vertAlign w:val="superscript"/>
                                <w:lang w:bidi="en-US"/>
                                <w:rPrChange w:id="4466" w:author="Maino Vieytes, Christian (NIH/NIA/IRP) [F]" w:date="2023-11-15T16:32:00Z">
                                  <w:rPr>
                                    <w:rFonts w:ascii="Times New Roman" w:hAnsi="Times New Roman" w:cs="Times New Roman"/>
                                    <w:sz w:val="20"/>
                                    <w:szCs w:val="20"/>
                                    <w:vertAlign w:val="superscript"/>
                                    <w:lang w:bidi="en-US"/>
                                  </w:rPr>
                                </w:rPrChange>
                              </w:rPr>
                            </w:pPr>
                            <w:del w:id="4467" w:author="Maino Vieytes, Christian (NIH/NIA/IRP) [F]" w:date="2023-11-30T12:18:00Z">
                              <w:r w:rsidRPr="00BA33A1" w:rsidDel="00921372">
                                <w:rPr>
                                  <w:rFonts w:ascii="Times New Roman" w:hAnsi="Times New Roman" w:cs="Times New Roman"/>
                                  <w:sz w:val="18"/>
                                  <w:szCs w:val="18"/>
                                  <w:vertAlign w:val="superscript"/>
                                  <w:lang w:bidi="en-US"/>
                                  <w:rPrChange w:id="4468" w:author="Maino Vieytes, Christian (NIH/NIA/IRP) [F]" w:date="2023-11-15T16:32:00Z">
                                    <w:rPr>
                                      <w:rFonts w:ascii="Times New Roman" w:hAnsi="Times New Roman" w:cs="Times New Roman"/>
                                      <w:sz w:val="20"/>
                                      <w:szCs w:val="20"/>
                                      <w:vertAlign w:val="superscript"/>
                                      <w:lang w:bidi="en-US"/>
                                    </w:rPr>
                                  </w:rPrChange>
                                </w:rPr>
                                <w:delText xml:space="preserve">a </w:delText>
                              </w:r>
                              <w:r w:rsidRPr="00BA33A1" w:rsidDel="00921372">
                                <w:rPr>
                                  <w:rFonts w:ascii="Times New Roman" w:hAnsi="Times New Roman" w:cs="Times New Roman"/>
                                  <w:sz w:val="18"/>
                                  <w:szCs w:val="18"/>
                                  <w:lang w:bidi="en-US"/>
                                  <w:rPrChange w:id="4469" w:author="Maino Vieytes, Christian (NIH/NIA/IRP) [F]" w:date="2023-11-15T16:32:00Z">
                                    <w:rPr>
                                      <w:rFonts w:ascii="Times New Roman" w:hAnsi="Times New Roman" w:cs="Times New Roman"/>
                                      <w:sz w:val="20"/>
                                      <w:szCs w:val="20"/>
                                      <w:lang w:bidi="en-US"/>
                                    </w:rPr>
                                  </w:rPrChange>
                                </w:rPr>
                                <w:delText>Healthy Eating Index 2015</w:delText>
                              </w:r>
                            </w:del>
                          </w:p>
                          <w:p w14:paraId="310997F2" w14:textId="77777777" w:rsidR="008E210F" w:rsidRPr="00BA33A1" w:rsidRDefault="008E210F" w:rsidP="00371B03">
                            <w:pPr>
                              <w:rPr>
                                <w:rFonts w:ascii="Times New Roman" w:hAnsi="Times New Roman" w:cs="Times New Roman"/>
                                <w:sz w:val="18"/>
                                <w:szCs w:val="18"/>
                                <w:lang w:bidi="en-US"/>
                                <w:rPrChange w:id="4470"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4471"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v:textbox>
              </v:shape>
            </w:pict>
          </mc:Fallback>
        </mc:AlternateContent>
      </w:r>
    </w:p>
    <w:p w14:paraId="442FEA65" w14:textId="563EEE48" w:rsidR="00B717EF" w:rsidRDefault="00B717EF" w:rsidP="00CA04BD">
      <w:pPr>
        <w:spacing w:line="360" w:lineRule="auto"/>
        <w:ind w:firstLine="720"/>
        <w:rPr>
          <w:rFonts w:ascii="Times New Roman" w:hAnsi="Times New Roman" w:cs="Times New Roman"/>
        </w:rPr>
      </w:pPr>
    </w:p>
    <w:p w14:paraId="024E452D" w14:textId="329C5A2B" w:rsidR="00B717EF" w:rsidRDefault="00B717EF" w:rsidP="00CA04BD">
      <w:pPr>
        <w:spacing w:line="360" w:lineRule="auto"/>
        <w:ind w:firstLine="720"/>
        <w:rPr>
          <w:rFonts w:ascii="Times New Roman" w:hAnsi="Times New Roman" w:cs="Times New Roman"/>
        </w:rPr>
      </w:pPr>
    </w:p>
    <w:p w14:paraId="6019630E" w14:textId="51300AA6" w:rsidR="00B717EF" w:rsidRDefault="00B717EF" w:rsidP="00CA04BD">
      <w:pPr>
        <w:spacing w:line="360" w:lineRule="auto"/>
        <w:ind w:firstLine="720"/>
        <w:rPr>
          <w:rFonts w:ascii="Times New Roman" w:hAnsi="Times New Roman" w:cs="Times New Roman"/>
        </w:rPr>
      </w:pPr>
    </w:p>
    <w:p w14:paraId="43355937" w14:textId="4240A434"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05A288DC" w:rsidR="008E210F" w:rsidRDefault="008E210F" w:rsidP="00CA04BD">
      <w:pPr>
        <w:spacing w:line="360" w:lineRule="auto"/>
        <w:ind w:firstLine="720"/>
        <w:rPr>
          <w:rFonts w:ascii="Times New Roman" w:hAnsi="Times New Roman" w:cs="Times New Roman"/>
        </w:rPr>
      </w:pPr>
    </w:p>
    <w:p w14:paraId="15C736BE" w14:textId="448996AB" w:rsidR="008E210F" w:rsidRDefault="008E210F" w:rsidP="00CA04BD">
      <w:pPr>
        <w:spacing w:line="360" w:lineRule="auto"/>
        <w:ind w:firstLine="720"/>
        <w:rPr>
          <w:rFonts w:ascii="Times New Roman" w:hAnsi="Times New Roman" w:cs="Times New Roman"/>
        </w:rPr>
      </w:pP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Del="00BC731B" w:rsidRDefault="008E210F" w:rsidP="00CA04BD">
      <w:pPr>
        <w:spacing w:line="360" w:lineRule="auto"/>
        <w:ind w:firstLine="720"/>
        <w:rPr>
          <w:del w:id="2796" w:author="Maino Vieytes, Christian (NIH/NIA/IRP) [F]" w:date="2023-12-01T15:57:00Z"/>
          <w:rFonts w:ascii="Times New Roman" w:hAnsi="Times New Roman" w:cs="Times New Roman"/>
        </w:rPr>
      </w:pPr>
    </w:p>
    <w:p w14:paraId="7D1DB1C3" w14:textId="77777777" w:rsidR="008E210F" w:rsidDel="00BC731B" w:rsidRDefault="008E210F" w:rsidP="00CA04BD">
      <w:pPr>
        <w:spacing w:line="360" w:lineRule="auto"/>
        <w:ind w:firstLine="720"/>
        <w:rPr>
          <w:del w:id="2797" w:author="Maino Vieytes, Christian (NIH/NIA/IRP) [F]" w:date="2023-12-01T15:57:00Z"/>
          <w:rFonts w:ascii="Times New Roman" w:hAnsi="Times New Roman" w:cs="Times New Roman"/>
        </w:rPr>
      </w:pPr>
    </w:p>
    <w:p w14:paraId="668DE1D5" w14:textId="77777777" w:rsidR="008E210F" w:rsidRDefault="008E210F">
      <w:pPr>
        <w:spacing w:line="360" w:lineRule="auto"/>
        <w:rPr>
          <w:rFonts w:ascii="Times New Roman" w:hAnsi="Times New Roman" w:cs="Times New Roman"/>
        </w:rPr>
        <w:pPrChange w:id="2798" w:author="Maino Vieytes, Christian (NIH/NIA/IRP) [F]" w:date="2023-12-01T15:57:00Z">
          <w:pPr>
            <w:spacing w:line="360" w:lineRule="auto"/>
            <w:ind w:firstLine="720"/>
          </w:pPr>
        </w:pPrChange>
      </w:pPr>
    </w:p>
    <w:p w14:paraId="03E8BFC6" w14:textId="77777777" w:rsidR="008E210F" w:rsidDel="00921372" w:rsidRDefault="008E210F" w:rsidP="00CA04BD">
      <w:pPr>
        <w:spacing w:line="360" w:lineRule="auto"/>
        <w:ind w:firstLine="720"/>
        <w:rPr>
          <w:del w:id="2799" w:author="Maino Vieytes, Christian (NIH/NIA/IRP) [F]" w:date="2023-11-30T12:21:00Z"/>
          <w:rFonts w:ascii="Times New Roman" w:hAnsi="Times New Roman" w:cs="Times New Roman"/>
        </w:rPr>
      </w:pPr>
    </w:p>
    <w:p w14:paraId="286B13B8" w14:textId="77777777" w:rsidR="008E210F" w:rsidDel="00921372" w:rsidRDefault="008E210F" w:rsidP="00CA04BD">
      <w:pPr>
        <w:spacing w:line="360" w:lineRule="auto"/>
        <w:ind w:firstLine="720"/>
        <w:rPr>
          <w:del w:id="2800" w:author="Maino Vieytes, Christian (NIH/NIA/IRP) [F]" w:date="2023-11-30T12:21:00Z"/>
          <w:rFonts w:ascii="Times New Roman" w:hAnsi="Times New Roman" w:cs="Times New Roman"/>
        </w:rPr>
      </w:pPr>
    </w:p>
    <w:p w14:paraId="0AC70AEE" w14:textId="77777777" w:rsidR="008E210F" w:rsidDel="00FE4615" w:rsidRDefault="008E210F" w:rsidP="00CA04BD">
      <w:pPr>
        <w:spacing w:line="360" w:lineRule="auto"/>
        <w:ind w:firstLine="720"/>
        <w:rPr>
          <w:del w:id="2801" w:author="Maino Vieytes, Christian (NIH/NIA/IRP) [F]" w:date="2023-11-15T15:47:00Z"/>
          <w:rFonts w:ascii="Times New Roman" w:hAnsi="Times New Roman" w:cs="Times New Roman"/>
        </w:rPr>
      </w:pPr>
    </w:p>
    <w:p w14:paraId="4283B903" w14:textId="77777777" w:rsidR="008E210F" w:rsidDel="00FE4615" w:rsidRDefault="008E210F">
      <w:pPr>
        <w:spacing w:line="360" w:lineRule="auto"/>
        <w:rPr>
          <w:del w:id="2802" w:author="Maino Vieytes, Christian (NIH/NIA/IRP) [F]" w:date="2023-11-15T15:47:00Z"/>
          <w:rFonts w:ascii="Times New Roman" w:hAnsi="Times New Roman" w:cs="Times New Roman"/>
        </w:rPr>
        <w:pPrChange w:id="2803" w:author="Maino Vieytes, Christian (NIH/NIA/IRP) [F]" w:date="2023-11-15T15:47:00Z">
          <w:pPr>
            <w:spacing w:line="360" w:lineRule="auto"/>
            <w:ind w:firstLine="720"/>
          </w:pPr>
        </w:pPrChange>
      </w:pPr>
    </w:p>
    <w:p w14:paraId="2B5CD9D3" w14:textId="77777777" w:rsidR="008E210F" w:rsidDel="009C0AFB" w:rsidRDefault="008E210F">
      <w:pPr>
        <w:spacing w:line="360" w:lineRule="auto"/>
        <w:rPr>
          <w:del w:id="2804" w:author="Maino Vieytes, Christian (NIH/NIA/IRP) [F]" w:date="2023-11-15T16:37:00Z"/>
          <w:rFonts w:ascii="Times New Roman" w:hAnsi="Times New Roman" w:cs="Times New Roman"/>
        </w:rPr>
        <w:pPrChange w:id="2805" w:author="Maino Vieytes, Christian (NIH/NIA/IRP) [F]" w:date="2023-11-15T15:47:00Z">
          <w:pPr>
            <w:spacing w:line="360" w:lineRule="auto"/>
            <w:ind w:firstLine="720"/>
          </w:pPr>
        </w:pPrChange>
      </w:pPr>
    </w:p>
    <w:p w14:paraId="4F3D2B45" w14:textId="77777777" w:rsidR="008E210F" w:rsidDel="00921372" w:rsidRDefault="008E210F">
      <w:pPr>
        <w:spacing w:line="360" w:lineRule="auto"/>
        <w:rPr>
          <w:del w:id="2806" w:author="Maino Vieytes, Christian (NIH/NIA/IRP) [F]" w:date="2023-11-30T12:21:00Z"/>
          <w:rFonts w:ascii="Times New Roman" w:hAnsi="Times New Roman" w:cs="Times New Roman"/>
        </w:rPr>
        <w:pPrChange w:id="2807" w:author="Maino Vieytes, Christian (NIH/NIA/IRP) [F]" w:date="2023-11-15T16:37:00Z">
          <w:pPr>
            <w:spacing w:line="360" w:lineRule="auto"/>
            <w:ind w:firstLine="720"/>
          </w:pPr>
        </w:pPrChange>
      </w:pPr>
    </w:p>
    <w:p w14:paraId="69559A11" w14:textId="77777777" w:rsidR="00921372" w:rsidRDefault="00921372">
      <w:pPr>
        <w:spacing w:line="360" w:lineRule="auto"/>
        <w:rPr>
          <w:ins w:id="2808" w:author="Maino Vieytes, Christian (NIH/NIA/IRP) [F]" w:date="2023-11-30T12:20:00Z"/>
          <w:rFonts w:ascii="Times New Roman" w:hAnsi="Times New Roman" w:cs="Times New Roman"/>
        </w:rPr>
        <w:pPrChange w:id="2809" w:author="Maino Vieytes, Christian (NIH/NIA/IRP) [F]" w:date="2023-11-30T12:21:00Z">
          <w:pPr>
            <w:spacing w:line="360" w:lineRule="auto"/>
            <w:ind w:firstLine="720"/>
          </w:pPr>
        </w:pPrChange>
      </w:pPr>
    </w:p>
    <w:p w14:paraId="78F9BF13" w14:textId="5776562A" w:rsidR="00CA04BD" w:rsidRDefault="00CA04BD" w:rsidP="006E531B">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w:t>
      </w:r>
      <w:ins w:id="2810" w:author="Maino Vieytes, Christian (NIH/NIA/IRP) [F]" w:date="2023-11-19T09:25:00Z">
        <w:r w:rsidR="00387CB9">
          <w:rPr>
            <w:rFonts w:ascii="Times New Roman" w:hAnsi="Times New Roman" w:cs="Times New Roman"/>
          </w:rPr>
          <w:t xml:space="preserve">testing </w:t>
        </w:r>
      </w:ins>
      <w:ins w:id="2811" w:author="Maino Vieytes, Christian (NIH/NIA/IRP) [F]" w:date="2023-12-01T15:58:00Z">
        <w:r w:rsidR="00F416A4">
          <w:rPr>
            <w:rFonts w:ascii="Times New Roman" w:hAnsi="Times New Roman" w:cs="Times New Roman"/>
          </w:rPr>
          <w:t>sub</w:t>
        </w:r>
      </w:ins>
      <w:r w:rsidRPr="00C90B6F">
        <w:rPr>
          <w:rFonts w:ascii="Times New Roman" w:hAnsi="Times New Roman" w:cs="Times New Roman"/>
        </w:rPr>
        <w:t>sample of all cancer survivors</w:t>
      </w:r>
      <w:ins w:id="2812" w:author="Maino Vieytes, Christian (NIH/NIA/IRP) [F]" w:date="2023-11-19T09:25:00Z">
        <w:r w:rsidR="00387CB9">
          <w:rPr>
            <w:rFonts w:ascii="Times New Roman" w:hAnsi="Times New Roman" w:cs="Times New Roman"/>
          </w:rPr>
          <w:t xml:space="preserve"> (</w:t>
        </w:r>
        <w:r w:rsidR="00387CB9">
          <w:rPr>
            <w:rFonts w:ascii="Times New Roman" w:hAnsi="Times New Roman" w:cs="Times New Roman"/>
            <w:i/>
            <w:iCs/>
          </w:rPr>
          <w:t xml:space="preserve">n </w:t>
        </w:r>
        <w:r w:rsidR="00387CB9">
          <w:rPr>
            <w:rFonts w:ascii="Times New Roman" w:hAnsi="Times New Roman" w:cs="Times New Roman"/>
          </w:rPr>
          <w:t xml:space="preserve"> = 1745)</w:t>
        </w:r>
      </w:ins>
      <w:r w:rsidRPr="00C90B6F">
        <w:rPr>
          <w:rFonts w:ascii="Times New Roman" w:hAnsi="Times New Roman" w:cs="Times New Roman"/>
        </w:rPr>
        <w:t xml:space="preserve">, the highest quintile of </w:t>
      </w:r>
      <w:del w:id="2813" w:author="Maino Vieytes, Christian (NIH/NIA/IRP) [F]" w:date="2023-11-30T12:21:00Z">
        <w:r w:rsidRPr="00C90B6F" w:rsidDel="00921372">
          <w:rPr>
            <w:rFonts w:ascii="Times New Roman" w:hAnsi="Times New Roman" w:cs="Times New Roman"/>
          </w:rPr>
          <w:delText>the FI pattern</w:delText>
        </w:r>
      </w:del>
      <w:ins w:id="2814" w:author="Maino Vieytes, Christian (NIH/NIA/IRP) [F]" w:date="2023-11-30T12:21:00Z">
        <w:r w:rsidR="00921372">
          <w:rPr>
            <w:rFonts w:ascii="Times New Roman" w:hAnsi="Times New Roman" w:cs="Times New Roman"/>
          </w:rPr>
          <w:t>Pattern #1 (</w:t>
        </w:r>
      </w:ins>
      <w:del w:id="2815" w:author="Maino Vieytes, Christian (NIH/NIA/IRP) [F]" w:date="2023-11-30T12:22:00Z">
        <w:r w:rsidRPr="00C90B6F" w:rsidDel="00921372">
          <w:rPr>
            <w:rFonts w:ascii="Times New Roman" w:hAnsi="Times New Roman" w:cs="Times New Roman"/>
          </w:rPr>
          <w:delText xml:space="preserve"> </w:delText>
        </w:r>
      </w:del>
      <w:ins w:id="2816" w:author="Maino Vieytes, Christian (NIH/NIA/IRP) [F]" w:date="2023-11-30T12:22:00Z">
        <w:r w:rsidR="00921372" w:rsidRPr="00921372">
          <w:rPr>
            <w:rFonts w:ascii="Times New Roman" w:hAnsi="Times New Roman" w:cs="Times New Roman"/>
            <w:lang w:bidi="en-US"/>
          </w:rPr>
          <w:t>The High Fat &amp; Sugar, Low Vegetable Pattern</w:t>
        </w:r>
        <w:r w:rsidR="00921372">
          <w:rPr>
            <w:rFonts w:ascii="Times New Roman" w:hAnsi="Times New Roman" w:cs="Times New Roman"/>
          </w:rPr>
          <w:t xml:space="preserve">) </w:t>
        </w:r>
      </w:ins>
      <w:r w:rsidRPr="00C90B6F">
        <w:rPr>
          <w:rFonts w:ascii="Times New Roman" w:hAnsi="Times New Roman" w:cs="Times New Roman"/>
        </w:rPr>
        <w:t>had a 1.5</w:t>
      </w:r>
      <w:ins w:id="2817" w:author="Maino Vieytes, Christian (NIH/NIA/IRP) [F]" w:date="2023-11-19T09:14:00Z">
        <w:r w:rsidR="00B52374">
          <w:rPr>
            <w:rFonts w:ascii="Times New Roman" w:hAnsi="Times New Roman" w:cs="Times New Roman"/>
          </w:rPr>
          <w:t>3</w:t>
        </w:r>
      </w:ins>
      <w:del w:id="2818" w:author="Maino Vieytes, Christian (NIH/NIA/IRP) [F]" w:date="2023-11-19T09:14:00Z">
        <w:r w:rsidRPr="00C90B6F" w:rsidDel="00B52374">
          <w:rPr>
            <w:rFonts w:ascii="Times New Roman" w:hAnsi="Times New Roman" w:cs="Times New Roman"/>
          </w:rPr>
          <w:delText>2</w:delText>
        </w:r>
      </w:del>
      <w:r w:rsidRPr="00C90B6F">
        <w:rPr>
          <w:rFonts w:ascii="Times New Roman" w:hAnsi="Times New Roman" w:cs="Times New Roman"/>
        </w:rPr>
        <w:t>-fold greater risk of all-cause mortality than the lowest quintile</w:t>
      </w:r>
      <w:del w:id="2819" w:author="Maino Vieytes, Christian (NIH/NIA/IRP) [F]" w:date="2023-11-19T09:44:00Z">
        <w:r w:rsidRPr="00C90B6F" w:rsidDel="00CF4D17">
          <w:rPr>
            <w:rFonts w:ascii="Times New Roman" w:hAnsi="Times New Roman" w:cs="Times New Roman"/>
          </w:rPr>
          <w:delText>,</w:delText>
        </w:r>
      </w:del>
      <w:r w:rsidRPr="00C90B6F">
        <w:rPr>
          <w:rFonts w:ascii="Times New Roman" w:hAnsi="Times New Roman" w:cs="Times New Roman"/>
        </w:rPr>
        <w:t xml:space="preserve"> and a standard deviation increase in the index score was associated with a 2</w:t>
      </w:r>
      <w:ins w:id="2820" w:author="Maino Vieytes, Christian (NIH/NIA/IRP) [F]" w:date="2023-11-19T09:16:00Z">
        <w:r w:rsidR="00B52374">
          <w:rPr>
            <w:rFonts w:ascii="Times New Roman" w:hAnsi="Times New Roman" w:cs="Times New Roman"/>
          </w:rPr>
          <w:t>5</w:t>
        </w:r>
      </w:ins>
      <w:del w:id="2821" w:author="Maino Vieytes, Christian (NIH/NIA/IRP) [F]" w:date="2023-11-19T09:16:00Z">
        <w:r w:rsidRPr="00C90B6F" w:rsidDel="00B52374">
          <w:rPr>
            <w:rFonts w:ascii="Times New Roman" w:hAnsi="Times New Roman" w:cs="Times New Roman"/>
          </w:rPr>
          <w:delText>3</w:delText>
        </w:r>
      </w:del>
      <w:r w:rsidRPr="00C90B6F">
        <w:rPr>
          <w:rFonts w:ascii="Times New Roman" w:hAnsi="Times New Roman" w:cs="Times New Roman"/>
        </w:rPr>
        <w:t>% increased risk of all-cause mortality</w:t>
      </w:r>
      <w:ins w:id="2822" w:author="Maino Vieytes, Christian (NIH/NIA/IRP) [F]" w:date="2023-11-19T09:14:00Z">
        <w:r w:rsidR="00B52374">
          <w:rPr>
            <w:rFonts w:ascii="Times New Roman" w:hAnsi="Times New Roman" w:cs="Times New Roman"/>
          </w:rPr>
          <w:t xml:space="preserve"> (in the </w:t>
        </w:r>
        <w:r w:rsidR="00B52374">
          <w:rPr>
            <w:rFonts w:ascii="Times New Roman" w:hAnsi="Times New Roman" w:cs="Times New Roman"/>
            <w:i/>
            <w:iCs/>
          </w:rPr>
          <w:t>Full</w:t>
        </w:r>
        <w:r w:rsidR="00B52374">
          <w:rPr>
            <w:rFonts w:ascii="Times New Roman" w:hAnsi="Times New Roman" w:cs="Times New Roman"/>
          </w:rPr>
          <w:t xml:space="preserve"> model</w:t>
        </w:r>
      </w:ins>
      <w:ins w:id="2823" w:author="Maino Vieytes, Christian (NIH/NIA/IRP) [F]" w:date="2023-11-19T09:26:00Z">
        <w:r w:rsidR="00387CB9">
          <w:rPr>
            <w:rFonts w:ascii="Times New Roman" w:hAnsi="Times New Roman" w:cs="Times New Roman"/>
          </w:rPr>
          <w:t>—Table 4</w:t>
        </w:r>
      </w:ins>
      <w:ins w:id="2824" w:author="Maino Vieytes, Christian (NIH/NIA/IRP) [F]" w:date="2023-11-19T09:14:00Z">
        <w:r w:rsidR="00B52374">
          <w:rPr>
            <w:rFonts w:ascii="Times New Roman" w:hAnsi="Times New Roman" w:cs="Times New Roman"/>
          </w:rPr>
          <w:t>)</w:t>
        </w:r>
      </w:ins>
      <w:r w:rsidRPr="00C90B6F">
        <w:rPr>
          <w:rFonts w:ascii="Times New Roman" w:hAnsi="Times New Roman" w:cs="Times New Roman"/>
        </w:rPr>
        <w:t xml:space="preserve">. </w:t>
      </w:r>
      <w:ins w:id="2825" w:author="Maino Vieytes, Christian (NIH/NIA/IRP) [F]" w:date="2023-11-19T09:22:00Z">
        <w:r w:rsidR="00387CB9">
          <w:rPr>
            <w:rFonts w:ascii="Times New Roman" w:hAnsi="Times New Roman" w:cs="Times New Roman"/>
          </w:rPr>
          <w:t>There was a similar positive</w:t>
        </w:r>
      </w:ins>
      <w:ins w:id="2826" w:author="Maino Vieytes, Christian (NIH/NIA/IRP) [F]" w:date="2023-12-01T10:32:00Z">
        <w:r w:rsidR="0077792E">
          <w:rPr>
            <w:rFonts w:ascii="Times New Roman" w:hAnsi="Times New Roman" w:cs="Times New Roman"/>
          </w:rPr>
          <w:t>, albeit weaker</w:t>
        </w:r>
      </w:ins>
      <w:ins w:id="2827" w:author="Maino Vieytes, Christian (NIH/NIA/IRP) [F]" w:date="2023-12-01T10:33:00Z">
        <w:r w:rsidR="0077792E">
          <w:rPr>
            <w:rFonts w:ascii="Times New Roman" w:hAnsi="Times New Roman" w:cs="Times New Roman"/>
          </w:rPr>
          <w:t>,</w:t>
        </w:r>
      </w:ins>
      <w:ins w:id="2828" w:author="Maino Vieytes, Christian (NIH/NIA/IRP) [F]" w:date="2023-11-19T09:22:00Z">
        <w:r w:rsidR="00387CB9">
          <w:rPr>
            <w:rFonts w:ascii="Times New Roman" w:hAnsi="Times New Roman" w:cs="Times New Roman"/>
          </w:rPr>
          <w:t xml:space="preserve"> association between </w:t>
        </w:r>
      </w:ins>
      <w:ins w:id="2829" w:author="Maino Vieytes, Christian (NIH/NIA/IRP) [F]" w:date="2023-11-19T09:23:00Z">
        <w:r w:rsidR="00387CB9">
          <w:rPr>
            <w:rFonts w:ascii="Times New Roman" w:hAnsi="Times New Roman" w:cs="Times New Roman"/>
          </w:rPr>
          <w:t>P</w:t>
        </w:r>
      </w:ins>
      <w:ins w:id="2830" w:author="Maino Vieytes, Christian (NIH/NIA/IRP) [F]" w:date="2023-11-30T12:22:00Z">
        <w:r w:rsidR="00921372">
          <w:rPr>
            <w:rFonts w:ascii="Times New Roman" w:hAnsi="Times New Roman" w:cs="Times New Roman"/>
          </w:rPr>
          <w:t xml:space="preserve">attern </w:t>
        </w:r>
      </w:ins>
      <w:ins w:id="2831" w:author="Maino Vieytes, Christian (NIH/NIA/IRP) [F]" w:date="2023-11-19T09:23:00Z">
        <w:r w:rsidR="00387CB9">
          <w:rPr>
            <w:rFonts w:ascii="Times New Roman" w:hAnsi="Times New Roman" w:cs="Times New Roman"/>
          </w:rPr>
          <w:t>#</w:t>
        </w:r>
      </w:ins>
      <w:ins w:id="2832" w:author="Maino Vieytes, Christian (NIH/NIA/IRP) [F]" w:date="2023-11-30T12:22:00Z">
        <w:r w:rsidR="00921372">
          <w:rPr>
            <w:rFonts w:ascii="Times New Roman" w:hAnsi="Times New Roman" w:cs="Times New Roman"/>
          </w:rPr>
          <w:t>2</w:t>
        </w:r>
      </w:ins>
      <w:ins w:id="2833" w:author="Maino Vieytes, Christian (NIH/NIA/IRP) [F]" w:date="2023-11-19T09:23:00Z">
        <w:r w:rsidR="00387CB9">
          <w:rPr>
            <w:rFonts w:ascii="Times New Roman" w:hAnsi="Times New Roman" w:cs="Times New Roman"/>
          </w:rPr>
          <w:t xml:space="preserve"> </w:t>
        </w:r>
      </w:ins>
      <w:ins w:id="2834" w:author="Maino Vieytes, Christian (NIH/NIA/IRP) [F]" w:date="2023-11-30T12:23:00Z">
        <w:r w:rsidR="00921372">
          <w:rPr>
            <w:rFonts w:ascii="Times New Roman" w:hAnsi="Times New Roman" w:cs="Times New Roman"/>
          </w:rPr>
          <w:t>(</w:t>
        </w:r>
        <w:r w:rsidR="00921372" w:rsidRPr="00921372">
          <w:rPr>
            <w:rFonts w:ascii="Times New Roman" w:hAnsi="Times New Roman" w:cs="Times New Roman"/>
            <w:lang w:bidi="en-US"/>
          </w:rPr>
          <w:t xml:space="preserve">The </w:t>
        </w:r>
        <w:r w:rsidR="00921372" w:rsidRPr="00921372">
          <w:rPr>
            <w:rFonts w:ascii="Times New Roman" w:hAnsi="Times New Roman" w:cs="Times New Roman"/>
          </w:rPr>
          <w:t>High Alcohol &amp; Added Sugar Pattern</w:t>
        </w:r>
        <w:r w:rsidR="00921372">
          <w:rPr>
            <w:rFonts w:ascii="Times New Roman" w:hAnsi="Times New Roman" w:cs="Times New Roman"/>
          </w:rPr>
          <w:t xml:space="preserve">) </w:t>
        </w:r>
      </w:ins>
      <w:ins w:id="2835" w:author="Maino Vieytes, Christian (NIH/NIA/IRP) [F]" w:date="2023-11-19T09:23:00Z">
        <w:r w:rsidR="00387CB9">
          <w:rPr>
            <w:rFonts w:ascii="Times New Roman" w:hAnsi="Times New Roman" w:cs="Times New Roman"/>
          </w:rPr>
          <w:t xml:space="preserve">and all-cause mortality, but </w:t>
        </w:r>
      </w:ins>
      <w:ins w:id="2836" w:author="Maino Vieytes, Christian (NIH/NIA/IRP) [F]" w:date="2023-11-19T09:24:00Z">
        <w:r w:rsidR="00387CB9">
          <w:rPr>
            <w:rFonts w:ascii="Times New Roman" w:hAnsi="Times New Roman" w:cs="Times New Roman"/>
          </w:rPr>
          <w:t xml:space="preserve">unlike </w:t>
        </w:r>
      </w:ins>
      <w:ins w:id="2837" w:author="Maino Vieytes, Christian (NIH/NIA/IRP) [F]" w:date="2023-11-30T12:23:00Z">
        <w:r w:rsidR="00921372">
          <w:rPr>
            <w:rFonts w:ascii="Times New Roman" w:hAnsi="Times New Roman" w:cs="Times New Roman"/>
          </w:rPr>
          <w:t>Pattern #1</w:t>
        </w:r>
      </w:ins>
      <w:ins w:id="2838" w:author="Maino Vieytes, Christian (NIH/NIA/IRP) [F]" w:date="2023-11-19T09:24:00Z">
        <w:r w:rsidR="00387CB9">
          <w:rPr>
            <w:rFonts w:ascii="Times New Roman" w:hAnsi="Times New Roman" w:cs="Times New Roman"/>
          </w:rPr>
          <w:t xml:space="preserve"> </w:t>
        </w:r>
      </w:ins>
      <w:ins w:id="2839" w:author="Maino Vieytes, Christian (NIH/NIA/IRP) [F]" w:date="2023-11-19T09:23:00Z">
        <w:r w:rsidR="00387CB9">
          <w:rPr>
            <w:rFonts w:ascii="Times New Roman" w:hAnsi="Times New Roman" w:cs="Times New Roman"/>
          </w:rPr>
          <w:t xml:space="preserve">the relationship </w:t>
        </w:r>
      </w:ins>
      <w:ins w:id="2840" w:author="Maino Vieytes, Christian (NIH/NIA/IRP) [F]" w:date="2023-11-19T09:26:00Z">
        <w:r w:rsidR="00387CB9">
          <w:rPr>
            <w:rFonts w:ascii="Times New Roman" w:hAnsi="Times New Roman" w:cs="Times New Roman"/>
          </w:rPr>
          <w:t>did not appear to follow a linear or dose-dependent pattern</w:t>
        </w:r>
      </w:ins>
      <w:ins w:id="2841" w:author="Maino Vieytes, Christian (NIH/NIA/IRP) [F]" w:date="2023-11-19T09:24:00Z">
        <w:r w:rsidR="00387CB9">
          <w:rPr>
            <w:rFonts w:ascii="Times New Roman" w:hAnsi="Times New Roman" w:cs="Times New Roman"/>
          </w:rPr>
          <w:t xml:space="preserve"> (</w:t>
        </w:r>
      </w:ins>
      <w:ins w:id="2842" w:author="Maino Vieytes, Christian (NIH/NIA/IRP) [F]" w:date="2023-11-19T09:25:00Z">
        <w:r w:rsidR="00387CB9">
          <w:rPr>
            <w:rFonts w:ascii="Times New Roman" w:hAnsi="Times New Roman" w:cs="Times New Roman"/>
            <w:i/>
            <w:iCs/>
          </w:rPr>
          <w:t>p</w:t>
        </w:r>
        <w:r w:rsidR="00387CB9">
          <w:rPr>
            <w:rFonts w:ascii="Times New Roman" w:hAnsi="Times New Roman" w:cs="Times New Roman"/>
            <w:vertAlign w:val="subscript"/>
          </w:rPr>
          <w:t>non-linear</w:t>
        </w:r>
        <w:r w:rsidR="00387CB9">
          <w:rPr>
            <w:rFonts w:ascii="Times New Roman" w:hAnsi="Times New Roman" w:cs="Times New Roman"/>
          </w:rPr>
          <w:t xml:space="preserve"> &lt; 0.01; Figure 3).</w:t>
        </w:r>
      </w:ins>
      <w:ins w:id="2843" w:author="Maino Vieytes, Christian (NIH/NIA/IRP) [F]" w:date="2023-11-19T09:15:00Z">
        <w:r w:rsidR="00B52374" w:rsidRPr="00C90B6F">
          <w:rPr>
            <w:rFonts w:ascii="Times New Roman" w:hAnsi="Times New Roman" w:cs="Times New Roman"/>
          </w:rPr>
          <w:t xml:space="preserve"> </w:t>
        </w:r>
      </w:ins>
      <w:ins w:id="2844" w:author="Maino Vieytes, Christian (NIH/NIA/IRP) [F]" w:date="2023-11-19T09:27:00Z">
        <w:r w:rsidR="00C75C28">
          <w:rPr>
            <w:rFonts w:ascii="Times New Roman" w:hAnsi="Times New Roman" w:cs="Times New Roman"/>
          </w:rPr>
          <w:t>We found an in</w:t>
        </w:r>
      </w:ins>
      <w:ins w:id="2845" w:author="Maino Vieytes, Christian (NIH/NIA/IRP) [F]" w:date="2023-11-19T09:28:00Z">
        <w:r w:rsidR="00C75C28">
          <w:rPr>
            <w:rFonts w:ascii="Times New Roman" w:hAnsi="Times New Roman" w:cs="Times New Roman"/>
          </w:rPr>
          <w:t>verse dose-dependent relationship between the HEI-2015 and all-cause mortality</w:t>
        </w:r>
      </w:ins>
      <w:ins w:id="2846" w:author="Maino Vieytes, Christian (NIH/NIA/IRP) [F]" w:date="2023-11-19T09:44:00Z">
        <w:r w:rsidR="00CF4D17">
          <w:rPr>
            <w:rFonts w:ascii="Times New Roman" w:hAnsi="Times New Roman" w:cs="Times New Roman"/>
          </w:rPr>
          <w:t>,</w:t>
        </w:r>
      </w:ins>
      <w:ins w:id="2847" w:author="Maino Vieytes, Christian (NIH/NIA/IRP) [F]" w:date="2023-11-19T09:28:00Z">
        <w:r w:rsidR="00C75C28">
          <w:rPr>
            <w:rFonts w:ascii="Times New Roman" w:hAnsi="Times New Roman" w:cs="Times New Roman"/>
          </w:rPr>
          <w:t xml:space="preserve"> where </w:t>
        </w:r>
      </w:ins>
      <w:ins w:id="2848" w:author="Maino Vieytes, Christian (NIH/NIA/IRP) [F]" w:date="2023-11-19T09:15:00Z">
        <w:r w:rsidR="00B52374" w:rsidRPr="00C90B6F">
          <w:rPr>
            <w:rFonts w:ascii="Times New Roman" w:hAnsi="Times New Roman" w:cs="Times New Roman"/>
          </w:rPr>
          <w:t>a standard deviation increase in the HEI-2015 score was associated with a 12% reduced risk of all-cause mortality</w:t>
        </w:r>
      </w:ins>
      <w:ins w:id="2849" w:author="Maino Vieytes, Christian (NIH/NIA/IRP) [F]" w:date="2023-11-19T09:41:00Z">
        <w:r w:rsidR="006E531B">
          <w:rPr>
            <w:rFonts w:ascii="Times New Roman" w:hAnsi="Times New Roman" w:cs="Times New Roman"/>
          </w:rPr>
          <w:t xml:space="preserve"> (Table 4; Fig</w:t>
        </w:r>
      </w:ins>
      <w:ins w:id="2850" w:author="Maino Vieytes, Christian (NIH/NIA/IRP) [F]" w:date="2023-11-19T09:42:00Z">
        <w:r w:rsidR="006E531B">
          <w:rPr>
            <w:rFonts w:ascii="Times New Roman" w:hAnsi="Times New Roman" w:cs="Times New Roman"/>
          </w:rPr>
          <w:t>ure 3)</w:t>
        </w:r>
      </w:ins>
      <w:ins w:id="2851" w:author="Maino Vieytes, Christian (NIH/NIA/IRP) [F]" w:date="2023-11-19T09:15:00Z">
        <w:r w:rsidR="00B52374" w:rsidRPr="00C90B6F">
          <w:rPr>
            <w:rFonts w:ascii="Times New Roman" w:hAnsi="Times New Roman" w:cs="Times New Roman"/>
          </w:rPr>
          <w:t xml:space="preserve">. Among </w:t>
        </w:r>
        <w:r w:rsidR="00B52374">
          <w:rPr>
            <w:rFonts w:ascii="Times New Roman" w:hAnsi="Times New Roman" w:cs="Times New Roman"/>
          </w:rPr>
          <w:t>food insecure</w:t>
        </w:r>
        <w:r w:rsidR="00B52374" w:rsidRPr="00C90B6F">
          <w:rPr>
            <w:rFonts w:ascii="Times New Roman" w:hAnsi="Times New Roman" w:cs="Times New Roman"/>
          </w:rPr>
          <w:t xml:space="preserve"> cancer survivors</w:t>
        </w:r>
      </w:ins>
      <w:ins w:id="2852" w:author="Maino Vieytes, Christian (NIH/NIA/IRP) [F]" w:date="2023-11-19T09:38:00Z">
        <w:r w:rsidR="006E531B">
          <w:rPr>
            <w:rFonts w:ascii="Times New Roman" w:hAnsi="Times New Roman" w:cs="Times New Roman"/>
          </w:rPr>
          <w:t xml:space="preserve"> only (</w:t>
        </w:r>
        <w:r w:rsidR="006E531B">
          <w:rPr>
            <w:rFonts w:ascii="Times New Roman" w:hAnsi="Times New Roman" w:cs="Times New Roman"/>
            <w:i/>
            <w:iCs/>
          </w:rPr>
          <w:t xml:space="preserve">n </w:t>
        </w:r>
        <w:r w:rsidR="006E531B">
          <w:rPr>
            <w:rFonts w:ascii="Times New Roman" w:hAnsi="Times New Roman" w:cs="Times New Roman"/>
          </w:rPr>
          <w:t xml:space="preserve"> = 213)</w:t>
        </w:r>
      </w:ins>
      <w:ins w:id="2853" w:author="Maino Vieytes, Christian (NIH/NIA/IRP) [F]" w:date="2023-11-19T09:15:00Z">
        <w:r w:rsidR="00B52374" w:rsidRPr="00C90B6F">
          <w:rPr>
            <w:rFonts w:ascii="Times New Roman" w:hAnsi="Times New Roman" w:cs="Times New Roman"/>
          </w:rPr>
          <w:t>, the</w:t>
        </w:r>
      </w:ins>
      <w:ins w:id="2854" w:author="Maino Vieytes, Christian (NIH/NIA/IRP) [F]" w:date="2023-11-19T09:31:00Z">
        <w:r w:rsidR="00C75C28">
          <w:rPr>
            <w:rFonts w:ascii="Times New Roman" w:hAnsi="Times New Roman" w:cs="Times New Roman"/>
          </w:rPr>
          <w:t>re was a 47%</w:t>
        </w:r>
      </w:ins>
      <w:ins w:id="2855" w:author="Maino Vieytes, Christian (NIH/NIA/IRP) [F]" w:date="2023-11-19T09:37:00Z">
        <w:r w:rsidR="00C75C28">
          <w:rPr>
            <w:rFonts w:ascii="Times New Roman" w:hAnsi="Times New Roman" w:cs="Times New Roman"/>
          </w:rPr>
          <w:t xml:space="preserve"> </w:t>
        </w:r>
      </w:ins>
      <w:ins w:id="2856" w:author="Maino Vieytes, Christian (NIH/NIA/IRP) [F]" w:date="2023-11-19T09:15:00Z">
        <w:r w:rsidR="00B52374" w:rsidRPr="00C90B6F">
          <w:rPr>
            <w:rFonts w:ascii="Times New Roman" w:hAnsi="Times New Roman" w:cs="Times New Roman"/>
          </w:rPr>
          <w:t xml:space="preserve">reduced risk of all-cause mortality </w:t>
        </w:r>
      </w:ins>
      <w:ins w:id="2857" w:author="Maino Vieytes, Christian (NIH/NIA/IRP) [F]" w:date="2023-11-19T09:37:00Z">
        <w:r w:rsidR="00C75C28">
          <w:rPr>
            <w:rFonts w:ascii="Times New Roman" w:hAnsi="Times New Roman" w:cs="Times New Roman"/>
          </w:rPr>
          <w:t>for every standard deviation increase in the HEI-2015 score</w:t>
        </w:r>
        <w:r w:rsidR="006E531B">
          <w:rPr>
            <w:rFonts w:ascii="Times New Roman" w:hAnsi="Times New Roman" w:cs="Times New Roman"/>
          </w:rPr>
          <w:t xml:space="preserve"> (Supplementary Table 1)</w:t>
        </w:r>
      </w:ins>
      <w:ins w:id="2858" w:author="Maino Vieytes, Christian (NIH/NIA/IRP) [F]" w:date="2023-11-19T09:15:00Z">
        <w:r w:rsidR="00B52374" w:rsidRPr="00C90B6F">
          <w:rPr>
            <w:rFonts w:ascii="Times New Roman" w:hAnsi="Times New Roman" w:cs="Times New Roman"/>
          </w:rPr>
          <w:t>.</w:t>
        </w:r>
      </w:ins>
      <w:ins w:id="2859" w:author="Maino Vieytes, Christian (NIH/NIA/IRP) [F]" w:date="2023-11-19T09:38:00Z">
        <w:r w:rsidR="006E531B">
          <w:rPr>
            <w:rFonts w:ascii="Times New Roman" w:hAnsi="Times New Roman" w:cs="Times New Roman"/>
          </w:rPr>
          <w:t xml:space="preserve"> The </w:t>
        </w:r>
      </w:ins>
      <w:ins w:id="2860" w:author="Maino Vieytes, Christian (NIH/NIA/IRP) [F]" w:date="2023-11-19T09:40:00Z">
        <w:r w:rsidR="006E531B">
          <w:rPr>
            <w:rFonts w:ascii="Times New Roman" w:hAnsi="Times New Roman" w:cs="Times New Roman"/>
          </w:rPr>
          <w:t>hazard ratio</w:t>
        </w:r>
      </w:ins>
      <w:ins w:id="2861" w:author="Maino Vieytes, Christian (NIH/NIA/IRP) [F]" w:date="2023-12-01T10:34:00Z">
        <w:r w:rsidR="0077792E">
          <w:rPr>
            <w:rFonts w:ascii="Times New Roman" w:hAnsi="Times New Roman" w:cs="Times New Roman"/>
          </w:rPr>
          <w:t>s</w:t>
        </w:r>
      </w:ins>
      <w:ins w:id="2862" w:author="Maino Vieytes, Christian (NIH/NIA/IRP) [F]" w:date="2023-11-19T09:38:00Z">
        <w:r w:rsidR="006E531B">
          <w:rPr>
            <w:rFonts w:ascii="Times New Roman" w:hAnsi="Times New Roman" w:cs="Times New Roman"/>
          </w:rPr>
          <w:t xml:space="preserve"> for </w:t>
        </w:r>
      </w:ins>
      <w:ins w:id="2863" w:author="Maino Vieytes, Christian (NIH/NIA/IRP) [F]" w:date="2023-11-30T12:24:00Z">
        <w:r w:rsidR="00921372">
          <w:rPr>
            <w:rFonts w:ascii="Times New Roman" w:hAnsi="Times New Roman" w:cs="Times New Roman"/>
          </w:rPr>
          <w:t>Pattern #1</w:t>
        </w:r>
      </w:ins>
      <w:ins w:id="2864" w:author="Maino Vieytes, Christian (NIH/NIA/IRP) [F]" w:date="2023-12-01T10:34:00Z">
        <w:r w:rsidR="0077792E">
          <w:rPr>
            <w:rFonts w:ascii="Times New Roman" w:hAnsi="Times New Roman" w:cs="Times New Roman"/>
          </w:rPr>
          <w:t xml:space="preserve"> f</w:t>
        </w:r>
      </w:ins>
      <w:ins w:id="2865" w:author="Maino Vieytes, Christian (NIH/NIA/IRP) [F]" w:date="2023-12-01T10:35:00Z">
        <w:r w:rsidR="0077792E">
          <w:rPr>
            <w:rFonts w:ascii="Times New Roman" w:hAnsi="Times New Roman" w:cs="Times New Roman"/>
          </w:rPr>
          <w:t xml:space="preserve">or the </w:t>
        </w:r>
        <w:r w:rsidR="0077792E">
          <w:rPr>
            <w:rFonts w:ascii="Times New Roman" w:hAnsi="Times New Roman" w:cs="Times New Roman"/>
            <w:i/>
            <w:iCs/>
          </w:rPr>
          <w:t>Full</w:t>
        </w:r>
        <w:r w:rsidR="0077792E">
          <w:rPr>
            <w:rFonts w:ascii="Times New Roman" w:hAnsi="Times New Roman" w:cs="Times New Roman"/>
          </w:rPr>
          <w:t xml:space="preserve"> model </w:t>
        </w:r>
      </w:ins>
      <w:ins w:id="2866" w:author="Maino Vieytes, Christian (NIH/NIA/IRP) [F]" w:date="2023-12-01T10:34:00Z">
        <w:r w:rsidR="0077792E">
          <w:rPr>
            <w:rFonts w:ascii="Times New Roman" w:hAnsi="Times New Roman" w:cs="Times New Roman"/>
          </w:rPr>
          <w:t>were</w:t>
        </w:r>
      </w:ins>
      <w:ins w:id="2867" w:author="Maino Vieytes, Christian (NIH/NIA/IRP) [F]" w:date="2023-11-19T09:38:00Z">
        <w:r w:rsidR="006E531B">
          <w:rPr>
            <w:rFonts w:ascii="Times New Roman" w:hAnsi="Times New Roman" w:cs="Times New Roman"/>
          </w:rPr>
          <w:t xml:space="preserve"> similar</w:t>
        </w:r>
      </w:ins>
      <w:ins w:id="2868" w:author="Maino Vieytes, Christian (NIH/NIA/IRP) [F]" w:date="2023-11-19T09:45:00Z">
        <w:r w:rsidR="00CF4D17">
          <w:rPr>
            <w:rFonts w:ascii="Times New Roman" w:hAnsi="Times New Roman" w:cs="Times New Roman"/>
          </w:rPr>
          <w:t xml:space="preserve"> to </w:t>
        </w:r>
      </w:ins>
      <w:ins w:id="2869" w:author="Maino Vieytes, Christian (NIH/NIA/IRP) [F]" w:date="2023-12-01T10:35:00Z">
        <w:r w:rsidR="0077792E">
          <w:rPr>
            <w:rFonts w:ascii="Times New Roman" w:hAnsi="Times New Roman" w:cs="Times New Roman"/>
          </w:rPr>
          <w:t xml:space="preserve">those from </w:t>
        </w:r>
      </w:ins>
      <w:ins w:id="2870" w:author="Maino Vieytes, Christian (NIH/NIA/IRP) [F]" w:date="2023-11-19T09:45:00Z">
        <w:r w:rsidR="00CF4D17">
          <w:rPr>
            <w:rFonts w:ascii="Times New Roman" w:hAnsi="Times New Roman" w:cs="Times New Roman"/>
          </w:rPr>
          <w:t xml:space="preserve">the analysis involving </w:t>
        </w:r>
        <w:r w:rsidR="00CF4D17" w:rsidRPr="00C90B6F">
          <w:rPr>
            <w:rFonts w:ascii="Times New Roman" w:hAnsi="Times New Roman" w:cs="Times New Roman"/>
          </w:rPr>
          <w:t>all cancer survivors</w:t>
        </w:r>
      </w:ins>
      <w:ins w:id="2871" w:author="Maino Vieytes, Christian (NIH/NIA/IRP) [F]" w:date="2023-11-19T09:38:00Z">
        <w:r w:rsidR="006E531B">
          <w:rPr>
            <w:rFonts w:ascii="Times New Roman" w:hAnsi="Times New Roman" w:cs="Times New Roman"/>
          </w:rPr>
          <w:t xml:space="preserve">, although </w:t>
        </w:r>
      </w:ins>
      <w:ins w:id="2872" w:author="Maino Vieytes, Christian (NIH/NIA/IRP) [F]" w:date="2023-12-01T10:34:00Z">
        <w:r w:rsidR="0077792E">
          <w:rPr>
            <w:rFonts w:ascii="Times New Roman" w:hAnsi="Times New Roman" w:cs="Times New Roman"/>
          </w:rPr>
          <w:t>they were</w:t>
        </w:r>
      </w:ins>
      <w:ins w:id="2873" w:author="Maino Vieytes, Christian (NIH/NIA/IRP) [F]" w:date="2023-11-19T09:38:00Z">
        <w:r w:rsidR="006E531B">
          <w:rPr>
            <w:rFonts w:ascii="Times New Roman" w:hAnsi="Times New Roman" w:cs="Times New Roman"/>
          </w:rPr>
          <w:t xml:space="preserve"> nonsignificant</w:t>
        </w:r>
      </w:ins>
      <w:ins w:id="2874" w:author="Maino Vieytes, Christian (NIH/NIA/IRP) [F]" w:date="2023-11-19T09:41:00Z">
        <w:r w:rsidR="006E531B">
          <w:rPr>
            <w:rFonts w:ascii="Times New Roman" w:hAnsi="Times New Roman" w:cs="Times New Roman"/>
          </w:rPr>
          <w:t xml:space="preserve"> </w:t>
        </w:r>
      </w:ins>
      <w:ins w:id="2875" w:author="Maino Vieytes, Christian (NIH/NIA/IRP) [F]" w:date="2023-11-19T09:44:00Z">
        <w:r w:rsidR="00CF4D17">
          <w:rPr>
            <w:rFonts w:ascii="Times New Roman" w:hAnsi="Times New Roman" w:cs="Times New Roman"/>
          </w:rPr>
          <w:t xml:space="preserve">and </w:t>
        </w:r>
      </w:ins>
      <w:ins w:id="2876" w:author="Maino Vieytes, Christian (NIH/NIA/IRP) [F]" w:date="2023-11-19T09:41:00Z">
        <w:r w:rsidR="006E531B" w:rsidRPr="00C90B6F">
          <w:rPr>
            <w:rFonts w:ascii="Times New Roman" w:hAnsi="Times New Roman" w:cs="Times New Roman"/>
          </w:rPr>
          <w:t>had higher variance</w:t>
        </w:r>
      </w:ins>
      <w:ins w:id="2877" w:author="Maino Vieytes, Christian (NIH/NIA/IRP) [F]" w:date="2023-12-01T10:35:00Z">
        <w:r w:rsidR="0077792E">
          <w:rPr>
            <w:rFonts w:ascii="Times New Roman" w:hAnsi="Times New Roman" w:cs="Times New Roman"/>
          </w:rPr>
          <w:t>s</w:t>
        </w:r>
      </w:ins>
      <w:ins w:id="2878" w:author="Maino Vieytes, Christian (NIH/NIA/IRP) [F]" w:date="2023-11-19T09:41:00Z">
        <w:r w:rsidR="006E531B" w:rsidRPr="00C90B6F">
          <w:rPr>
            <w:rFonts w:ascii="Times New Roman" w:hAnsi="Times New Roman" w:cs="Times New Roman"/>
          </w:rPr>
          <w:t xml:space="preserve"> (Supplementary Table </w:t>
        </w:r>
        <w:r w:rsidR="006E531B">
          <w:rPr>
            <w:rFonts w:ascii="Times New Roman" w:hAnsi="Times New Roman" w:cs="Times New Roman"/>
          </w:rPr>
          <w:t>1</w:t>
        </w:r>
        <w:r w:rsidR="006E531B" w:rsidRPr="00C90B6F">
          <w:rPr>
            <w:rFonts w:ascii="Times New Roman" w:hAnsi="Times New Roman" w:cs="Times New Roman"/>
          </w:rPr>
          <w:t>)</w:t>
        </w:r>
      </w:ins>
      <w:ins w:id="2879" w:author="Maino Vieytes, Christian (NIH/NIA/IRP) [F]" w:date="2023-11-19T09:38:00Z">
        <w:r w:rsidR="006E531B">
          <w:rPr>
            <w:rFonts w:ascii="Times New Roman" w:hAnsi="Times New Roman" w:cs="Times New Roman"/>
          </w:rPr>
          <w:t>.</w:t>
        </w:r>
      </w:ins>
      <w:del w:id="2880" w:author="Maino Vieytes, Christian (NIH/NIA/IRP) [F]" w:date="2023-11-19T09:15:00Z">
        <w:r w:rsidRPr="00C90B6F" w:rsidDel="00B52374">
          <w:rPr>
            <w:rFonts w:ascii="Times New Roman" w:hAnsi="Times New Roman" w:cs="Times New Roman"/>
          </w:rPr>
          <w:delText xml:space="preserve">Similarly, the highest quintile of the SNAP pattern score had a 2.17-fold increased risk of all-cause mortality compared with the lowest quintile. A standard deviation increase in the SNAP score was associated with a 1.20-fold greater risk of all-cause mortality. </w:delText>
        </w:r>
      </w:del>
      <w:del w:id="2881" w:author="Maino Vieytes, Christian (NIH/NIA/IRP) [F]" w:date="2023-11-19T09:42:00Z">
        <w:r w:rsidRPr="00C90B6F" w:rsidDel="006E531B">
          <w:rPr>
            <w:rFonts w:ascii="Times New Roman" w:hAnsi="Times New Roman" w:cs="Times New Roman"/>
          </w:rPr>
          <w:delText xml:space="preserve">Figure 3 presents survival curves and spline curves for these relationships. The parameter estimates were similar when we performed the analysis on </w:delText>
        </w:r>
      </w:del>
      <w:del w:id="2882" w:author="Maino Vieytes, Christian (NIH/NIA/IRP) [F]" w:date="2023-11-19T07:56:00Z">
        <w:r w:rsidRPr="00C90B6F" w:rsidDel="00F96675">
          <w:rPr>
            <w:rFonts w:ascii="Times New Roman" w:hAnsi="Times New Roman" w:cs="Times New Roman"/>
          </w:rPr>
          <w:delText>food-insecure</w:delText>
        </w:r>
      </w:del>
      <w:del w:id="2883" w:author="Maino Vieytes, Christian (NIH/NIA/IRP) [F]" w:date="2023-11-19T09:42:00Z">
        <w:r w:rsidRPr="00C90B6F" w:rsidDel="006E531B">
          <w:rPr>
            <w:rFonts w:ascii="Times New Roman" w:hAnsi="Times New Roman" w:cs="Times New Roman"/>
          </w:rPr>
          <w:delText xml:space="preserve"> cancer survivors, although they had a higher variance (Supplementary Table </w:delText>
        </w:r>
        <w:r w:rsidDel="006E531B">
          <w:rPr>
            <w:rFonts w:ascii="Times New Roman" w:hAnsi="Times New Roman" w:cs="Times New Roman"/>
          </w:rPr>
          <w:delText>1</w:delText>
        </w:r>
        <w:r w:rsidRPr="00C90B6F" w:rsidDel="006E531B">
          <w:rPr>
            <w:rFonts w:ascii="Times New Roman" w:hAnsi="Times New Roman" w:cs="Times New Roman"/>
          </w:rPr>
          <w:delText>).</w:delText>
        </w:r>
      </w:del>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Del="00921372" w:rsidRDefault="008E210F" w:rsidP="00CA04BD">
      <w:pPr>
        <w:spacing w:line="360" w:lineRule="auto"/>
        <w:ind w:firstLine="720"/>
        <w:rPr>
          <w:del w:id="2884" w:author="Maino Vieytes, Christian (NIH/NIA/IRP) [F]" w:date="2023-11-30T12:25:00Z"/>
          <w:rFonts w:ascii="Times New Roman" w:hAnsi="Times New Roman" w:cs="Times New Roman"/>
        </w:rPr>
      </w:pPr>
    </w:p>
    <w:p w14:paraId="4FFEA6F7" w14:textId="77777777" w:rsidR="008E210F" w:rsidDel="00255809" w:rsidRDefault="008E210F" w:rsidP="00CA04BD">
      <w:pPr>
        <w:spacing w:line="360" w:lineRule="auto"/>
        <w:ind w:firstLine="720"/>
        <w:rPr>
          <w:del w:id="2885" w:author="Maino Vieytes, Christian (NIH/NIA/IRP) [F]" w:date="2023-11-19T09:45:00Z"/>
          <w:rFonts w:ascii="Times New Roman" w:hAnsi="Times New Roman" w:cs="Times New Roman"/>
        </w:rPr>
      </w:pPr>
    </w:p>
    <w:p w14:paraId="40A014C7" w14:textId="43211B42" w:rsidR="008E210F" w:rsidDel="004106FC" w:rsidRDefault="008E210F">
      <w:pPr>
        <w:spacing w:line="360" w:lineRule="auto"/>
        <w:rPr>
          <w:del w:id="2886" w:author="Maino Vieytes, Christian (NIH/NIA/IRP) [F]" w:date="2023-12-01T15:58:00Z"/>
          <w:rFonts w:ascii="Times New Roman" w:hAnsi="Times New Roman" w:cs="Times New Roman"/>
        </w:rPr>
        <w:pPrChange w:id="2887" w:author="Maino Vieytes, Christian (NIH/NIA/IRP) [F]" w:date="2023-11-19T09:45:00Z">
          <w:pPr>
            <w:spacing w:line="360" w:lineRule="auto"/>
            <w:ind w:firstLine="720"/>
          </w:pPr>
        </w:pPrChange>
      </w:pPr>
    </w:p>
    <w:p w14:paraId="032A73BB" w14:textId="77777777" w:rsidR="008E210F" w:rsidDel="00921372" w:rsidRDefault="008E210F" w:rsidP="00CA04BD">
      <w:pPr>
        <w:spacing w:line="360" w:lineRule="auto"/>
        <w:ind w:firstLine="720"/>
        <w:rPr>
          <w:del w:id="2888" w:author="Maino Vieytes, Christian (NIH/NIA/IRP) [F]" w:date="2023-11-30T12:25:00Z"/>
          <w:rFonts w:ascii="Times New Roman" w:hAnsi="Times New Roman" w:cs="Times New Roman"/>
        </w:rPr>
      </w:pPr>
    </w:p>
    <w:p w14:paraId="6923481F" w14:textId="77777777" w:rsidR="008E210F" w:rsidRDefault="008E210F">
      <w:pPr>
        <w:spacing w:line="360" w:lineRule="auto"/>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Change w:id="2889" w:author="Maino Vieytes, Christian (NIH/NIA/IRP) [F]" w:date="2023-11-30T12:25:00Z">
          <w:pPr>
            <w:spacing w:line="360" w:lineRule="auto"/>
            <w:ind w:firstLine="720"/>
          </w:pPr>
        </w:pPrChange>
      </w:pPr>
    </w:p>
    <w:p w14:paraId="1B2391AF" w14:textId="6CA8CE33" w:rsidR="008E210F" w:rsidRDefault="00526CCF" w:rsidP="00CA04BD">
      <w:pPr>
        <w:spacing w:line="360" w:lineRule="auto"/>
        <w:ind w:firstLine="720"/>
        <w:rPr>
          <w:rFonts w:ascii="Times New Roman" w:hAnsi="Times New Roman" w:cs="Times New Roman"/>
        </w:rPr>
      </w:pPr>
      <w:ins w:id="2890" w:author="Maino Vieytes, Christian (NIH/NIA/IRP) [F]" w:date="2023-11-17T13:08:00Z">
        <w:r>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22FB5DE2" wp14:editId="4B970490">
                  <wp:simplePos x="0" y="0"/>
                  <wp:positionH relativeFrom="column">
                    <wp:posOffset>-55245</wp:posOffset>
                  </wp:positionH>
                  <wp:positionV relativeFrom="paragraph">
                    <wp:posOffset>-222637</wp:posOffset>
                  </wp:positionV>
                  <wp:extent cx="9796007" cy="6758609"/>
                  <wp:effectExtent l="0" t="0" r="0" b="0"/>
                  <wp:wrapNone/>
                  <wp:docPr id="1397623615" name="Text Box 1397623615"/>
                  <wp:cNvGraphicFramePr/>
                  <a:graphic xmlns:a="http://schemas.openxmlformats.org/drawingml/2006/main">
                    <a:graphicData uri="http://schemas.microsoft.com/office/word/2010/wordprocessingShape">
                      <wps:wsp>
                        <wps:cNvSpPr txBox="1"/>
                        <wps:spPr>
                          <a:xfrm>
                            <a:off x="0" y="0"/>
                            <a:ext cx="9796007" cy="6758609"/>
                          </a:xfrm>
                          <a:prstGeom prst="rect">
                            <a:avLst/>
                          </a:prstGeom>
                          <a:solidFill>
                            <a:schemeClr val="lt1"/>
                          </a:solidFill>
                          <a:ln w="6350">
                            <a:noFill/>
                          </a:ln>
                        </wps:spPr>
                        <wps:txb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322AF3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del w:id="2891" w:author="Maino Vieytes, Christian (NIH/NIA/IRP) [F]" w:date="2023-11-30T12:33:00Z">
                                      <w:r w:rsidRPr="00526CCF" w:rsidDel="00E93CBB">
                                        <w:rPr>
                                          <w:rFonts w:ascii="Times New Roman" w:hAnsi="Times New Roman" w:cs="Times New Roman"/>
                                          <w:sz w:val="18"/>
                                          <w:szCs w:val="18"/>
                                          <w:vertAlign w:val="superscript"/>
                                        </w:rPr>
                                        <w:delText>e</w:delText>
                                      </w:r>
                                    </w:del>
                                    <w:ins w:id="2892" w:author="Maino Vieytes, Christian (NIH/NIA/IRP) [F]" w:date="2023-11-30T12:33:00Z">
                                      <w:r w:rsidR="00E93CBB">
                                        <w:rPr>
                                          <w:rFonts w:ascii="Times New Roman" w:hAnsi="Times New Roman" w:cs="Times New Roman"/>
                                          <w:sz w:val="18"/>
                                          <w:szCs w:val="18"/>
                                          <w:vertAlign w:val="superscript"/>
                                        </w:rPr>
                                        <w:t>h</w:t>
                                      </w:r>
                                    </w:ins>
                                    <w:r w:rsidRPr="00526CCF">
                                      <w:rPr>
                                        <w:rFonts w:ascii="Times New Roman" w:hAnsi="Times New Roman" w:cs="Times New Roman"/>
                                        <w:sz w:val="18"/>
                                        <w:szCs w:val="18"/>
                                      </w:rPr>
                                      <w:t xml:space="preserve">, </w:t>
                                    </w:r>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del w:id="2893" w:author="Maino Vieytes, Christian (NIH/NIA/IRP) [F]" w:date="2023-11-30T12:33:00Z">
                                      <w:r w:rsidRPr="00526CCF" w:rsidDel="00E93CBB">
                                        <w:rPr>
                                          <w:rFonts w:ascii="Times New Roman" w:hAnsi="Times New Roman" w:cs="Times New Roman"/>
                                          <w:sz w:val="18"/>
                                          <w:szCs w:val="18"/>
                                          <w:vertAlign w:val="superscript"/>
                                        </w:rPr>
                                        <w:delText>f</w:delText>
                                      </w:r>
                                    </w:del>
                                    <w:ins w:id="2894" w:author="Maino Vieytes, Christian (NIH/NIA/IRP) [F]" w:date="2023-11-30T12:33:00Z">
                                      <w:r w:rsidR="00E93CBB">
                                        <w:rPr>
                                          <w:rFonts w:ascii="Times New Roman" w:hAnsi="Times New Roman" w:cs="Times New Roman"/>
                                          <w:sz w:val="18"/>
                                          <w:szCs w:val="18"/>
                                          <w:vertAlign w:val="superscript"/>
                                        </w:rPr>
                                        <w:t>i</w:t>
                                      </w:r>
                                    </w:ins>
                                    <w:r w:rsidRPr="00526CCF">
                                      <w:rPr>
                                        <w:rFonts w:ascii="Times New Roman" w:hAnsi="Times New Roman" w:cs="Times New Roman"/>
                                        <w:sz w:val="18"/>
                                        <w:szCs w:val="18"/>
                                      </w:rPr>
                                      <w:t xml:space="preserve">, and </w:t>
                                    </w:r>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2895"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ins w:id="2896" w:author="Maino Vieytes, Christian (NIH/NIA/IRP) [F]" w:date="2023-11-30T12:33:00Z">
                                      <w:r w:rsidR="00E93CBB">
                                        <w:rPr>
                                          <w:rFonts w:ascii="Times New Roman" w:hAnsi="Times New Roman" w:cs="Times New Roman"/>
                                          <w:sz w:val="18"/>
                                          <w:szCs w:val="18"/>
                                          <w:vertAlign w:val="superscript"/>
                                        </w:rPr>
                                        <w:t>j</w:t>
                                      </w:r>
                                    </w:ins>
                                    <w:del w:id="2897" w:author="Maino Vieytes, Christian (NIH/NIA/IRP) [F]" w:date="2023-11-30T12:33:00Z">
                                      <w:r w:rsidRPr="00526CCF" w:rsidDel="00E93CBB">
                                        <w:rPr>
                                          <w:rFonts w:ascii="Times New Roman" w:hAnsi="Times New Roman" w:cs="Times New Roman"/>
                                          <w:sz w:val="18"/>
                                          <w:szCs w:val="18"/>
                                          <w:vertAlign w:val="superscript"/>
                                        </w:rPr>
                                        <w:delText>g</w:delText>
                                      </w:r>
                                    </w:del>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2898"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2D3A5826" w:rsidR="00526CCF" w:rsidRPr="006544AE" w:rsidRDefault="00526CCF" w:rsidP="00526CCF">
                                    <w:pPr>
                                      <w:rPr>
                                        <w:rFonts w:ascii="Times New Roman" w:hAnsi="Times New Roman" w:cs="Times New Roman"/>
                                        <w:sz w:val="18"/>
                                        <w:szCs w:val="18"/>
                                      </w:rPr>
                                    </w:pPr>
                                    <w:del w:id="2899" w:author="Maino Vieytes, Christian (NIH/NIA/IRP) [F]" w:date="2023-11-30T12:28:00Z">
                                      <w:r w:rsidRPr="006544AE" w:rsidDel="00E93CBB">
                                        <w:rPr>
                                          <w:rFonts w:ascii="Times New Roman" w:hAnsi="Times New Roman" w:cs="Times New Roman"/>
                                          <w:sz w:val="18"/>
                                          <w:szCs w:val="18"/>
                                        </w:rPr>
                                        <w:delText>Food Insecurity (FI</w:delText>
                                      </w:r>
                                    </w:del>
                                    <w:ins w:id="2900" w:author="Maino Vieytes, Christian (NIH/NIA/IRP) [F]" w:date="2023-11-30T12:28:00Z">
                                      <w:r w:rsidR="00E93CBB" w:rsidRPr="006544AE">
                                        <w:rPr>
                                          <w:rFonts w:ascii="Times New Roman" w:hAnsi="Times New Roman" w:cs="Times New Roman"/>
                                          <w:sz w:val="18"/>
                                          <w:szCs w:val="18"/>
                                        </w:rPr>
                                        <w:t>Pattern #1</w:t>
                                      </w:r>
                                    </w:ins>
                                    <w:del w:id="2901" w:author="Maino Vieytes, Christian (NIH/NIA/IRP) [F]" w:date="2023-11-30T12:28:00Z">
                                      <w:r w:rsidRPr="006544AE" w:rsidDel="00E93CBB">
                                        <w:rPr>
                                          <w:rFonts w:ascii="Times New Roman" w:hAnsi="Times New Roman" w:cs="Times New Roman"/>
                                          <w:sz w:val="18"/>
                                          <w:szCs w:val="18"/>
                                        </w:rPr>
                                        <w:delText>)</w:delText>
                                      </w:r>
                                    </w:del>
                                    <w:r w:rsidRPr="006544AE">
                                      <w:rPr>
                                        <w:rFonts w:ascii="Times New Roman" w:hAnsi="Times New Roman" w:cs="Times New Roman"/>
                                        <w:sz w:val="18"/>
                                        <w:szCs w:val="18"/>
                                        <w:vertAlign w:val="superscript"/>
                                        <w:lang w:bidi="en-US"/>
                                        <w:rPrChange w:id="2902" w:author="Maino Vieytes, Christian (NIH/NIA/IRP) [F]" w:date="2023-11-30T12:53:00Z">
                                          <w:rPr>
                                            <w:rFonts w:ascii="Times New Roman" w:hAnsi="Times New Roman" w:cs="Times New Roman"/>
                                            <w:b/>
                                            <w:bCs/>
                                            <w:sz w:val="18"/>
                                            <w:szCs w:val="18"/>
                                            <w:vertAlign w:val="superscript"/>
                                            <w:lang w:bidi="en-US"/>
                                          </w:rPr>
                                        </w:rPrChange>
                                      </w:rPr>
                                      <w:t>†</w:t>
                                    </w:r>
                                    <w:ins w:id="2903" w:author="Maino Vieytes, Christian (NIH/NIA/IRP) [F]" w:date="2023-11-30T12:30:00Z">
                                      <w:r w:rsidR="00E93CBB" w:rsidRPr="006544AE">
                                        <w:rPr>
                                          <w:rFonts w:ascii="Times New Roman" w:hAnsi="Times New Roman" w:cs="Times New Roman"/>
                                          <w:sz w:val="18"/>
                                          <w:szCs w:val="18"/>
                                          <w:vertAlign w:val="superscript"/>
                                          <w:lang w:bidi="en-US"/>
                                          <w:rPrChange w:id="2904" w:author="Maino Vieytes, Christian (NIH/NIA/IRP) [F]" w:date="2023-11-30T12:53:00Z">
                                            <w:rPr>
                                              <w:rFonts w:ascii="Times New Roman" w:hAnsi="Times New Roman" w:cs="Times New Roman"/>
                                              <w:b/>
                                              <w:bCs/>
                                              <w:sz w:val="18"/>
                                              <w:szCs w:val="18"/>
                                              <w:vertAlign w:val="superscript"/>
                                              <w:lang w:bidi="en-US"/>
                                            </w:rPr>
                                          </w:rPrChange>
                                        </w:rPr>
                                        <w:t>d</w:t>
                                      </w:r>
                                    </w:ins>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29)*</w:t>
                                    </w:r>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07)*</w:t>
                                    </w:r>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13)**</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59)**</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35)*</w:t>
                                    </w:r>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43)**</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24AB3B7" w:rsidR="00526CCF" w:rsidRPr="006544AE" w:rsidRDefault="00E93CBB" w:rsidP="00526CCF">
                                    <w:pPr>
                                      <w:rPr>
                                        <w:rFonts w:ascii="Times New Roman" w:hAnsi="Times New Roman" w:cs="Times New Roman"/>
                                        <w:sz w:val="18"/>
                                        <w:szCs w:val="18"/>
                                      </w:rPr>
                                    </w:pPr>
                                    <w:ins w:id="2905" w:author="Maino Vieytes, Christian (NIH/NIA/IRP) [F]" w:date="2023-11-30T12:28:00Z">
                                      <w:r w:rsidRPr="006544AE">
                                        <w:rPr>
                                          <w:rFonts w:ascii="Times New Roman" w:hAnsi="Times New Roman" w:cs="Times New Roman"/>
                                          <w:sz w:val="18"/>
                                          <w:szCs w:val="18"/>
                                        </w:rPr>
                                        <w:t>Pattern</w:t>
                                      </w:r>
                                    </w:ins>
                                    <w:del w:id="2906" w:author="Maino Vieytes, Christian (NIH/NIA/IRP) [F]" w:date="2023-11-30T12:28:00Z">
                                      <w:r w:rsidR="00526CCF" w:rsidRPr="006544AE" w:rsidDel="00E93CBB">
                                        <w:rPr>
                                          <w:rFonts w:ascii="Times New Roman" w:hAnsi="Times New Roman" w:cs="Times New Roman"/>
                                          <w:sz w:val="18"/>
                                          <w:szCs w:val="18"/>
                                        </w:rPr>
                                        <w:delText>Prudent</w:delText>
                                      </w:r>
                                    </w:del>
                                    <w:r w:rsidR="00526CCF" w:rsidRPr="006544AE">
                                      <w:rPr>
                                        <w:rFonts w:ascii="Times New Roman" w:hAnsi="Times New Roman" w:cs="Times New Roman"/>
                                        <w:sz w:val="18"/>
                                        <w:szCs w:val="18"/>
                                      </w:rPr>
                                      <w:t xml:space="preserve"> #</w:t>
                                    </w:r>
                                    <w:ins w:id="2907" w:author="Maino Vieytes, Christian (NIH/NIA/IRP) [F]" w:date="2023-11-30T12:28:00Z">
                                      <w:r w:rsidRPr="006544AE">
                                        <w:rPr>
                                          <w:rFonts w:ascii="Times New Roman" w:hAnsi="Times New Roman" w:cs="Times New Roman"/>
                                          <w:sz w:val="18"/>
                                          <w:szCs w:val="18"/>
                                        </w:rPr>
                                        <w:t>2</w:t>
                                      </w:r>
                                    </w:ins>
                                    <w:del w:id="2908" w:author="Maino Vieytes, Christian (NIH/NIA/IRP) [F]" w:date="2023-11-30T12:28:00Z">
                                      <w:r w:rsidR="00526CCF" w:rsidRPr="006544AE" w:rsidDel="00E93CBB">
                                        <w:rPr>
                                          <w:rFonts w:ascii="Times New Roman" w:hAnsi="Times New Roman" w:cs="Times New Roman"/>
                                          <w:sz w:val="18"/>
                                          <w:szCs w:val="18"/>
                                        </w:rPr>
                                        <w:delText>1</w:delText>
                                      </w:r>
                                    </w:del>
                                    <w:r w:rsidR="00526CCF" w:rsidRPr="006544AE">
                                      <w:rPr>
                                        <w:rFonts w:ascii="Times New Roman" w:hAnsi="Times New Roman" w:cs="Times New Roman"/>
                                        <w:sz w:val="18"/>
                                        <w:szCs w:val="18"/>
                                        <w:vertAlign w:val="superscript"/>
                                        <w:lang w:bidi="en-US"/>
                                        <w:rPrChange w:id="2909" w:author="Maino Vieytes, Christian (NIH/NIA/IRP) [F]" w:date="2023-11-30T12:53:00Z">
                                          <w:rPr>
                                            <w:rFonts w:ascii="Times New Roman" w:hAnsi="Times New Roman" w:cs="Times New Roman"/>
                                            <w:b/>
                                            <w:bCs/>
                                            <w:sz w:val="18"/>
                                            <w:szCs w:val="18"/>
                                            <w:vertAlign w:val="superscript"/>
                                            <w:lang w:bidi="en-US"/>
                                          </w:rPr>
                                        </w:rPrChange>
                                      </w:rPr>
                                      <w:t>‡</w:t>
                                    </w:r>
                                    <w:ins w:id="2910" w:author="Maino Vieytes, Christian (NIH/NIA/IRP) [F]" w:date="2023-11-30T12:30:00Z">
                                      <w:r w:rsidRPr="006544AE">
                                        <w:rPr>
                                          <w:rFonts w:ascii="Times New Roman" w:hAnsi="Times New Roman" w:cs="Times New Roman"/>
                                          <w:sz w:val="18"/>
                                          <w:szCs w:val="18"/>
                                          <w:vertAlign w:val="superscript"/>
                                          <w:lang w:bidi="en-US"/>
                                          <w:rPrChange w:id="2911" w:author="Maino Vieytes, Christian (NIH/NIA/IRP) [F]" w:date="2023-11-30T12:53:00Z">
                                            <w:rPr>
                                              <w:rFonts w:ascii="Times New Roman" w:hAnsi="Times New Roman" w:cs="Times New Roman"/>
                                              <w:b/>
                                              <w:bCs/>
                                              <w:sz w:val="18"/>
                                              <w:szCs w:val="18"/>
                                              <w:vertAlign w:val="superscript"/>
                                              <w:lang w:bidi="en-US"/>
                                            </w:rPr>
                                          </w:rPrChange>
                                        </w:rPr>
                                        <w:t>e</w:t>
                                      </w:r>
                                    </w:ins>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82)*</w:t>
                                    </w:r>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85)**</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27)*</w:t>
                                    </w:r>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82)**</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27)**</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21)**</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43)**</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35)**</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91)**</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34)**</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41)**</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35)*</w:t>
                                    </w:r>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31)*</w:t>
                                    </w:r>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0E696F3C"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P</w:t>
                                    </w:r>
                                    <w:ins w:id="2912" w:author="Maino Vieytes, Christian (NIH/NIA/IRP) [F]" w:date="2023-11-30T12:28:00Z">
                                      <w:r w:rsidR="00E93CBB" w:rsidRPr="006544AE">
                                        <w:rPr>
                                          <w:rFonts w:ascii="Times New Roman" w:hAnsi="Times New Roman" w:cs="Times New Roman"/>
                                          <w:sz w:val="18"/>
                                          <w:szCs w:val="18"/>
                                        </w:rPr>
                                        <w:t>attern</w:t>
                                      </w:r>
                                    </w:ins>
                                    <w:del w:id="2913" w:author="Maino Vieytes, Christian (NIH/NIA/IRP) [F]" w:date="2023-11-30T12:28:00Z">
                                      <w:r w:rsidRPr="006544AE" w:rsidDel="00E93CBB">
                                        <w:rPr>
                                          <w:rFonts w:ascii="Times New Roman" w:hAnsi="Times New Roman" w:cs="Times New Roman"/>
                                          <w:sz w:val="18"/>
                                          <w:szCs w:val="18"/>
                                        </w:rPr>
                                        <w:delText>rudent</w:delText>
                                      </w:r>
                                    </w:del>
                                    <w:r w:rsidRPr="006544AE">
                                      <w:rPr>
                                        <w:rFonts w:ascii="Times New Roman" w:hAnsi="Times New Roman" w:cs="Times New Roman"/>
                                        <w:sz w:val="18"/>
                                        <w:szCs w:val="18"/>
                                      </w:rPr>
                                      <w:t xml:space="preserve"> #</w:t>
                                    </w:r>
                                    <w:ins w:id="2914" w:author="Maino Vieytes, Christian (NIH/NIA/IRP) [F]" w:date="2023-11-30T12:29:00Z">
                                      <w:r w:rsidR="00E93CBB" w:rsidRPr="006544AE">
                                        <w:rPr>
                                          <w:rFonts w:ascii="Times New Roman" w:hAnsi="Times New Roman" w:cs="Times New Roman"/>
                                          <w:sz w:val="18"/>
                                          <w:szCs w:val="18"/>
                                        </w:rPr>
                                        <w:t>3</w:t>
                                      </w:r>
                                    </w:ins>
                                    <w:del w:id="2915" w:author="Maino Vieytes, Christian (NIH/NIA/IRP) [F]" w:date="2023-11-30T12:29:00Z">
                                      <w:r w:rsidRPr="006544AE" w:rsidDel="00E93CBB">
                                        <w:rPr>
                                          <w:rFonts w:ascii="Times New Roman" w:hAnsi="Times New Roman" w:cs="Times New Roman"/>
                                          <w:sz w:val="18"/>
                                          <w:szCs w:val="18"/>
                                        </w:rPr>
                                        <w:delText>2</w:delText>
                                      </w:r>
                                    </w:del>
                                    <w:r w:rsidRPr="006544AE">
                                      <w:rPr>
                                        <w:rFonts w:ascii="Times New Roman" w:hAnsi="Times New Roman" w:cs="Times New Roman"/>
                                        <w:sz w:val="18"/>
                                        <w:szCs w:val="18"/>
                                        <w:vertAlign w:val="superscript"/>
                                        <w:lang w:bidi="en-US"/>
                                        <w:rPrChange w:id="2916" w:author="Maino Vieytes, Christian (NIH/NIA/IRP) [F]" w:date="2023-11-30T12:53:00Z">
                                          <w:rPr>
                                            <w:rFonts w:ascii="Times New Roman" w:hAnsi="Times New Roman" w:cs="Times New Roman"/>
                                            <w:b/>
                                            <w:bCs/>
                                            <w:sz w:val="18"/>
                                            <w:szCs w:val="18"/>
                                            <w:vertAlign w:val="superscript"/>
                                            <w:lang w:bidi="en-US"/>
                                          </w:rPr>
                                        </w:rPrChange>
                                      </w:rPr>
                                      <w:t>‡</w:t>
                                    </w:r>
                                    <w:ins w:id="2917" w:author="Maino Vieytes, Christian (NIH/NIA/IRP) [F]" w:date="2023-11-30T12:30:00Z">
                                      <w:r w:rsidR="00E93CBB" w:rsidRPr="006544AE">
                                        <w:rPr>
                                          <w:rFonts w:ascii="Times New Roman" w:hAnsi="Times New Roman" w:cs="Times New Roman"/>
                                          <w:sz w:val="18"/>
                                          <w:szCs w:val="18"/>
                                          <w:vertAlign w:val="superscript"/>
                                          <w:lang w:bidi="en-US"/>
                                          <w:rPrChange w:id="2918" w:author="Maino Vieytes, Christian (NIH/NIA/IRP) [F]" w:date="2023-11-30T12:53:00Z">
                                            <w:rPr>
                                              <w:rFonts w:ascii="Times New Roman" w:hAnsi="Times New Roman" w:cs="Times New Roman"/>
                                              <w:b/>
                                              <w:bCs/>
                                              <w:sz w:val="18"/>
                                              <w:szCs w:val="18"/>
                                              <w:vertAlign w:val="superscript"/>
                                              <w:lang w:bidi="en-US"/>
                                            </w:rPr>
                                          </w:rPrChange>
                                        </w:rPr>
                                        <w:t>f</w:t>
                                      </w:r>
                                    </w:ins>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97)*</w:t>
                                    </w:r>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077C8AED"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HEI-2015</w:t>
                                    </w:r>
                                    <w:del w:id="2919" w:author="Maino Vieytes, Christian (NIH/NIA/IRP) [F]" w:date="2023-11-30T12:30:00Z">
                                      <w:r w:rsidRPr="006544AE" w:rsidDel="00E93CBB">
                                        <w:rPr>
                                          <w:rFonts w:ascii="Times New Roman" w:hAnsi="Times New Roman" w:cs="Times New Roman"/>
                                          <w:sz w:val="18"/>
                                          <w:szCs w:val="18"/>
                                          <w:vertAlign w:val="superscript"/>
                                        </w:rPr>
                                        <w:delText>d</w:delText>
                                      </w:r>
                                    </w:del>
                                    <w:ins w:id="2920" w:author="Maino Vieytes, Christian (NIH/NIA/IRP) [F]" w:date="2023-11-30T12:30:00Z">
                                      <w:r w:rsidR="00E93CBB" w:rsidRPr="006544AE">
                                        <w:rPr>
                                          <w:rFonts w:ascii="Times New Roman" w:hAnsi="Times New Roman" w:cs="Times New Roman"/>
                                          <w:sz w:val="18"/>
                                          <w:szCs w:val="18"/>
                                          <w:vertAlign w:val="superscript"/>
                                        </w:rPr>
                                        <w:t>g</w:t>
                                      </w:r>
                                    </w:ins>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79)**</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92)**</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6544AE"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97)*</w:t>
                                    </w:r>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99)*</w:t>
                                    </w:r>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6544AE" w:rsidRDefault="00526CCF" w:rsidP="00526CCF">
                                    <w:pPr>
                                      <w:rPr>
                                        <w:rFonts w:ascii="Times New Roman" w:hAnsi="Times New Roman" w:cs="Times New Roman"/>
                                        <w:i/>
                                        <w:iCs/>
                                        <w:sz w:val="18"/>
                                        <w:szCs w:val="18"/>
                                      </w:rPr>
                                    </w:pPr>
                                    <w:r w:rsidRPr="006544AE">
                                      <w:rPr>
                                        <w:rFonts w:ascii="Times New Roman" w:hAnsi="Times New Roman" w:cs="Times New Roman"/>
                                        <w:i/>
                                        <w:iCs/>
                                        <w:sz w:val="18"/>
                                        <w:szCs w:val="18"/>
                                      </w:rPr>
                                      <w:t>Cancer-Specific Mortality</w:t>
                                    </w:r>
                                  </w:p>
                                </w:tc>
                              </w:tr>
                              <w:tr w:rsidR="00E93CBB" w:rsidRPr="00526CCF" w14:paraId="7382AB5A" w14:textId="77777777" w:rsidTr="00AA257A">
                                <w:trPr>
                                  <w:trHeight w:val="259"/>
                                </w:trPr>
                                <w:tc>
                                  <w:tcPr>
                                    <w:tcW w:w="2317" w:type="dxa"/>
                                    <w:tcBorders>
                                      <w:bottom w:val="nil"/>
                                    </w:tcBorders>
                                    <w:noWrap/>
                                    <w:vAlign w:val="center"/>
                                    <w:hideMark/>
                                  </w:tcPr>
                                  <w:p w14:paraId="6F0255C2" w14:textId="560A9EF5" w:rsidR="00E93CBB" w:rsidRPr="006544AE" w:rsidRDefault="00E93CBB" w:rsidP="00E93CBB">
                                    <w:pPr>
                                      <w:rPr>
                                        <w:rFonts w:ascii="Times New Roman" w:hAnsi="Times New Roman" w:cs="Times New Roman"/>
                                        <w:sz w:val="18"/>
                                        <w:szCs w:val="18"/>
                                      </w:rPr>
                                    </w:pPr>
                                    <w:ins w:id="2921" w:author="Maino Vieytes, Christian (NIH/NIA/IRP) [F]" w:date="2023-11-30T12:30:00Z">
                                      <w:r w:rsidRPr="006544AE">
                                        <w:rPr>
                                          <w:rFonts w:ascii="Times New Roman" w:hAnsi="Times New Roman" w:cs="Times New Roman"/>
                                          <w:sz w:val="18"/>
                                          <w:szCs w:val="18"/>
                                        </w:rPr>
                                        <w:t>Pattern #1</w:t>
                                      </w:r>
                                      <w:r w:rsidRPr="006544AE">
                                        <w:rPr>
                                          <w:rFonts w:ascii="Times New Roman" w:hAnsi="Times New Roman" w:cs="Times New Roman"/>
                                          <w:sz w:val="18"/>
                                          <w:szCs w:val="18"/>
                                          <w:vertAlign w:val="superscript"/>
                                          <w:lang w:bidi="en-US"/>
                                          <w:rPrChange w:id="2922" w:author="Maino Vieytes, Christian (NIH/NIA/IRP) [F]" w:date="2023-11-30T12:53:00Z">
                                            <w:rPr>
                                              <w:rFonts w:ascii="Times New Roman" w:hAnsi="Times New Roman" w:cs="Times New Roman"/>
                                              <w:b/>
                                              <w:bCs/>
                                              <w:sz w:val="18"/>
                                              <w:szCs w:val="18"/>
                                              <w:vertAlign w:val="superscript"/>
                                              <w:lang w:bidi="en-US"/>
                                            </w:rPr>
                                          </w:rPrChange>
                                        </w:rPr>
                                        <w:t>†d</w:t>
                                      </w:r>
                                    </w:ins>
                                    <w:del w:id="2923" w:author="Maino Vieytes, Christian (NIH/NIA/IRP) [F]" w:date="2023-11-30T12:29:00Z">
                                      <w:r w:rsidRPr="006544AE" w:rsidDel="009428CA">
                                        <w:rPr>
                                          <w:rFonts w:ascii="Times New Roman" w:hAnsi="Times New Roman" w:cs="Times New Roman"/>
                                          <w:sz w:val="18"/>
                                          <w:szCs w:val="18"/>
                                        </w:rPr>
                                        <w:delText>Food Insecurity (FI)</w:delText>
                                      </w:r>
                                      <w:r w:rsidRPr="006544AE" w:rsidDel="009428CA">
                                        <w:rPr>
                                          <w:rFonts w:ascii="Times New Roman" w:hAnsi="Times New Roman" w:cs="Times New Roman"/>
                                          <w:sz w:val="18"/>
                                          <w:szCs w:val="18"/>
                                          <w:vertAlign w:val="superscript"/>
                                          <w:lang w:bidi="en-US"/>
                                          <w:rPrChange w:id="2924" w:author="Maino Vieytes, Christian (NIH/NIA/IRP) [F]" w:date="2023-11-30T12:53:00Z">
                                            <w:rPr>
                                              <w:rFonts w:ascii="Times New Roman" w:hAnsi="Times New Roman" w:cs="Times New Roman"/>
                                              <w:b/>
                                              <w:bCs/>
                                              <w:sz w:val="18"/>
                                              <w:szCs w:val="18"/>
                                              <w:vertAlign w:val="superscript"/>
                                              <w:lang w:bidi="en-US"/>
                                            </w:rPr>
                                          </w:rPrChange>
                                        </w:rPr>
                                        <w:delText>†</w:delText>
                                      </w:r>
                                    </w:del>
                                  </w:p>
                                </w:tc>
                                <w:tc>
                                  <w:tcPr>
                                    <w:tcW w:w="720" w:type="dxa"/>
                                    <w:tcBorders>
                                      <w:bottom w:val="nil"/>
                                    </w:tcBorders>
                                    <w:noWrap/>
                                    <w:vAlign w:val="center"/>
                                    <w:hideMark/>
                                  </w:tcPr>
                                  <w:p w14:paraId="47A0F6FA"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57)*</w:t>
                                    </w:r>
                                  </w:p>
                                </w:tc>
                                <w:tc>
                                  <w:tcPr>
                                    <w:tcW w:w="1008" w:type="dxa"/>
                                    <w:tcBorders>
                                      <w:bottom w:val="nil"/>
                                    </w:tcBorders>
                                    <w:noWrap/>
                                    <w:vAlign w:val="center"/>
                                    <w:hideMark/>
                                  </w:tcPr>
                                  <w:p w14:paraId="0C6400E3"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E93CBB" w:rsidRPr="00526CCF" w14:paraId="73BE6075" w14:textId="77777777" w:rsidTr="00AA257A">
                                <w:trPr>
                                  <w:trHeight w:val="259"/>
                                </w:trPr>
                                <w:tc>
                                  <w:tcPr>
                                    <w:tcW w:w="2317" w:type="dxa"/>
                                    <w:tcBorders>
                                      <w:top w:val="nil"/>
                                      <w:bottom w:val="nil"/>
                                    </w:tcBorders>
                                    <w:noWrap/>
                                    <w:vAlign w:val="center"/>
                                    <w:hideMark/>
                                  </w:tcPr>
                                  <w:p w14:paraId="76F47FF2"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80)**</w:t>
                                    </w:r>
                                  </w:p>
                                </w:tc>
                                <w:tc>
                                  <w:tcPr>
                                    <w:tcW w:w="1000" w:type="dxa"/>
                                    <w:tcBorders>
                                      <w:top w:val="nil"/>
                                      <w:bottom w:val="nil"/>
                                    </w:tcBorders>
                                    <w:noWrap/>
                                    <w:vAlign w:val="center"/>
                                    <w:hideMark/>
                                  </w:tcPr>
                                  <w:p w14:paraId="4874205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95)**</w:t>
                                    </w:r>
                                  </w:p>
                                </w:tc>
                                <w:tc>
                                  <w:tcPr>
                                    <w:tcW w:w="1008" w:type="dxa"/>
                                    <w:tcBorders>
                                      <w:top w:val="nil"/>
                                      <w:bottom w:val="nil"/>
                                    </w:tcBorders>
                                    <w:noWrap/>
                                    <w:vAlign w:val="center"/>
                                    <w:hideMark/>
                                  </w:tcPr>
                                  <w:p w14:paraId="2974752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E93CBB"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78)**</w:t>
                                    </w:r>
                                  </w:p>
                                </w:tc>
                                <w:tc>
                                  <w:tcPr>
                                    <w:tcW w:w="1000" w:type="dxa"/>
                                    <w:tcBorders>
                                      <w:top w:val="nil"/>
                                      <w:bottom w:val="single" w:sz="4" w:space="0" w:color="auto"/>
                                    </w:tcBorders>
                                    <w:noWrap/>
                                    <w:vAlign w:val="center"/>
                                  </w:tcPr>
                                  <w:p w14:paraId="1A5324C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63)**</w:t>
                                    </w:r>
                                  </w:p>
                                </w:tc>
                                <w:tc>
                                  <w:tcPr>
                                    <w:tcW w:w="1008" w:type="dxa"/>
                                    <w:tcBorders>
                                      <w:top w:val="nil"/>
                                      <w:bottom w:val="single" w:sz="4" w:space="0" w:color="auto"/>
                                    </w:tcBorders>
                                    <w:noWrap/>
                                    <w:vAlign w:val="center"/>
                                  </w:tcPr>
                                  <w:p w14:paraId="410B216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E93CBB" w:rsidRPr="00526CCF" w14:paraId="7EC543F9" w14:textId="77777777" w:rsidTr="00AA257A">
                                <w:trPr>
                                  <w:trHeight w:val="259"/>
                                </w:trPr>
                                <w:tc>
                                  <w:tcPr>
                                    <w:tcW w:w="2317" w:type="dxa"/>
                                    <w:tcBorders>
                                      <w:bottom w:val="nil"/>
                                    </w:tcBorders>
                                    <w:noWrap/>
                                    <w:vAlign w:val="center"/>
                                    <w:hideMark/>
                                  </w:tcPr>
                                  <w:p w14:paraId="0A09174F" w14:textId="6042B7F6" w:rsidR="00E93CBB" w:rsidRPr="006544AE" w:rsidRDefault="00E93CBB" w:rsidP="00E93CBB">
                                    <w:pPr>
                                      <w:rPr>
                                        <w:rFonts w:ascii="Times New Roman" w:hAnsi="Times New Roman" w:cs="Times New Roman"/>
                                        <w:sz w:val="18"/>
                                        <w:szCs w:val="18"/>
                                      </w:rPr>
                                    </w:pPr>
                                    <w:ins w:id="2925" w:author="Maino Vieytes, Christian (NIH/NIA/IRP) [F]" w:date="2023-11-30T12:30:00Z">
                                      <w:r w:rsidRPr="006544AE">
                                        <w:rPr>
                                          <w:rFonts w:ascii="Times New Roman" w:hAnsi="Times New Roman" w:cs="Times New Roman"/>
                                          <w:sz w:val="18"/>
                                          <w:szCs w:val="18"/>
                                        </w:rPr>
                                        <w:t>Pattern #2</w:t>
                                      </w:r>
                                      <w:r w:rsidRPr="006544AE">
                                        <w:rPr>
                                          <w:rFonts w:ascii="Times New Roman" w:hAnsi="Times New Roman" w:cs="Times New Roman"/>
                                          <w:sz w:val="18"/>
                                          <w:szCs w:val="18"/>
                                          <w:vertAlign w:val="superscript"/>
                                          <w:lang w:bidi="en-US"/>
                                          <w:rPrChange w:id="2926" w:author="Maino Vieytes, Christian (NIH/NIA/IRP) [F]" w:date="2023-11-30T12:53:00Z">
                                            <w:rPr>
                                              <w:rFonts w:ascii="Times New Roman" w:hAnsi="Times New Roman" w:cs="Times New Roman"/>
                                              <w:b/>
                                              <w:bCs/>
                                              <w:sz w:val="18"/>
                                              <w:szCs w:val="18"/>
                                              <w:vertAlign w:val="superscript"/>
                                              <w:lang w:bidi="en-US"/>
                                            </w:rPr>
                                          </w:rPrChange>
                                        </w:rPr>
                                        <w:t>‡e</w:t>
                                      </w:r>
                                    </w:ins>
                                    <w:del w:id="2927" w:author="Maino Vieytes, Christian (NIH/NIA/IRP) [F]" w:date="2023-11-30T12:29:00Z">
                                      <w:r w:rsidRPr="006544AE" w:rsidDel="009428CA">
                                        <w:rPr>
                                          <w:rFonts w:ascii="Times New Roman" w:hAnsi="Times New Roman" w:cs="Times New Roman"/>
                                          <w:sz w:val="18"/>
                                          <w:szCs w:val="18"/>
                                        </w:rPr>
                                        <w:delText>Prudent #1</w:delText>
                                      </w:r>
                                      <w:r w:rsidRPr="006544AE" w:rsidDel="009428CA">
                                        <w:rPr>
                                          <w:rFonts w:ascii="Times New Roman" w:hAnsi="Times New Roman" w:cs="Times New Roman"/>
                                          <w:sz w:val="18"/>
                                          <w:szCs w:val="18"/>
                                          <w:vertAlign w:val="superscript"/>
                                          <w:lang w:bidi="en-US"/>
                                          <w:rPrChange w:id="2928" w:author="Maino Vieytes, Christian (NIH/NIA/IRP) [F]" w:date="2023-11-30T12:53:00Z">
                                            <w:rPr>
                                              <w:rFonts w:ascii="Times New Roman" w:hAnsi="Times New Roman" w:cs="Times New Roman"/>
                                              <w:b/>
                                              <w:bCs/>
                                              <w:sz w:val="18"/>
                                              <w:szCs w:val="18"/>
                                              <w:vertAlign w:val="superscript"/>
                                              <w:lang w:bidi="en-US"/>
                                            </w:rPr>
                                          </w:rPrChange>
                                        </w:rPr>
                                        <w:delText>‡</w:delText>
                                      </w:r>
                                    </w:del>
                                  </w:p>
                                </w:tc>
                                <w:tc>
                                  <w:tcPr>
                                    <w:tcW w:w="720" w:type="dxa"/>
                                    <w:tcBorders>
                                      <w:bottom w:val="nil"/>
                                    </w:tcBorders>
                                    <w:noWrap/>
                                    <w:vAlign w:val="center"/>
                                    <w:hideMark/>
                                  </w:tcPr>
                                  <w:p w14:paraId="19CFEA46"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37)**</w:t>
                                    </w:r>
                                  </w:p>
                                </w:tc>
                                <w:tc>
                                  <w:tcPr>
                                    <w:tcW w:w="1000" w:type="dxa"/>
                                    <w:tcBorders>
                                      <w:bottom w:val="nil"/>
                                    </w:tcBorders>
                                    <w:noWrap/>
                                    <w:vAlign w:val="center"/>
                                    <w:hideMark/>
                                  </w:tcPr>
                                  <w:p w14:paraId="3939042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44)**</w:t>
                                    </w:r>
                                  </w:p>
                                </w:tc>
                                <w:tc>
                                  <w:tcPr>
                                    <w:tcW w:w="1008" w:type="dxa"/>
                                    <w:tcBorders>
                                      <w:bottom w:val="nil"/>
                                    </w:tcBorders>
                                    <w:noWrap/>
                                    <w:vAlign w:val="center"/>
                                    <w:hideMark/>
                                  </w:tcPr>
                                  <w:p w14:paraId="2B79E7FB"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E93CBB" w:rsidRPr="00526CCF" w14:paraId="737C226A" w14:textId="77777777" w:rsidTr="00AA257A">
                                <w:trPr>
                                  <w:trHeight w:val="259"/>
                                </w:trPr>
                                <w:tc>
                                  <w:tcPr>
                                    <w:tcW w:w="2317" w:type="dxa"/>
                                    <w:tcBorders>
                                      <w:top w:val="nil"/>
                                      <w:bottom w:val="nil"/>
                                    </w:tcBorders>
                                    <w:noWrap/>
                                    <w:vAlign w:val="center"/>
                                  </w:tcPr>
                                  <w:p w14:paraId="70CDA5B5"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94)*</w:t>
                                    </w:r>
                                  </w:p>
                                </w:tc>
                                <w:tc>
                                  <w:tcPr>
                                    <w:tcW w:w="1916" w:type="dxa"/>
                                    <w:tcBorders>
                                      <w:top w:val="nil"/>
                                      <w:bottom w:val="nil"/>
                                    </w:tcBorders>
                                    <w:noWrap/>
                                    <w:vAlign w:val="center"/>
                                  </w:tcPr>
                                  <w:p w14:paraId="6048A47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22)**</w:t>
                                    </w:r>
                                  </w:p>
                                </w:tc>
                                <w:tc>
                                  <w:tcPr>
                                    <w:tcW w:w="1000" w:type="dxa"/>
                                    <w:tcBorders>
                                      <w:top w:val="nil"/>
                                      <w:bottom w:val="nil"/>
                                    </w:tcBorders>
                                    <w:noWrap/>
                                    <w:vAlign w:val="center"/>
                                  </w:tcPr>
                                  <w:p w14:paraId="1AEF885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46)**</w:t>
                                    </w:r>
                                  </w:p>
                                </w:tc>
                                <w:tc>
                                  <w:tcPr>
                                    <w:tcW w:w="1008" w:type="dxa"/>
                                    <w:tcBorders>
                                      <w:top w:val="nil"/>
                                      <w:bottom w:val="nil"/>
                                    </w:tcBorders>
                                    <w:noWrap/>
                                    <w:vAlign w:val="center"/>
                                  </w:tcPr>
                                  <w:p w14:paraId="3132588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20)*</w:t>
                                    </w:r>
                                  </w:p>
                                </w:tc>
                                <w:tc>
                                  <w:tcPr>
                                    <w:tcW w:w="1916" w:type="dxa"/>
                                    <w:tcBorders>
                                      <w:top w:val="nil"/>
                                      <w:bottom w:val="single" w:sz="4" w:space="0" w:color="auto"/>
                                    </w:tcBorders>
                                    <w:noWrap/>
                                    <w:vAlign w:val="center"/>
                                  </w:tcPr>
                                  <w:p w14:paraId="09C98F6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35)*</w:t>
                                    </w:r>
                                  </w:p>
                                </w:tc>
                                <w:tc>
                                  <w:tcPr>
                                    <w:tcW w:w="1000" w:type="dxa"/>
                                    <w:tcBorders>
                                      <w:top w:val="nil"/>
                                      <w:bottom w:val="single" w:sz="4" w:space="0" w:color="auto"/>
                                    </w:tcBorders>
                                    <w:noWrap/>
                                    <w:vAlign w:val="center"/>
                                  </w:tcPr>
                                  <w:p w14:paraId="5BB8E01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34)*</w:t>
                                    </w:r>
                                  </w:p>
                                </w:tc>
                                <w:tc>
                                  <w:tcPr>
                                    <w:tcW w:w="1008" w:type="dxa"/>
                                    <w:tcBorders>
                                      <w:top w:val="nil"/>
                                      <w:bottom w:val="single" w:sz="4" w:space="0" w:color="auto"/>
                                    </w:tcBorders>
                                    <w:noWrap/>
                                    <w:vAlign w:val="center"/>
                                  </w:tcPr>
                                  <w:p w14:paraId="6E95CFB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E93CBB" w:rsidRPr="00526CCF" w14:paraId="51ED2662" w14:textId="77777777" w:rsidTr="00AA257A">
                                <w:trPr>
                                  <w:trHeight w:val="259"/>
                                </w:trPr>
                                <w:tc>
                                  <w:tcPr>
                                    <w:tcW w:w="2317" w:type="dxa"/>
                                    <w:tcBorders>
                                      <w:bottom w:val="nil"/>
                                    </w:tcBorders>
                                    <w:noWrap/>
                                    <w:vAlign w:val="center"/>
                                  </w:tcPr>
                                  <w:p w14:paraId="2F99B7D3" w14:textId="13FD1D88" w:rsidR="00E93CBB" w:rsidRPr="006544AE" w:rsidRDefault="00E93CBB" w:rsidP="00E93CBB">
                                    <w:pPr>
                                      <w:rPr>
                                        <w:rFonts w:ascii="Times New Roman" w:hAnsi="Times New Roman" w:cs="Times New Roman"/>
                                        <w:sz w:val="18"/>
                                        <w:szCs w:val="18"/>
                                      </w:rPr>
                                    </w:pPr>
                                    <w:ins w:id="2929" w:author="Maino Vieytes, Christian (NIH/NIA/IRP) [F]" w:date="2023-11-30T12:30:00Z">
                                      <w:r w:rsidRPr="006544AE">
                                        <w:rPr>
                                          <w:rFonts w:ascii="Times New Roman" w:hAnsi="Times New Roman" w:cs="Times New Roman"/>
                                          <w:sz w:val="18"/>
                                          <w:szCs w:val="18"/>
                                        </w:rPr>
                                        <w:t>Pattern #3</w:t>
                                      </w:r>
                                      <w:r w:rsidRPr="006544AE">
                                        <w:rPr>
                                          <w:rFonts w:ascii="Times New Roman" w:hAnsi="Times New Roman" w:cs="Times New Roman"/>
                                          <w:sz w:val="18"/>
                                          <w:szCs w:val="18"/>
                                          <w:vertAlign w:val="superscript"/>
                                          <w:lang w:bidi="en-US"/>
                                          <w:rPrChange w:id="2930" w:author="Maino Vieytes, Christian (NIH/NIA/IRP) [F]" w:date="2023-11-30T12:53:00Z">
                                            <w:rPr>
                                              <w:rFonts w:ascii="Times New Roman" w:hAnsi="Times New Roman" w:cs="Times New Roman"/>
                                              <w:b/>
                                              <w:bCs/>
                                              <w:sz w:val="18"/>
                                              <w:szCs w:val="18"/>
                                              <w:vertAlign w:val="superscript"/>
                                              <w:lang w:bidi="en-US"/>
                                            </w:rPr>
                                          </w:rPrChange>
                                        </w:rPr>
                                        <w:t>‡f</w:t>
                                      </w:r>
                                    </w:ins>
                                    <w:del w:id="2931" w:author="Maino Vieytes, Christian (NIH/NIA/IRP) [F]" w:date="2023-11-30T12:29:00Z">
                                      <w:r w:rsidRPr="006544AE" w:rsidDel="009428CA">
                                        <w:rPr>
                                          <w:rFonts w:ascii="Times New Roman" w:hAnsi="Times New Roman" w:cs="Times New Roman"/>
                                          <w:sz w:val="18"/>
                                          <w:szCs w:val="18"/>
                                        </w:rPr>
                                        <w:delText>Prudent #2</w:delText>
                                      </w:r>
                                      <w:r w:rsidRPr="006544AE" w:rsidDel="009428CA">
                                        <w:rPr>
                                          <w:rFonts w:ascii="Times New Roman" w:hAnsi="Times New Roman" w:cs="Times New Roman"/>
                                          <w:sz w:val="18"/>
                                          <w:szCs w:val="18"/>
                                          <w:vertAlign w:val="superscript"/>
                                          <w:lang w:bidi="en-US"/>
                                          <w:rPrChange w:id="2932" w:author="Maino Vieytes, Christian (NIH/NIA/IRP) [F]" w:date="2023-11-30T12:53:00Z">
                                            <w:rPr>
                                              <w:rFonts w:ascii="Times New Roman" w:hAnsi="Times New Roman" w:cs="Times New Roman"/>
                                              <w:b/>
                                              <w:bCs/>
                                              <w:sz w:val="18"/>
                                              <w:szCs w:val="18"/>
                                              <w:vertAlign w:val="superscript"/>
                                              <w:lang w:bidi="en-US"/>
                                            </w:rPr>
                                          </w:rPrChange>
                                        </w:rPr>
                                        <w:delText>‡</w:delText>
                                      </w:r>
                                    </w:del>
                                  </w:p>
                                </w:tc>
                                <w:tc>
                                  <w:tcPr>
                                    <w:tcW w:w="720" w:type="dxa"/>
                                    <w:tcBorders>
                                      <w:bottom w:val="nil"/>
                                    </w:tcBorders>
                                    <w:noWrap/>
                                    <w:vAlign w:val="center"/>
                                  </w:tcPr>
                                  <w:p w14:paraId="372DD8BE"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92)*</w:t>
                                    </w:r>
                                  </w:p>
                                </w:tc>
                                <w:tc>
                                  <w:tcPr>
                                    <w:tcW w:w="1916" w:type="dxa"/>
                                    <w:tcBorders>
                                      <w:bottom w:val="nil"/>
                                    </w:tcBorders>
                                    <w:noWrap/>
                                    <w:vAlign w:val="center"/>
                                  </w:tcPr>
                                  <w:p w14:paraId="6A4373E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33683A75" w14:textId="77777777" w:rsidTr="00AA257A">
                                <w:trPr>
                                  <w:trHeight w:val="259"/>
                                </w:trPr>
                                <w:tc>
                                  <w:tcPr>
                                    <w:tcW w:w="2317" w:type="dxa"/>
                                    <w:tcBorders>
                                      <w:top w:val="nil"/>
                                      <w:bottom w:val="nil"/>
                                    </w:tcBorders>
                                    <w:noWrap/>
                                    <w:vAlign w:val="center"/>
                                  </w:tcPr>
                                  <w:p w14:paraId="11E6647B"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E93CBB"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E93CBB" w:rsidRPr="00526CCF" w14:paraId="6BE4CE8F" w14:textId="77777777" w:rsidTr="00AA257A">
                                <w:trPr>
                                  <w:trHeight w:val="259"/>
                                </w:trPr>
                                <w:tc>
                                  <w:tcPr>
                                    <w:tcW w:w="2317" w:type="dxa"/>
                                    <w:tcBorders>
                                      <w:bottom w:val="nil"/>
                                    </w:tcBorders>
                                    <w:noWrap/>
                                    <w:vAlign w:val="center"/>
                                  </w:tcPr>
                                  <w:p w14:paraId="5E34F46C" w14:textId="7FE2FDE8" w:rsidR="00E93CBB" w:rsidRPr="006544AE" w:rsidRDefault="00E93CBB" w:rsidP="00E93CBB">
                                    <w:pPr>
                                      <w:rPr>
                                        <w:rFonts w:ascii="Times New Roman" w:hAnsi="Times New Roman" w:cs="Times New Roman"/>
                                        <w:sz w:val="18"/>
                                        <w:szCs w:val="18"/>
                                      </w:rPr>
                                    </w:pPr>
                                    <w:ins w:id="2933" w:author="Maino Vieytes, Christian (NIH/NIA/IRP) [F]" w:date="2023-11-30T12:30:00Z">
                                      <w:r w:rsidRPr="006544AE">
                                        <w:rPr>
                                          <w:rFonts w:ascii="Times New Roman" w:hAnsi="Times New Roman" w:cs="Times New Roman"/>
                                          <w:sz w:val="18"/>
                                          <w:szCs w:val="18"/>
                                        </w:rPr>
                                        <w:t>HEI-2015</w:t>
                                      </w:r>
                                      <w:r w:rsidRPr="006544AE">
                                        <w:rPr>
                                          <w:rFonts w:ascii="Times New Roman" w:hAnsi="Times New Roman" w:cs="Times New Roman"/>
                                          <w:sz w:val="18"/>
                                          <w:szCs w:val="18"/>
                                          <w:vertAlign w:val="superscript"/>
                                        </w:rPr>
                                        <w:t>g</w:t>
                                      </w:r>
                                    </w:ins>
                                    <w:del w:id="2934" w:author="Maino Vieytes, Christian (NIH/NIA/IRP) [F]" w:date="2023-11-30T12:29:00Z">
                                      <w:r w:rsidRPr="006544AE" w:rsidDel="009428CA">
                                        <w:rPr>
                                          <w:rFonts w:ascii="Times New Roman" w:hAnsi="Times New Roman" w:cs="Times New Roman"/>
                                          <w:sz w:val="18"/>
                                          <w:szCs w:val="18"/>
                                        </w:rPr>
                                        <w:delText>HEI-2015</w:delText>
                                      </w:r>
                                      <w:r w:rsidRPr="006544AE" w:rsidDel="009428CA">
                                        <w:rPr>
                                          <w:rFonts w:ascii="Times New Roman" w:hAnsi="Times New Roman" w:cs="Times New Roman"/>
                                          <w:sz w:val="18"/>
                                          <w:szCs w:val="18"/>
                                          <w:vertAlign w:val="superscript"/>
                                        </w:rPr>
                                        <w:delText>d</w:delText>
                                      </w:r>
                                    </w:del>
                                  </w:p>
                                </w:tc>
                                <w:tc>
                                  <w:tcPr>
                                    <w:tcW w:w="720" w:type="dxa"/>
                                    <w:tcBorders>
                                      <w:bottom w:val="nil"/>
                                    </w:tcBorders>
                                    <w:noWrap/>
                                    <w:vAlign w:val="center"/>
                                  </w:tcPr>
                                  <w:p w14:paraId="3091B7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E93CBB" w:rsidRPr="00526CCF" w14:paraId="57C364E3" w14:textId="77777777" w:rsidTr="00AA257A">
                                <w:trPr>
                                  <w:trHeight w:val="259"/>
                                </w:trPr>
                                <w:tc>
                                  <w:tcPr>
                                    <w:tcW w:w="2317" w:type="dxa"/>
                                    <w:tcBorders>
                                      <w:top w:val="nil"/>
                                      <w:bottom w:val="nil"/>
                                    </w:tcBorders>
                                    <w:noWrap/>
                                    <w:vAlign w:val="center"/>
                                  </w:tcPr>
                                  <w:p w14:paraId="43D544D3"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92)*</w:t>
                                    </w:r>
                                  </w:p>
                                </w:tc>
                                <w:tc>
                                  <w:tcPr>
                                    <w:tcW w:w="1916" w:type="dxa"/>
                                    <w:tcBorders>
                                      <w:top w:val="nil"/>
                                      <w:bottom w:val="nil"/>
                                    </w:tcBorders>
                                    <w:noWrap/>
                                    <w:vAlign w:val="center"/>
                                  </w:tcPr>
                                  <w:p w14:paraId="0CF30B4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83)*</w:t>
                                    </w:r>
                                  </w:p>
                                </w:tc>
                                <w:tc>
                                  <w:tcPr>
                                    <w:tcW w:w="1000" w:type="dxa"/>
                                    <w:tcBorders>
                                      <w:top w:val="nil"/>
                                      <w:bottom w:val="nil"/>
                                    </w:tcBorders>
                                    <w:noWrap/>
                                    <w:vAlign w:val="center"/>
                                  </w:tcPr>
                                  <w:p w14:paraId="3083E1E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97)*</w:t>
                                    </w:r>
                                  </w:p>
                                </w:tc>
                                <w:tc>
                                  <w:tcPr>
                                    <w:tcW w:w="1008" w:type="dxa"/>
                                    <w:tcBorders>
                                      <w:top w:val="nil"/>
                                      <w:bottom w:val="nil"/>
                                    </w:tcBorders>
                                    <w:noWrap/>
                                    <w:vAlign w:val="center"/>
                                  </w:tcPr>
                                  <w:p w14:paraId="6A5EF3F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89)*</w:t>
                                    </w:r>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77)**</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97)*</w:t>
                                    </w:r>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54F14D94" w14:textId="485668E2" w:rsidR="00E93CBB" w:rsidRPr="006903C7" w:rsidRDefault="00E93CBB" w:rsidP="00E93CBB">
                                    <w:pPr>
                                      <w:rPr>
                                        <w:ins w:id="2935" w:author="Maino Vieytes, Christian (NIH/NIA/IRP) [F]" w:date="2023-11-30T12:31:00Z"/>
                                        <w:rFonts w:ascii="Times New Roman" w:hAnsi="Times New Roman" w:cs="Times New Roman"/>
                                        <w:sz w:val="18"/>
                                        <w:szCs w:val="18"/>
                                        <w:lang w:bidi="en-US"/>
                                      </w:rPr>
                                    </w:pPr>
                                    <w:ins w:id="2936" w:author="Maino Vieytes, Christian (NIH/NIA/IRP) [F]" w:date="2023-11-30T12:32:00Z">
                                      <w:r>
                                        <w:rPr>
                                          <w:rFonts w:ascii="Times New Roman" w:hAnsi="Times New Roman" w:cs="Times New Roman"/>
                                          <w:sz w:val="18"/>
                                          <w:szCs w:val="18"/>
                                          <w:vertAlign w:val="superscript"/>
                                          <w:lang w:bidi="en-US"/>
                                        </w:rPr>
                                        <w:t>d</w:t>
                                      </w:r>
                                    </w:ins>
                                    <w:ins w:id="2937" w:author="Maino Vieytes, Christian (NIH/NIA/IRP) [F]" w:date="2023-11-30T12:31:00Z">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The High Fat &amp; Sugar, Low Vegetable Pattern</w:t>
                                      </w:r>
                                      <w:r>
                                        <w:rPr>
                                          <w:rFonts w:ascii="Times New Roman" w:hAnsi="Times New Roman" w:cs="Times New Roman"/>
                                          <w:sz w:val="18"/>
                                          <w:szCs w:val="18"/>
                                          <w:lang w:bidi="en-US"/>
                                        </w:rPr>
                                        <w:t xml:space="preserve">; </w:t>
                                      </w:r>
                                    </w:ins>
                                    <w:ins w:id="2938" w:author="Maino Vieytes, Christian (NIH/NIA/IRP) [F]" w:date="2023-11-30T12:32:00Z">
                                      <w:r>
                                        <w:rPr>
                                          <w:rFonts w:ascii="Times New Roman" w:hAnsi="Times New Roman" w:cs="Times New Roman"/>
                                          <w:sz w:val="18"/>
                                          <w:szCs w:val="18"/>
                                          <w:vertAlign w:val="superscript"/>
                                          <w:lang w:bidi="en-US"/>
                                        </w:rPr>
                                        <w:t>e</w:t>
                                      </w:r>
                                    </w:ins>
                                    <w:ins w:id="2939" w:author="Maino Vieytes, Christian (NIH/NIA/IRP) [F]" w:date="2023-11-30T12:31:00Z">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ins>
                                    <w:ins w:id="2940" w:author="Maino Vieytes, Christian (NIH/NIA/IRP) [F]" w:date="2023-11-30T12:32:00Z">
                                      <w:r>
                                        <w:rPr>
                                          <w:rFonts w:ascii="Times New Roman" w:hAnsi="Times New Roman" w:cs="Times New Roman"/>
                                          <w:sz w:val="18"/>
                                          <w:szCs w:val="18"/>
                                          <w:lang w:bidi="en-US"/>
                                        </w:rPr>
                                        <w:t xml:space="preserve">; </w:t>
                                      </w:r>
                                      <w:r>
                                        <w:rPr>
                                          <w:rFonts w:ascii="Times New Roman" w:hAnsi="Times New Roman" w:cs="Times New Roman"/>
                                          <w:color w:val="222222"/>
                                          <w:sz w:val="18"/>
                                          <w:szCs w:val="18"/>
                                          <w:shd w:val="clear" w:color="auto" w:fill="FFFFFF"/>
                                          <w:vertAlign w:val="superscript"/>
                                        </w:rPr>
                                        <w:t>f</w:t>
                                      </w:r>
                                    </w:ins>
                                    <w:ins w:id="2941" w:author="Maino Vieytes, Christian (NIH/NIA/IRP) [F]" w:date="2023-11-30T12:31:00Z">
                                      <w:r w:rsidRPr="00F223B1">
                                        <w:rPr>
                                          <w:rFonts w:ascii="Times New Roman" w:hAnsi="Times New Roman" w:cs="Times New Roman"/>
                                          <w:color w:val="222222"/>
                                          <w:sz w:val="18"/>
                                          <w:szCs w:val="18"/>
                                          <w:shd w:val="clear" w:color="auto" w:fill="FFFFFF"/>
                                        </w:rPr>
                                        <w:t xml:space="preserve"> The Meat &amp; Potatoes Pattern</w:t>
                                      </w:r>
                                    </w:ins>
                                    <w:ins w:id="2942" w:author="Maino Vieytes, Christian (NIH/NIA/IRP) [F]" w:date="2023-11-30T12:32:00Z">
                                      <w:r>
                                        <w:rPr>
                                          <w:rFonts w:ascii="Times New Roman" w:hAnsi="Times New Roman" w:cs="Times New Roman"/>
                                          <w:color w:val="222222"/>
                                          <w:sz w:val="18"/>
                                          <w:szCs w:val="18"/>
                                          <w:shd w:val="clear" w:color="auto" w:fill="FFFFFF"/>
                                        </w:rPr>
                                        <w:t xml:space="preserve">; </w:t>
                                      </w:r>
                                      <w:r>
                                        <w:rPr>
                                          <w:rFonts w:ascii="Times New Roman" w:hAnsi="Times New Roman" w:cs="Times New Roman"/>
                                          <w:sz w:val="18"/>
                                          <w:szCs w:val="18"/>
                                          <w:vertAlign w:val="superscript"/>
                                          <w:lang w:bidi="en-US"/>
                                        </w:rPr>
                                        <w:t>g</w:t>
                                      </w:r>
                                    </w:ins>
                                    <w:ins w:id="2943" w:author="Maino Vieytes, Christian (NIH/NIA/IRP) [F]" w:date="2023-11-30T12:31:00Z">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1BC2824C" w14:textId="72CE1F31" w:rsidR="00526CCF" w:rsidRPr="00526CCF" w:rsidDel="00E93CBB" w:rsidRDefault="00526CCF" w:rsidP="00D9498C">
                                    <w:pPr>
                                      <w:rPr>
                                        <w:del w:id="2944" w:author="Maino Vieytes, Christian (NIH/NIA/IRP) [F]" w:date="2023-11-30T12:31:00Z"/>
                                        <w:rFonts w:ascii="Times New Roman" w:hAnsi="Times New Roman" w:cs="Times New Roman"/>
                                        <w:sz w:val="18"/>
                                        <w:szCs w:val="18"/>
                                        <w:lang w:bidi="en-US"/>
                                      </w:rPr>
                                    </w:pPr>
                                    <w:del w:id="2945" w:author="Maino Vieytes, Christian (NIH/NIA/IRP) [F]" w:date="2023-11-30T12:31:00Z">
                                      <w:r w:rsidRPr="00526CCF" w:rsidDel="00E93CBB">
                                        <w:rPr>
                                          <w:rFonts w:ascii="Times New Roman" w:hAnsi="Times New Roman" w:cs="Times New Roman"/>
                                          <w:sz w:val="18"/>
                                          <w:szCs w:val="18"/>
                                          <w:vertAlign w:val="superscript"/>
                                          <w:lang w:bidi="en-US"/>
                                        </w:rPr>
                                        <w:delText xml:space="preserve">d </w:delText>
                                      </w:r>
                                      <w:r w:rsidRPr="00526CCF" w:rsidDel="00E93CBB">
                                        <w:rPr>
                                          <w:rFonts w:ascii="Times New Roman" w:hAnsi="Times New Roman" w:cs="Times New Roman"/>
                                          <w:sz w:val="18"/>
                                          <w:szCs w:val="18"/>
                                          <w:lang w:bidi="en-US"/>
                                        </w:rPr>
                                        <w:delText>Healthy Eating Index 2015</w:delText>
                                      </w:r>
                                    </w:del>
                                  </w:p>
                                  <w:p w14:paraId="100D7102" w14:textId="7ABA3B0F" w:rsidR="00526CCF" w:rsidRPr="00526CCF" w:rsidRDefault="00526CCF" w:rsidP="00D9498C">
                                    <w:pPr>
                                      <w:rPr>
                                        <w:rFonts w:ascii="Times New Roman" w:hAnsi="Times New Roman" w:cs="Times New Roman"/>
                                        <w:sz w:val="18"/>
                                        <w:szCs w:val="18"/>
                                        <w:lang w:bidi="en-US"/>
                                      </w:rPr>
                                    </w:pPr>
                                    <w:del w:id="2946" w:author="Maino Vieytes, Christian (NIH/NIA/IRP) [F]" w:date="2023-11-30T12:33:00Z">
                                      <w:r w:rsidRPr="00526CCF" w:rsidDel="00E93CBB">
                                        <w:rPr>
                                          <w:rFonts w:ascii="Times New Roman" w:hAnsi="Times New Roman" w:cs="Times New Roman"/>
                                          <w:sz w:val="18"/>
                                          <w:szCs w:val="18"/>
                                          <w:vertAlign w:val="superscript"/>
                                          <w:lang w:bidi="en-US"/>
                                        </w:rPr>
                                        <w:delText>e</w:delText>
                                      </w:r>
                                    </w:del>
                                    <w:ins w:id="2947" w:author="Maino Vieytes, Christian (NIH/NIA/IRP) [F]" w:date="2023-11-30T12:33:00Z">
                                      <w:r w:rsidR="00E93CBB">
                                        <w:rPr>
                                          <w:rFonts w:ascii="Times New Roman" w:hAnsi="Times New Roman" w:cs="Times New Roman"/>
                                          <w:sz w:val="18"/>
                                          <w:szCs w:val="18"/>
                                          <w:vertAlign w:val="superscript"/>
                                          <w:lang w:bidi="en-US"/>
                                        </w:rPr>
                                        <w:t>h</w:t>
                                      </w:r>
                                    </w:ins>
                                    <w:r w:rsidRPr="00526CCF">
                                      <w:rPr>
                                        <w:rFonts w:ascii="Times New Roman" w:hAnsi="Times New Roman" w:cs="Times New Roman"/>
                                        <w:sz w:val="18"/>
                                        <w:szCs w:val="18"/>
                                        <w:lang w:bidi="en-US"/>
                                      </w:rPr>
                                      <w:t xml:space="preserve"> Includes the dietary pattern score variable with no additional covariates</w:t>
                                    </w:r>
                                    <w:del w:id="2948" w:author="Maino Vieytes, Christian (NIH/NIA/IRP) [F]" w:date="2023-11-30T12:34:00Z">
                                      <w:r w:rsidRPr="00526CCF" w:rsidDel="00E93CBB">
                                        <w:rPr>
                                          <w:rFonts w:ascii="Times New Roman" w:hAnsi="Times New Roman" w:cs="Times New Roman"/>
                                          <w:sz w:val="18"/>
                                          <w:szCs w:val="18"/>
                                          <w:lang w:bidi="en-US"/>
                                        </w:rPr>
                                        <w:delText xml:space="preserve"> that were adjusted for</w:delText>
                                      </w:r>
                                    </w:del>
                                    <w:r w:rsidRPr="00526CCF">
                                      <w:rPr>
                                        <w:rFonts w:ascii="Times New Roman" w:hAnsi="Times New Roman" w:cs="Times New Roman"/>
                                        <w:sz w:val="18"/>
                                        <w:szCs w:val="18"/>
                                        <w:lang w:bidi="en-US"/>
                                      </w:rPr>
                                      <w:t>.</w:t>
                                    </w:r>
                                  </w:p>
                                  <w:p w14:paraId="6EB51392" w14:textId="62ADFD8F" w:rsidR="00526CCF" w:rsidRPr="00526CCF" w:rsidRDefault="00526CCF" w:rsidP="00D9498C">
                                    <w:pPr>
                                      <w:rPr>
                                        <w:rFonts w:ascii="Times New Roman" w:hAnsi="Times New Roman" w:cs="Times New Roman"/>
                                        <w:sz w:val="18"/>
                                        <w:szCs w:val="18"/>
                                        <w:lang w:bidi="en-US"/>
                                      </w:rPr>
                                    </w:pPr>
                                    <w:del w:id="2949" w:author="Maino Vieytes, Christian (NIH/NIA/IRP) [F]" w:date="2023-11-30T12:34:00Z">
                                      <w:r w:rsidRPr="00526CCF" w:rsidDel="00E93CBB">
                                        <w:rPr>
                                          <w:rFonts w:ascii="Times New Roman" w:hAnsi="Times New Roman" w:cs="Times New Roman"/>
                                          <w:sz w:val="18"/>
                                          <w:szCs w:val="18"/>
                                          <w:vertAlign w:val="superscript"/>
                                          <w:lang w:bidi="en-US"/>
                                        </w:rPr>
                                        <w:delText>f</w:delText>
                                      </w:r>
                                    </w:del>
                                    <w:ins w:id="2950" w:author="Maino Vieytes, Christian (NIH/NIA/IRP) [F]" w:date="2023-11-30T12:33:00Z">
                                      <w:r w:rsidR="00E93CBB">
                                        <w:rPr>
                                          <w:rFonts w:ascii="Times New Roman" w:hAnsi="Times New Roman" w:cs="Times New Roman"/>
                                          <w:sz w:val="18"/>
                                          <w:szCs w:val="18"/>
                                          <w:vertAlign w:val="superscript"/>
                                          <w:lang w:bidi="en-US"/>
                                        </w:rPr>
                                        <w:t>i</w:t>
                                      </w:r>
                                    </w:ins>
                                    <w:r w:rsidRPr="00526CCF">
                                      <w:rPr>
                                        <w:rFonts w:ascii="Times New Roman" w:hAnsi="Times New Roman" w:cs="Times New Roman"/>
                                        <w:sz w:val="18"/>
                                        <w:szCs w:val="18"/>
                                        <w:lang w:bidi="en-US"/>
                                      </w:rPr>
                                      <w:t xml:space="preserve"> Further adjusts for age, sex, and race.</w:t>
                                    </w:r>
                                  </w:p>
                                  <w:p w14:paraId="33BCAA92" w14:textId="68A82D01" w:rsidR="00526CCF" w:rsidRPr="00526CCF" w:rsidRDefault="00526CCF" w:rsidP="00D9498C">
                                    <w:pPr>
                                      <w:rPr>
                                        <w:rFonts w:ascii="Times New Roman" w:hAnsi="Times New Roman" w:cs="Times New Roman"/>
                                        <w:sz w:val="18"/>
                                        <w:szCs w:val="18"/>
                                        <w:lang w:bidi="en-US"/>
                                      </w:rPr>
                                    </w:pPr>
                                    <w:del w:id="2951" w:author="Maino Vieytes, Christian (NIH/NIA/IRP) [F]" w:date="2023-11-30T12:34:00Z">
                                      <w:r w:rsidRPr="00526CCF" w:rsidDel="00E93CBB">
                                        <w:rPr>
                                          <w:rFonts w:ascii="Times New Roman" w:hAnsi="Times New Roman" w:cs="Times New Roman"/>
                                          <w:sz w:val="18"/>
                                          <w:szCs w:val="18"/>
                                          <w:vertAlign w:val="superscript"/>
                                          <w:lang w:bidi="en-US"/>
                                        </w:rPr>
                                        <w:delText>g</w:delText>
                                      </w:r>
                                    </w:del>
                                    <w:ins w:id="2952" w:author="Maino Vieytes, Christian (NIH/NIA/IRP) [F]" w:date="2023-11-30T12:34:00Z">
                                      <w:r w:rsidR="00E93CBB">
                                        <w:rPr>
                                          <w:rFonts w:ascii="Times New Roman" w:hAnsi="Times New Roman" w:cs="Times New Roman"/>
                                          <w:sz w:val="18"/>
                                          <w:szCs w:val="18"/>
                                          <w:vertAlign w:val="superscript"/>
                                          <w:lang w:bidi="en-US"/>
                                        </w:rPr>
                                        <w:t>j</w:t>
                                      </w:r>
                                    </w:ins>
                                    <w:r w:rsidRPr="00526CCF">
                                      <w:rPr>
                                        <w:rFonts w:ascii="Times New Roman" w:hAnsi="Times New Roman" w:cs="Times New Roman"/>
                                        <w:sz w:val="18"/>
                                        <w:szCs w:val="18"/>
                                        <w:vertAlign w:val="superscript"/>
                                        <w:lang w:bidi="en-US"/>
                                      </w:rPr>
                                      <w:t xml:space="preserve"> </w:t>
                                    </w:r>
                                    <w:r w:rsidRPr="00526CCF">
                                      <w:rPr>
                                        <w:rFonts w:ascii="Times New Roman" w:hAnsi="Times New Roman" w:cs="Times New Roman"/>
                                        <w:sz w:val="18"/>
                                        <w:szCs w:val="18"/>
                                        <w:lang w:bidi="en-US"/>
                                      </w:rPr>
                                      <w:t>Further adjusts for BMI, household size, family income-to-poverty ratio, education status, health insurance status, receipt of SNAP benefits, food insecurity status, alcohol intake, smoking status, total caloric intake, weekly MET minutes, and the Charlson Comorbidity Index score</w:t>
                                    </w:r>
                                    <w:ins w:id="2953" w:author="Maino Vieytes, Christian (NIH/NIA/IRP) [F]" w:date="2023-11-30T12:41:00Z">
                                      <w:r w:rsidR="00190CC3">
                                        <w:rPr>
                                          <w:rFonts w:ascii="Times New Roman" w:hAnsi="Times New Roman" w:cs="Times New Roman"/>
                                          <w:sz w:val="18"/>
                                          <w:szCs w:val="18"/>
                                          <w:lang w:bidi="en-US"/>
                                        </w:rPr>
                                        <w:t>.</w:t>
                                      </w:r>
                                    </w:ins>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B5DE2" id="Text Box 1397623615" o:spid="_x0000_s1032" type="#_x0000_t202" style="position:absolute;left:0;text-align:left;margin-left:-4.35pt;margin-top:-17.55pt;width:771.35pt;height:532.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" fillcolor="white [3201]" stroked="f" strokeweight=".5pt">
                  <v:textbo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322AF3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del w:id="4630" w:author="Maino Vieytes, Christian (NIH/NIA/IRP) [F]" w:date="2023-11-30T12:33:00Z">
                                <w:r w:rsidRPr="00526CCF" w:rsidDel="00E93CBB">
                                  <w:rPr>
                                    <w:rFonts w:ascii="Times New Roman" w:hAnsi="Times New Roman" w:cs="Times New Roman"/>
                                    <w:sz w:val="18"/>
                                    <w:szCs w:val="18"/>
                                    <w:vertAlign w:val="superscript"/>
                                  </w:rPr>
                                  <w:delText>e</w:delText>
                                </w:r>
                              </w:del>
                              <w:ins w:id="4631" w:author="Maino Vieytes, Christian (NIH/NIA/IRP) [F]" w:date="2023-11-30T12:33:00Z">
                                <w:r w:rsidR="00E93CBB">
                                  <w:rPr>
                                    <w:rFonts w:ascii="Times New Roman" w:hAnsi="Times New Roman" w:cs="Times New Roman"/>
                                    <w:sz w:val="18"/>
                                    <w:szCs w:val="18"/>
                                    <w:vertAlign w:val="superscript"/>
                                  </w:rPr>
                                  <w:t>h</w:t>
                                </w:r>
                              </w:ins>
                              <w:r w:rsidRPr="00526CCF">
                                <w:rPr>
                                  <w:rFonts w:ascii="Times New Roman" w:hAnsi="Times New Roman" w:cs="Times New Roman"/>
                                  <w:sz w:val="18"/>
                                  <w:szCs w:val="18"/>
                                </w:rPr>
                                <w:t xml:space="preserve">, </w:t>
                              </w:r>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del w:id="4632" w:author="Maino Vieytes, Christian (NIH/NIA/IRP) [F]" w:date="2023-11-30T12:33:00Z">
                                <w:r w:rsidRPr="00526CCF" w:rsidDel="00E93CBB">
                                  <w:rPr>
                                    <w:rFonts w:ascii="Times New Roman" w:hAnsi="Times New Roman" w:cs="Times New Roman"/>
                                    <w:sz w:val="18"/>
                                    <w:szCs w:val="18"/>
                                    <w:vertAlign w:val="superscript"/>
                                  </w:rPr>
                                  <w:delText>f</w:delText>
                                </w:r>
                              </w:del>
                              <w:ins w:id="4633" w:author="Maino Vieytes, Christian (NIH/NIA/IRP) [F]" w:date="2023-11-30T12:33:00Z">
                                <w:r w:rsidR="00E93CBB">
                                  <w:rPr>
                                    <w:rFonts w:ascii="Times New Roman" w:hAnsi="Times New Roman" w:cs="Times New Roman"/>
                                    <w:sz w:val="18"/>
                                    <w:szCs w:val="18"/>
                                    <w:vertAlign w:val="superscript"/>
                                  </w:rPr>
                                  <w:t>i</w:t>
                                </w:r>
                              </w:ins>
                              <w:r w:rsidRPr="00526CCF">
                                <w:rPr>
                                  <w:rFonts w:ascii="Times New Roman" w:hAnsi="Times New Roman" w:cs="Times New Roman"/>
                                  <w:sz w:val="18"/>
                                  <w:szCs w:val="18"/>
                                </w:rPr>
                                <w:t xml:space="preserve">, and </w:t>
                              </w:r>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4634"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ins w:id="4635" w:author="Maino Vieytes, Christian (NIH/NIA/IRP) [F]" w:date="2023-11-30T12:33:00Z">
                                <w:r w:rsidR="00E93CBB">
                                  <w:rPr>
                                    <w:rFonts w:ascii="Times New Roman" w:hAnsi="Times New Roman" w:cs="Times New Roman"/>
                                    <w:sz w:val="18"/>
                                    <w:szCs w:val="18"/>
                                    <w:vertAlign w:val="superscript"/>
                                  </w:rPr>
                                  <w:t>j</w:t>
                                </w:r>
                              </w:ins>
                              <w:del w:id="4636" w:author="Maino Vieytes, Christian (NIH/NIA/IRP) [F]" w:date="2023-11-30T12:33:00Z">
                                <w:r w:rsidRPr="00526CCF" w:rsidDel="00E93CBB">
                                  <w:rPr>
                                    <w:rFonts w:ascii="Times New Roman" w:hAnsi="Times New Roman" w:cs="Times New Roman"/>
                                    <w:sz w:val="18"/>
                                    <w:szCs w:val="18"/>
                                    <w:vertAlign w:val="superscript"/>
                                  </w:rPr>
                                  <w:delText>g</w:delText>
                                </w:r>
                              </w:del>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4637"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2D3A5826" w:rsidR="00526CCF" w:rsidRPr="006544AE" w:rsidRDefault="00526CCF" w:rsidP="00526CCF">
                              <w:pPr>
                                <w:rPr>
                                  <w:rFonts w:ascii="Times New Roman" w:hAnsi="Times New Roman" w:cs="Times New Roman"/>
                                  <w:sz w:val="18"/>
                                  <w:szCs w:val="18"/>
                                </w:rPr>
                              </w:pPr>
                              <w:del w:id="4638" w:author="Maino Vieytes, Christian (NIH/NIA/IRP) [F]" w:date="2023-11-30T12:28:00Z">
                                <w:r w:rsidRPr="006544AE" w:rsidDel="00E93CBB">
                                  <w:rPr>
                                    <w:rFonts w:ascii="Times New Roman" w:hAnsi="Times New Roman" w:cs="Times New Roman"/>
                                    <w:sz w:val="18"/>
                                    <w:szCs w:val="18"/>
                                  </w:rPr>
                                  <w:delText>Food Insecurity (FI</w:delText>
                                </w:r>
                              </w:del>
                              <w:ins w:id="4639" w:author="Maino Vieytes, Christian (NIH/NIA/IRP) [F]" w:date="2023-11-30T12:28:00Z">
                                <w:r w:rsidR="00E93CBB" w:rsidRPr="006544AE">
                                  <w:rPr>
                                    <w:rFonts w:ascii="Times New Roman" w:hAnsi="Times New Roman" w:cs="Times New Roman"/>
                                    <w:sz w:val="18"/>
                                    <w:szCs w:val="18"/>
                                  </w:rPr>
                                  <w:t>Pattern #1</w:t>
                                </w:r>
                              </w:ins>
                              <w:del w:id="4640" w:author="Maino Vieytes, Christian (NIH/NIA/IRP) [F]" w:date="2023-11-30T12:28:00Z">
                                <w:r w:rsidRPr="006544AE" w:rsidDel="00E93CBB">
                                  <w:rPr>
                                    <w:rFonts w:ascii="Times New Roman" w:hAnsi="Times New Roman" w:cs="Times New Roman"/>
                                    <w:sz w:val="18"/>
                                    <w:szCs w:val="18"/>
                                  </w:rPr>
                                  <w:delText>)</w:delText>
                                </w:r>
                              </w:del>
                              <w:r w:rsidRPr="006544AE">
                                <w:rPr>
                                  <w:rFonts w:ascii="Times New Roman" w:hAnsi="Times New Roman" w:cs="Times New Roman"/>
                                  <w:sz w:val="18"/>
                                  <w:szCs w:val="18"/>
                                  <w:vertAlign w:val="superscript"/>
                                  <w:lang w:bidi="en-US"/>
                                  <w:rPrChange w:id="4641" w:author="Maino Vieytes, Christian (NIH/NIA/IRP) [F]" w:date="2023-11-30T12:53:00Z">
                                    <w:rPr>
                                      <w:rFonts w:ascii="Times New Roman" w:hAnsi="Times New Roman" w:cs="Times New Roman"/>
                                      <w:b/>
                                      <w:bCs/>
                                      <w:sz w:val="18"/>
                                      <w:szCs w:val="18"/>
                                      <w:vertAlign w:val="superscript"/>
                                      <w:lang w:bidi="en-US"/>
                                    </w:rPr>
                                  </w:rPrChange>
                                </w:rPr>
                                <w:t>†</w:t>
                              </w:r>
                              <w:ins w:id="4642" w:author="Maino Vieytes, Christian (NIH/NIA/IRP) [F]" w:date="2023-11-30T12:30:00Z">
                                <w:r w:rsidR="00E93CBB" w:rsidRPr="006544AE">
                                  <w:rPr>
                                    <w:rFonts w:ascii="Times New Roman" w:hAnsi="Times New Roman" w:cs="Times New Roman"/>
                                    <w:sz w:val="18"/>
                                    <w:szCs w:val="18"/>
                                    <w:vertAlign w:val="superscript"/>
                                    <w:lang w:bidi="en-US"/>
                                    <w:rPrChange w:id="4643" w:author="Maino Vieytes, Christian (NIH/NIA/IRP) [F]" w:date="2023-11-30T12:53:00Z">
                                      <w:rPr>
                                        <w:rFonts w:ascii="Times New Roman" w:hAnsi="Times New Roman" w:cs="Times New Roman"/>
                                        <w:b/>
                                        <w:bCs/>
                                        <w:sz w:val="18"/>
                                        <w:szCs w:val="18"/>
                                        <w:vertAlign w:val="superscript"/>
                                        <w:lang w:bidi="en-US"/>
                                      </w:rPr>
                                    </w:rPrChange>
                                  </w:rPr>
                                  <w:t>d</w:t>
                                </w:r>
                              </w:ins>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29)*</w:t>
                              </w:r>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07)*</w:t>
                              </w:r>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13)**</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59)**</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35)*</w:t>
                              </w:r>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43)**</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24AB3B7" w:rsidR="00526CCF" w:rsidRPr="006544AE" w:rsidRDefault="00E93CBB" w:rsidP="00526CCF">
                              <w:pPr>
                                <w:rPr>
                                  <w:rFonts w:ascii="Times New Roman" w:hAnsi="Times New Roman" w:cs="Times New Roman"/>
                                  <w:sz w:val="18"/>
                                  <w:szCs w:val="18"/>
                                </w:rPr>
                              </w:pPr>
                              <w:ins w:id="4644" w:author="Maino Vieytes, Christian (NIH/NIA/IRP) [F]" w:date="2023-11-30T12:28:00Z">
                                <w:r w:rsidRPr="006544AE">
                                  <w:rPr>
                                    <w:rFonts w:ascii="Times New Roman" w:hAnsi="Times New Roman" w:cs="Times New Roman"/>
                                    <w:sz w:val="18"/>
                                    <w:szCs w:val="18"/>
                                  </w:rPr>
                                  <w:t>Pattern</w:t>
                                </w:r>
                              </w:ins>
                              <w:del w:id="4645" w:author="Maino Vieytes, Christian (NIH/NIA/IRP) [F]" w:date="2023-11-30T12:28:00Z">
                                <w:r w:rsidR="00526CCF" w:rsidRPr="006544AE" w:rsidDel="00E93CBB">
                                  <w:rPr>
                                    <w:rFonts w:ascii="Times New Roman" w:hAnsi="Times New Roman" w:cs="Times New Roman"/>
                                    <w:sz w:val="18"/>
                                    <w:szCs w:val="18"/>
                                  </w:rPr>
                                  <w:delText>Prudent</w:delText>
                                </w:r>
                              </w:del>
                              <w:r w:rsidR="00526CCF" w:rsidRPr="006544AE">
                                <w:rPr>
                                  <w:rFonts w:ascii="Times New Roman" w:hAnsi="Times New Roman" w:cs="Times New Roman"/>
                                  <w:sz w:val="18"/>
                                  <w:szCs w:val="18"/>
                                </w:rPr>
                                <w:t xml:space="preserve"> #</w:t>
                              </w:r>
                              <w:ins w:id="4646" w:author="Maino Vieytes, Christian (NIH/NIA/IRP) [F]" w:date="2023-11-30T12:28:00Z">
                                <w:r w:rsidRPr="006544AE">
                                  <w:rPr>
                                    <w:rFonts w:ascii="Times New Roman" w:hAnsi="Times New Roman" w:cs="Times New Roman"/>
                                    <w:sz w:val="18"/>
                                    <w:szCs w:val="18"/>
                                  </w:rPr>
                                  <w:t>2</w:t>
                                </w:r>
                              </w:ins>
                              <w:del w:id="4647" w:author="Maino Vieytes, Christian (NIH/NIA/IRP) [F]" w:date="2023-11-30T12:28:00Z">
                                <w:r w:rsidR="00526CCF" w:rsidRPr="006544AE" w:rsidDel="00E93CBB">
                                  <w:rPr>
                                    <w:rFonts w:ascii="Times New Roman" w:hAnsi="Times New Roman" w:cs="Times New Roman"/>
                                    <w:sz w:val="18"/>
                                    <w:szCs w:val="18"/>
                                  </w:rPr>
                                  <w:delText>1</w:delText>
                                </w:r>
                              </w:del>
                              <w:r w:rsidR="00526CCF" w:rsidRPr="006544AE">
                                <w:rPr>
                                  <w:rFonts w:ascii="Times New Roman" w:hAnsi="Times New Roman" w:cs="Times New Roman"/>
                                  <w:sz w:val="18"/>
                                  <w:szCs w:val="18"/>
                                  <w:vertAlign w:val="superscript"/>
                                  <w:lang w:bidi="en-US"/>
                                  <w:rPrChange w:id="4648" w:author="Maino Vieytes, Christian (NIH/NIA/IRP) [F]" w:date="2023-11-30T12:53:00Z">
                                    <w:rPr>
                                      <w:rFonts w:ascii="Times New Roman" w:hAnsi="Times New Roman" w:cs="Times New Roman"/>
                                      <w:b/>
                                      <w:bCs/>
                                      <w:sz w:val="18"/>
                                      <w:szCs w:val="18"/>
                                      <w:vertAlign w:val="superscript"/>
                                      <w:lang w:bidi="en-US"/>
                                    </w:rPr>
                                  </w:rPrChange>
                                </w:rPr>
                                <w:t>‡</w:t>
                              </w:r>
                              <w:ins w:id="4649" w:author="Maino Vieytes, Christian (NIH/NIA/IRP) [F]" w:date="2023-11-30T12:30:00Z">
                                <w:r w:rsidRPr="006544AE">
                                  <w:rPr>
                                    <w:rFonts w:ascii="Times New Roman" w:hAnsi="Times New Roman" w:cs="Times New Roman"/>
                                    <w:sz w:val="18"/>
                                    <w:szCs w:val="18"/>
                                    <w:vertAlign w:val="superscript"/>
                                    <w:lang w:bidi="en-US"/>
                                    <w:rPrChange w:id="4650" w:author="Maino Vieytes, Christian (NIH/NIA/IRP) [F]" w:date="2023-11-30T12:53:00Z">
                                      <w:rPr>
                                        <w:rFonts w:ascii="Times New Roman" w:hAnsi="Times New Roman" w:cs="Times New Roman"/>
                                        <w:b/>
                                        <w:bCs/>
                                        <w:sz w:val="18"/>
                                        <w:szCs w:val="18"/>
                                        <w:vertAlign w:val="superscript"/>
                                        <w:lang w:bidi="en-US"/>
                                      </w:rPr>
                                    </w:rPrChange>
                                  </w:rPr>
                                  <w:t>e</w:t>
                                </w:r>
                              </w:ins>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82)*</w:t>
                              </w:r>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85)**</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27)*</w:t>
                              </w:r>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82)**</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27)**</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21)**</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43)**</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35)**</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91)**</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34)**</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41)**</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35)*</w:t>
                              </w:r>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31)*</w:t>
                              </w:r>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0E696F3C"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P</w:t>
                              </w:r>
                              <w:ins w:id="4651" w:author="Maino Vieytes, Christian (NIH/NIA/IRP) [F]" w:date="2023-11-30T12:28:00Z">
                                <w:r w:rsidR="00E93CBB" w:rsidRPr="006544AE">
                                  <w:rPr>
                                    <w:rFonts w:ascii="Times New Roman" w:hAnsi="Times New Roman" w:cs="Times New Roman"/>
                                    <w:sz w:val="18"/>
                                    <w:szCs w:val="18"/>
                                  </w:rPr>
                                  <w:t>attern</w:t>
                                </w:r>
                              </w:ins>
                              <w:del w:id="4652" w:author="Maino Vieytes, Christian (NIH/NIA/IRP) [F]" w:date="2023-11-30T12:28:00Z">
                                <w:r w:rsidRPr="006544AE" w:rsidDel="00E93CBB">
                                  <w:rPr>
                                    <w:rFonts w:ascii="Times New Roman" w:hAnsi="Times New Roman" w:cs="Times New Roman"/>
                                    <w:sz w:val="18"/>
                                    <w:szCs w:val="18"/>
                                  </w:rPr>
                                  <w:delText>rudent</w:delText>
                                </w:r>
                              </w:del>
                              <w:r w:rsidRPr="006544AE">
                                <w:rPr>
                                  <w:rFonts w:ascii="Times New Roman" w:hAnsi="Times New Roman" w:cs="Times New Roman"/>
                                  <w:sz w:val="18"/>
                                  <w:szCs w:val="18"/>
                                </w:rPr>
                                <w:t xml:space="preserve"> #</w:t>
                              </w:r>
                              <w:ins w:id="4653" w:author="Maino Vieytes, Christian (NIH/NIA/IRP) [F]" w:date="2023-11-30T12:29:00Z">
                                <w:r w:rsidR="00E93CBB" w:rsidRPr="006544AE">
                                  <w:rPr>
                                    <w:rFonts w:ascii="Times New Roman" w:hAnsi="Times New Roman" w:cs="Times New Roman"/>
                                    <w:sz w:val="18"/>
                                    <w:szCs w:val="18"/>
                                  </w:rPr>
                                  <w:t>3</w:t>
                                </w:r>
                              </w:ins>
                              <w:del w:id="4654" w:author="Maino Vieytes, Christian (NIH/NIA/IRP) [F]" w:date="2023-11-30T12:29:00Z">
                                <w:r w:rsidRPr="006544AE" w:rsidDel="00E93CBB">
                                  <w:rPr>
                                    <w:rFonts w:ascii="Times New Roman" w:hAnsi="Times New Roman" w:cs="Times New Roman"/>
                                    <w:sz w:val="18"/>
                                    <w:szCs w:val="18"/>
                                  </w:rPr>
                                  <w:delText>2</w:delText>
                                </w:r>
                              </w:del>
                              <w:r w:rsidRPr="006544AE">
                                <w:rPr>
                                  <w:rFonts w:ascii="Times New Roman" w:hAnsi="Times New Roman" w:cs="Times New Roman"/>
                                  <w:sz w:val="18"/>
                                  <w:szCs w:val="18"/>
                                  <w:vertAlign w:val="superscript"/>
                                  <w:lang w:bidi="en-US"/>
                                  <w:rPrChange w:id="4655" w:author="Maino Vieytes, Christian (NIH/NIA/IRP) [F]" w:date="2023-11-30T12:53:00Z">
                                    <w:rPr>
                                      <w:rFonts w:ascii="Times New Roman" w:hAnsi="Times New Roman" w:cs="Times New Roman"/>
                                      <w:b/>
                                      <w:bCs/>
                                      <w:sz w:val="18"/>
                                      <w:szCs w:val="18"/>
                                      <w:vertAlign w:val="superscript"/>
                                      <w:lang w:bidi="en-US"/>
                                    </w:rPr>
                                  </w:rPrChange>
                                </w:rPr>
                                <w:t>‡</w:t>
                              </w:r>
                              <w:ins w:id="4656" w:author="Maino Vieytes, Christian (NIH/NIA/IRP) [F]" w:date="2023-11-30T12:30:00Z">
                                <w:r w:rsidR="00E93CBB" w:rsidRPr="006544AE">
                                  <w:rPr>
                                    <w:rFonts w:ascii="Times New Roman" w:hAnsi="Times New Roman" w:cs="Times New Roman"/>
                                    <w:sz w:val="18"/>
                                    <w:szCs w:val="18"/>
                                    <w:vertAlign w:val="superscript"/>
                                    <w:lang w:bidi="en-US"/>
                                    <w:rPrChange w:id="4657" w:author="Maino Vieytes, Christian (NIH/NIA/IRP) [F]" w:date="2023-11-30T12:53:00Z">
                                      <w:rPr>
                                        <w:rFonts w:ascii="Times New Roman" w:hAnsi="Times New Roman" w:cs="Times New Roman"/>
                                        <w:b/>
                                        <w:bCs/>
                                        <w:sz w:val="18"/>
                                        <w:szCs w:val="18"/>
                                        <w:vertAlign w:val="superscript"/>
                                        <w:lang w:bidi="en-US"/>
                                      </w:rPr>
                                    </w:rPrChange>
                                  </w:rPr>
                                  <w:t>f</w:t>
                                </w:r>
                              </w:ins>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97)*</w:t>
                              </w:r>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077C8AED"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HEI-2015</w:t>
                              </w:r>
                              <w:del w:id="4658" w:author="Maino Vieytes, Christian (NIH/NIA/IRP) [F]" w:date="2023-11-30T12:30:00Z">
                                <w:r w:rsidRPr="006544AE" w:rsidDel="00E93CBB">
                                  <w:rPr>
                                    <w:rFonts w:ascii="Times New Roman" w:hAnsi="Times New Roman" w:cs="Times New Roman"/>
                                    <w:sz w:val="18"/>
                                    <w:szCs w:val="18"/>
                                    <w:vertAlign w:val="superscript"/>
                                  </w:rPr>
                                  <w:delText>d</w:delText>
                                </w:r>
                              </w:del>
                              <w:ins w:id="4659" w:author="Maino Vieytes, Christian (NIH/NIA/IRP) [F]" w:date="2023-11-30T12:30:00Z">
                                <w:r w:rsidR="00E93CBB" w:rsidRPr="006544AE">
                                  <w:rPr>
                                    <w:rFonts w:ascii="Times New Roman" w:hAnsi="Times New Roman" w:cs="Times New Roman"/>
                                    <w:sz w:val="18"/>
                                    <w:szCs w:val="18"/>
                                    <w:vertAlign w:val="superscript"/>
                                  </w:rPr>
                                  <w:t>g</w:t>
                                </w:r>
                              </w:ins>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79)**</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92)**</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6544AE"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97)*</w:t>
                              </w:r>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99)*</w:t>
                              </w:r>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6544AE" w:rsidRDefault="00526CCF" w:rsidP="00526CCF">
                              <w:pPr>
                                <w:rPr>
                                  <w:rFonts w:ascii="Times New Roman" w:hAnsi="Times New Roman" w:cs="Times New Roman"/>
                                  <w:i/>
                                  <w:iCs/>
                                  <w:sz w:val="18"/>
                                  <w:szCs w:val="18"/>
                                </w:rPr>
                              </w:pPr>
                              <w:r w:rsidRPr="006544AE">
                                <w:rPr>
                                  <w:rFonts w:ascii="Times New Roman" w:hAnsi="Times New Roman" w:cs="Times New Roman"/>
                                  <w:i/>
                                  <w:iCs/>
                                  <w:sz w:val="18"/>
                                  <w:szCs w:val="18"/>
                                </w:rPr>
                                <w:t>Cancer-Specific Mortality</w:t>
                              </w:r>
                            </w:p>
                          </w:tc>
                        </w:tr>
                        <w:tr w:rsidR="00E93CBB" w:rsidRPr="00526CCF" w14:paraId="7382AB5A" w14:textId="77777777" w:rsidTr="00AA257A">
                          <w:trPr>
                            <w:trHeight w:val="259"/>
                          </w:trPr>
                          <w:tc>
                            <w:tcPr>
                              <w:tcW w:w="2317" w:type="dxa"/>
                              <w:tcBorders>
                                <w:bottom w:val="nil"/>
                              </w:tcBorders>
                              <w:noWrap/>
                              <w:vAlign w:val="center"/>
                              <w:hideMark/>
                            </w:tcPr>
                            <w:p w14:paraId="6F0255C2" w14:textId="560A9EF5" w:rsidR="00E93CBB" w:rsidRPr="006544AE" w:rsidRDefault="00E93CBB" w:rsidP="00E93CBB">
                              <w:pPr>
                                <w:rPr>
                                  <w:rFonts w:ascii="Times New Roman" w:hAnsi="Times New Roman" w:cs="Times New Roman"/>
                                  <w:sz w:val="18"/>
                                  <w:szCs w:val="18"/>
                                </w:rPr>
                              </w:pPr>
                              <w:ins w:id="4660" w:author="Maino Vieytes, Christian (NIH/NIA/IRP) [F]" w:date="2023-11-30T12:30:00Z">
                                <w:r w:rsidRPr="006544AE">
                                  <w:rPr>
                                    <w:rFonts w:ascii="Times New Roman" w:hAnsi="Times New Roman" w:cs="Times New Roman"/>
                                    <w:sz w:val="18"/>
                                    <w:szCs w:val="18"/>
                                  </w:rPr>
                                  <w:t>Pattern #1</w:t>
                                </w:r>
                                <w:r w:rsidRPr="006544AE">
                                  <w:rPr>
                                    <w:rFonts w:ascii="Times New Roman" w:hAnsi="Times New Roman" w:cs="Times New Roman"/>
                                    <w:sz w:val="18"/>
                                    <w:szCs w:val="18"/>
                                    <w:vertAlign w:val="superscript"/>
                                    <w:lang w:bidi="en-US"/>
                                    <w:rPrChange w:id="4661" w:author="Maino Vieytes, Christian (NIH/NIA/IRP) [F]" w:date="2023-11-30T12:53:00Z">
                                      <w:rPr>
                                        <w:rFonts w:ascii="Times New Roman" w:hAnsi="Times New Roman" w:cs="Times New Roman"/>
                                        <w:b/>
                                        <w:bCs/>
                                        <w:sz w:val="18"/>
                                        <w:szCs w:val="18"/>
                                        <w:vertAlign w:val="superscript"/>
                                        <w:lang w:bidi="en-US"/>
                                      </w:rPr>
                                    </w:rPrChange>
                                  </w:rPr>
                                  <w:t>†d</w:t>
                                </w:r>
                              </w:ins>
                              <w:del w:id="4662" w:author="Maino Vieytes, Christian (NIH/NIA/IRP) [F]" w:date="2023-11-30T12:29:00Z">
                                <w:r w:rsidRPr="006544AE" w:rsidDel="009428CA">
                                  <w:rPr>
                                    <w:rFonts w:ascii="Times New Roman" w:hAnsi="Times New Roman" w:cs="Times New Roman"/>
                                    <w:sz w:val="18"/>
                                    <w:szCs w:val="18"/>
                                  </w:rPr>
                                  <w:delText>Food Insecurity (FI)</w:delText>
                                </w:r>
                                <w:r w:rsidRPr="006544AE" w:rsidDel="009428CA">
                                  <w:rPr>
                                    <w:rFonts w:ascii="Times New Roman" w:hAnsi="Times New Roman" w:cs="Times New Roman"/>
                                    <w:sz w:val="18"/>
                                    <w:szCs w:val="18"/>
                                    <w:vertAlign w:val="superscript"/>
                                    <w:lang w:bidi="en-US"/>
                                    <w:rPrChange w:id="4663" w:author="Maino Vieytes, Christian (NIH/NIA/IRP) [F]" w:date="2023-11-30T12:53:00Z">
                                      <w:rPr>
                                        <w:rFonts w:ascii="Times New Roman" w:hAnsi="Times New Roman" w:cs="Times New Roman"/>
                                        <w:b/>
                                        <w:bCs/>
                                        <w:sz w:val="18"/>
                                        <w:szCs w:val="18"/>
                                        <w:vertAlign w:val="superscript"/>
                                        <w:lang w:bidi="en-US"/>
                                      </w:rPr>
                                    </w:rPrChange>
                                  </w:rPr>
                                  <w:delText>†</w:delText>
                                </w:r>
                              </w:del>
                            </w:p>
                          </w:tc>
                          <w:tc>
                            <w:tcPr>
                              <w:tcW w:w="720" w:type="dxa"/>
                              <w:tcBorders>
                                <w:bottom w:val="nil"/>
                              </w:tcBorders>
                              <w:noWrap/>
                              <w:vAlign w:val="center"/>
                              <w:hideMark/>
                            </w:tcPr>
                            <w:p w14:paraId="47A0F6FA"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57)*</w:t>
                              </w:r>
                            </w:p>
                          </w:tc>
                          <w:tc>
                            <w:tcPr>
                              <w:tcW w:w="1008" w:type="dxa"/>
                              <w:tcBorders>
                                <w:bottom w:val="nil"/>
                              </w:tcBorders>
                              <w:noWrap/>
                              <w:vAlign w:val="center"/>
                              <w:hideMark/>
                            </w:tcPr>
                            <w:p w14:paraId="0C6400E3"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E93CBB" w:rsidRPr="00526CCF" w14:paraId="73BE6075" w14:textId="77777777" w:rsidTr="00AA257A">
                          <w:trPr>
                            <w:trHeight w:val="259"/>
                          </w:trPr>
                          <w:tc>
                            <w:tcPr>
                              <w:tcW w:w="2317" w:type="dxa"/>
                              <w:tcBorders>
                                <w:top w:val="nil"/>
                                <w:bottom w:val="nil"/>
                              </w:tcBorders>
                              <w:noWrap/>
                              <w:vAlign w:val="center"/>
                              <w:hideMark/>
                            </w:tcPr>
                            <w:p w14:paraId="76F47FF2"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80)**</w:t>
                              </w:r>
                            </w:p>
                          </w:tc>
                          <w:tc>
                            <w:tcPr>
                              <w:tcW w:w="1000" w:type="dxa"/>
                              <w:tcBorders>
                                <w:top w:val="nil"/>
                                <w:bottom w:val="nil"/>
                              </w:tcBorders>
                              <w:noWrap/>
                              <w:vAlign w:val="center"/>
                              <w:hideMark/>
                            </w:tcPr>
                            <w:p w14:paraId="4874205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95)**</w:t>
                              </w:r>
                            </w:p>
                          </w:tc>
                          <w:tc>
                            <w:tcPr>
                              <w:tcW w:w="1008" w:type="dxa"/>
                              <w:tcBorders>
                                <w:top w:val="nil"/>
                                <w:bottom w:val="nil"/>
                              </w:tcBorders>
                              <w:noWrap/>
                              <w:vAlign w:val="center"/>
                              <w:hideMark/>
                            </w:tcPr>
                            <w:p w14:paraId="2974752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E93CBB"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78)**</w:t>
                              </w:r>
                            </w:p>
                          </w:tc>
                          <w:tc>
                            <w:tcPr>
                              <w:tcW w:w="1000" w:type="dxa"/>
                              <w:tcBorders>
                                <w:top w:val="nil"/>
                                <w:bottom w:val="single" w:sz="4" w:space="0" w:color="auto"/>
                              </w:tcBorders>
                              <w:noWrap/>
                              <w:vAlign w:val="center"/>
                            </w:tcPr>
                            <w:p w14:paraId="1A5324C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63)**</w:t>
                              </w:r>
                            </w:p>
                          </w:tc>
                          <w:tc>
                            <w:tcPr>
                              <w:tcW w:w="1008" w:type="dxa"/>
                              <w:tcBorders>
                                <w:top w:val="nil"/>
                                <w:bottom w:val="single" w:sz="4" w:space="0" w:color="auto"/>
                              </w:tcBorders>
                              <w:noWrap/>
                              <w:vAlign w:val="center"/>
                            </w:tcPr>
                            <w:p w14:paraId="410B216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E93CBB" w:rsidRPr="00526CCF" w14:paraId="7EC543F9" w14:textId="77777777" w:rsidTr="00AA257A">
                          <w:trPr>
                            <w:trHeight w:val="259"/>
                          </w:trPr>
                          <w:tc>
                            <w:tcPr>
                              <w:tcW w:w="2317" w:type="dxa"/>
                              <w:tcBorders>
                                <w:bottom w:val="nil"/>
                              </w:tcBorders>
                              <w:noWrap/>
                              <w:vAlign w:val="center"/>
                              <w:hideMark/>
                            </w:tcPr>
                            <w:p w14:paraId="0A09174F" w14:textId="6042B7F6" w:rsidR="00E93CBB" w:rsidRPr="006544AE" w:rsidRDefault="00E93CBB" w:rsidP="00E93CBB">
                              <w:pPr>
                                <w:rPr>
                                  <w:rFonts w:ascii="Times New Roman" w:hAnsi="Times New Roman" w:cs="Times New Roman"/>
                                  <w:sz w:val="18"/>
                                  <w:szCs w:val="18"/>
                                </w:rPr>
                              </w:pPr>
                              <w:ins w:id="4664" w:author="Maino Vieytes, Christian (NIH/NIA/IRP) [F]" w:date="2023-11-30T12:30:00Z">
                                <w:r w:rsidRPr="006544AE">
                                  <w:rPr>
                                    <w:rFonts w:ascii="Times New Roman" w:hAnsi="Times New Roman" w:cs="Times New Roman"/>
                                    <w:sz w:val="18"/>
                                    <w:szCs w:val="18"/>
                                  </w:rPr>
                                  <w:t>Pattern #2</w:t>
                                </w:r>
                                <w:r w:rsidRPr="006544AE">
                                  <w:rPr>
                                    <w:rFonts w:ascii="Times New Roman" w:hAnsi="Times New Roman" w:cs="Times New Roman"/>
                                    <w:sz w:val="18"/>
                                    <w:szCs w:val="18"/>
                                    <w:vertAlign w:val="superscript"/>
                                    <w:lang w:bidi="en-US"/>
                                    <w:rPrChange w:id="4665" w:author="Maino Vieytes, Christian (NIH/NIA/IRP) [F]" w:date="2023-11-30T12:53:00Z">
                                      <w:rPr>
                                        <w:rFonts w:ascii="Times New Roman" w:hAnsi="Times New Roman" w:cs="Times New Roman"/>
                                        <w:b/>
                                        <w:bCs/>
                                        <w:sz w:val="18"/>
                                        <w:szCs w:val="18"/>
                                        <w:vertAlign w:val="superscript"/>
                                        <w:lang w:bidi="en-US"/>
                                      </w:rPr>
                                    </w:rPrChange>
                                  </w:rPr>
                                  <w:t>‡e</w:t>
                                </w:r>
                              </w:ins>
                              <w:del w:id="4666" w:author="Maino Vieytes, Christian (NIH/NIA/IRP) [F]" w:date="2023-11-30T12:29:00Z">
                                <w:r w:rsidRPr="006544AE" w:rsidDel="009428CA">
                                  <w:rPr>
                                    <w:rFonts w:ascii="Times New Roman" w:hAnsi="Times New Roman" w:cs="Times New Roman"/>
                                    <w:sz w:val="18"/>
                                    <w:szCs w:val="18"/>
                                  </w:rPr>
                                  <w:delText>Prudent #1</w:delText>
                                </w:r>
                                <w:r w:rsidRPr="006544AE" w:rsidDel="009428CA">
                                  <w:rPr>
                                    <w:rFonts w:ascii="Times New Roman" w:hAnsi="Times New Roman" w:cs="Times New Roman"/>
                                    <w:sz w:val="18"/>
                                    <w:szCs w:val="18"/>
                                    <w:vertAlign w:val="superscript"/>
                                    <w:lang w:bidi="en-US"/>
                                    <w:rPrChange w:id="4667" w:author="Maino Vieytes, Christian (NIH/NIA/IRP) [F]" w:date="2023-11-30T12:53:00Z">
                                      <w:rPr>
                                        <w:rFonts w:ascii="Times New Roman" w:hAnsi="Times New Roman" w:cs="Times New Roman"/>
                                        <w:b/>
                                        <w:bCs/>
                                        <w:sz w:val="18"/>
                                        <w:szCs w:val="18"/>
                                        <w:vertAlign w:val="superscript"/>
                                        <w:lang w:bidi="en-US"/>
                                      </w:rPr>
                                    </w:rPrChange>
                                  </w:rPr>
                                  <w:delText>‡</w:delText>
                                </w:r>
                              </w:del>
                            </w:p>
                          </w:tc>
                          <w:tc>
                            <w:tcPr>
                              <w:tcW w:w="720" w:type="dxa"/>
                              <w:tcBorders>
                                <w:bottom w:val="nil"/>
                              </w:tcBorders>
                              <w:noWrap/>
                              <w:vAlign w:val="center"/>
                              <w:hideMark/>
                            </w:tcPr>
                            <w:p w14:paraId="19CFEA46"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37)**</w:t>
                              </w:r>
                            </w:p>
                          </w:tc>
                          <w:tc>
                            <w:tcPr>
                              <w:tcW w:w="1000" w:type="dxa"/>
                              <w:tcBorders>
                                <w:bottom w:val="nil"/>
                              </w:tcBorders>
                              <w:noWrap/>
                              <w:vAlign w:val="center"/>
                              <w:hideMark/>
                            </w:tcPr>
                            <w:p w14:paraId="3939042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44)**</w:t>
                              </w:r>
                            </w:p>
                          </w:tc>
                          <w:tc>
                            <w:tcPr>
                              <w:tcW w:w="1008" w:type="dxa"/>
                              <w:tcBorders>
                                <w:bottom w:val="nil"/>
                              </w:tcBorders>
                              <w:noWrap/>
                              <w:vAlign w:val="center"/>
                              <w:hideMark/>
                            </w:tcPr>
                            <w:p w14:paraId="2B79E7FB"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E93CBB" w:rsidRPr="00526CCF" w14:paraId="737C226A" w14:textId="77777777" w:rsidTr="00AA257A">
                          <w:trPr>
                            <w:trHeight w:val="259"/>
                          </w:trPr>
                          <w:tc>
                            <w:tcPr>
                              <w:tcW w:w="2317" w:type="dxa"/>
                              <w:tcBorders>
                                <w:top w:val="nil"/>
                                <w:bottom w:val="nil"/>
                              </w:tcBorders>
                              <w:noWrap/>
                              <w:vAlign w:val="center"/>
                            </w:tcPr>
                            <w:p w14:paraId="70CDA5B5"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94)*</w:t>
                              </w:r>
                            </w:p>
                          </w:tc>
                          <w:tc>
                            <w:tcPr>
                              <w:tcW w:w="1916" w:type="dxa"/>
                              <w:tcBorders>
                                <w:top w:val="nil"/>
                                <w:bottom w:val="nil"/>
                              </w:tcBorders>
                              <w:noWrap/>
                              <w:vAlign w:val="center"/>
                            </w:tcPr>
                            <w:p w14:paraId="6048A47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22)**</w:t>
                              </w:r>
                            </w:p>
                          </w:tc>
                          <w:tc>
                            <w:tcPr>
                              <w:tcW w:w="1000" w:type="dxa"/>
                              <w:tcBorders>
                                <w:top w:val="nil"/>
                                <w:bottom w:val="nil"/>
                              </w:tcBorders>
                              <w:noWrap/>
                              <w:vAlign w:val="center"/>
                            </w:tcPr>
                            <w:p w14:paraId="1AEF885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46)**</w:t>
                              </w:r>
                            </w:p>
                          </w:tc>
                          <w:tc>
                            <w:tcPr>
                              <w:tcW w:w="1008" w:type="dxa"/>
                              <w:tcBorders>
                                <w:top w:val="nil"/>
                                <w:bottom w:val="nil"/>
                              </w:tcBorders>
                              <w:noWrap/>
                              <w:vAlign w:val="center"/>
                            </w:tcPr>
                            <w:p w14:paraId="3132588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20)*</w:t>
                              </w:r>
                            </w:p>
                          </w:tc>
                          <w:tc>
                            <w:tcPr>
                              <w:tcW w:w="1916" w:type="dxa"/>
                              <w:tcBorders>
                                <w:top w:val="nil"/>
                                <w:bottom w:val="single" w:sz="4" w:space="0" w:color="auto"/>
                              </w:tcBorders>
                              <w:noWrap/>
                              <w:vAlign w:val="center"/>
                            </w:tcPr>
                            <w:p w14:paraId="09C98F6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35)*</w:t>
                              </w:r>
                            </w:p>
                          </w:tc>
                          <w:tc>
                            <w:tcPr>
                              <w:tcW w:w="1000" w:type="dxa"/>
                              <w:tcBorders>
                                <w:top w:val="nil"/>
                                <w:bottom w:val="single" w:sz="4" w:space="0" w:color="auto"/>
                              </w:tcBorders>
                              <w:noWrap/>
                              <w:vAlign w:val="center"/>
                            </w:tcPr>
                            <w:p w14:paraId="5BB8E01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34)*</w:t>
                              </w:r>
                            </w:p>
                          </w:tc>
                          <w:tc>
                            <w:tcPr>
                              <w:tcW w:w="1008" w:type="dxa"/>
                              <w:tcBorders>
                                <w:top w:val="nil"/>
                                <w:bottom w:val="single" w:sz="4" w:space="0" w:color="auto"/>
                              </w:tcBorders>
                              <w:noWrap/>
                              <w:vAlign w:val="center"/>
                            </w:tcPr>
                            <w:p w14:paraId="6E95CFB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E93CBB" w:rsidRPr="00526CCF" w14:paraId="51ED2662" w14:textId="77777777" w:rsidTr="00AA257A">
                          <w:trPr>
                            <w:trHeight w:val="259"/>
                          </w:trPr>
                          <w:tc>
                            <w:tcPr>
                              <w:tcW w:w="2317" w:type="dxa"/>
                              <w:tcBorders>
                                <w:bottom w:val="nil"/>
                              </w:tcBorders>
                              <w:noWrap/>
                              <w:vAlign w:val="center"/>
                            </w:tcPr>
                            <w:p w14:paraId="2F99B7D3" w14:textId="13FD1D88" w:rsidR="00E93CBB" w:rsidRPr="006544AE" w:rsidRDefault="00E93CBB" w:rsidP="00E93CBB">
                              <w:pPr>
                                <w:rPr>
                                  <w:rFonts w:ascii="Times New Roman" w:hAnsi="Times New Roman" w:cs="Times New Roman"/>
                                  <w:sz w:val="18"/>
                                  <w:szCs w:val="18"/>
                                </w:rPr>
                              </w:pPr>
                              <w:ins w:id="4668" w:author="Maino Vieytes, Christian (NIH/NIA/IRP) [F]" w:date="2023-11-30T12:30:00Z">
                                <w:r w:rsidRPr="006544AE">
                                  <w:rPr>
                                    <w:rFonts w:ascii="Times New Roman" w:hAnsi="Times New Roman" w:cs="Times New Roman"/>
                                    <w:sz w:val="18"/>
                                    <w:szCs w:val="18"/>
                                  </w:rPr>
                                  <w:t>Pattern #3</w:t>
                                </w:r>
                                <w:r w:rsidRPr="006544AE">
                                  <w:rPr>
                                    <w:rFonts w:ascii="Times New Roman" w:hAnsi="Times New Roman" w:cs="Times New Roman"/>
                                    <w:sz w:val="18"/>
                                    <w:szCs w:val="18"/>
                                    <w:vertAlign w:val="superscript"/>
                                    <w:lang w:bidi="en-US"/>
                                    <w:rPrChange w:id="4669" w:author="Maino Vieytes, Christian (NIH/NIA/IRP) [F]" w:date="2023-11-30T12:53:00Z">
                                      <w:rPr>
                                        <w:rFonts w:ascii="Times New Roman" w:hAnsi="Times New Roman" w:cs="Times New Roman"/>
                                        <w:b/>
                                        <w:bCs/>
                                        <w:sz w:val="18"/>
                                        <w:szCs w:val="18"/>
                                        <w:vertAlign w:val="superscript"/>
                                        <w:lang w:bidi="en-US"/>
                                      </w:rPr>
                                    </w:rPrChange>
                                  </w:rPr>
                                  <w:t>‡f</w:t>
                                </w:r>
                              </w:ins>
                              <w:del w:id="4670" w:author="Maino Vieytes, Christian (NIH/NIA/IRP) [F]" w:date="2023-11-30T12:29:00Z">
                                <w:r w:rsidRPr="006544AE" w:rsidDel="009428CA">
                                  <w:rPr>
                                    <w:rFonts w:ascii="Times New Roman" w:hAnsi="Times New Roman" w:cs="Times New Roman"/>
                                    <w:sz w:val="18"/>
                                    <w:szCs w:val="18"/>
                                  </w:rPr>
                                  <w:delText>Prudent #2</w:delText>
                                </w:r>
                                <w:r w:rsidRPr="006544AE" w:rsidDel="009428CA">
                                  <w:rPr>
                                    <w:rFonts w:ascii="Times New Roman" w:hAnsi="Times New Roman" w:cs="Times New Roman"/>
                                    <w:sz w:val="18"/>
                                    <w:szCs w:val="18"/>
                                    <w:vertAlign w:val="superscript"/>
                                    <w:lang w:bidi="en-US"/>
                                    <w:rPrChange w:id="4671" w:author="Maino Vieytes, Christian (NIH/NIA/IRP) [F]" w:date="2023-11-30T12:53:00Z">
                                      <w:rPr>
                                        <w:rFonts w:ascii="Times New Roman" w:hAnsi="Times New Roman" w:cs="Times New Roman"/>
                                        <w:b/>
                                        <w:bCs/>
                                        <w:sz w:val="18"/>
                                        <w:szCs w:val="18"/>
                                        <w:vertAlign w:val="superscript"/>
                                        <w:lang w:bidi="en-US"/>
                                      </w:rPr>
                                    </w:rPrChange>
                                  </w:rPr>
                                  <w:delText>‡</w:delText>
                                </w:r>
                              </w:del>
                            </w:p>
                          </w:tc>
                          <w:tc>
                            <w:tcPr>
                              <w:tcW w:w="720" w:type="dxa"/>
                              <w:tcBorders>
                                <w:bottom w:val="nil"/>
                              </w:tcBorders>
                              <w:noWrap/>
                              <w:vAlign w:val="center"/>
                            </w:tcPr>
                            <w:p w14:paraId="372DD8BE"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92)*</w:t>
                              </w:r>
                            </w:p>
                          </w:tc>
                          <w:tc>
                            <w:tcPr>
                              <w:tcW w:w="1916" w:type="dxa"/>
                              <w:tcBorders>
                                <w:bottom w:val="nil"/>
                              </w:tcBorders>
                              <w:noWrap/>
                              <w:vAlign w:val="center"/>
                            </w:tcPr>
                            <w:p w14:paraId="6A4373E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33683A75" w14:textId="77777777" w:rsidTr="00AA257A">
                          <w:trPr>
                            <w:trHeight w:val="259"/>
                          </w:trPr>
                          <w:tc>
                            <w:tcPr>
                              <w:tcW w:w="2317" w:type="dxa"/>
                              <w:tcBorders>
                                <w:top w:val="nil"/>
                                <w:bottom w:val="nil"/>
                              </w:tcBorders>
                              <w:noWrap/>
                              <w:vAlign w:val="center"/>
                            </w:tcPr>
                            <w:p w14:paraId="11E6647B"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E93CBB"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E93CBB" w:rsidRPr="00526CCF" w14:paraId="6BE4CE8F" w14:textId="77777777" w:rsidTr="00AA257A">
                          <w:trPr>
                            <w:trHeight w:val="259"/>
                          </w:trPr>
                          <w:tc>
                            <w:tcPr>
                              <w:tcW w:w="2317" w:type="dxa"/>
                              <w:tcBorders>
                                <w:bottom w:val="nil"/>
                              </w:tcBorders>
                              <w:noWrap/>
                              <w:vAlign w:val="center"/>
                            </w:tcPr>
                            <w:p w14:paraId="5E34F46C" w14:textId="7FE2FDE8" w:rsidR="00E93CBB" w:rsidRPr="006544AE" w:rsidRDefault="00E93CBB" w:rsidP="00E93CBB">
                              <w:pPr>
                                <w:rPr>
                                  <w:rFonts w:ascii="Times New Roman" w:hAnsi="Times New Roman" w:cs="Times New Roman"/>
                                  <w:sz w:val="18"/>
                                  <w:szCs w:val="18"/>
                                </w:rPr>
                              </w:pPr>
                              <w:ins w:id="4672" w:author="Maino Vieytes, Christian (NIH/NIA/IRP) [F]" w:date="2023-11-30T12:30:00Z">
                                <w:r w:rsidRPr="006544AE">
                                  <w:rPr>
                                    <w:rFonts w:ascii="Times New Roman" w:hAnsi="Times New Roman" w:cs="Times New Roman"/>
                                    <w:sz w:val="18"/>
                                    <w:szCs w:val="18"/>
                                  </w:rPr>
                                  <w:t>HEI-2015</w:t>
                                </w:r>
                                <w:r w:rsidRPr="006544AE">
                                  <w:rPr>
                                    <w:rFonts w:ascii="Times New Roman" w:hAnsi="Times New Roman" w:cs="Times New Roman"/>
                                    <w:sz w:val="18"/>
                                    <w:szCs w:val="18"/>
                                    <w:vertAlign w:val="superscript"/>
                                  </w:rPr>
                                  <w:t>g</w:t>
                                </w:r>
                              </w:ins>
                              <w:del w:id="4673" w:author="Maino Vieytes, Christian (NIH/NIA/IRP) [F]" w:date="2023-11-30T12:29:00Z">
                                <w:r w:rsidRPr="006544AE" w:rsidDel="009428CA">
                                  <w:rPr>
                                    <w:rFonts w:ascii="Times New Roman" w:hAnsi="Times New Roman" w:cs="Times New Roman"/>
                                    <w:sz w:val="18"/>
                                    <w:szCs w:val="18"/>
                                  </w:rPr>
                                  <w:delText>HEI-2015</w:delText>
                                </w:r>
                                <w:r w:rsidRPr="006544AE" w:rsidDel="009428CA">
                                  <w:rPr>
                                    <w:rFonts w:ascii="Times New Roman" w:hAnsi="Times New Roman" w:cs="Times New Roman"/>
                                    <w:sz w:val="18"/>
                                    <w:szCs w:val="18"/>
                                    <w:vertAlign w:val="superscript"/>
                                  </w:rPr>
                                  <w:delText>d</w:delText>
                                </w:r>
                              </w:del>
                            </w:p>
                          </w:tc>
                          <w:tc>
                            <w:tcPr>
                              <w:tcW w:w="720" w:type="dxa"/>
                              <w:tcBorders>
                                <w:bottom w:val="nil"/>
                              </w:tcBorders>
                              <w:noWrap/>
                              <w:vAlign w:val="center"/>
                            </w:tcPr>
                            <w:p w14:paraId="3091B7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E93CBB" w:rsidRPr="00526CCF" w14:paraId="57C364E3" w14:textId="77777777" w:rsidTr="00AA257A">
                          <w:trPr>
                            <w:trHeight w:val="259"/>
                          </w:trPr>
                          <w:tc>
                            <w:tcPr>
                              <w:tcW w:w="2317" w:type="dxa"/>
                              <w:tcBorders>
                                <w:top w:val="nil"/>
                                <w:bottom w:val="nil"/>
                              </w:tcBorders>
                              <w:noWrap/>
                              <w:vAlign w:val="center"/>
                            </w:tcPr>
                            <w:p w14:paraId="43D544D3"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92)*</w:t>
                              </w:r>
                            </w:p>
                          </w:tc>
                          <w:tc>
                            <w:tcPr>
                              <w:tcW w:w="1916" w:type="dxa"/>
                              <w:tcBorders>
                                <w:top w:val="nil"/>
                                <w:bottom w:val="nil"/>
                              </w:tcBorders>
                              <w:noWrap/>
                              <w:vAlign w:val="center"/>
                            </w:tcPr>
                            <w:p w14:paraId="0CF30B4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83)*</w:t>
                              </w:r>
                            </w:p>
                          </w:tc>
                          <w:tc>
                            <w:tcPr>
                              <w:tcW w:w="1000" w:type="dxa"/>
                              <w:tcBorders>
                                <w:top w:val="nil"/>
                                <w:bottom w:val="nil"/>
                              </w:tcBorders>
                              <w:noWrap/>
                              <w:vAlign w:val="center"/>
                            </w:tcPr>
                            <w:p w14:paraId="3083E1E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97)*</w:t>
                              </w:r>
                            </w:p>
                          </w:tc>
                          <w:tc>
                            <w:tcPr>
                              <w:tcW w:w="1008" w:type="dxa"/>
                              <w:tcBorders>
                                <w:top w:val="nil"/>
                                <w:bottom w:val="nil"/>
                              </w:tcBorders>
                              <w:noWrap/>
                              <w:vAlign w:val="center"/>
                            </w:tcPr>
                            <w:p w14:paraId="6A5EF3F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89)*</w:t>
                              </w:r>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77)**</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97)*</w:t>
                              </w:r>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54F14D94" w14:textId="485668E2" w:rsidR="00E93CBB" w:rsidRPr="006903C7" w:rsidRDefault="00E93CBB" w:rsidP="00E93CBB">
                              <w:pPr>
                                <w:rPr>
                                  <w:ins w:id="4674" w:author="Maino Vieytes, Christian (NIH/NIA/IRP) [F]" w:date="2023-11-30T12:31:00Z"/>
                                  <w:rFonts w:ascii="Times New Roman" w:hAnsi="Times New Roman" w:cs="Times New Roman"/>
                                  <w:sz w:val="18"/>
                                  <w:szCs w:val="18"/>
                                  <w:lang w:bidi="en-US"/>
                                </w:rPr>
                              </w:pPr>
                              <w:ins w:id="4675" w:author="Maino Vieytes, Christian (NIH/NIA/IRP) [F]" w:date="2023-11-30T12:32:00Z">
                                <w:r>
                                  <w:rPr>
                                    <w:rFonts w:ascii="Times New Roman" w:hAnsi="Times New Roman" w:cs="Times New Roman"/>
                                    <w:sz w:val="18"/>
                                    <w:szCs w:val="18"/>
                                    <w:vertAlign w:val="superscript"/>
                                    <w:lang w:bidi="en-US"/>
                                  </w:rPr>
                                  <w:t>d</w:t>
                                </w:r>
                              </w:ins>
                              <w:ins w:id="4676" w:author="Maino Vieytes, Christian (NIH/NIA/IRP) [F]" w:date="2023-11-30T12:31:00Z">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The High Fat &amp; Sugar, Low Vegetable Pattern</w:t>
                                </w:r>
                                <w:r>
                                  <w:rPr>
                                    <w:rFonts w:ascii="Times New Roman" w:hAnsi="Times New Roman" w:cs="Times New Roman"/>
                                    <w:sz w:val="18"/>
                                    <w:szCs w:val="18"/>
                                    <w:lang w:bidi="en-US"/>
                                  </w:rPr>
                                  <w:t xml:space="preserve">; </w:t>
                                </w:r>
                              </w:ins>
                              <w:ins w:id="4677" w:author="Maino Vieytes, Christian (NIH/NIA/IRP) [F]" w:date="2023-11-30T12:32:00Z">
                                <w:r>
                                  <w:rPr>
                                    <w:rFonts w:ascii="Times New Roman" w:hAnsi="Times New Roman" w:cs="Times New Roman"/>
                                    <w:sz w:val="18"/>
                                    <w:szCs w:val="18"/>
                                    <w:vertAlign w:val="superscript"/>
                                    <w:lang w:bidi="en-US"/>
                                  </w:rPr>
                                  <w:t>e</w:t>
                                </w:r>
                              </w:ins>
                              <w:ins w:id="4678" w:author="Maino Vieytes, Christian (NIH/NIA/IRP) [F]" w:date="2023-11-30T12:31:00Z">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ins>
                              <w:ins w:id="4679" w:author="Maino Vieytes, Christian (NIH/NIA/IRP) [F]" w:date="2023-11-30T12:32:00Z">
                                <w:r>
                                  <w:rPr>
                                    <w:rFonts w:ascii="Times New Roman" w:hAnsi="Times New Roman" w:cs="Times New Roman"/>
                                    <w:sz w:val="18"/>
                                    <w:szCs w:val="18"/>
                                    <w:lang w:bidi="en-US"/>
                                  </w:rPr>
                                  <w:t xml:space="preserve">; </w:t>
                                </w:r>
                                <w:r>
                                  <w:rPr>
                                    <w:rFonts w:ascii="Times New Roman" w:hAnsi="Times New Roman" w:cs="Times New Roman"/>
                                    <w:color w:val="222222"/>
                                    <w:sz w:val="18"/>
                                    <w:szCs w:val="18"/>
                                    <w:shd w:val="clear" w:color="auto" w:fill="FFFFFF"/>
                                    <w:vertAlign w:val="superscript"/>
                                  </w:rPr>
                                  <w:t>f</w:t>
                                </w:r>
                              </w:ins>
                              <w:ins w:id="4680" w:author="Maino Vieytes, Christian (NIH/NIA/IRP) [F]" w:date="2023-11-30T12:31:00Z">
                                <w:r w:rsidRPr="00F223B1">
                                  <w:rPr>
                                    <w:rFonts w:ascii="Times New Roman" w:hAnsi="Times New Roman" w:cs="Times New Roman"/>
                                    <w:color w:val="222222"/>
                                    <w:sz w:val="18"/>
                                    <w:szCs w:val="18"/>
                                    <w:shd w:val="clear" w:color="auto" w:fill="FFFFFF"/>
                                  </w:rPr>
                                  <w:t xml:space="preserve"> The Meat &amp; Potatoes Pattern</w:t>
                                </w:r>
                              </w:ins>
                              <w:ins w:id="4681" w:author="Maino Vieytes, Christian (NIH/NIA/IRP) [F]" w:date="2023-11-30T12:32:00Z">
                                <w:r>
                                  <w:rPr>
                                    <w:rFonts w:ascii="Times New Roman" w:hAnsi="Times New Roman" w:cs="Times New Roman"/>
                                    <w:color w:val="222222"/>
                                    <w:sz w:val="18"/>
                                    <w:szCs w:val="18"/>
                                    <w:shd w:val="clear" w:color="auto" w:fill="FFFFFF"/>
                                  </w:rPr>
                                  <w:t xml:space="preserve">; </w:t>
                                </w:r>
                                <w:r>
                                  <w:rPr>
                                    <w:rFonts w:ascii="Times New Roman" w:hAnsi="Times New Roman" w:cs="Times New Roman"/>
                                    <w:sz w:val="18"/>
                                    <w:szCs w:val="18"/>
                                    <w:vertAlign w:val="superscript"/>
                                    <w:lang w:bidi="en-US"/>
                                  </w:rPr>
                                  <w:t>g</w:t>
                                </w:r>
                              </w:ins>
                              <w:ins w:id="4682" w:author="Maino Vieytes, Christian (NIH/NIA/IRP) [F]" w:date="2023-11-30T12:31:00Z">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1BC2824C" w14:textId="72CE1F31" w:rsidR="00526CCF" w:rsidRPr="00526CCF" w:rsidDel="00E93CBB" w:rsidRDefault="00526CCF" w:rsidP="00D9498C">
                              <w:pPr>
                                <w:rPr>
                                  <w:del w:id="4683" w:author="Maino Vieytes, Christian (NIH/NIA/IRP) [F]" w:date="2023-11-30T12:31:00Z"/>
                                  <w:rFonts w:ascii="Times New Roman" w:hAnsi="Times New Roman" w:cs="Times New Roman"/>
                                  <w:sz w:val="18"/>
                                  <w:szCs w:val="18"/>
                                  <w:lang w:bidi="en-US"/>
                                </w:rPr>
                              </w:pPr>
                              <w:del w:id="4684" w:author="Maino Vieytes, Christian (NIH/NIA/IRP) [F]" w:date="2023-11-30T12:31:00Z">
                                <w:r w:rsidRPr="00526CCF" w:rsidDel="00E93CBB">
                                  <w:rPr>
                                    <w:rFonts w:ascii="Times New Roman" w:hAnsi="Times New Roman" w:cs="Times New Roman"/>
                                    <w:sz w:val="18"/>
                                    <w:szCs w:val="18"/>
                                    <w:vertAlign w:val="superscript"/>
                                    <w:lang w:bidi="en-US"/>
                                  </w:rPr>
                                  <w:delText xml:space="preserve">d </w:delText>
                                </w:r>
                                <w:r w:rsidRPr="00526CCF" w:rsidDel="00E93CBB">
                                  <w:rPr>
                                    <w:rFonts w:ascii="Times New Roman" w:hAnsi="Times New Roman" w:cs="Times New Roman"/>
                                    <w:sz w:val="18"/>
                                    <w:szCs w:val="18"/>
                                    <w:lang w:bidi="en-US"/>
                                  </w:rPr>
                                  <w:delText>Healthy Eating Index 2015</w:delText>
                                </w:r>
                              </w:del>
                            </w:p>
                            <w:p w14:paraId="100D7102" w14:textId="7ABA3B0F" w:rsidR="00526CCF" w:rsidRPr="00526CCF" w:rsidRDefault="00526CCF" w:rsidP="00D9498C">
                              <w:pPr>
                                <w:rPr>
                                  <w:rFonts w:ascii="Times New Roman" w:hAnsi="Times New Roman" w:cs="Times New Roman"/>
                                  <w:sz w:val="18"/>
                                  <w:szCs w:val="18"/>
                                  <w:lang w:bidi="en-US"/>
                                </w:rPr>
                              </w:pPr>
                              <w:del w:id="4685" w:author="Maino Vieytes, Christian (NIH/NIA/IRP) [F]" w:date="2023-11-30T12:33:00Z">
                                <w:r w:rsidRPr="00526CCF" w:rsidDel="00E93CBB">
                                  <w:rPr>
                                    <w:rFonts w:ascii="Times New Roman" w:hAnsi="Times New Roman" w:cs="Times New Roman"/>
                                    <w:sz w:val="18"/>
                                    <w:szCs w:val="18"/>
                                    <w:vertAlign w:val="superscript"/>
                                    <w:lang w:bidi="en-US"/>
                                  </w:rPr>
                                  <w:delText>e</w:delText>
                                </w:r>
                              </w:del>
                              <w:ins w:id="4686" w:author="Maino Vieytes, Christian (NIH/NIA/IRP) [F]" w:date="2023-11-30T12:33:00Z">
                                <w:r w:rsidR="00E93CBB">
                                  <w:rPr>
                                    <w:rFonts w:ascii="Times New Roman" w:hAnsi="Times New Roman" w:cs="Times New Roman"/>
                                    <w:sz w:val="18"/>
                                    <w:szCs w:val="18"/>
                                    <w:vertAlign w:val="superscript"/>
                                    <w:lang w:bidi="en-US"/>
                                  </w:rPr>
                                  <w:t>h</w:t>
                                </w:r>
                              </w:ins>
                              <w:r w:rsidRPr="00526CCF">
                                <w:rPr>
                                  <w:rFonts w:ascii="Times New Roman" w:hAnsi="Times New Roman" w:cs="Times New Roman"/>
                                  <w:sz w:val="18"/>
                                  <w:szCs w:val="18"/>
                                  <w:lang w:bidi="en-US"/>
                                </w:rPr>
                                <w:t xml:space="preserve"> Includes the dietary pattern score variable with no additional covariates</w:t>
                              </w:r>
                              <w:del w:id="4687" w:author="Maino Vieytes, Christian (NIH/NIA/IRP) [F]" w:date="2023-11-30T12:34:00Z">
                                <w:r w:rsidRPr="00526CCF" w:rsidDel="00E93CBB">
                                  <w:rPr>
                                    <w:rFonts w:ascii="Times New Roman" w:hAnsi="Times New Roman" w:cs="Times New Roman"/>
                                    <w:sz w:val="18"/>
                                    <w:szCs w:val="18"/>
                                    <w:lang w:bidi="en-US"/>
                                  </w:rPr>
                                  <w:delText xml:space="preserve"> that were adjusted for</w:delText>
                                </w:r>
                              </w:del>
                              <w:r w:rsidRPr="00526CCF">
                                <w:rPr>
                                  <w:rFonts w:ascii="Times New Roman" w:hAnsi="Times New Roman" w:cs="Times New Roman"/>
                                  <w:sz w:val="18"/>
                                  <w:szCs w:val="18"/>
                                  <w:lang w:bidi="en-US"/>
                                </w:rPr>
                                <w:t>.</w:t>
                              </w:r>
                            </w:p>
                            <w:p w14:paraId="6EB51392" w14:textId="62ADFD8F" w:rsidR="00526CCF" w:rsidRPr="00526CCF" w:rsidRDefault="00526CCF" w:rsidP="00D9498C">
                              <w:pPr>
                                <w:rPr>
                                  <w:rFonts w:ascii="Times New Roman" w:hAnsi="Times New Roman" w:cs="Times New Roman"/>
                                  <w:sz w:val="18"/>
                                  <w:szCs w:val="18"/>
                                  <w:lang w:bidi="en-US"/>
                                </w:rPr>
                              </w:pPr>
                              <w:del w:id="4688" w:author="Maino Vieytes, Christian (NIH/NIA/IRP) [F]" w:date="2023-11-30T12:34:00Z">
                                <w:r w:rsidRPr="00526CCF" w:rsidDel="00E93CBB">
                                  <w:rPr>
                                    <w:rFonts w:ascii="Times New Roman" w:hAnsi="Times New Roman" w:cs="Times New Roman"/>
                                    <w:sz w:val="18"/>
                                    <w:szCs w:val="18"/>
                                    <w:vertAlign w:val="superscript"/>
                                    <w:lang w:bidi="en-US"/>
                                  </w:rPr>
                                  <w:delText>f</w:delText>
                                </w:r>
                              </w:del>
                              <w:ins w:id="4689" w:author="Maino Vieytes, Christian (NIH/NIA/IRP) [F]" w:date="2023-11-30T12:33:00Z">
                                <w:r w:rsidR="00E93CBB">
                                  <w:rPr>
                                    <w:rFonts w:ascii="Times New Roman" w:hAnsi="Times New Roman" w:cs="Times New Roman"/>
                                    <w:sz w:val="18"/>
                                    <w:szCs w:val="18"/>
                                    <w:vertAlign w:val="superscript"/>
                                    <w:lang w:bidi="en-US"/>
                                  </w:rPr>
                                  <w:t>i</w:t>
                                </w:r>
                              </w:ins>
                              <w:r w:rsidRPr="00526CCF">
                                <w:rPr>
                                  <w:rFonts w:ascii="Times New Roman" w:hAnsi="Times New Roman" w:cs="Times New Roman"/>
                                  <w:sz w:val="18"/>
                                  <w:szCs w:val="18"/>
                                  <w:lang w:bidi="en-US"/>
                                </w:rPr>
                                <w:t xml:space="preserve"> Further adjusts for age, sex, and race.</w:t>
                              </w:r>
                            </w:p>
                            <w:p w14:paraId="33BCAA92" w14:textId="68A82D01" w:rsidR="00526CCF" w:rsidRPr="00526CCF" w:rsidRDefault="00526CCF" w:rsidP="00D9498C">
                              <w:pPr>
                                <w:rPr>
                                  <w:rFonts w:ascii="Times New Roman" w:hAnsi="Times New Roman" w:cs="Times New Roman"/>
                                  <w:sz w:val="18"/>
                                  <w:szCs w:val="18"/>
                                  <w:lang w:bidi="en-US"/>
                                </w:rPr>
                              </w:pPr>
                              <w:del w:id="4690" w:author="Maino Vieytes, Christian (NIH/NIA/IRP) [F]" w:date="2023-11-30T12:34:00Z">
                                <w:r w:rsidRPr="00526CCF" w:rsidDel="00E93CBB">
                                  <w:rPr>
                                    <w:rFonts w:ascii="Times New Roman" w:hAnsi="Times New Roman" w:cs="Times New Roman"/>
                                    <w:sz w:val="18"/>
                                    <w:szCs w:val="18"/>
                                    <w:vertAlign w:val="superscript"/>
                                    <w:lang w:bidi="en-US"/>
                                  </w:rPr>
                                  <w:delText>g</w:delText>
                                </w:r>
                              </w:del>
                              <w:ins w:id="4691" w:author="Maino Vieytes, Christian (NIH/NIA/IRP) [F]" w:date="2023-11-30T12:34:00Z">
                                <w:r w:rsidR="00E93CBB">
                                  <w:rPr>
                                    <w:rFonts w:ascii="Times New Roman" w:hAnsi="Times New Roman" w:cs="Times New Roman"/>
                                    <w:sz w:val="18"/>
                                    <w:szCs w:val="18"/>
                                    <w:vertAlign w:val="superscript"/>
                                    <w:lang w:bidi="en-US"/>
                                  </w:rPr>
                                  <w:t>j</w:t>
                                </w:r>
                              </w:ins>
                              <w:r w:rsidRPr="00526CCF">
                                <w:rPr>
                                  <w:rFonts w:ascii="Times New Roman" w:hAnsi="Times New Roman" w:cs="Times New Roman"/>
                                  <w:sz w:val="18"/>
                                  <w:szCs w:val="18"/>
                                  <w:vertAlign w:val="superscript"/>
                                  <w:lang w:bidi="en-US"/>
                                </w:rPr>
                                <w:t xml:space="preserve"> </w:t>
                              </w:r>
                              <w:r w:rsidRPr="00526CCF">
                                <w:rPr>
                                  <w:rFonts w:ascii="Times New Roman" w:hAnsi="Times New Roman" w:cs="Times New Roman"/>
                                  <w:sz w:val="18"/>
                                  <w:szCs w:val="18"/>
                                  <w:lang w:bidi="en-US"/>
                                </w:rPr>
                                <w:t>Further adjusts for BMI, household size, family income-to-poverty ratio, education status, health insurance status, receipt of SNAP benefits, food insecurity status, alcohol intake, smoking status, total caloric intake, weekly MET minutes, and the Charlson Comorbidity Index score</w:t>
                              </w:r>
                              <w:ins w:id="4692" w:author="Maino Vieytes, Christian (NIH/NIA/IRP) [F]" w:date="2023-11-30T12:41:00Z">
                                <w:r w:rsidR="00190CC3">
                                  <w:rPr>
                                    <w:rFonts w:ascii="Times New Roman" w:hAnsi="Times New Roman" w:cs="Times New Roman"/>
                                    <w:sz w:val="18"/>
                                    <w:szCs w:val="18"/>
                                    <w:lang w:bidi="en-US"/>
                                  </w:rPr>
                                  <w:t>.</w:t>
                                </w:r>
                              </w:ins>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v:textbox>
                </v:shape>
              </w:pict>
            </mc:Fallback>
          </mc:AlternateContent>
        </w:r>
      </w:ins>
      <w:del w:id="2954" w:author="Maino Vieytes, Christian (NIH/NIA/IRP) [F]" w:date="2023-11-17T13:08:00Z">
        <w:r w:rsidR="008E210F" w:rsidRPr="00C90B6F" w:rsidDel="00526CCF">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876222C" wp14:editId="5FD7D82C">
                  <wp:simplePos x="0" y="0"/>
                  <wp:positionH relativeFrom="column">
                    <wp:posOffset>-159026</wp:posOffset>
                  </wp:positionH>
                  <wp:positionV relativeFrom="paragraph">
                    <wp:posOffset>-262393</wp:posOffset>
                  </wp:positionV>
                  <wp:extent cx="9355455" cy="4508390"/>
                  <wp:effectExtent l="0" t="0" r="4445" b="635"/>
                  <wp:wrapNone/>
                  <wp:docPr id="8" name="Text Box 8"/>
                  <wp:cNvGraphicFramePr/>
                  <a:graphic xmlns:a="http://schemas.openxmlformats.org/drawingml/2006/main">
                    <a:graphicData uri="http://schemas.microsoft.com/office/word/2010/wordprocessingShape">
                      <wps:wsp>
                        <wps:cNvSpPr txBox="1"/>
                        <wps:spPr>
                          <a:xfrm>
                            <a:off x="0" y="0"/>
                            <a:ext cx="9355455" cy="4508390"/>
                          </a:xfrm>
                          <a:prstGeom prst="rect">
                            <a:avLst/>
                          </a:prstGeom>
                          <a:solidFill>
                            <a:schemeClr val="lt1"/>
                          </a:solidFill>
                          <a:ln w="6350">
                            <a:noFill/>
                          </a:ln>
                        </wps:spPr>
                        <wps:txbx>
                          <w:txbxContent>
                            <w:tbl>
                              <w:tblPr>
                                <w:tblStyle w:val="TableGrid"/>
                                <w:tblW w:w="15091" w:type="dxa"/>
                                <w:tblLook w:val="04A0" w:firstRow="1" w:lastRow="0" w:firstColumn="1" w:lastColumn="0" w:noHBand="0" w:noVBand="1"/>
                                <w:tblPrChange w:id="2955"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2956">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2957" w:author="Maino Vieytes, Christian (NIH/NIA/IRP) [F]" w:date="2023-11-15T16:23:00Z">
                                    <w:trPr>
                                      <w:gridAfter w:val="0"/>
                                      <w:trHeight w:val="320"/>
                                    </w:trPr>
                                  </w:trPrChange>
                                </w:trPr>
                                <w:tc>
                                  <w:tcPr>
                                    <w:tcW w:w="15091" w:type="dxa"/>
                                    <w:gridSpan w:val="10"/>
                                    <w:noWrap/>
                                    <w:vAlign w:val="center"/>
                                    <w:tcPrChange w:id="2958"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2959"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960"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2961" w:author="Maino Vieytes, Christian (NIH/NIA/IRP) [F]" w:date="2023-11-15T15:57:00Z">
                                          <w:rPr>
                                            <w:rFonts w:ascii="Times New Roman" w:hAnsi="Times New Roman" w:cs="Times New Roman"/>
                                            <w:sz w:val="20"/>
                                            <w:szCs w:val="20"/>
                                          </w:rPr>
                                        </w:rPrChange>
                                      </w:rPr>
                                      <w:t>. Adjusted hazard ratios</w:t>
                                    </w:r>
                                    <w:ins w:id="2962"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2963" w:author="Maino Vieytes, Christian (NIH/NIA/IRP) [F]" w:date="2023-11-15T15:57:00Z">
                                          <w:rPr>
                                            <w:rFonts w:ascii="Times New Roman" w:hAnsi="Times New Roman" w:cs="Times New Roman"/>
                                            <w:sz w:val="20"/>
                                            <w:szCs w:val="20"/>
                                          </w:rPr>
                                        </w:rPrChange>
                                      </w:rPr>
                                      <w:t xml:space="preserve"> and 95% confidence intervals</w:t>
                                    </w:r>
                                    <w:ins w:id="2964"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full model</w:t>
                                      </w:r>
                                      <w:r w:rsidR="00E95C91" w:rsidRPr="00E95C91">
                                        <w:rPr>
                                          <w:rFonts w:ascii="Times New Roman" w:hAnsi="Times New Roman" w:cs="Times New Roman"/>
                                          <w:sz w:val="18"/>
                                          <w:szCs w:val="18"/>
                                          <w:vertAlign w:val="superscript"/>
                                          <w:rPrChange w:id="2965" w:author="Maino Vieytes, Christian (NIH/NIA/IRP) [F]" w:date="2023-11-17T10:10:00Z">
                                            <w:rPr>
                                              <w:rFonts w:ascii="Times New Roman" w:hAnsi="Times New Roman" w:cs="Times New Roman"/>
                                              <w:sz w:val="18"/>
                                              <w:szCs w:val="18"/>
                                            </w:rPr>
                                          </w:rPrChange>
                                        </w:rPr>
                                        <w:t>d</w:t>
                                      </w:r>
                                      <w:r w:rsidR="00E95C91">
                                        <w:rPr>
                                          <w:rFonts w:ascii="Times New Roman" w:hAnsi="Times New Roman" w:cs="Times New Roman"/>
                                          <w:sz w:val="18"/>
                                          <w:szCs w:val="18"/>
                                        </w:rPr>
                                        <w:t xml:space="preserve"> </w:t>
                                      </w:r>
                                    </w:ins>
                                    <w:del w:id="2966" w:author="Maino Vieytes, Christian (NIH/NIA/IRP) [F]" w:date="2023-11-17T10:10:00Z">
                                      <w:r w:rsidRPr="00E95C91" w:rsidDel="00E95C91">
                                        <w:rPr>
                                          <w:rFonts w:ascii="Times New Roman" w:hAnsi="Times New Roman" w:cs="Times New Roman"/>
                                          <w:sz w:val="18"/>
                                          <w:szCs w:val="18"/>
                                          <w:vertAlign w:val="superscript"/>
                                          <w:rPrChange w:id="2967"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2968"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2969" w:author="Maino Vieytes, Christian (NIH/NIA/IRP) [F]" w:date="2023-11-15T15:55:00Z">
                                      <w:r w:rsidRPr="008A6C8D" w:rsidDel="008A6C8D">
                                        <w:rPr>
                                          <w:rFonts w:ascii="Times New Roman" w:hAnsi="Times New Roman" w:cs="Times New Roman"/>
                                          <w:sz w:val="18"/>
                                          <w:szCs w:val="18"/>
                                          <w:rPrChange w:id="2970" w:author="Maino Vieytes, Christian (NIH/NIA/IRP) [F]" w:date="2023-11-15T15:57:00Z">
                                            <w:rPr>
                                              <w:rFonts w:ascii="Times New Roman" w:hAnsi="Times New Roman" w:cs="Times New Roman"/>
                                              <w:sz w:val="20"/>
                                              <w:szCs w:val="20"/>
                                            </w:rPr>
                                          </w:rPrChange>
                                        </w:rPr>
                                        <w:delText>cancer survivor</w:delText>
                                      </w:r>
                                    </w:del>
                                    <w:ins w:id="2971"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2972" w:author="Maino Vieytes, Christian (NIH/NIA/IRP) [F]" w:date="2023-11-15T15:57:00Z">
                                          <w:rPr>
                                            <w:rFonts w:ascii="Times New Roman" w:hAnsi="Times New Roman" w:cs="Times New Roman"/>
                                            <w:sz w:val="20"/>
                                            <w:szCs w:val="20"/>
                                          </w:rPr>
                                        </w:rPrChange>
                                      </w:rPr>
                                      <w:t xml:space="preserve"> </w:t>
                                    </w:r>
                                    <w:ins w:id="2973"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2974"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2975"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2976" w:author="Maino Vieytes, Christian (NIH/NIA/IRP) [F]" w:date="2023-11-15T15:57:00Z">
                                          <w:rPr>
                                            <w:rFonts w:ascii="Times New Roman" w:hAnsi="Times New Roman" w:cs="Times New Roman"/>
                                            <w:sz w:val="20"/>
                                            <w:szCs w:val="20"/>
                                          </w:rPr>
                                        </w:rPrChange>
                                      </w:rPr>
                                      <w:t xml:space="preserve">= </w:t>
                                    </w:r>
                                    <w:del w:id="2977" w:author="Maino Vieytes, Christian (NIH/NIA/IRP) [F]" w:date="2023-11-15T15:55:00Z">
                                      <w:r w:rsidRPr="008A6C8D" w:rsidDel="008A6C8D">
                                        <w:rPr>
                                          <w:rFonts w:ascii="Times New Roman" w:hAnsi="Times New Roman" w:cs="Times New Roman"/>
                                          <w:sz w:val="18"/>
                                          <w:szCs w:val="18"/>
                                          <w:rPrChange w:id="2978" w:author="Maino Vieytes, Christian (NIH/NIA/IRP) [F]" w:date="2023-11-15T15:57:00Z">
                                            <w:rPr>
                                              <w:rFonts w:ascii="Times New Roman" w:hAnsi="Times New Roman" w:cs="Times New Roman"/>
                                              <w:sz w:val="20"/>
                                              <w:szCs w:val="20"/>
                                            </w:rPr>
                                          </w:rPrChange>
                                        </w:rPr>
                                        <w:delText>2493</w:delText>
                                      </w:r>
                                    </w:del>
                                    <w:ins w:id="2979" w:author="Maino Vieytes, Christian (NIH/NIA/IRP) [F]" w:date="2023-11-15T15:55:00Z">
                                      <w:r w:rsidR="008A6C8D" w:rsidRPr="008A6C8D">
                                        <w:rPr>
                                          <w:rFonts w:ascii="Times New Roman" w:hAnsi="Times New Roman" w:cs="Times New Roman"/>
                                          <w:sz w:val="18"/>
                                          <w:szCs w:val="18"/>
                                        </w:rPr>
                                        <w:t>1</w:t>
                                      </w:r>
                                    </w:ins>
                                    <w:ins w:id="2980"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2981"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2982"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2983" w:author="Maino Vieytes, Christian (NIH/NIA/IRP) [F]" w:date="2023-11-15T16:23:00Z">
                                    <w:trPr>
                                      <w:gridAfter w:val="0"/>
                                      <w:trHeight w:val="320"/>
                                    </w:trPr>
                                  </w:trPrChange>
                                </w:trPr>
                                <w:tc>
                                  <w:tcPr>
                                    <w:tcW w:w="2317" w:type="dxa"/>
                                    <w:noWrap/>
                                    <w:vAlign w:val="center"/>
                                    <w:hideMark/>
                                    <w:tcPrChange w:id="2984"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2985"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2986" w:author="Maino Vieytes, Christian (NIH/NIA/IRP) [F]" w:date="2023-11-15T15:57:00Z">
                                          <w:rPr>
                                            <w:rFonts w:ascii="Times New Roman" w:hAnsi="Times New Roman" w:cs="Times New Roman"/>
                                            <w:b/>
                                            <w:bCs/>
                                            <w:sz w:val="20"/>
                                            <w:szCs w:val="20"/>
                                          </w:rPr>
                                        </w:rPrChange>
                                      </w:rPr>
                                      <w:t>Dietary Pattern</w:t>
                                    </w:r>
                                    <w:del w:id="2987" w:author="Maino Vieytes, Christian (NIH/NIA/IRP) [F]" w:date="2023-11-17T10:10:00Z">
                                      <w:r w:rsidRPr="008A6C8D" w:rsidDel="00E95C91">
                                        <w:rPr>
                                          <w:rFonts w:ascii="Times New Roman" w:hAnsi="Times New Roman" w:cs="Times New Roman"/>
                                          <w:sz w:val="18"/>
                                          <w:szCs w:val="18"/>
                                          <w:vertAlign w:val="superscript"/>
                                          <w:rPrChange w:id="2988"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2989"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2990"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2991"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2992"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299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994"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2995"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299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997"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2998"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2999"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000"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3001"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3002"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003"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3004"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3005"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006"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3007"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3008"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i/>
                                        <w:iCs/>
                                        <w:sz w:val="18"/>
                                        <w:szCs w:val="18"/>
                                        <w:rPrChange w:id="3009"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010"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3011" w:author="Maino Vieytes, Christian (NIH/NIA/IRP) [F]" w:date="2023-11-15T15:57:00Z">
                                          <w:rPr>
                                            <w:rFonts w:ascii="Times New Roman" w:hAnsi="Times New Roman" w:cs="Times New Roman"/>
                                            <w:b/>
                                            <w:bCs/>
                                            <w:sz w:val="20"/>
                                            <w:szCs w:val="20"/>
                                            <w:vertAlign w:val="subscript"/>
                                          </w:rPr>
                                        </w:rPrChange>
                                      </w:rPr>
                                      <w:t>trend</w:t>
                                    </w:r>
                                  </w:p>
                                </w:tc>
                                <w:tc>
                                  <w:tcPr>
                                    <w:tcW w:w="1622" w:type="dxa"/>
                                    <w:noWrap/>
                                    <w:vAlign w:val="center"/>
                                    <w:hideMark/>
                                    <w:tcPrChange w:id="3012"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3013"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sz w:val="18"/>
                                        <w:szCs w:val="18"/>
                                        <w:rPrChange w:id="3014"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3015"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3016" w:author="Maino Vieytes, Christian (NIH/NIA/IRP) [F]" w:date="2023-11-15T15:57:00Z">
                                          <w:rPr>
                                            <w:rFonts w:ascii="Times New Roman" w:hAnsi="Times New Roman" w:cs="Times New Roman"/>
                                            <w:b/>
                                            <w:bCs/>
                                            <w:sz w:val="20"/>
                                            <w:szCs w:val="20"/>
                                            <w:vertAlign w:val="subscript"/>
                                          </w:rPr>
                                        </w:rPrChange>
                                      </w:rPr>
                                      <w:t>continuous</w:t>
                                    </w:r>
                                  </w:p>
                                </w:tc>
                                <w:tc>
                                  <w:tcPr>
                                    <w:tcW w:w="1310" w:type="dxa"/>
                                    <w:noWrap/>
                                    <w:vAlign w:val="center"/>
                                    <w:hideMark/>
                                    <w:tcPrChange w:id="3017"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3018"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i/>
                                        <w:iCs/>
                                        <w:sz w:val="18"/>
                                        <w:szCs w:val="18"/>
                                        <w:rPrChange w:id="3019"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020"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3021" w:author="Maino Vieytes, Christian (NIH/NIA/IRP) [F]" w:date="2023-11-15T15:57:00Z">
                                          <w:rPr>
                                            <w:rFonts w:ascii="Times New Roman" w:hAnsi="Times New Roman" w:cs="Times New Roman"/>
                                            <w:b/>
                                            <w:bCs/>
                                            <w:sz w:val="20"/>
                                            <w:szCs w:val="20"/>
                                            <w:vertAlign w:val="subscript"/>
                                          </w:rPr>
                                        </w:rPrChange>
                                      </w:rPr>
                                      <w:t>non-linear</w:t>
                                    </w:r>
                                  </w:p>
                                </w:tc>
                              </w:tr>
                              <w:tr w:rsidR="008E210F" w:rsidRPr="008A6C8D" w14:paraId="67F7ACC1" w14:textId="77777777" w:rsidTr="002B4FE9">
                                <w:trPr>
                                  <w:trHeight w:val="320"/>
                                  <w:trPrChange w:id="3022" w:author="Maino Vieytes, Christian (NIH/NIA/IRP) [F]" w:date="2023-11-15T16:23:00Z">
                                    <w:trPr>
                                      <w:gridAfter w:val="0"/>
                                      <w:trHeight w:val="320"/>
                                    </w:trPr>
                                  </w:trPrChange>
                                </w:trPr>
                                <w:tc>
                                  <w:tcPr>
                                    <w:tcW w:w="15091" w:type="dxa"/>
                                    <w:gridSpan w:val="10"/>
                                    <w:noWrap/>
                                    <w:vAlign w:val="center"/>
                                    <w:tcPrChange w:id="3023"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302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3025"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3026" w:author="Maino Vieytes, Christian (NIH/NIA/IRP) [F]" w:date="2023-11-16T09:36:00Z">
                                    <w:tblPrEx>
                                      <w:tblW w:w="15091" w:type="dxa"/>
                                    </w:tblPrEx>
                                  </w:tblPrExChange>
                                </w:tblPrEx>
                                <w:trPr>
                                  <w:trHeight w:val="320"/>
                                  <w:trPrChange w:id="3027" w:author="Maino Vieytes, Christian (NIH/NIA/IRP) [F]" w:date="2023-11-16T09:36:00Z">
                                    <w:trPr>
                                      <w:trHeight w:val="320"/>
                                    </w:trPr>
                                  </w:trPrChange>
                                </w:trPr>
                                <w:tc>
                                  <w:tcPr>
                                    <w:tcW w:w="2317" w:type="dxa"/>
                                    <w:noWrap/>
                                    <w:vAlign w:val="center"/>
                                    <w:hideMark/>
                                    <w:tcPrChange w:id="3028"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302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030"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303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032"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3033" w:author="Maino Vieytes, Christian (NIH/NIA/IRP) [F]" w:date="2023-11-16T09:36:00Z">
                                          <w:rPr>
                                            <w:rFonts w:ascii="Times New Roman" w:hAnsi="Times New Roman" w:cs="Times New Roman"/>
                                            <w:sz w:val="20"/>
                                            <w:szCs w:val="20"/>
                                          </w:rPr>
                                        </w:rPrChange>
                                      </w:rPr>
                                    </w:pPr>
                                    <w:ins w:id="3034" w:author="Maino Vieytes, Christian (NIH/NIA/IRP) [F]" w:date="2023-11-16T09:36:00Z">
                                      <w:r w:rsidRPr="0049435F">
                                        <w:rPr>
                                          <w:rFonts w:ascii="Times New Roman" w:hAnsi="Times New Roman" w:cs="Times New Roman"/>
                                          <w:color w:val="000000"/>
                                          <w:sz w:val="18"/>
                                          <w:szCs w:val="18"/>
                                          <w:rPrChange w:id="3035" w:author="Maino Vieytes, Christian (NIH/NIA/IRP) [F]" w:date="2023-11-16T09:36:00Z">
                                            <w:rPr>
                                              <w:rFonts w:ascii="Calibri" w:hAnsi="Calibri" w:cs="Calibri"/>
                                              <w:color w:val="000000"/>
                                            </w:rPr>
                                          </w:rPrChange>
                                        </w:rPr>
                                        <w:t>1745</w:t>
                                      </w:r>
                                    </w:ins>
                                    <w:del w:id="3036" w:author="Maino Vieytes, Christian (NIH/NIA/IRP) [F]" w:date="2023-11-15T15:54:00Z">
                                      <w:r w:rsidRPr="0049435F" w:rsidDel="00A12FDA">
                                        <w:rPr>
                                          <w:rFonts w:ascii="Times New Roman" w:hAnsi="Times New Roman" w:cs="Times New Roman"/>
                                          <w:sz w:val="18"/>
                                          <w:szCs w:val="18"/>
                                          <w:rPrChange w:id="303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038"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3039" w:author="Maino Vieytes, Christian (NIH/NIA/IRP) [F]" w:date="2023-11-16T09:36:00Z">
                                          <w:rPr>
                                            <w:rFonts w:ascii="Times New Roman" w:hAnsi="Times New Roman" w:cs="Times New Roman"/>
                                            <w:sz w:val="20"/>
                                            <w:szCs w:val="20"/>
                                          </w:rPr>
                                        </w:rPrChange>
                                      </w:rPr>
                                    </w:pPr>
                                    <w:ins w:id="3040" w:author="Maino Vieytes, Christian (NIH/NIA/IRP) [F]" w:date="2023-11-16T09:36:00Z">
                                      <w:r w:rsidRPr="0049435F">
                                        <w:rPr>
                                          <w:rFonts w:ascii="Times New Roman" w:hAnsi="Times New Roman" w:cs="Times New Roman"/>
                                          <w:color w:val="000000"/>
                                          <w:sz w:val="18"/>
                                          <w:szCs w:val="18"/>
                                          <w:rPrChange w:id="3041" w:author="Maino Vieytes, Christian (NIH/NIA/IRP) [F]" w:date="2023-11-16T09:36:00Z">
                                            <w:rPr>
                                              <w:rFonts w:ascii="Calibri" w:hAnsi="Calibri" w:cs="Calibri"/>
                                              <w:color w:val="000000"/>
                                            </w:rPr>
                                          </w:rPrChange>
                                        </w:rPr>
                                        <w:t>1.00</w:t>
                                      </w:r>
                                    </w:ins>
                                    <w:del w:id="3042" w:author="Maino Vieytes, Christian (NIH/NIA/IRP) [F]" w:date="2023-11-15T15:54:00Z">
                                      <w:r w:rsidRPr="0049435F" w:rsidDel="00A12FDA">
                                        <w:rPr>
                                          <w:rFonts w:ascii="Times New Roman" w:hAnsi="Times New Roman" w:cs="Times New Roman"/>
                                          <w:sz w:val="18"/>
                                          <w:szCs w:val="18"/>
                                          <w:rPrChange w:id="304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044"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3045" w:author="Maino Vieytes, Christian (NIH/NIA/IRP) [F]" w:date="2023-11-16T09:36:00Z">
                                          <w:rPr>
                                            <w:rFonts w:ascii="Times New Roman" w:hAnsi="Times New Roman" w:cs="Times New Roman"/>
                                            <w:sz w:val="20"/>
                                            <w:szCs w:val="20"/>
                                          </w:rPr>
                                        </w:rPrChange>
                                      </w:rPr>
                                    </w:pPr>
                                    <w:ins w:id="3046" w:author="Maino Vieytes, Christian (NIH/NIA/IRP) [F]" w:date="2023-11-16T09:36:00Z">
                                      <w:r w:rsidRPr="0049435F">
                                        <w:rPr>
                                          <w:rFonts w:ascii="Times New Roman" w:hAnsi="Times New Roman" w:cs="Times New Roman"/>
                                          <w:color w:val="000000"/>
                                          <w:sz w:val="18"/>
                                          <w:szCs w:val="18"/>
                                          <w:rPrChange w:id="3047" w:author="Maino Vieytes, Christian (NIH/NIA/IRP) [F]" w:date="2023-11-16T09:36:00Z">
                                            <w:rPr>
                                              <w:rFonts w:ascii="Calibri" w:hAnsi="Calibri" w:cs="Calibri"/>
                                              <w:color w:val="000000"/>
                                            </w:rPr>
                                          </w:rPrChange>
                                        </w:rPr>
                                        <w:t>0.75 (0.44-1.25)</w:t>
                                      </w:r>
                                    </w:ins>
                                    <w:del w:id="3048" w:author="Maino Vieytes, Christian (NIH/NIA/IRP) [F]" w:date="2023-11-15T15:54:00Z">
                                      <w:r w:rsidRPr="0049435F" w:rsidDel="00A12FDA">
                                        <w:rPr>
                                          <w:rFonts w:ascii="Times New Roman" w:hAnsi="Times New Roman" w:cs="Times New Roman"/>
                                          <w:sz w:val="18"/>
                                          <w:szCs w:val="18"/>
                                          <w:rPrChange w:id="3049"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3050"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3051" w:author="Maino Vieytes, Christian (NIH/NIA/IRP) [F]" w:date="2023-11-16T09:36:00Z">
                                          <w:rPr>
                                            <w:rFonts w:ascii="Times New Roman" w:hAnsi="Times New Roman" w:cs="Times New Roman"/>
                                            <w:sz w:val="20"/>
                                            <w:szCs w:val="20"/>
                                          </w:rPr>
                                        </w:rPrChange>
                                      </w:rPr>
                                    </w:pPr>
                                    <w:ins w:id="3052" w:author="Maino Vieytes, Christian (NIH/NIA/IRP) [F]" w:date="2023-11-16T09:36:00Z">
                                      <w:r w:rsidRPr="0049435F">
                                        <w:rPr>
                                          <w:rFonts w:ascii="Times New Roman" w:hAnsi="Times New Roman" w:cs="Times New Roman"/>
                                          <w:color w:val="000000"/>
                                          <w:sz w:val="18"/>
                                          <w:szCs w:val="18"/>
                                          <w:rPrChange w:id="3053" w:author="Maino Vieytes, Christian (NIH/NIA/IRP) [F]" w:date="2023-11-16T09:36:00Z">
                                            <w:rPr>
                                              <w:rFonts w:ascii="Calibri" w:hAnsi="Calibri" w:cs="Calibri"/>
                                              <w:color w:val="000000"/>
                                            </w:rPr>
                                          </w:rPrChange>
                                        </w:rPr>
                                        <w:t>1.08 (0.72-1.62)</w:t>
                                      </w:r>
                                    </w:ins>
                                    <w:del w:id="3054" w:author="Maino Vieytes, Christian (NIH/NIA/IRP) [F]" w:date="2023-11-15T15:54:00Z">
                                      <w:r w:rsidRPr="0049435F" w:rsidDel="00A12FDA">
                                        <w:rPr>
                                          <w:rFonts w:ascii="Times New Roman" w:hAnsi="Times New Roman" w:cs="Times New Roman"/>
                                          <w:sz w:val="18"/>
                                          <w:szCs w:val="18"/>
                                          <w:rPrChange w:id="3055"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3056"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3057" w:author="Maino Vieytes, Christian (NIH/NIA/IRP) [F]" w:date="2023-11-16T09:36:00Z">
                                          <w:rPr>
                                            <w:rFonts w:ascii="Times New Roman" w:hAnsi="Times New Roman" w:cs="Times New Roman"/>
                                            <w:sz w:val="20"/>
                                            <w:szCs w:val="20"/>
                                          </w:rPr>
                                        </w:rPrChange>
                                      </w:rPr>
                                    </w:pPr>
                                    <w:ins w:id="3058" w:author="Maino Vieytes, Christian (NIH/NIA/IRP) [F]" w:date="2023-11-16T09:36:00Z">
                                      <w:r w:rsidRPr="0049435F">
                                        <w:rPr>
                                          <w:rFonts w:ascii="Times New Roman" w:hAnsi="Times New Roman" w:cs="Times New Roman"/>
                                          <w:color w:val="000000"/>
                                          <w:sz w:val="18"/>
                                          <w:szCs w:val="18"/>
                                          <w:rPrChange w:id="3059" w:author="Maino Vieytes, Christian (NIH/NIA/IRP) [F]" w:date="2023-11-16T09:36:00Z">
                                            <w:rPr>
                                              <w:rFonts w:ascii="Calibri" w:hAnsi="Calibri" w:cs="Calibri"/>
                                              <w:color w:val="000000"/>
                                            </w:rPr>
                                          </w:rPrChange>
                                        </w:rPr>
                                        <w:t>1.23 (0.82-1.85)</w:t>
                                      </w:r>
                                    </w:ins>
                                    <w:del w:id="3060" w:author="Maino Vieytes, Christian (NIH/NIA/IRP) [F]" w:date="2023-11-15T15:54:00Z">
                                      <w:r w:rsidRPr="0049435F" w:rsidDel="00A12FDA">
                                        <w:rPr>
                                          <w:rFonts w:ascii="Times New Roman" w:hAnsi="Times New Roman" w:cs="Times New Roman"/>
                                          <w:sz w:val="18"/>
                                          <w:szCs w:val="18"/>
                                          <w:rPrChange w:id="3061"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3062"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3063" w:author="Maino Vieytes, Christian (NIH/NIA/IRP) [F]" w:date="2023-11-16T09:36:00Z">
                                          <w:rPr>
                                            <w:rFonts w:ascii="Times New Roman" w:hAnsi="Times New Roman" w:cs="Times New Roman"/>
                                            <w:sz w:val="20"/>
                                            <w:szCs w:val="20"/>
                                          </w:rPr>
                                        </w:rPrChange>
                                      </w:rPr>
                                    </w:pPr>
                                    <w:ins w:id="3064" w:author="Maino Vieytes, Christian (NIH/NIA/IRP) [F]" w:date="2023-11-16T09:36:00Z">
                                      <w:r w:rsidRPr="0049435F">
                                        <w:rPr>
                                          <w:rFonts w:ascii="Times New Roman" w:hAnsi="Times New Roman" w:cs="Times New Roman"/>
                                          <w:color w:val="000000"/>
                                          <w:sz w:val="18"/>
                                          <w:szCs w:val="18"/>
                                          <w:rPrChange w:id="3065" w:author="Maino Vieytes, Christian (NIH/NIA/IRP) [F]" w:date="2023-11-16T09:36:00Z">
                                            <w:rPr>
                                              <w:rFonts w:ascii="Calibri" w:hAnsi="Calibri" w:cs="Calibri"/>
                                              <w:color w:val="000000"/>
                                            </w:rPr>
                                          </w:rPrChange>
                                        </w:rPr>
                                        <w:t>1.53 (1.00-2.35)*</w:t>
                                      </w:r>
                                    </w:ins>
                                    <w:del w:id="3066" w:author="Maino Vieytes, Christian (NIH/NIA/IRP) [F]" w:date="2023-11-15T15:54:00Z">
                                      <w:r w:rsidRPr="0049435F" w:rsidDel="00A12FDA">
                                        <w:rPr>
                                          <w:rFonts w:ascii="Times New Roman" w:hAnsi="Times New Roman" w:cs="Times New Roman"/>
                                          <w:sz w:val="18"/>
                                          <w:szCs w:val="18"/>
                                          <w:rPrChange w:id="3067"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3068"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3069" w:author="Maino Vieytes, Christian (NIH/NIA/IRP) [F]" w:date="2023-11-16T09:36:00Z">
                                          <w:rPr>
                                            <w:rFonts w:ascii="Times New Roman" w:hAnsi="Times New Roman" w:cs="Times New Roman"/>
                                            <w:sz w:val="20"/>
                                            <w:szCs w:val="20"/>
                                          </w:rPr>
                                        </w:rPrChange>
                                      </w:rPr>
                                    </w:pPr>
                                    <w:ins w:id="3070" w:author="Maino Vieytes, Christian (NIH/NIA/IRP) [F]" w:date="2023-11-16T09:36:00Z">
                                      <w:r w:rsidRPr="0049435F">
                                        <w:rPr>
                                          <w:rFonts w:ascii="Times New Roman" w:hAnsi="Times New Roman" w:cs="Times New Roman"/>
                                          <w:color w:val="000000"/>
                                          <w:sz w:val="18"/>
                                          <w:szCs w:val="18"/>
                                          <w:rPrChange w:id="3071" w:author="Maino Vieytes, Christian (NIH/NIA/IRP) [F]" w:date="2023-11-16T09:36:00Z">
                                            <w:rPr>
                                              <w:rFonts w:ascii="Calibri" w:hAnsi="Calibri" w:cs="Calibri"/>
                                              <w:color w:val="000000"/>
                                            </w:rPr>
                                          </w:rPrChange>
                                        </w:rPr>
                                        <w:t>0.02*</w:t>
                                      </w:r>
                                    </w:ins>
                                    <w:del w:id="3072" w:author="Maino Vieytes, Christian (NIH/NIA/IRP) [F]" w:date="2023-11-15T15:54:00Z">
                                      <w:r w:rsidRPr="0049435F" w:rsidDel="00A12FDA">
                                        <w:rPr>
                                          <w:rFonts w:ascii="Times New Roman" w:hAnsi="Times New Roman" w:cs="Times New Roman"/>
                                          <w:sz w:val="18"/>
                                          <w:szCs w:val="18"/>
                                          <w:rPrChange w:id="3073"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3074"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3075" w:author="Maino Vieytes, Christian (NIH/NIA/IRP) [F]" w:date="2023-11-16T09:36:00Z">
                                          <w:rPr>
                                            <w:rFonts w:ascii="Times New Roman" w:hAnsi="Times New Roman" w:cs="Times New Roman"/>
                                            <w:sz w:val="20"/>
                                            <w:szCs w:val="20"/>
                                          </w:rPr>
                                        </w:rPrChange>
                                      </w:rPr>
                                    </w:pPr>
                                    <w:ins w:id="3076" w:author="Maino Vieytes, Christian (NIH/NIA/IRP) [F]" w:date="2023-11-16T09:36:00Z">
                                      <w:r w:rsidRPr="0049435F">
                                        <w:rPr>
                                          <w:rFonts w:ascii="Times New Roman" w:hAnsi="Times New Roman" w:cs="Times New Roman"/>
                                          <w:color w:val="000000"/>
                                          <w:sz w:val="18"/>
                                          <w:szCs w:val="18"/>
                                          <w:rPrChange w:id="3077" w:author="Maino Vieytes, Christian (NIH/NIA/IRP) [F]" w:date="2023-11-16T09:36:00Z">
                                            <w:rPr>
                                              <w:rFonts w:ascii="Calibri" w:hAnsi="Calibri" w:cs="Calibri"/>
                                              <w:color w:val="000000"/>
                                            </w:rPr>
                                          </w:rPrChange>
                                        </w:rPr>
                                        <w:t>1.25 (1.09-1.43)**</w:t>
                                      </w:r>
                                    </w:ins>
                                    <w:del w:id="3078" w:author="Maino Vieytes, Christian (NIH/NIA/IRP) [F]" w:date="2023-11-15T15:54:00Z">
                                      <w:r w:rsidRPr="0049435F" w:rsidDel="00A12FDA">
                                        <w:rPr>
                                          <w:rFonts w:ascii="Times New Roman" w:hAnsi="Times New Roman" w:cs="Times New Roman"/>
                                          <w:sz w:val="18"/>
                                          <w:szCs w:val="18"/>
                                          <w:rPrChange w:id="3079"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3080"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3081" w:author="Maino Vieytes, Christian (NIH/NIA/IRP) [F]" w:date="2023-11-16T09:36:00Z">
                                          <w:rPr>
                                            <w:rFonts w:ascii="Times New Roman" w:hAnsi="Times New Roman" w:cs="Times New Roman"/>
                                            <w:sz w:val="20"/>
                                            <w:szCs w:val="20"/>
                                          </w:rPr>
                                        </w:rPrChange>
                                      </w:rPr>
                                    </w:pPr>
                                    <w:ins w:id="3082" w:author="Maino Vieytes, Christian (NIH/NIA/IRP) [F]" w:date="2023-11-16T09:36:00Z">
                                      <w:r w:rsidRPr="0049435F">
                                        <w:rPr>
                                          <w:rFonts w:ascii="Times New Roman" w:hAnsi="Times New Roman" w:cs="Times New Roman"/>
                                          <w:color w:val="000000"/>
                                          <w:sz w:val="18"/>
                                          <w:szCs w:val="18"/>
                                          <w:rPrChange w:id="3083" w:author="Maino Vieytes, Christian (NIH/NIA/IRP) [F]" w:date="2023-11-16T09:36:00Z">
                                            <w:rPr>
                                              <w:rFonts w:ascii="Calibri" w:hAnsi="Calibri" w:cs="Calibri"/>
                                              <w:color w:val="000000"/>
                                            </w:rPr>
                                          </w:rPrChange>
                                        </w:rPr>
                                        <w:t>0.45</w:t>
                                      </w:r>
                                    </w:ins>
                                    <w:del w:id="3084" w:author="Maino Vieytes, Christian (NIH/NIA/IRP) [F]" w:date="2023-11-15T15:54:00Z">
                                      <w:r w:rsidRPr="0049435F" w:rsidDel="00A12FDA">
                                        <w:rPr>
                                          <w:rFonts w:ascii="Times New Roman" w:hAnsi="Times New Roman" w:cs="Times New Roman"/>
                                          <w:color w:val="000000"/>
                                          <w:sz w:val="18"/>
                                          <w:szCs w:val="18"/>
                                          <w:rPrChange w:id="3085"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3086" w:author="Maino Vieytes, Christian (NIH/NIA/IRP) [F]" w:date="2023-11-16T09:36:00Z">
                                    <w:tblPrEx>
                                      <w:tblW w:w="15091" w:type="dxa"/>
                                    </w:tblPrEx>
                                  </w:tblPrExChange>
                                </w:tblPrEx>
                                <w:trPr>
                                  <w:trHeight w:val="320"/>
                                  <w:del w:id="3087" w:author="Maino Vieytes, Christian (NIH/NIA/IRP) [F]" w:date="2023-11-15T16:23:00Z"/>
                                  <w:trPrChange w:id="3088" w:author="Maino Vieytes, Christian (NIH/NIA/IRP) [F]" w:date="2023-11-16T09:36:00Z">
                                    <w:trPr>
                                      <w:gridAfter w:val="0"/>
                                      <w:trHeight w:val="320"/>
                                    </w:trPr>
                                  </w:trPrChange>
                                </w:trPr>
                                <w:tc>
                                  <w:tcPr>
                                    <w:tcW w:w="2317" w:type="dxa"/>
                                    <w:noWrap/>
                                    <w:vAlign w:val="center"/>
                                    <w:hideMark/>
                                    <w:tcPrChange w:id="3089"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3090" w:author="Maino Vieytes, Christian (NIH/NIA/IRP) [F]" w:date="2023-11-15T16:23:00Z"/>
                                        <w:rFonts w:ascii="Times New Roman" w:hAnsi="Times New Roman" w:cs="Times New Roman"/>
                                        <w:sz w:val="18"/>
                                        <w:szCs w:val="18"/>
                                        <w:rPrChange w:id="3091" w:author="Maino Vieytes, Christian (NIH/NIA/IRP) [F]" w:date="2023-11-15T15:57:00Z">
                                          <w:rPr>
                                            <w:del w:id="3092" w:author="Maino Vieytes, Christian (NIH/NIA/IRP) [F]" w:date="2023-11-15T16:23:00Z"/>
                                            <w:rFonts w:ascii="Times New Roman" w:hAnsi="Times New Roman" w:cs="Times New Roman"/>
                                            <w:sz w:val="20"/>
                                            <w:szCs w:val="20"/>
                                          </w:rPr>
                                        </w:rPrChange>
                                      </w:rPr>
                                    </w:pPr>
                                    <w:del w:id="3093" w:author="Maino Vieytes, Christian (NIH/NIA/IRP) [F]" w:date="2023-11-15T16:23:00Z">
                                      <w:r w:rsidRPr="008A6C8D" w:rsidDel="002B4FE9">
                                        <w:rPr>
                                          <w:rFonts w:ascii="Times New Roman" w:hAnsi="Times New Roman" w:cs="Times New Roman"/>
                                          <w:sz w:val="18"/>
                                          <w:szCs w:val="18"/>
                                          <w:rPrChange w:id="3094"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309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096" w:author="Maino Vieytes, Christian (NIH/NIA/IRP) [F]" w:date="2023-11-16T09:36:00Z">
                                      <w:tcPr>
                                        <w:tcW w:w="936" w:type="dxa"/>
                                        <w:noWrap/>
                                        <w:vAlign w:val="center"/>
                                        <w:hideMark/>
                                      </w:tcPr>
                                    </w:tcPrChange>
                                  </w:tcPr>
                                  <w:p w14:paraId="20424A55" w14:textId="3A35F452" w:rsidR="0049435F" w:rsidRPr="0049435F" w:rsidDel="002B4FE9" w:rsidRDefault="0049435F">
                                    <w:pPr>
                                      <w:jc w:val="center"/>
                                      <w:rPr>
                                        <w:del w:id="3097" w:author="Maino Vieytes, Christian (NIH/NIA/IRP) [F]" w:date="2023-11-15T16:23:00Z"/>
                                        <w:rFonts w:ascii="Times New Roman" w:hAnsi="Times New Roman" w:cs="Times New Roman"/>
                                        <w:sz w:val="18"/>
                                        <w:szCs w:val="18"/>
                                        <w:rPrChange w:id="3098" w:author="Maino Vieytes, Christian (NIH/NIA/IRP) [F]" w:date="2023-11-16T09:36:00Z">
                                          <w:rPr>
                                            <w:del w:id="3099" w:author="Maino Vieytes, Christian (NIH/NIA/IRP) [F]" w:date="2023-11-15T16:23:00Z"/>
                                            <w:rFonts w:ascii="Times New Roman" w:hAnsi="Times New Roman" w:cs="Times New Roman"/>
                                            <w:sz w:val="20"/>
                                            <w:szCs w:val="20"/>
                                          </w:rPr>
                                        </w:rPrChange>
                                      </w:rPr>
                                    </w:pPr>
                                    <w:ins w:id="3100" w:author="Maino Vieytes, Christian (NIH/NIA/IRP) [F]" w:date="2023-11-16T09:36:00Z">
                                      <w:r w:rsidRPr="0049435F">
                                        <w:rPr>
                                          <w:rFonts w:ascii="Times New Roman" w:hAnsi="Times New Roman" w:cs="Times New Roman"/>
                                          <w:color w:val="000000"/>
                                          <w:sz w:val="18"/>
                                          <w:szCs w:val="18"/>
                                          <w:rPrChange w:id="3101" w:author="Maino Vieytes, Christian (NIH/NIA/IRP) [F]" w:date="2023-11-16T09:36:00Z">
                                            <w:rPr>
                                              <w:rFonts w:ascii="Calibri" w:hAnsi="Calibri" w:cs="Calibri"/>
                                              <w:color w:val="000000"/>
                                            </w:rPr>
                                          </w:rPrChange>
                                        </w:rPr>
                                        <w:t>1745</w:t>
                                      </w:r>
                                    </w:ins>
                                    <w:del w:id="3102" w:author="Maino Vieytes, Christian (NIH/NIA/IRP) [F]" w:date="2023-11-15T15:54:00Z">
                                      <w:r w:rsidRPr="0049435F" w:rsidDel="00A12FDA">
                                        <w:rPr>
                                          <w:rFonts w:ascii="Times New Roman" w:hAnsi="Times New Roman" w:cs="Times New Roman"/>
                                          <w:sz w:val="18"/>
                                          <w:szCs w:val="18"/>
                                          <w:rPrChange w:id="310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104"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pPr>
                                      <w:jc w:val="center"/>
                                      <w:rPr>
                                        <w:del w:id="3105" w:author="Maino Vieytes, Christian (NIH/NIA/IRP) [F]" w:date="2023-11-15T16:23:00Z"/>
                                        <w:rFonts w:ascii="Times New Roman" w:hAnsi="Times New Roman" w:cs="Times New Roman"/>
                                        <w:sz w:val="18"/>
                                        <w:szCs w:val="18"/>
                                        <w:rPrChange w:id="3106" w:author="Maino Vieytes, Christian (NIH/NIA/IRP) [F]" w:date="2023-11-16T09:36:00Z">
                                          <w:rPr>
                                            <w:del w:id="3107" w:author="Maino Vieytes, Christian (NIH/NIA/IRP) [F]" w:date="2023-11-15T16:23:00Z"/>
                                            <w:rFonts w:ascii="Times New Roman" w:hAnsi="Times New Roman" w:cs="Times New Roman"/>
                                            <w:sz w:val="20"/>
                                            <w:szCs w:val="20"/>
                                          </w:rPr>
                                        </w:rPrChange>
                                      </w:rPr>
                                    </w:pPr>
                                    <w:ins w:id="3108" w:author="Maino Vieytes, Christian (NIH/NIA/IRP) [F]" w:date="2023-11-16T09:36:00Z">
                                      <w:r w:rsidRPr="0049435F">
                                        <w:rPr>
                                          <w:rFonts w:ascii="Times New Roman" w:hAnsi="Times New Roman" w:cs="Times New Roman"/>
                                          <w:color w:val="000000"/>
                                          <w:sz w:val="18"/>
                                          <w:szCs w:val="18"/>
                                          <w:rPrChange w:id="3109" w:author="Maino Vieytes, Christian (NIH/NIA/IRP) [F]" w:date="2023-11-16T09:36:00Z">
                                            <w:rPr>
                                              <w:rFonts w:ascii="Calibri" w:hAnsi="Calibri" w:cs="Calibri"/>
                                              <w:color w:val="000000"/>
                                            </w:rPr>
                                          </w:rPrChange>
                                        </w:rPr>
                                        <w:t>1.00</w:t>
                                      </w:r>
                                    </w:ins>
                                    <w:del w:id="3110" w:author="Maino Vieytes, Christian (NIH/NIA/IRP) [F]" w:date="2023-11-15T15:54:00Z">
                                      <w:r w:rsidRPr="0049435F" w:rsidDel="00A12FDA">
                                        <w:rPr>
                                          <w:rFonts w:ascii="Times New Roman" w:hAnsi="Times New Roman" w:cs="Times New Roman"/>
                                          <w:sz w:val="18"/>
                                          <w:szCs w:val="18"/>
                                          <w:rPrChange w:id="3111"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112"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pPr>
                                      <w:jc w:val="center"/>
                                      <w:rPr>
                                        <w:del w:id="3113" w:author="Maino Vieytes, Christian (NIH/NIA/IRP) [F]" w:date="2023-11-15T16:23:00Z"/>
                                        <w:rFonts w:ascii="Times New Roman" w:hAnsi="Times New Roman" w:cs="Times New Roman"/>
                                        <w:sz w:val="18"/>
                                        <w:szCs w:val="18"/>
                                        <w:rPrChange w:id="3114" w:author="Maino Vieytes, Christian (NIH/NIA/IRP) [F]" w:date="2023-11-16T09:36:00Z">
                                          <w:rPr>
                                            <w:del w:id="3115" w:author="Maino Vieytes, Christian (NIH/NIA/IRP) [F]" w:date="2023-11-15T16:23:00Z"/>
                                            <w:rFonts w:ascii="Times New Roman" w:hAnsi="Times New Roman" w:cs="Times New Roman"/>
                                            <w:sz w:val="20"/>
                                            <w:szCs w:val="20"/>
                                          </w:rPr>
                                        </w:rPrChange>
                                      </w:rPr>
                                    </w:pPr>
                                    <w:ins w:id="3116" w:author="Maino Vieytes, Christian (NIH/NIA/IRP) [F]" w:date="2023-11-16T09:36:00Z">
                                      <w:r w:rsidRPr="0049435F">
                                        <w:rPr>
                                          <w:rFonts w:ascii="Times New Roman" w:hAnsi="Times New Roman" w:cs="Times New Roman"/>
                                          <w:color w:val="000000"/>
                                          <w:sz w:val="18"/>
                                          <w:szCs w:val="18"/>
                                          <w:rPrChange w:id="3117" w:author="Maino Vieytes, Christian (NIH/NIA/IRP) [F]" w:date="2023-11-16T09:36:00Z">
                                            <w:rPr>
                                              <w:rFonts w:ascii="Calibri" w:hAnsi="Calibri" w:cs="Calibri"/>
                                              <w:color w:val="000000"/>
                                            </w:rPr>
                                          </w:rPrChange>
                                        </w:rPr>
                                        <w:t>1.84 (1.17-2.91)**</w:t>
                                      </w:r>
                                    </w:ins>
                                    <w:del w:id="3118" w:author="Maino Vieytes, Christian (NIH/NIA/IRP) [F]" w:date="2023-11-15T15:54:00Z">
                                      <w:r w:rsidRPr="0049435F" w:rsidDel="00A12FDA">
                                        <w:rPr>
                                          <w:rFonts w:ascii="Times New Roman" w:hAnsi="Times New Roman" w:cs="Times New Roman"/>
                                          <w:sz w:val="18"/>
                                          <w:szCs w:val="18"/>
                                          <w:rPrChange w:id="3119"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3120"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pPr>
                                      <w:jc w:val="center"/>
                                      <w:rPr>
                                        <w:del w:id="3121" w:author="Maino Vieytes, Christian (NIH/NIA/IRP) [F]" w:date="2023-11-15T16:23:00Z"/>
                                        <w:rFonts w:ascii="Times New Roman" w:hAnsi="Times New Roman" w:cs="Times New Roman"/>
                                        <w:sz w:val="18"/>
                                        <w:szCs w:val="18"/>
                                        <w:rPrChange w:id="3122" w:author="Maino Vieytes, Christian (NIH/NIA/IRP) [F]" w:date="2023-11-16T09:36:00Z">
                                          <w:rPr>
                                            <w:del w:id="3123" w:author="Maino Vieytes, Christian (NIH/NIA/IRP) [F]" w:date="2023-11-15T16:23:00Z"/>
                                            <w:rFonts w:ascii="Times New Roman" w:hAnsi="Times New Roman" w:cs="Times New Roman"/>
                                            <w:sz w:val="20"/>
                                            <w:szCs w:val="20"/>
                                          </w:rPr>
                                        </w:rPrChange>
                                      </w:rPr>
                                    </w:pPr>
                                    <w:ins w:id="3124" w:author="Maino Vieytes, Christian (NIH/NIA/IRP) [F]" w:date="2023-11-16T09:36:00Z">
                                      <w:r w:rsidRPr="0049435F">
                                        <w:rPr>
                                          <w:rFonts w:ascii="Times New Roman" w:hAnsi="Times New Roman" w:cs="Times New Roman"/>
                                          <w:color w:val="000000"/>
                                          <w:sz w:val="18"/>
                                          <w:szCs w:val="18"/>
                                          <w:rPrChange w:id="3125" w:author="Maino Vieytes, Christian (NIH/NIA/IRP) [F]" w:date="2023-11-16T09:36:00Z">
                                            <w:rPr>
                                              <w:rFonts w:ascii="Calibri" w:hAnsi="Calibri" w:cs="Calibri"/>
                                              <w:color w:val="000000"/>
                                            </w:rPr>
                                          </w:rPrChange>
                                        </w:rPr>
                                        <w:t>2.06 (1.27-3.34)**</w:t>
                                      </w:r>
                                    </w:ins>
                                    <w:del w:id="3126" w:author="Maino Vieytes, Christian (NIH/NIA/IRP) [F]" w:date="2023-11-15T15:54:00Z">
                                      <w:r w:rsidRPr="0049435F" w:rsidDel="00A12FDA">
                                        <w:rPr>
                                          <w:rFonts w:ascii="Times New Roman" w:hAnsi="Times New Roman" w:cs="Times New Roman"/>
                                          <w:sz w:val="18"/>
                                          <w:szCs w:val="18"/>
                                          <w:rPrChange w:id="3127"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3128"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pPr>
                                      <w:jc w:val="center"/>
                                      <w:rPr>
                                        <w:del w:id="3129" w:author="Maino Vieytes, Christian (NIH/NIA/IRP) [F]" w:date="2023-11-15T16:23:00Z"/>
                                        <w:rFonts w:ascii="Times New Roman" w:hAnsi="Times New Roman" w:cs="Times New Roman"/>
                                        <w:sz w:val="18"/>
                                        <w:szCs w:val="18"/>
                                        <w:rPrChange w:id="3130" w:author="Maino Vieytes, Christian (NIH/NIA/IRP) [F]" w:date="2023-11-16T09:36:00Z">
                                          <w:rPr>
                                            <w:del w:id="3131" w:author="Maino Vieytes, Christian (NIH/NIA/IRP) [F]" w:date="2023-11-15T16:23:00Z"/>
                                            <w:rFonts w:ascii="Times New Roman" w:hAnsi="Times New Roman" w:cs="Times New Roman"/>
                                            <w:sz w:val="20"/>
                                            <w:szCs w:val="20"/>
                                          </w:rPr>
                                        </w:rPrChange>
                                      </w:rPr>
                                    </w:pPr>
                                    <w:ins w:id="3132" w:author="Maino Vieytes, Christian (NIH/NIA/IRP) [F]" w:date="2023-11-16T09:36:00Z">
                                      <w:r w:rsidRPr="0049435F">
                                        <w:rPr>
                                          <w:rFonts w:ascii="Times New Roman" w:hAnsi="Times New Roman" w:cs="Times New Roman"/>
                                          <w:color w:val="000000"/>
                                          <w:sz w:val="18"/>
                                          <w:szCs w:val="18"/>
                                          <w:rPrChange w:id="3133" w:author="Maino Vieytes, Christian (NIH/NIA/IRP) [F]" w:date="2023-11-16T09:36:00Z">
                                            <w:rPr>
                                              <w:rFonts w:ascii="Calibri" w:hAnsi="Calibri" w:cs="Calibri"/>
                                              <w:color w:val="000000"/>
                                            </w:rPr>
                                          </w:rPrChange>
                                        </w:rPr>
                                        <w:t>2.03 (1.21-3.41)**</w:t>
                                      </w:r>
                                    </w:ins>
                                    <w:del w:id="3134" w:author="Maino Vieytes, Christian (NIH/NIA/IRP) [F]" w:date="2023-11-15T15:54:00Z">
                                      <w:r w:rsidRPr="0049435F" w:rsidDel="00A12FDA">
                                        <w:rPr>
                                          <w:rFonts w:ascii="Times New Roman" w:hAnsi="Times New Roman" w:cs="Times New Roman"/>
                                          <w:sz w:val="18"/>
                                          <w:szCs w:val="18"/>
                                          <w:rPrChange w:id="3135"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3136"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pPr>
                                      <w:jc w:val="center"/>
                                      <w:rPr>
                                        <w:del w:id="3137" w:author="Maino Vieytes, Christian (NIH/NIA/IRP) [F]" w:date="2023-11-15T16:23:00Z"/>
                                        <w:rFonts w:ascii="Times New Roman" w:hAnsi="Times New Roman" w:cs="Times New Roman"/>
                                        <w:sz w:val="18"/>
                                        <w:szCs w:val="18"/>
                                        <w:rPrChange w:id="3138" w:author="Maino Vieytes, Christian (NIH/NIA/IRP) [F]" w:date="2023-11-16T09:36:00Z">
                                          <w:rPr>
                                            <w:del w:id="3139" w:author="Maino Vieytes, Christian (NIH/NIA/IRP) [F]" w:date="2023-11-15T16:23:00Z"/>
                                            <w:rFonts w:ascii="Times New Roman" w:hAnsi="Times New Roman" w:cs="Times New Roman"/>
                                            <w:sz w:val="20"/>
                                            <w:szCs w:val="20"/>
                                          </w:rPr>
                                        </w:rPrChange>
                                      </w:rPr>
                                    </w:pPr>
                                    <w:ins w:id="3140" w:author="Maino Vieytes, Christian (NIH/NIA/IRP) [F]" w:date="2023-11-16T09:36:00Z">
                                      <w:r w:rsidRPr="0049435F">
                                        <w:rPr>
                                          <w:rFonts w:ascii="Times New Roman" w:hAnsi="Times New Roman" w:cs="Times New Roman"/>
                                          <w:color w:val="000000"/>
                                          <w:sz w:val="18"/>
                                          <w:szCs w:val="18"/>
                                          <w:rPrChange w:id="3141" w:author="Maino Vieytes, Christian (NIH/NIA/IRP) [F]" w:date="2023-11-16T09:36:00Z">
                                            <w:rPr>
                                              <w:rFonts w:ascii="Calibri" w:hAnsi="Calibri" w:cs="Calibri"/>
                                              <w:color w:val="000000"/>
                                            </w:rPr>
                                          </w:rPrChange>
                                        </w:rPr>
                                        <w:t>1.98 (1.17-3.35)*</w:t>
                                      </w:r>
                                    </w:ins>
                                    <w:del w:id="3142" w:author="Maino Vieytes, Christian (NIH/NIA/IRP) [F]" w:date="2023-11-15T15:54:00Z">
                                      <w:r w:rsidRPr="0049435F" w:rsidDel="00A12FDA">
                                        <w:rPr>
                                          <w:rFonts w:ascii="Times New Roman" w:hAnsi="Times New Roman" w:cs="Times New Roman"/>
                                          <w:sz w:val="18"/>
                                          <w:szCs w:val="18"/>
                                          <w:rPrChange w:id="3143"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3144"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pPr>
                                      <w:jc w:val="center"/>
                                      <w:rPr>
                                        <w:del w:id="3145" w:author="Maino Vieytes, Christian (NIH/NIA/IRP) [F]" w:date="2023-11-15T16:23:00Z"/>
                                        <w:rFonts w:ascii="Times New Roman" w:hAnsi="Times New Roman" w:cs="Times New Roman"/>
                                        <w:sz w:val="18"/>
                                        <w:szCs w:val="18"/>
                                        <w:rPrChange w:id="3146" w:author="Maino Vieytes, Christian (NIH/NIA/IRP) [F]" w:date="2023-11-16T09:36:00Z">
                                          <w:rPr>
                                            <w:del w:id="3147" w:author="Maino Vieytes, Christian (NIH/NIA/IRP) [F]" w:date="2023-11-15T16:23:00Z"/>
                                            <w:rFonts w:ascii="Times New Roman" w:hAnsi="Times New Roman" w:cs="Times New Roman"/>
                                            <w:sz w:val="20"/>
                                            <w:szCs w:val="20"/>
                                          </w:rPr>
                                        </w:rPrChange>
                                      </w:rPr>
                                    </w:pPr>
                                    <w:ins w:id="3148" w:author="Maino Vieytes, Christian (NIH/NIA/IRP) [F]" w:date="2023-11-16T09:36:00Z">
                                      <w:r w:rsidRPr="0049435F">
                                        <w:rPr>
                                          <w:rFonts w:ascii="Times New Roman" w:hAnsi="Times New Roman" w:cs="Times New Roman"/>
                                          <w:color w:val="000000"/>
                                          <w:sz w:val="18"/>
                                          <w:szCs w:val="18"/>
                                          <w:rPrChange w:id="3149" w:author="Maino Vieytes, Christian (NIH/NIA/IRP) [F]" w:date="2023-11-16T09:36:00Z">
                                            <w:rPr>
                                              <w:rFonts w:ascii="Calibri" w:hAnsi="Calibri" w:cs="Calibri"/>
                                              <w:color w:val="000000"/>
                                            </w:rPr>
                                          </w:rPrChange>
                                        </w:rPr>
                                        <w:t>&lt; 0.01**</w:t>
                                      </w:r>
                                    </w:ins>
                                    <w:del w:id="3150" w:author="Maino Vieytes, Christian (NIH/NIA/IRP) [F]" w:date="2023-11-15T15:54:00Z">
                                      <w:r w:rsidRPr="0049435F" w:rsidDel="00A12FDA">
                                        <w:rPr>
                                          <w:rFonts w:ascii="Times New Roman" w:hAnsi="Times New Roman" w:cs="Times New Roman"/>
                                          <w:sz w:val="18"/>
                                          <w:szCs w:val="18"/>
                                          <w:rPrChange w:id="3151"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3152"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pPr>
                                      <w:jc w:val="center"/>
                                      <w:rPr>
                                        <w:del w:id="3153" w:author="Maino Vieytes, Christian (NIH/NIA/IRP) [F]" w:date="2023-11-15T16:23:00Z"/>
                                        <w:rFonts w:ascii="Times New Roman" w:hAnsi="Times New Roman" w:cs="Times New Roman"/>
                                        <w:sz w:val="18"/>
                                        <w:szCs w:val="18"/>
                                        <w:rPrChange w:id="3154" w:author="Maino Vieytes, Christian (NIH/NIA/IRP) [F]" w:date="2023-11-16T09:36:00Z">
                                          <w:rPr>
                                            <w:del w:id="3155" w:author="Maino Vieytes, Christian (NIH/NIA/IRP) [F]" w:date="2023-11-15T16:23:00Z"/>
                                            <w:rFonts w:ascii="Times New Roman" w:hAnsi="Times New Roman" w:cs="Times New Roman"/>
                                            <w:sz w:val="20"/>
                                            <w:szCs w:val="20"/>
                                          </w:rPr>
                                        </w:rPrChange>
                                      </w:rPr>
                                    </w:pPr>
                                    <w:ins w:id="3156" w:author="Maino Vieytes, Christian (NIH/NIA/IRP) [F]" w:date="2023-11-16T09:36:00Z">
                                      <w:r w:rsidRPr="0049435F">
                                        <w:rPr>
                                          <w:rFonts w:ascii="Times New Roman" w:hAnsi="Times New Roman" w:cs="Times New Roman"/>
                                          <w:color w:val="000000"/>
                                          <w:sz w:val="18"/>
                                          <w:szCs w:val="18"/>
                                          <w:rPrChange w:id="3157" w:author="Maino Vieytes, Christian (NIH/NIA/IRP) [F]" w:date="2023-11-16T09:36:00Z">
                                            <w:rPr>
                                              <w:rFonts w:ascii="Calibri" w:hAnsi="Calibri" w:cs="Calibri"/>
                                              <w:color w:val="000000"/>
                                            </w:rPr>
                                          </w:rPrChange>
                                        </w:rPr>
                                        <w:t>1.15 (1.01-1.31)*</w:t>
                                      </w:r>
                                    </w:ins>
                                    <w:del w:id="3158" w:author="Maino Vieytes, Christian (NIH/NIA/IRP) [F]" w:date="2023-11-15T15:54:00Z">
                                      <w:r w:rsidRPr="0049435F" w:rsidDel="00A12FDA">
                                        <w:rPr>
                                          <w:rFonts w:ascii="Times New Roman" w:hAnsi="Times New Roman" w:cs="Times New Roman"/>
                                          <w:sz w:val="18"/>
                                          <w:szCs w:val="18"/>
                                          <w:rPrChange w:id="3159"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3160"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pPr>
                                      <w:jc w:val="center"/>
                                      <w:rPr>
                                        <w:del w:id="3161" w:author="Maino Vieytes, Christian (NIH/NIA/IRP) [F]" w:date="2023-11-15T16:23:00Z"/>
                                        <w:rFonts w:ascii="Times New Roman" w:hAnsi="Times New Roman" w:cs="Times New Roman"/>
                                        <w:sz w:val="18"/>
                                        <w:szCs w:val="18"/>
                                        <w:rPrChange w:id="3162" w:author="Maino Vieytes, Christian (NIH/NIA/IRP) [F]" w:date="2023-11-16T09:36:00Z">
                                          <w:rPr>
                                            <w:del w:id="3163" w:author="Maino Vieytes, Christian (NIH/NIA/IRP) [F]" w:date="2023-11-15T16:23:00Z"/>
                                            <w:rFonts w:ascii="Times New Roman" w:hAnsi="Times New Roman" w:cs="Times New Roman"/>
                                            <w:sz w:val="20"/>
                                            <w:szCs w:val="20"/>
                                          </w:rPr>
                                        </w:rPrChange>
                                      </w:rPr>
                                    </w:pPr>
                                    <w:ins w:id="3164" w:author="Maino Vieytes, Christian (NIH/NIA/IRP) [F]" w:date="2023-11-16T09:36:00Z">
                                      <w:r w:rsidRPr="0049435F">
                                        <w:rPr>
                                          <w:rFonts w:ascii="Times New Roman" w:hAnsi="Times New Roman" w:cs="Times New Roman"/>
                                          <w:color w:val="000000"/>
                                          <w:sz w:val="18"/>
                                          <w:szCs w:val="18"/>
                                          <w:rPrChange w:id="3165" w:author="Maino Vieytes, Christian (NIH/NIA/IRP) [F]" w:date="2023-11-16T09:36:00Z">
                                            <w:rPr>
                                              <w:rFonts w:ascii="Calibri" w:hAnsi="Calibri" w:cs="Calibri"/>
                                              <w:color w:val="000000"/>
                                            </w:rPr>
                                          </w:rPrChange>
                                        </w:rPr>
                                        <w:t>&lt; 0.01**</w:t>
                                      </w:r>
                                    </w:ins>
                                    <w:del w:id="3166" w:author="Maino Vieytes, Christian (NIH/NIA/IRP) [F]" w:date="2023-11-15T15:54:00Z">
                                      <w:r w:rsidRPr="0049435F" w:rsidDel="00A12FDA">
                                        <w:rPr>
                                          <w:rFonts w:ascii="Times New Roman" w:hAnsi="Times New Roman" w:cs="Times New Roman"/>
                                          <w:color w:val="000000"/>
                                          <w:sz w:val="18"/>
                                          <w:szCs w:val="18"/>
                                          <w:rPrChange w:id="3167"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3168" w:author="Maino Vieytes, Christian (NIH/NIA/IRP) [F]" w:date="2023-11-16T09:36:00Z">
                                    <w:tblPrEx>
                                      <w:tblW w:w="15091" w:type="dxa"/>
                                    </w:tblPrEx>
                                  </w:tblPrExChange>
                                </w:tblPrEx>
                                <w:trPr>
                                  <w:trHeight w:val="320"/>
                                  <w:del w:id="3169" w:author="Maino Vieytes, Christian (NIH/NIA/IRP) [F]" w:date="2023-11-15T16:23:00Z"/>
                                  <w:trPrChange w:id="3170" w:author="Maino Vieytes, Christian (NIH/NIA/IRP) [F]" w:date="2023-11-16T09:36:00Z">
                                    <w:trPr>
                                      <w:gridAfter w:val="0"/>
                                      <w:trHeight w:val="320"/>
                                    </w:trPr>
                                  </w:trPrChange>
                                </w:trPr>
                                <w:tc>
                                  <w:tcPr>
                                    <w:tcW w:w="2317" w:type="dxa"/>
                                    <w:noWrap/>
                                    <w:vAlign w:val="center"/>
                                    <w:hideMark/>
                                    <w:tcPrChange w:id="3171" w:author="Maino Vieytes, Christian (NIH/NIA/IRP) [F]" w:date="2023-11-16T09:36:00Z">
                                      <w:tcPr>
                                        <w:tcW w:w="2317" w:type="dxa"/>
                                        <w:noWrap/>
                                        <w:vAlign w:val="center"/>
                                        <w:hideMark/>
                                      </w:tcPr>
                                    </w:tcPrChange>
                                  </w:tcPr>
                                  <w:p w14:paraId="1404DE72" w14:textId="4AF87C61" w:rsidR="0049435F" w:rsidRPr="008A6C8D" w:rsidDel="002B4FE9" w:rsidRDefault="0049435F">
                                    <w:pPr>
                                      <w:jc w:val="center"/>
                                      <w:rPr>
                                        <w:del w:id="3172" w:author="Maino Vieytes, Christian (NIH/NIA/IRP) [F]" w:date="2023-11-15T16:23:00Z"/>
                                        <w:rFonts w:ascii="Times New Roman" w:hAnsi="Times New Roman" w:cs="Times New Roman"/>
                                        <w:sz w:val="18"/>
                                        <w:szCs w:val="18"/>
                                        <w:rPrChange w:id="3173" w:author="Maino Vieytes, Christian (NIH/NIA/IRP) [F]" w:date="2023-11-15T15:57:00Z">
                                          <w:rPr>
                                            <w:del w:id="3174" w:author="Maino Vieytes, Christian (NIH/NIA/IRP) [F]" w:date="2023-11-15T16:23:00Z"/>
                                            <w:rFonts w:ascii="Times New Roman" w:hAnsi="Times New Roman" w:cs="Times New Roman"/>
                                            <w:sz w:val="20"/>
                                            <w:szCs w:val="20"/>
                                          </w:rPr>
                                        </w:rPrChange>
                                      </w:rPr>
                                      <w:pPrChange w:id="3175" w:author="Maino Vieytes, Christian (NIH/NIA/IRP) [F]" w:date="2023-11-16T09:36:00Z">
                                        <w:pPr/>
                                      </w:pPrChange>
                                    </w:pPr>
                                    <w:del w:id="3176" w:author="Maino Vieytes, Christian (NIH/NIA/IRP) [F]" w:date="2023-11-15T16:23:00Z">
                                      <w:r w:rsidRPr="008A6C8D" w:rsidDel="002B4FE9">
                                        <w:rPr>
                                          <w:rFonts w:ascii="Times New Roman" w:hAnsi="Times New Roman" w:cs="Times New Roman"/>
                                          <w:sz w:val="18"/>
                                          <w:szCs w:val="18"/>
                                          <w:rPrChange w:id="3177"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317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179" w:author="Maino Vieytes, Christian (NIH/NIA/IRP) [F]" w:date="2023-11-16T09:36:00Z">
                                      <w:tcPr>
                                        <w:tcW w:w="936" w:type="dxa"/>
                                        <w:noWrap/>
                                        <w:vAlign w:val="center"/>
                                        <w:hideMark/>
                                      </w:tcPr>
                                    </w:tcPrChange>
                                  </w:tcPr>
                                  <w:p w14:paraId="19D681A0" w14:textId="588AF1F7" w:rsidR="0049435F" w:rsidRPr="0049435F" w:rsidDel="002B4FE9" w:rsidRDefault="0049435F">
                                    <w:pPr>
                                      <w:jc w:val="center"/>
                                      <w:rPr>
                                        <w:del w:id="3180" w:author="Maino Vieytes, Christian (NIH/NIA/IRP) [F]" w:date="2023-11-15T16:23:00Z"/>
                                        <w:rFonts w:ascii="Times New Roman" w:hAnsi="Times New Roman" w:cs="Times New Roman"/>
                                        <w:sz w:val="18"/>
                                        <w:szCs w:val="18"/>
                                        <w:rPrChange w:id="3181" w:author="Maino Vieytes, Christian (NIH/NIA/IRP) [F]" w:date="2023-11-16T09:36:00Z">
                                          <w:rPr>
                                            <w:del w:id="3182" w:author="Maino Vieytes, Christian (NIH/NIA/IRP) [F]" w:date="2023-11-15T16:23:00Z"/>
                                            <w:rFonts w:ascii="Times New Roman" w:hAnsi="Times New Roman" w:cs="Times New Roman"/>
                                            <w:sz w:val="20"/>
                                            <w:szCs w:val="20"/>
                                          </w:rPr>
                                        </w:rPrChange>
                                      </w:rPr>
                                    </w:pPr>
                                    <w:ins w:id="3183" w:author="Maino Vieytes, Christian (NIH/NIA/IRP) [F]" w:date="2023-11-16T09:36:00Z">
                                      <w:r w:rsidRPr="0049435F">
                                        <w:rPr>
                                          <w:rFonts w:ascii="Times New Roman" w:hAnsi="Times New Roman" w:cs="Times New Roman"/>
                                          <w:color w:val="000000"/>
                                          <w:sz w:val="18"/>
                                          <w:szCs w:val="18"/>
                                          <w:rPrChange w:id="3184" w:author="Maino Vieytes, Christian (NIH/NIA/IRP) [F]" w:date="2023-11-16T09:36:00Z">
                                            <w:rPr>
                                              <w:rFonts w:ascii="Calibri" w:hAnsi="Calibri" w:cs="Calibri"/>
                                              <w:color w:val="000000"/>
                                            </w:rPr>
                                          </w:rPrChange>
                                        </w:rPr>
                                        <w:t>1745</w:t>
                                      </w:r>
                                    </w:ins>
                                    <w:del w:id="3185" w:author="Maino Vieytes, Christian (NIH/NIA/IRP) [F]" w:date="2023-11-15T15:54:00Z">
                                      <w:r w:rsidRPr="0049435F" w:rsidDel="00A12FDA">
                                        <w:rPr>
                                          <w:rFonts w:ascii="Times New Roman" w:hAnsi="Times New Roman" w:cs="Times New Roman"/>
                                          <w:sz w:val="18"/>
                                          <w:szCs w:val="18"/>
                                          <w:rPrChange w:id="3186"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187"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pPr>
                                      <w:jc w:val="center"/>
                                      <w:rPr>
                                        <w:del w:id="3188" w:author="Maino Vieytes, Christian (NIH/NIA/IRP) [F]" w:date="2023-11-15T16:23:00Z"/>
                                        <w:rFonts w:ascii="Times New Roman" w:hAnsi="Times New Roman" w:cs="Times New Roman"/>
                                        <w:sz w:val="18"/>
                                        <w:szCs w:val="18"/>
                                        <w:rPrChange w:id="3189" w:author="Maino Vieytes, Christian (NIH/NIA/IRP) [F]" w:date="2023-11-16T09:36:00Z">
                                          <w:rPr>
                                            <w:del w:id="3190" w:author="Maino Vieytes, Christian (NIH/NIA/IRP) [F]" w:date="2023-11-15T16:23:00Z"/>
                                            <w:rFonts w:ascii="Times New Roman" w:hAnsi="Times New Roman" w:cs="Times New Roman"/>
                                            <w:sz w:val="20"/>
                                            <w:szCs w:val="20"/>
                                          </w:rPr>
                                        </w:rPrChange>
                                      </w:rPr>
                                    </w:pPr>
                                    <w:ins w:id="3191" w:author="Maino Vieytes, Christian (NIH/NIA/IRP) [F]" w:date="2023-11-16T09:36:00Z">
                                      <w:r w:rsidRPr="0049435F">
                                        <w:rPr>
                                          <w:rFonts w:ascii="Times New Roman" w:hAnsi="Times New Roman" w:cs="Times New Roman"/>
                                          <w:color w:val="000000"/>
                                          <w:sz w:val="18"/>
                                          <w:szCs w:val="18"/>
                                          <w:rPrChange w:id="3192" w:author="Maino Vieytes, Christian (NIH/NIA/IRP) [F]" w:date="2023-11-16T09:36:00Z">
                                            <w:rPr>
                                              <w:rFonts w:ascii="Calibri" w:hAnsi="Calibri" w:cs="Calibri"/>
                                              <w:color w:val="000000"/>
                                            </w:rPr>
                                          </w:rPrChange>
                                        </w:rPr>
                                        <w:t>1.00</w:t>
                                      </w:r>
                                    </w:ins>
                                    <w:del w:id="3193" w:author="Maino Vieytes, Christian (NIH/NIA/IRP) [F]" w:date="2023-11-15T15:54:00Z">
                                      <w:r w:rsidRPr="0049435F" w:rsidDel="00A12FDA">
                                        <w:rPr>
                                          <w:rFonts w:ascii="Times New Roman" w:hAnsi="Times New Roman" w:cs="Times New Roman"/>
                                          <w:sz w:val="18"/>
                                          <w:szCs w:val="18"/>
                                          <w:rPrChange w:id="3194"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195"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pPr>
                                      <w:jc w:val="center"/>
                                      <w:rPr>
                                        <w:del w:id="3196" w:author="Maino Vieytes, Christian (NIH/NIA/IRP) [F]" w:date="2023-11-15T16:23:00Z"/>
                                        <w:rFonts w:ascii="Times New Roman" w:hAnsi="Times New Roman" w:cs="Times New Roman"/>
                                        <w:sz w:val="18"/>
                                        <w:szCs w:val="18"/>
                                        <w:rPrChange w:id="3197" w:author="Maino Vieytes, Christian (NIH/NIA/IRP) [F]" w:date="2023-11-16T09:36:00Z">
                                          <w:rPr>
                                            <w:del w:id="3198" w:author="Maino Vieytes, Christian (NIH/NIA/IRP) [F]" w:date="2023-11-15T16:23:00Z"/>
                                            <w:rFonts w:ascii="Times New Roman" w:hAnsi="Times New Roman" w:cs="Times New Roman"/>
                                            <w:sz w:val="20"/>
                                            <w:szCs w:val="20"/>
                                          </w:rPr>
                                        </w:rPrChange>
                                      </w:rPr>
                                    </w:pPr>
                                    <w:ins w:id="3199" w:author="Maino Vieytes, Christian (NIH/NIA/IRP) [F]" w:date="2023-11-16T09:36:00Z">
                                      <w:r w:rsidRPr="0049435F">
                                        <w:rPr>
                                          <w:rFonts w:ascii="Times New Roman" w:hAnsi="Times New Roman" w:cs="Times New Roman"/>
                                          <w:color w:val="000000"/>
                                          <w:sz w:val="18"/>
                                          <w:szCs w:val="18"/>
                                          <w:rPrChange w:id="3200" w:author="Maino Vieytes, Christian (NIH/NIA/IRP) [F]" w:date="2023-11-16T09:36:00Z">
                                            <w:rPr>
                                              <w:rFonts w:ascii="Calibri" w:hAnsi="Calibri" w:cs="Calibri"/>
                                              <w:color w:val="000000"/>
                                            </w:rPr>
                                          </w:rPrChange>
                                        </w:rPr>
                                        <w:t>0.98 (0.68-1.42)</w:t>
                                      </w:r>
                                    </w:ins>
                                    <w:del w:id="3201" w:author="Maino Vieytes, Christian (NIH/NIA/IRP) [F]" w:date="2023-11-15T15:54:00Z">
                                      <w:r w:rsidRPr="0049435F" w:rsidDel="00A12FDA">
                                        <w:rPr>
                                          <w:rFonts w:ascii="Times New Roman" w:hAnsi="Times New Roman" w:cs="Times New Roman"/>
                                          <w:sz w:val="18"/>
                                          <w:szCs w:val="18"/>
                                          <w:rPrChange w:id="3202"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3203"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pPr>
                                      <w:jc w:val="center"/>
                                      <w:rPr>
                                        <w:del w:id="3204" w:author="Maino Vieytes, Christian (NIH/NIA/IRP) [F]" w:date="2023-11-15T16:23:00Z"/>
                                        <w:rFonts w:ascii="Times New Roman" w:hAnsi="Times New Roman" w:cs="Times New Roman"/>
                                        <w:sz w:val="18"/>
                                        <w:szCs w:val="18"/>
                                        <w:rPrChange w:id="3205" w:author="Maino Vieytes, Christian (NIH/NIA/IRP) [F]" w:date="2023-11-16T09:36:00Z">
                                          <w:rPr>
                                            <w:del w:id="3206" w:author="Maino Vieytes, Christian (NIH/NIA/IRP) [F]" w:date="2023-11-15T16:23:00Z"/>
                                            <w:rFonts w:ascii="Times New Roman" w:hAnsi="Times New Roman" w:cs="Times New Roman"/>
                                            <w:sz w:val="20"/>
                                            <w:szCs w:val="20"/>
                                          </w:rPr>
                                        </w:rPrChange>
                                      </w:rPr>
                                    </w:pPr>
                                    <w:ins w:id="3207" w:author="Maino Vieytes, Christian (NIH/NIA/IRP) [F]" w:date="2023-11-16T09:36:00Z">
                                      <w:r w:rsidRPr="0049435F">
                                        <w:rPr>
                                          <w:rFonts w:ascii="Times New Roman" w:hAnsi="Times New Roman" w:cs="Times New Roman"/>
                                          <w:color w:val="000000"/>
                                          <w:sz w:val="18"/>
                                          <w:szCs w:val="18"/>
                                          <w:rPrChange w:id="3208" w:author="Maino Vieytes, Christian (NIH/NIA/IRP) [F]" w:date="2023-11-16T09:36:00Z">
                                            <w:rPr>
                                              <w:rFonts w:ascii="Calibri" w:hAnsi="Calibri" w:cs="Calibri"/>
                                              <w:color w:val="000000"/>
                                            </w:rPr>
                                          </w:rPrChange>
                                        </w:rPr>
                                        <w:t>0.72 (0.47-1.10)</w:t>
                                      </w:r>
                                    </w:ins>
                                    <w:del w:id="3209" w:author="Maino Vieytes, Christian (NIH/NIA/IRP) [F]" w:date="2023-11-15T15:54:00Z">
                                      <w:r w:rsidRPr="0049435F" w:rsidDel="00A12FDA">
                                        <w:rPr>
                                          <w:rFonts w:ascii="Times New Roman" w:hAnsi="Times New Roman" w:cs="Times New Roman"/>
                                          <w:sz w:val="18"/>
                                          <w:szCs w:val="18"/>
                                          <w:rPrChange w:id="3210"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3211"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pPr>
                                      <w:jc w:val="center"/>
                                      <w:rPr>
                                        <w:del w:id="3212" w:author="Maino Vieytes, Christian (NIH/NIA/IRP) [F]" w:date="2023-11-15T16:23:00Z"/>
                                        <w:rFonts w:ascii="Times New Roman" w:hAnsi="Times New Roman" w:cs="Times New Roman"/>
                                        <w:sz w:val="18"/>
                                        <w:szCs w:val="18"/>
                                        <w:rPrChange w:id="3213" w:author="Maino Vieytes, Christian (NIH/NIA/IRP) [F]" w:date="2023-11-16T09:36:00Z">
                                          <w:rPr>
                                            <w:del w:id="3214" w:author="Maino Vieytes, Christian (NIH/NIA/IRP) [F]" w:date="2023-11-15T16:23:00Z"/>
                                            <w:rFonts w:ascii="Times New Roman" w:hAnsi="Times New Roman" w:cs="Times New Roman"/>
                                            <w:sz w:val="20"/>
                                            <w:szCs w:val="20"/>
                                          </w:rPr>
                                        </w:rPrChange>
                                      </w:rPr>
                                    </w:pPr>
                                    <w:ins w:id="3215" w:author="Maino Vieytes, Christian (NIH/NIA/IRP) [F]" w:date="2023-11-16T09:36:00Z">
                                      <w:r w:rsidRPr="0049435F">
                                        <w:rPr>
                                          <w:rFonts w:ascii="Times New Roman" w:hAnsi="Times New Roman" w:cs="Times New Roman"/>
                                          <w:color w:val="000000"/>
                                          <w:sz w:val="18"/>
                                          <w:szCs w:val="18"/>
                                          <w:rPrChange w:id="3216" w:author="Maino Vieytes, Christian (NIH/NIA/IRP) [F]" w:date="2023-11-16T09:36:00Z">
                                            <w:rPr>
                                              <w:rFonts w:ascii="Calibri" w:hAnsi="Calibri" w:cs="Calibri"/>
                                              <w:color w:val="000000"/>
                                            </w:rPr>
                                          </w:rPrChange>
                                        </w:rPr>
                                        <w:t>0.83 (0.53-1.32)</w:t>
                                      </w:r>
                                    </w:ins>
                                    <w:del w:id="3217" w:author="Maino Vieytes, Christian (NIH/NIA/IRP) [F]" w:date="2023-11-15T15:54:00Z">
                                      <w:r w:rsidRPr="0049435F" w:rsidDel="00A12FDA">
                                        <w:rPr>
                                          <w:rFonts w:ascii="Times New Roman" w:hAnsi="Times New Roman" w:cs="Times New Roman"/>
                                          <w:sz w:val="18"/>
                                          <w:szCs w:val="18"/>
                                          <w:rPrChange w:id="3218"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3219"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pPr>
                                      <w:jc w:val="center"/>
                                      <w:rPr>
                                        <w:del w:id="3220" w:author="Maino Vieytes, Christian (NIH/NIA/IRP) [F]" w:date="2023-11-15T16:23:00Z"/>
                                        <w:rFonts w:ascii="Times New Roman" w:hAnsi="Times New Roman" w:cs="Times New Roman"/>
                                        <w:sz w:val="18"/>
                                        <w:szCs w:val="18"/>
                                        <w:rPrChange w:id="3221" w:author="Maino Vieytes, Christian (NIH/NIA/IRP) [F]" w:date="2023-11-16T09:36:00Z">
                                          <w:rPr>
                                            <w:del w:id="3222" w:author="Maino Vieytes, Christian (NIH/NIA/IRP) [F]" w:date="2023-11-15T16:23:00Z"/>
                                            <w:rFonts w:ascii="Times New Roman" w:hAnsi="Times New Roman" w:cs="Times New Roman"/>
                                            <w:sz w:val="20"/>
                                            <w:szCs w:val="20"/>
                                          </w:rPr>
                                        </w:rPrChange>
                                      </w:rPr>
                                    </w:pPr>
                                    <w:ins w:id="3223" w:author="Maino Vieytes, Christian (NIH/NIA/IRP) [F]" w:date="2023-11-16T09:36:00Z">
                                      <w:r w:rsidRPr="0049435F">
                                        <w:rPr>
                                          <w:rFonts w:ascii="Times New Roman" w:hAnsi="Times New Roman" w:cs="Times New Roman"/>
                                          <w:color w:val="000000"/>
                                          <w:sz w:val="18"/>
                                          <w:szCs w:val="18"/>
                                          <w:rPrChange w:id="3224" w:author="Maino Vieytes, Christian (NIH/NIA/IRP) [F]" w:date="2023-11-16T09:36:00Z">
                                            <w:rPr>
                                              <w:rFonts w:ascii="Calibri" w:hAnsi="Calibri" w:cs="Calibri"/>
                                              <w:color w:val="000000"/>
                                            </w:rPr>
                                          </w:rPrChange>
                                        </w:rPr>
                                        <w:t>0.80 (0.52-1.22)</w:t>
                                      </w:r>
                                    </w:ins>
                                    <w:del w:id="3225" w:author="Maino Vieytes, Christian (NIH/NIA/IRP) [F]" w:date="2023-11-15T15:54:00Z">
                                      <w:r w:rsidRPr="0049435F" w:rsidDel="00A12FDA">
                                        <w:rPr>
                                          <w:rFonts w:ascii="Times New Roman" w:hAnsi="Times New Roman" w:cs="Times New Roman"/>
                                          <w:sz w:val="18"/>
                                          <w:szCs w:val="18"/>
                                          <w:rPrChange w:id="3226"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3227"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pPr>
                                      <w:jc w:val="center"/>
                                      <w:rPr>
                                        <w:del w:id="3228" w:author="Maino Vieytes, Christian (NIH/NIA/IRP) [F]" w:date="2023-11-15T16:23:00Z"/>
                                        <w:rFonts w:ascii="Times New Roman" w:hAnsi="Times New Roman" w:cs="Times New Roman"/>
                                        <w:sz w:val="18"/>
                                        <w:szCs w:val="18"/>
                                        <w:rPrChange w:id="3229" w:author="Maino Vieytes, Christian (NIH/NIA/IRP) [F]" w:date="2023-11-16T09:36:00Z">
                                          <w:rPr>
                                            <w:del w:id="3230" w:author="Maino Vieytes, Christian (NIH/NIA/IRP) [F]" w:date="2023-11-15T16:23:00Z"/>
                                            <w:rFonts w:ascii="Times New Roman" w:hAnsi="Times New Roman" w:cs="Times New Roman"/>
                                            <w:sz w:val="20"/>
                                            <w:szCs w:val="20"/>
                                          </w:rPr>
                                        </w:rPrChange>
                                      </w:rPr>
                                    </w:pPr>
                                    <w:ins w:id="3231" w:author="Maino Vieytes, Christian (NIH/NIA/IRP) [F]" w:date="2023-11-16T09:36:00Z">
                                      <w:r w:rsidRPr="0049435F">
                                        <w:rPr>
                                          <w:rFonts w:ascii="Times New Roman" w:hAnsi="Times New Roman" w:cs="Times New Roman"/>
                                          <w:color w:val="000000"/>
                                          <w:sz w:val="18"/>
                                          <w:szCs w:val="18"/>
                                          <w:rPrChange w:id="3232" w:author="Maino Vieytes, Christian (NIH/NIA/IRP) [F]" w:date="2023-11-16T09:36:00Z">
                                            <w:rPr>
                                              <w:rFonts w:ascii="Calibri" w:hAnsi="Calibri" w:cs="Calibri"/>
                                              <w:color w:val="000000"/>
                                            </w:rPr>
                                          </w:rPrChange>
                                        </w:rPr>
                                        <w:t>0.22</w:t>
                                      </w:r>
                                    </w:ins>
                                    <w:del w:id="3233" w:author="Maino Vieytes, Christian (NIH/NIA/IRP) [F]" w:date="2023-11-15T15:54:00Z">
                                      <w:r w:rsidRPr="0049435F" w:rsidDel="00A12FDA">
                                        <w:rPr>
                                          <w:rFonts w:ascii="Times New Roman" w:hAnsi="Times New Roman" w:cs="Times New Roman"/>
                                          <w:sz w:val="18"/>
                                          <w:szCs w:val="18"/>
                                          <w:rPrChange w:id="3234"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3235"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pPr>
                                      <w:jc w:val="center"/>
                                      <w:rPr>
                                        <w:del w:id="3236" w:author="Maino Vieytes, Christian (NIH/NIA/IRP) [F]" w:date="2023-11-15T16:23:00Z"/>
                                        <w:rFonts w:ascii="Times New Roman" w:hAnsi="Times New Roman" w:cs="Times New Roman"/>
                                        <w:sz w:val="18"/>
                                        <w:szCs w:val="18"/>
                                        <w:rPrChange w:id="3237" w:author="Maino Vieytes, Christian (NIH/NIA/IRP) [F]" w:date="2023-11-16T09:36:00Z">
                                          <w:rPr>
                                            <w:del w:id="3238" w:author="Maino Vieytes, Christian (NIH/NIA/IRP) [F]" w:date="2023-11-15T16:23:00Z"/>
                                            <w:rFonts w:ascii="Times New Roman" w:hAnsi="Times New Roman" w:cs="Times New Roman"/>
                                            <w:sz w:val="20"/>
                                            <w:szCs w:val="20"/>
                                          </w:rPr>
                                        </w:rPrChange>
                                      </w:rPr>
                                    </w:pPr>
                                    <w:ins w:id="3239" w:author="Maino Vieytes, Christian (NIH/NIA/IRP) [F]" w:date="2023-11-16T09:36:00Z">
                                      <w:r w:rsidRPr="0049435F">
                                        <w:rPr>
                                          <w:rFonts w:ascii="Times New Roman" w:hAnsi="Times New Roman" w:cs="Times New Roman"/>
                                          <w:color w:val="000000"/>
                                          <w:sz w:val="18"/>
                                          <w:szCs w:val="18"/>
                                          <w:rPrChange w:id="3240" w:author="Maino Vieytes, Christian (NIH/NIA/IRP) [F]" w:date="2023-11-16T09:36:00Z">
                                            <w:rPr>
                                              <w:rFonts w:ascii="Calibri" w:hAnsi="Calibri" w:cs="Calibri"/>
                                              <w:color w:val="000000"/>
                                            </w:rPr>
                                          </w:rPrChange>
                                        </w:rPr>
                                        <w:t>0.88 (0.75-1.02)</w:t>
                                      </w:r>
                                    </w:ins>
                                    <w:del w:id="3241" w:author="Maino Vieytes, Christian (NIH/NIA/IRP) [F]" w:date="2023-11-15T15:54:00Z">
                                      <w:r w:rsidRPr="0049435F" w:rsidDel="00A12FDA">
                                        <w:rPr>
                                          <w:rFonts w:ascii="Times New Roman" w:hAnsi="Times New Roman" w:cs="Times New Roman"/>
                                          <w:sz w:val="18"/>
                                          <w:szCs w:val="18"/>
                                          <w:rPrChange w:id="3242"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3243"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pPr>
                                      <w:jc w:val="center"/>
                                      <w:rPr>
                                        <w:del w:id="3244" w:author="Maino Vieytes, Christian (NIH/NIA/IRP) [F]" w:date="2023-11-15T16:23:00Z"/>
                                        <w:rFonts w:ascii="Times New Roman" w:hAnsi="Times New Roman" w:cs="Times New Roman"/>
                                        <w:sz w:val="18"/>
                                        <w:szCs w:val="18"/>
                                        <w:rPrChange w:id="3245" w:author="Maino Vieytes, Christian (NIH/NIA/IRP) [F]" w:date="2023-11-16T09:36:00Z">
                                          <w:rPr>
                                            <w:del w:id="3246" w:author="Maino Vieytes, Christian (NIH/NIA/IRP) [F]" w:date="2023-11-15T16:23:00Z"/>
                                            <w:rFonts w:ascii="Times New Roman" w:hAnsi="Times New Roman" w:cs="Times New Roman"/>
                                            <w:sz w:val="20"/>
                                            <w:szCs w:val="20"/>
                                          </w:rPr>
                                        </w:rPrChange>
                                      </w:rPr>
                                    </w:pPr>
                                    <w:ins w:id="3247" w:author="Maino Vieytes, Christian (NIH/NIA/IRP) [F]" w:date="2023-11-16T09:36:00Z">
                                      <w:r w:rsidRPr="0049435F">
                                        <w:rPr>
                                          <w:rFonts w:ascii="Times New Roman" w:hAnsi="Times New Roman" w:cs="Times New Roman"/>
                                          <w:color w:val="000000"/>
                                          <w:sz w:val="18"/>
                                          <w:szCs w:val="18"/>
                                          <w:rPrChange w:id="3248" w:author="Maino Vieytes, Christian (NIH/NIA/IRP) [F]" w:date="2023-11-16T09:36:00Z">
                                            <w:rPr>
                                              <w:rFonts w:ascii="Calibri" w:hAnsi="Calibri" w:cs="Calibri"/>
                                              <w:color w:val="000000"/>
                                            </w:rPr>
                                          </w:rPrChange>
                                        </w:rPr>
                                        <w:t>0.42</w:t>
                                      </w:r>
                                    </w:ins>
                                    <w:del w:id="3249" w:author="Maino Vieytes, Christian (NIH/NIA/IRP) [F]" w:date="2023-11-15T15:54:00Z">
                                      <w:r w:rsidRPr="0049435F" w:rsidDel="00A12FDA">
                                        <w:rPr>
                                          <w:rFonts w:ascii="Times New Roman" w:hAnsi="Times New Roman" w:cs="Times New Roman"/>
                                          <w:color w:val="000000"/>
                                          <w:sz w:val="18"/>
                                          <w:szCs w:val="18"/>
                                          <w:rPrChange w:id="3250"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3251" w:author="Maino Vieytes, Christian (NIH/NIA/IRP) [F]" w:date="2023-11-16T09:36:00Z">
                                    <w:tblPrEx>
                                      <w:tblW w:w="15091" w:type="dxa"/>
                                    </w:tblPrEx>
                                  </w:tblPrExChange>
                                </w:tblPrEx>
                                <w:trPr>
                                  <w:trHeight w:val="320"/>
                                  <w:del w:id="3252" w:author="Maino Vieytes, Christian (NIH/NIA/IRP) [F]" w:date="2023-11-15T16:23:00Z"/>
                                  <w:trPrChange w:id="3253" w:author="Maino Vieytes, Christian (NIH/NIA/IRP) [F]" w:date="2023-11-16T09:36:00Z">
                                    <w:trPr>
                                      <w:gridAfter w:val="0"/>
                                      <w:trHeight w:val="320"/>
                                    </w:trPr>
                                  </w:trPrChange>
                                </w:trPr>
                                <w:tc>
                                  <w:tcPr>
                                    <w:tcW w:w="2317" w:type="dxa"/>
                                    <w:noWrap/>
                                    <w:vAlign w:val="center"/>
                                    <w:hideMark/>
                                    <w:tcPrChange w:id="3254" w:author="Maino Vieytes, Christian (NIH/NIA/IRP) [F]" w:date="2023-11-16T09:36:00Z">
                                      <w:tcPr>
                                        <w:tcW w:w="2317" w:type="dxa"/>
                                        <w:noWrap/>
                                        <w:vAlign w:val="center"/>
                                        <w:hideMark/>
                                      </w:tcPr>
                                    </w:tcPrChange>
                                  </w:tcPr>
                                  <w:p w14:paraId="1C5E1DE4" w14:textId="5D595428" w:rsidR="0049435F" w:rsidRPr="008A6C8D" w:rsidDel="002B4FE9" w:rsidRDefault="0049435F">
                                    <w:pPr>
                                      <w:jc w:val="center"/>
                                      <w:rPr>
                                        <w:del w:id="3255" w:author="Maino Vieytes, Christian (NIH/NIA/IRP) [F]" w:date="2023-11-15T16:23:00Z"/>
                                        <w:rFonts w:ascii="Times New Roman" w:hAnsi="Times New Roman" w:cs="Times New Roman"/>
                                        <w:sz w:val="18"/>
                                        <w:szCs w:val="18"/>
                                        <w:rPrChange w:id="3256" w:author="Maino Vieytes, Christian (NIH/NIA/IRP) [F]" w:date="2023-11-15T15:57:00Z">
                                          <w:rPr>
                                            <w:del w:id="3257" w:author="Maino Vieytes, Christian (NIH/NIA/IRP) [F]" w:date="2023-11-15T16:23:00Z"/>
                                            <w:rFonts w:ascii="Times New Roman" w:hAnsi="Times New Roman" w:cs="Times New Roman"/>
                                            <w:sz w:val="20"/>
                                            <w:szCs w:val="20"/>
                                          </w:rPr>
                                        </w:rPrChange>
                                      </w:rPr>
                                      <w:pPrChange w:id="3258" w:author="Maino Vieytes, Christian (NIH/NIA/IRP) [F]" w:date="2023-11-16T09:36:00Z">
                                        <w:pPr/>
                                      </w:pPrChange>
                                    </w:pPr>
                                    <w:del w:id="3259" w:author="Maino Vieytes, Christian (NIH/NIA/IRP) [F]" w:date="2023-11-15T16:23:00Z">
                                      <w:r w:rsidRPr="008A6C8D" w:rsidDel="002B4FE9">
                                        <w:rPr>
                                          <w:rFonts w:ascii="Times New Roman" w:hAnsi="Times New Roman" w:cs="Times New Roman"/>
                                          <w:sz w:val="18"/>
                                          <w:szCs w:val="18"/>
                                          <w:rPrChange w:id="3260"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3261"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3262" w:author="Maino Vieytes, Christian (NIH/NIA/IRP) [F]" w:date="2023-11-16T09:36:00Z">
                                      <w:tcPr>
                                        <w:tcW w:w="936" w:type="dxa"/>
                                        <w:noWrap/>
                                        <w:vAlign w:val="center"/>
                                        <w:hideMark/>
                                      </w:tcPr>
                                    </w:tcPrChange>
                                  </w:tcPr>
                                  <w:p w14:paraId="61AD6F9F" w14:textId="445EF05A" w:rsidR="0049435F" w:rsidRPr="0049435F" w:rsidDel="002B4FE9" w:rsidRDefault="0049435F">
                                    <w:pPr>
                                      <w:jc w:val="center"/>
                                      <w:rPr>
                                        <w:del w:id="3263" w:author="Maino Vieytes, Christian (NIH/NIA/IRP) [F]" w:date="2023-11-15T16:23:00Z"/>
                                        <w:rFonts w:ascii="Times New Roman" w:hAnsi="Times New Roman" w:cs="Times New Roman"/>
                                        <w:sz w:val="18"/>
                                        <w:szCs w:val="18"/>
                                        <w:rPrChange w:id="3264" w:author="Maino Vieytes, Christian (NIH/NIA/IRP) [F]" w:date="2023-11-16T09:36:00Z">
                                          <w:rPr>
                                            <w:del w:id="3265" w:author="Maino Vieytes, Christian (NIH/NIA/IRP) [F]" w:date="2023-11-15T16:23:00Z"/>
                                            <w:rFonts w:ascii="Times New Roman" w:hAnsi="Times New Roman" w:cs="Times New Roman"/>
                                            <w:sz w:val="20"/>
                                            <w:szCs w:val="20"/>
                                          </w:rPr>
                                        </w:rPrChange>
                                      </w:rPr>
                                    </w:pPr>
                                    <w:ins w:id="3266" w:author="Maino Vieytes, Christian (NIH/NIA/IRP) [F]" w:date="2023-11-16T09:36:00Z">
                                      <w:r w:rsidRPr="0049435F">
                                        <w:rPr>
                                          <w:rFonts w:ascii="Times New Roman" w:hAnsi="Times New Roman" w:cs="Times New Roman"/>
                                          <w:color w:val="000000"/>
                                          <w:sz w:val="18"/>
                                          <w:szCs w:val="18"/>
                                          <w:rPrChange w:id="3267" w:author="Maino Vieytes, Christian (NIH/NIA/IRP) [F]" w:date="2023-11-16T09:36:00Z">
                                            <w:rPr>
                                              <w:rFonts w:ascii="Calibri" w:hAnsi="Calibri" w:cs="Calibri"/>
                                              <w:color w:val="000000"/>
                                            </w:rPr>
                                          </w:rPrChange>
                                        </w:rPr>
                                        <w:t>1745</w:t>
                                      </w:r>
                                    </w:ins>
                                    <w:del w:id="3268" w:author="Maino Vieytes, Christian (NIH/NIA/IRP) [F]" w:date="2023-11-15T15:54:00Z">
                                      <w:r w:rsidRPr="0049435F" w:rsidDel="00A12FDA">
                                        <w:rPr>
                                          <w:rFonts w:ascii="Times New Roman" w:hAnsi="Times New Roman" w:cs="Times New Roman"/>
                                          <w:sz w:val="18"/>
                                          <w:szCs w:val="18"/>
                                          <w:rPrChange w:id="326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270"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pPr>
                                      <w:jc w:val="center"/>
                                      <w:rPr>
                                        <w:del w:id="3271" w:author="Maino Vieytes, Christian (NIH/NIA/IRP) [F]" w:date="2023-11-15T16:23:00Z"/>
                                        <w:rFonts w:ascii="Times New Roman" w:hAnsi="Times New Roman" w:cs="Times New Roman"/>
                                        <w:sz w:val="18"/>
                                        <w:szCs w:val="18"/>
                                        <w:rPrChange w:id="3272" w:author="Maino Vieytes, Christian (NIH/NIA/IRP) [F]" w:date="2023-11-16T09:36:00Z">
                                          <w:rPr>
                                            <w:del w:id="3273" w:author="Maino Vieytes, Christian (NIH/NIA/IRP) [F]" w:date="2023-11-15T16:23:00Z"/>
                                            <w:rFonts w:ascii="Times New Roman" w:hAnsi="Times New Roman" w:cs="Times New Roman"/>
                                            <w:sz w:val="20"/>
                                            <w:szCs w:val="20"/>
                                          </w:rPr>
                                        </w:rPrChange>
                                      </w:rPr>
                                    </w:pPr>
                                    <w:ins w:id="3274" w:author="Maino Vieytes, Christian (NIH/NIA/IRP) [F]" w:date="2023-11-16T09:36:00Z">
                                      <w:r w:rsidRPr="0049435F">
                                        <w:rPr>
                                          <w:rFonts w:ascii="Times New Roman" w:hAnsi="Times New Roman" w:cs="Times New Roman"/>
                                          <w:color w:val="000000"/>
                                          <w:sz w:val="18"/>
                                          <w:szCs w:val="18"/>
                                          <w:rPrChange w:id="3275" w:author="Maino Vieytes, Christian (NIH/NIA/IRP) [F]" w:date="2023-11-16T09:36:00Z">
                                            <w:rPr>
                                              <w:rFonts w:ascii="Calibri" w:hAnsi="Calibri" w:cs="Calibri"/>
                                              <w:color w:val="000000"/>
                                            </w:rPr>
                                          </w:rPrChange>
                                        </w:rPr>
                                        <w:t>1.00</w:t>
                                      </w:r>
                                    </w:ins>
                                    <w:del w:id="3276" w:author="Maino Vieytes, Christian (NIH/NIA/IRP) [F]" w:date="2023-11-15T15:54:00Z">
                                      <w:r w:rsidRPr="0049435F" w:rsidDel="00A12FDA">
                                        <w:rPr>
                                          <w:rFonts w:ascii="Times New Roman" w:hAnsi="Times New Roman" w:cs="Times New Roman"/>
                                          <w:sz w:val="18"/>
                                          <w:szCs w:val="18"/>
                                          <w:rPrChange w:id="3277"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278"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pPr>
                                      <w:jc w:val="center"/>
                                      <w:rPr>
                                        <w:del w:id="3279" w:author="Maino Vieytes, Christian (NIH/NIA/IRP) [F]" w:date="2023-11-15T16:23:00Z"/>
                                        <w:rFonts w:ascii="Times New Roman" w:hAnsi="Times New Roman" w:cs="Times New Roman"/>
                                        <w:sz w:val="18"/>
                                        <w:szCs w:val="18"/>
                                        <w:rPrChange w:id="3280" w:author="Maino Vieytes, Christian (NIH/NIA/IRP) [F]" w:date="2023-11-16T09:36:00Z">
                                          <w:rPr>
                                            <w:del w:id="3281" w:author="Maino Vieytes, Christian (NIH/NIA/IRP) [F]" w:date="2023-11-15T16:23:00Z"/>
                                            <w:rFonts w:ascii="Times New Roman" w:hAnsi="Times New Roman" w:cs="Times New Roman"/>
                                            <w:sz w:val="20"/>
                                            <w:szCs w:val="20"/>
                                          </w:rPr>
                                        </w:rPrChange>
                                      </w:rPr>
                                    </w:pPr>
                                    <w:ins w:id="3282" w:author="Maino Vieytes, Christian (NIH/NIA/IRP) [F]" w:date="2023-11-16T09:36:00Z">
                                      <w:r w:rsidRPr="0049435F">
                                        <w:rPr>
                                          <w:rFonts w:ascii="Times New Roman" w:hAnsi="Times New Roman" w:cs="Times New Roman"/>
                                          <w:color w:val="000000"/>
                                          <w:sz w:val="18"/>
                                          <w:szCs w:val="18"/>
                                          <w:rPrChange w:id="3283" w:author="Maino Vieytes, Christian (NIH/NIA/IRP) [F]" w:date="2023-11-16T09:36:00Z">
                                            <w:rPr>
                                              <w:rFonts w:ascii="Calibri" w:hAnsi="Calibri" w:cs="Calibri"/>
                                              <w:color w:val="000000"/>
                                            </w:rPr>
                                          </w:rPrChange>
                                        </w:rPr>
                                        <w:t>0.98 (0.64-1.51)</w:t>
                                      </w:r>
                                    </w:ins>
                                    <w:del w:id="3284" w:author="Maino Vieytes, Christian (NIH/NIA/IRP) [F]" w:date="2023-11-15T15:54:00Z">
                                      <w:r w:rsidRPr="0049435F" w:rsidDel="00A12FDA">
                                        <w:rPr>
                                          <w:rFonts w:ascii="Times New Roman" w:hAnsi="Times New Roman" w:cs="Times New Roman"/>
                                          <w:sz w:val="18"/>
                                          <w:szCs w:val="18"/>
                                          <w:rPrChange w:id="3285"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3286"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pPr>
                                      <w:jc w:val="center"/>
                                      <w:rPr>
                                        <w:del w:id="3287" w:author="Maino Vieytes, Christian (NIH/NIA/IRP) [F]" w:date="2023-11-15T16:23:00Z"/>
                                        <w:rFonts w:ascii="Times New Roman" w:hAnsi="Times New Roman" w:cs="Times New Roman"/>
                                        <w:sz w:val="18"/>
                                        <w:szCs w:val="18"/>
                                        <w:rPrChange w:id="3288" w:author="Maino Vieytes, Christian (NIH/NIA/IRP) [F]" w:date="2023-11-16T09:36:00Z">
                                          <w:rPr>
                                            <w:del w:id="3289" w:author="Maino Vieytes, Christian (NIH/NIA/IRP) [F]" w:date="2023-11-15T16:23:00Z"/>
                                            <w:rFonts w:ascii="Times New Roman" w:hAnsi="Times New Roman" w:cs="Times New Roman"/>
                                            <w:sz w:val="20"/>
                                            <w:szCs w:val="20"/>
                                          </w:rPr>
                                        </w:rPrChange>
                                      </w:rPr>
                                    </w:pPr>
                                    <w:ins w:id="3290" w:author="Maino Vieytes, Christian (NIH/NIA/IRP) [F]" w:date="2023-11-16T09:36:00Z">
                                      <w:r w:rsidRPr="0049435F">
                                        <w:rPr>
                                          <w:rFonts w:ascii="Times New Roman" w:hAnsi="Times New Roman" w:cs="Times New Roman"/>
                                          <w:color w:val="000000"/>
                                          <w:sz w:val="18"/>
                                          <w:szCs w:val="18"/>
                                          <w:rPrChange w:id="3291" w:author="Maino Vieytes, Christian (NIH/NIA/IRP) [F]" w:date="2023-11-16T09:36:00Z">
                                            <w:rPr>
                                              <w:rFonts w:ascii="Calibri" w:hAnsi="Calibri" w:cs="Calibri"/>
                                              <w:color w:val="000000"/>
                                            </w:rPr>
                                          </w:rPrChange>
                                        </w:rPr>
                                        <w:t>0.87 (0.60-1.26)</w:t>
                                      </w:r>
                                    </w:ins>
                                    <w:del w:id="3292" w:author="Maino Vieytes, Christian (NIH/NIA/IRP) [F]" w:date="2023-11-15T15:54:00Z">
                                      <w:r w:rsidRPr="0049435F" w:rsidDel="00A12FDA">
                                        <w:rPr>
                                          <w:rFonts w:ascii="Times New Roman" w:hAnsi="Times New Roman" w:cs="Times New Roman"/>
                                          <w:sz w:val="18"/>
                                          <w:szCs w:val="18"/>
                                          <w:rPrChange w:id="3293"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3294"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pPr>
                                      <w:jc w:val="center"/>
                                      <w:rPr>
                                        <w:del w:id="3295" w:author="Maino Vieytes, Christian (NIH/NIA/IRP) [F]" w:date="2023-11-15T16:23:00Z"/>
                                        <w:rFonts w:ascii="Times New Roman" w:hAnsi="Times New Roman" w:cs="Times New Roman"/>
                                        <w:sz w:val="18"/>
                                        <w:szCs w:val="18"/>
                                        <w:rPrChange w:id="3296" w:author="Maino Vieytes, Christian (NIH/NIA/IRP) [F]" w:date="2023-11-16T09:36:00Z">
                                          <w:rPr>
                                            <w:del w:id="3297" w:author="Maino Vieytes, Christian (NIH/NIA/IRP) [F]" w:date="2023-11-15T16:23:00Z"/>
                                            <w:rFonts w:ascii="Times New Roman" w:hAnsi="Times New Roman" w:cs="Times New Roman"/>
                                            <w:sz w:val="20"/>
                                            <w:szCs w:val="20"/>
                                          </w:rPr>
                                        </w:rPrChange>
                                      </w:rPr>
                                    </w:pPr>
                                    <w:ins w:id="3298" w:author="Maino Vieytes, Christian (NIH/NIA/IRP) [F]" w:date="2023-11-16T09:36:00Z">
                                      <w:r w:rsidRPr="0049435F">
                                        <w:rPr>
                                          <w:rFonts w:ascii="Times New Roman" w:hAnsi="Times New Roman" w:cs="Times New Roman"/>
                                          <w:color w:val="000000"/>
                                          <w:sz w:val="18"/>
                                          <w:szCs w:val="18"/>
                                          <w:rPrChange w:id="3299" w:author="Maino Vieytes, Christian (NIH/NIA/IRP) [F]" w:date="2023-11-16T09:36:00Z">
                                            <w:rPr>
                                              <w:rFonts w:ascii="Calibri" w:hAnsi="Calibri" w:cs="Calibri"/>
                                              <w:color w:val="000000"/>
                                            </w:rPr>
                                          </w:rPrChange>
                                        </w:rPr>
                                        <w:t>0.88 (0.62-1.27)</w:t>
                                      </w:r>
                                    </w:ins>
                                    <w:del w:id="3300" w:author="Maino Vieytes, Christian (NIH/NIA/IRP) [F]" w:date="2023-11-15T15:54:00Z">
                                      <w:r w:rsidRPr="0049435F" w:rsidDel="00A12FDA">
                                        <w:rPr>
                                          <w:rFonts w:ascii="Times New Roman" w:hAnsi="Times New Roman" w:cs="Times New Roman"/>
                                          <w:sz w:val="18"/>
                                          <w:szCs w:val="18"/>
                                          <w:rPrChange w:id="3301"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3302"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pPr>
                                      <w:jc w:val="center"/>
                                      <w:rPr>
                                        <w:del w:id="3303" w:author="Maino Vieytes, Christian (NIH/NIA/IRP) [F]" w:date="2023-11-15T16:23:00Z"/>
                                        <w:rFonts w:ascii="Times New Roman" w:hAnsi="Times New Roman" w:cs="Times New Roman"/>
                                        <w:sz w:val="18"/>
                                        <w:szCs w:val="18"/>
                                        <w:rPrChange w:id="3304" w:author="Maino Vieytes, Christian (NIH/NIA/IRP) [F]" w:date="2023-11-16T09:36:00Z">
                                          <w:rPr>
                                            <w:del w:id="3305" w:author="Maino Vieytes, Christian (NIH/NIA/IRP) [F]" w:date="2023-11-15T16:23:00Z"/>
                                            <w:rFonts w:ascii="Times New Roman" w:hAnsi="Times New Roman" w:cs="Times New Roman"/>
                                            <w:sz w:val="20"/>
                                            <w:szCs w:val="20"/>
                                          </w:rPr>
                                        </w:rPrChange>
                                      </w:rPr>
                                    </w:pPr>
                                    <w:ins w:id="3306" w:author="Maino Vieytes, Christian (NIH/NIA/IRP) [F]" w:date="2023-11-16T09:36:00Z">
                                      <w:r w:rsidRPr="0049435F">
                                        <w:rPr>
                                          <w:rFonts w:ascii="Times New Roman" w:hAnsi="Times New Roman" w:cs="Times New Roman"/>
                                          <w:color w:val="000000"/>
                                          <w:sz w:val="18"/>
                                          <w:szCs w:val="18"/>
                                          <w:rPrChange w:id="3307" w:author="Maino Vieytes, Christian (NIH/NIA/IRP) [F]" w:date="2023-11-16T09:36:00Z">
                                            <w:rPr>
                                              <w:rFonts w:ascii="Calibri" w:hAnsi="Calibri" w:cs="Calibri"/>
                                              <w:color w:val="000000"/>
                                            </w:rPr>
                                          </w:rPrChange>
                                        </w:rPr>
                                        <w:t>0.62 (0.39-0.97)*</w:t>
                                      </w:r>
                                    </w:ins>
                                    <w:del w:id="3308" w:author="Maino Vieytes, Christian (NIH/NIA/IRP) [F]" w:date="2023-11-15T15:54:00Z">
                                      <w:r w:rsidRPr="0049435F" w:rsidDel="00A12FDA">
                                        <w:rPr>
                                          <w:rFonts w:ascii="Times New Roman" w:hAnsi="Times New Roman" w:cs="Times New Roman"/>
                                          <w:sz w:val="18"/>
                                          <w:szCs w:val="18"/>
                                          <w:rPrChange w:id="3309"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3310"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pPr>
                                      <w:jc w:val="center"/>
                                      <w:rPr>
                                        <w:del w:id="3311" w:author="Maino Vieytes, Christian (NIH/NIA/IRP) [F]" w:date="2023-11-15T16:23:00Z"/>
                                        <w:rFonts w:ascii="Times New Roman" w:hAnsi="Times New Roman" w:cs="Times New Roman"/>
                                        <w:sz w:val="18"/>
                                        <w:szCs w:val="18"/>
                                        <w:rPrChange w:id="3312" w:author="Maino Vieytes, Christian (NIH/NIA/IRP) [F]" w:date="2023-11-16T09:36:00Z">
                                          <w:rPr>
                                            <w:del w:id="3313" w:author="Maino Vieytes, Christian (NIH/NIA/IRP) [F]" w:date="2023-11-15T16:23:00Z"/>
                                            <w:rFonts w:ascii="Times New Roman" w:hAnsi="Times New Roman" w:cs="Times New Roman"/>
                                            <w:sz w:val="20"/>
                                            <w:szCs w:val="20"/>
                                          </w:rPr>
                                        </w:rPrChange>
                                      </w:rPr>
                                    </w:pPr>
                                    <w:ins w:id="3314" w:author="Maino Vieytes, Christian (NIH/NIA/IRP) [F]" w:date="2023-11-16T09:36:00Z">
                                      <w:r w:rsidRPr="0049435F">
                                        <w:rPr>
                                          <w:rFonts w:ascii="Times New Roman" w:hAnsi="Times New Roman" w:cs="Times New Roman"/>
                                          <w:color w:val="000000"/>
                                          <w:sz w:val="18"/>
                                          <w:szCs w:val="18"/>
                                          <w:rPrChange w:id="3315" w:author="Maino Vieytes, Christian (NIH/NIA/IRP) [F]" w:date="2023-11-16T09:36:00Z">
                                            <w:rPr>
                                              <w:rFonts w:ascii="Calibri" w:hAnsi="Calibri" w:cs="Calibri"/>
                                              <w:color w:val="000000"/>
                                            </w:rPr>
                                          </w:rPrChange>
                                        </w:rPr>
                                        <w:t>0.02*</w:t>
                                      </w:r>
                                    </w:ins>
                                    <w:del w:id="3316" w:author="Maino Vieytes, Christian (NIH/NIA/IRP) [F]" w:date="2023-11-15T15:54:00Z">
                                      <w:r w:rsidRPr="0049435F" w:rsidDel="00A12FDA">
                                        <w:rPr>
                                          <w:rFonts w:ascii="Times New Roman" w:hAnsi="Times New Roman" w:cs="Times New Roman"/>
                                          <w:sz w:val="18"/>
                                          <w:szCs w:val="18"/>
                                          <w:rPrChange w:id="3317"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3318"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pPr>
                                      <w:jc w:val="center"/>
                                      <w:rPr>
                                        <w:del w:id="3319" w:author="Maino Vieytes, Christian (NIH/NIA/IRP) [F]" w:date="2023-11-15T16:23:00Z"/>
                                        <w:rFonts w:ascii="Times New Roman" w:hAnsi="Times New Roman" w:cs="Times New Roman"/>
                                        <w:sz w:val="18"/>
                                        <w:szCs w:val="18"/>
                                        <w:rPrChange w:id="3320" w:author="Maino Vieytes, Christian (NIH/NIA/IRP) [F]" w:date="2023-11-16T09:36:00Z">
                                          <w:rPr>
                                            <w:del w:id="3321" w:author="Maino Vieytes, Christian (NIH/NIA/IRP) [F]" w:date="2023-11-15T16:23:00Z"/>
                                            <w:rFonts w:ascii="Times New Roman" w:hAnsi="Times New Roman" w:cs="Times New Roman"/>
                                            <w:sz w:val="20"/>
                                            <w:szCs w:val="20"/>
                                          </w:rPr>
                                        </w:rPrChange>
                                      </w:rPr>
                                    </w:pPr>
                                    <w:ins w:id="3322" w:author="Maino Vieytes, Christian (NIH/NIA/IRP) [F]" w:date="2023-11-16T09:36:00Z">
                                      <w:r w:rsidRPr="0049435F">
                                        <w:rPr>
                                          <w:rFonts w:ascii="Times New Roman" w:hAnsi="Times New Roman" w:cs="Times New Roman"/>
                                          <w:color w:val="000000"/>
                                          <w:sz w:val="18"/>
                                          <w:szCs w:val="18"/>
                                          <w:rPrChange w:id="3323" w:author="Maino Vieytes, Christian (NIH/NIA/IRP) [F]" w:date="2023-11-16T09:36:00Z">
                                            <w:rPr>
                                              <w:rFonts w:ascii="Calibri" w:hAnsi="Calibri" w:cs="Calibri"/>
                                              <w:color w:val="000000"/>
                                            </w:rPr>
                                          </w:rPrChange>
                                        </w:rPr>
                                        <w:t>0.88 (0.78-0.99)*</w:t>
                                      </w:r>
                                    </w:ins>
                                    <w:del w:id="3324" w:author="Maino Vieytes, Christian (NIH/NIA/IRP) [F]" w:date="2023-11-15T15:54:00Z">
                                      <w:r w:rsidRPr="0049435F" w:rsidDel="00A12FDA">
                                        <w:rPr>
                                          <w:rFonts w:ascii="Times New Roman" w:hAnsi="Times New Roman" w:cs="Times New Roman"/>
                                          <w:sz w:val="18"/>
                                          <w:szCs w:val="18"/>
                                          <w:rPrChange w:id="3325"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3326"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pPr>
                                      <w:jc w:val="center"/>
                                      <w:rPr>
                                        <w:del w:id="3327" w:author="Maino Vieytes, Christian (NIH/NIA/IRP) [F]" w:date="2023-11-15T16:23:00Z"/>
                                        <w:rFonts w:ascii="Times New Roman" w:hAnsi="Times New Roman" w:cs="Times New Roman"/>
                                        <w:sz w:val="18"/>
                                        <w:szCs w:val="18"/>
                                        <w:rPrChange w:id="3328" w:author="Maino Vieytes, Christian (NIH/NIA/IRP) [F]" w:date="2023-11-16T09:36:00Z">
                                          <w:rPr>
                                            <w:del w:id="3329" w:author="Maino Vieytes, Christian (NIH/NIA/IRP) [F]" w:date="2023-11-15T16:23:00Z"/>
                                            <w:rFonts w:ascii="Times New Roman" w:hAnsi="Times New Roman" w:cs="Times New Roman"/>
                                            <w:sz w:val="20"/>
                                            <w:szCs w:val="20"/>
                                          </w:rPr>
                                        </w:rPrChange>
                                      </w:rPr>
                                    </w:pPr>
                                    <w:ins w:id="3330" w:author="Maino Vieytes, Christian (NIH/NIA/IRP) [F]" w:date="2023-11-16T09:36:00Z">
                                      <w:r w:rsidRPr="0049435F">
                                        <w:rPr>
                                          <w:rFonts w:ascii="Times New Roman" w:hAnsi="Times New Roman" w:cs="Times New Roman"/>
                                          <w:color w:val="000000"/>
                                          <w:sz w:val="18"/>
                                          <w:szCs w:val="18"/>
                                          <w:rPrChange w:id="3331" w:author="Maino Vieytes, Christian (NIH/NIA/IRP) [F]" w:date="2023-11-16T09:36:00Z">
                                            <w:rPr>
                                              <w:rFonts w:ascii="Calibri" w:hAnsi="Calibri" w:cs="Calibri"/>
                                              <w:color w:val="000000"/>
                                            </w:rPr>
                                          </w:rPrChange>
                                        </w:rPr>
                                        <w:t>0.58</w:t>
                                      </w:r>
                                    </w:ins>
                                    <w:del w:id="3332" w:author="Maino Vieytes, Christian (NIH/NIA/IRP) [F]" w:date="2023-11-15T15:54:00Z">
                                      <w:r w:rsidRPr="0049435F" w:rsidDel="00A12FDA">
                                        <w:rPr>
                                          <w:rFonts w:ascii="Times New Roman" w:hAnsi="Times New Roman" w:cs="Times New Roman"/>
                                          <w:color w:val="000000"/>
                                          <w:sz w:val="18"/>
                                          <w:szCs w:val="18"/>
                                          <w:rPrChange w:id="3333"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3334" w:author="Maino Vieytes, Christian (NIH/NIA/IRP) [F]" w:date="2023-11-16T09:39:00Z">
                                    <w:tblPrEx>
                                      <w:tblW w:w="15011" w:type="dxa"/>
                                    </w:tblPrEx>
                                  </w:tblPrExChange>
                                </w:tblPrEx>
                                <w:trPr>
                                  <w:trHeight w:val="320"/>
                                  <w:trPrChange w:id="3335" w:author="Maino Vieytes, Christian (NIH/NIA/IRP) [F]" w:date="2023-11-16T09:39:00Z">
                                    <w:trPr>
                                      <w:gridAfter w:val="0"/>
                                      <w:trHeight w:val="320"/>
                                    </w:trPr>
                                  </w:trPrChange>
                                </w:trPr>
                                <w:tc>
                                  <w:tcPr>
                                    <w:tcW w:w="2317" w:type="dxa"/>
                                    <w:noWrap/>
                                    <w:vAlign w:val="center"/>
                                    <w:hideMark/>
                                    <w:tcPrChange w:id="3336"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333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33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333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340"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3341" w:author="Maino Vieytes, Christian (NIH/NIA/IRP) [F]" w:date="2023-11-16T09:36:00Z">
                                          <w:rPr>
                                            <w:rFonts w:ascii="Times New Roman" w:hAnsi="Times New Roman" w:cs="Times New Roman"/>
                                            <w:sz w:val="20"/>
                                            <w:szCs w:val="20"/>
                                          </w:rPr>
                                        </w:rPrChange>
                                      </w:rPr>
                                    </w:pPr>
                                    <w:ins w:id="3342" w:author="Maino Vieytes, Christian (NIH/NIA/IRP) [F]" w:date="2023-11-16T09:36:00Z">
                                      <w:r w:rsidRPr="0049435F">
                                        <w:rPr>
                                          <w:rFonts w:ascii="Times New Roman" w:hAnsi="Times New Roman" w:cs="Times New Roman"/>
                                          <w:color w:val="000000"/>
                                          <w:sz w:val="18"/>
                                          <w:szCs w:val="18"/>
                                          <w:rPrChange w:id="3343" w:author="Maino Vieytes, Christian (NIH/NIA/IRP) [F]" w:date="2023-11-16T09:36:00Z">
                                            <w:rPr>
                                              <w:rFonts w:ascii="Calibri" w:hAnsi="Calibri" w:cs="Calibri"/>
                                              <w:color w:val="000000"/>
                                            </w:rPr>
                                          </w:rPrChange>
                                        </w:rPr>
                                        <w:t>1745</w:t>
                                      </w:r>
                                    </w:ins>
                                    <w:del w:id="3344" w:author="Maino Vieytes, Christian (NIH/NIA/IRP) [F]" w:date="2023-11-15T15:54:00Z">
                                      <w:r w:rsidRPr="0049435F" w:rsidDel="00A12FDA">
                                        <w:rPr>
                                          <w:rFonts w:ascii="Times New Roman" w:hAnsi="Times New Roman" w:cs="Times New Roman"/>
                                          <w:sz w:val="18"/>
                                          <w:szCs w:val="18"/>
                                          <w:rPrChange w:id="3345"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346"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3347" w:author="Maino Vieytes, Christian (NIH/NIA/IRP) [F]" w:date="2023-11-16T09:36:00Z">
                                          <w:rPr>
                                            <w:rFonts w:ascii="Times New Roman" w:hAnsi="Times New Roman" w:cs="Times New Roman"/>
                                            <w:sz w:val="20"/>
                                            <w:szCs w:val="20"/>
                                          </w:rPr>
                                        </w:rPrChange>
                                      </w:rPr>
                                    </w:pPr>
                                    <w:ins w:id="3348" w:author="Maino Vieytes, Christian (NIH/NIA/IRP) [F]" w:date="2023-11-16T09:36:00Z">
                                      <w:r w:rsidRPr="0049435F">
                                        <w:rPr>
                                          <w:rFonts w:ascii="Times New Roman" w:hAnsi="Times New Roman" w:cs="Times New Roman"/>
                                          <w:color w:val="000000"/>
                                          <w:sz w:val="18"/>
                                          <w:szCs w:val="18"/>
                                          <w:rPrChange w:id="3349" w:author="Maino Vieytes, Christian (NIH/NIA/IRP) [F]" w:date="2023-11-16T09:36:00Z">
                                            <w:rPr>
                                              <w:rFonts w:ascii="Calibri" w:hAnsi="Calibri" w:cs="Calibri"/>
                                              <w:color w:val="000000"/>
                                            </w:rPr>
                                          </w:rPrChange>
                                        </w:rPr>
                                        <w:t>1.00</w:t>
                                      </w:r>
                                    </w:ins>
                                    <w:del w:id="3350" w:author="Maino Vieytes, Christian (NIH/NIA/IRP) [F]" w:date="2023-11-15T15:54:00Z">
                                      <w:r w:rsidRPr="0049435F" w:rsidDel="00A12FDA">
                                        <w:rPr>
                                          <w:rFonts w:ascii="Times New Roman" w:hAnsi="Times New Roman" w:cs="Times New Roman"/>
                                          <w:sz w:val="18"/>
                                          <w:szCs w:val="18"/>
                                          <w:rPrChange w:id="3351"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352"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3353" w:author="Maino Vieytes, Christian (NIH/NIA/IRP) [F]" w:date="2023-11-16T09:38:00Z">
                                          <w:rPr>
                                            <w:rFonts w:ascii="Times New Roman" w:hAnsi="Times New Roman" w:cs="Times New Roman"/>
                                            <w:sz w:val="20"/>
                                            <w:szCs w:val="20"/>
                                          </w:rPr>
                                        </w:rPrChange>
                                      </w:rPr>
                                    </w:pPr>
                                    <w:ins w:id="3354" w:author="Maino Vieytes, Christian (NIH/NIA/IRP) [F]" w:date="2023-11-16T09:38:00Z">
                                      <w:r w:rsidRPr="0049435F">
                                        <w:rPr>
                                          <w:rFonts w:ascii="Times New Roman" w:hAnsi="Times New Roman" w:cs="Times New Roman"/>
                                          <w:color w:val="000000"/>
                                          <w:sz w:val="18"/>
                                          <w:szCs w:val="18"/>
                                          <w:rPrChange w:id="3355" w:author="Maino Vieytes, Christian (NIH/NIA/IRP) [F]" w:date="2023-11-16T09:38:00Z">
                                            <w:rPr>
                                              <w:rFonts w:ascii="Calibri" w:hAnsi="Calibri" w:cs="Calibri"/>
                                              <w:color w:val="000000"/>
                                            </w:rPr>
                                          </w:rPrChange>
                                        </w:rPr>
                                        <w:t>1.84 (1.17-2.91)**</w:t>
                                      </w:r>
                                    </w:ins>
                                    <w:del w:id="3356" w:author="Maino Vieytes, Christian (NIH/NIA/IRP) [F]" w:date="2023-11-15T15:54:00Z">
                                      <w:r w:rsidRPr="0049435F" w:rsidDel="00A12FDA">
                                        <w:rPr>
                                          <w:rFonts w:ascii="Times New Roman" w:hAnsi="Times New Roman" w:cs="Times New Roman"/>
                                          <w:sz w:val="18"/>
                                          <w:szCs w:val="18"/>
                                          <w:rPrChange w:id="3357"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3358"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3359" w:author="Maino Vieytes, Christian (NIH/NIA/IRP) [F]" w:date="2023-11-16T09:38:00Z">
                                          <w:rPr>
                                            <w:rFonts w:ascii="Times New Roman" w:hAnsi="Times New Roman" w:cs="Times New Roman"/>
                                            <w:sz w:val="20"/>
                                            <w:szCs w:val="20"/>
                                          </w:rPr>
                                        </w:rPrChange>
                                      </w:rPr>
                                    </w:pPr>
                                    <w:ins w:id="3360" w:author="Maino Vieytes, Christian (NIH/NIA/IRP) [F]" w:date="2023-11-16T09:38:00Z">
                                      <w:r w:rsidRPr="0049435F">
                                        <w:rPr>
                                          <w:rFonts w:ascii="Times New Roman" w:hAnsi="Times New Roman" w:cs="Times New Roman"/>
                                          <w:color w:val="000000"/>
                                          <w:sz w:val="18"/>
                                          <w:szCs w:val="18"/>
                                          <w:rPrChange w:id="3361" w:author="Maino Vieytes, Christian (NIH/NIA/IRP) [F]" w:date="2023-11-16T09:38:00Z">
                                            <w:rPr>
                                              <w:rFonts w:ascii="Calibri" w:hAnsi="Calibri" w:cs="Calibri"/>
                                              <w:color w:val="000000"/>
                                            </w:rPr>
                                          </w:rPrChange>
                                        </w:rPr>
                                        <w:t>2.06 (1.27-3.34)**</w:t>
                                      </w:r>
                                    </w:ins>
                                    <w:del w:id="3362" w:author="Maino Vieytes, Christian (NIH/NIA/IRP) [F]" w:date="2023-11-15T15:54:00Z">
                                      <w:r w:rsidRPr="0049435F" w:rsidDel="00A12FDA">
                                        <w:rPr>
                                          <w:rFonts w:ascii="Times New Roman" w:hAnsi="Times New Roman" w:cs="Times New Roman"/>
                                          <w:sz w:val="18"/>
                                          <w:szCs w:val="18"/>
                                          <w:rPrChange w:id="3363"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3364"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3365" w:author="Maino Vieytes, Christian (NIH/NIA/IRP) [F]" w:date="2023-11-16T09:38:00Z">
                                          <w:rPr>
                                            <w:rFonts w:ascii="Times New Roman" w:hAnsi="Times New Roman" w:cs="Times New Roman"/>
                                            <w:sz w:val="20"/>
                                            <w:szCs w:val="20"/>
                                          </w:rPr>
                                        </w:rPrChange>
                                      </w:rPr>
                                    </w:pPr>
                                    <w:ins w:id="3366" w:author="Maino Vieytes, Christian (NIH/NIA/IRP) [F]" w:date="2023-11-16T09:38:00Z">
                                      <w:r w:rsidRPr="0049435F">
                                        <w:rPr>
                                          <w:rFonts w:ascii="Times New Roman" w:hAnsi="Times New Roman" w:cs="Times New Roman"/>
                                          <w:color w:val="000000"/>
                                          <w:sz w:val="18"/>
                                          <w:szCs w:val="18"/>
                                          <w:rPrChange w:id="3367" w:author="Maino Vieytes, Christian (NIH/NIA/IRP) [F]" w:date="2023-11-16T09:38:00Z">
                                            <w:rPr>
                                              <w:rFonts w:ascii="Calibri" w:hAnsi="Calibri" w:cs="Calibri"/>
                                              <w:color w:val="000000"/>
                                            </w:rPr>
                                          </w:rPrChange>
                                        </w:rPr>
                                        <w:t>2.03 (1.21-3.41)**</w:t>
                                      </w:r>
                                    </w:ins>
                                    <w:del w:id="3368" w:author="Maino Vieytes, Christian (NIH/NIA/IRP) [F]" w:date="2023-11-15T15:54:00Z">
                                      <w:r w:rsidRPr="0049435F" w:rsidDel="00A12FDA">
                                        <w:rPr>
                                          <w:rFonts w:ascii="Times New Roman" w:hAnsi="Times New Roman" w:cs="Times New Roman"/>
                                          <w:sz w:val="18"/>
                                          <w:szCs w:val="18"/>
                                          <w:rPrChange w:id="3369"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3370"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3371" w:author="Maino Vieytes, Christian (NIH/NIA/IRP) [F]" w:date="2023-11-16T09:38:00Z">
                                          <w:rPr>
                                            <w:rFonts w:ascii="Times New Roman" w:hAnsi="Times New Roman" w:cs="Times New Roman"/>
                                            <w:sz w:val="20"/>
                                            <w:szCs w:val="20"/>
                                          </w:rPr>
                                        </w:rPrChange>
                                      </w:rPr>
                                    </w:pPr>
                                    <w:ins w:id="3372" w:author="Maino Vieytes, Christian (NIH/NIA/IRP) [F]" w:date="2023-11-16T09:38:00Z">
                                      <w:r w:rsidRPr="0049435F">
                                        <w:rPr>
                                          <w:rFonts w:ascii="Times New Roman" w:hAnsi="Times New Roman" w:cs="Times New Roman"/>
                                          <w:color w:val="000000"/>
                                          <w:sz w:val="18"/>
                                          <w:szCs w:val="18"/>
                                          <w:rPrChange w:id="3373" w:author="Maino Vieytes, Christian (NIH/NIA/IRP) [F]" w:date="2023-11-16T09:38:00Z">
                                            <w:rPr>
                                              <w:rFonts w:ascii="Calibri" w:hAnsi="Calibri" w:cs="Calibri"/>
                                              <w:color w:val="000000"/>
                                            </w:rPr>
                                          </w:rPrChange>
                                        </w:rPr>
                                        <w:t>1.98 (1.17-3.35)*</w:t>
                                      </w:r>
                                    </w:ins>
                                    <w:del w:id="3374" w:author="Maino Vieytes, Christian (NIH/NIA/IRP) [F]" w:date="2023-11-15T15:54:00Z">
                                      <w:r w:rsidRPr="0049435F" w:rsidDel="00A12FDA">
                                        <w:rPr>
                                          <w:rFonts w:ascii="Times New Roman" w:hAnsi="Times New Roman" w:cs="Times New Roman"/>
                                          <w:sz w:val="18"/>
                                          <w:szCs w:val="18"/>
                                          <w:rPrChange w:id="3375"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3376"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3377" w:author="Maino Vieytes, Christian (NIH/NIA/IRP) [F]" w:date="2023-11-16T09:38:00Z">
                                          <w:rPr>
                                            <w:rFonts w:ascii="Times New Roman" w:hAnsi="Times New Roman" w:cs="Times New Roman"/>
                                            <w:sz w:val="20"/>
                                            <w:szCs w:val="20"/>
                                          </w:rPr>
                                        </w:rPrChange>
                                      </w:rPr>
                                    </w:pPr>
                                    <w:ins w:id="3378" w:author="Maino Vieytes, Christian (NIH/NIA/IRP) [F]" w:date="2023-11-16T09:38:00Z">
                                      <w:r w:rsidRPr="0049435F">
                                        <w:rPr>
                                          <w:rFonts w:ascii="Times New Roman" w:hAnsi="Times New Roman" w:cs="Times New Roman"/>
                                          <w:color w:val="000000"/>
                                          <w:sz w:val="18"/>
                                          <w:szCs w:val="18"/>
                                          <w:rPrChange w:id="3379" w:author="Maino Vieytes, Christian (NIH/NIA/IRP) [F]" w:date="2023-11-16T09:38:00Z">
                                            <w:rPr>
                                              <w:rFonts w:ascii="Calibri" w:hAnsi="Calibri" w:cs="Calibri"/>
                                              <w:color w:val="000000"/>
                                            </w:rPr>
                                          </w:rPrChange>
                                        </w:rPr>
                                        <w:t>&lt; 0.01**</w:t>
                                      </w:r>
                                    </w:ins>
                                    <w:del w:id="3380" w:author="Maino Vieytes, Christian (NIH/NIA/IRP) [F]" w:date="2023-11-15T15:54:00Z">
                                      <w:r w:rsidRPr="0049435F" w:rsidDel="00A12FDA">
                                        <w:rPr>
                                          <w:rFonts w:ascii="Times New Roman" w:hAnsi="Times New Roman" w:cs="Times New Roman"/>
                                          <w:sz w:val="18"/>
                                          <w:szCs w:val="18"/>
                                          <w:rPrChange w:id="3381"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3382"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3383" w:author="Maino Vieytes, Christian (NIH/NIA/IRP) [F]" w:date="2023-11-16T09:38:00Z">
                                          <w:rPr>
                                            <w:rFonts w:ascii="Times New Roman" w:hAnsi="Times New Roman" w:cs="Times New Roman"/>
                                            <w:sz w:val="20"/>
                                            <w:szCs w:val="20"/>
                                          </w:rPr>
                                        </w:rPrChange>
                                      </w:rPr>
                                    </w:pPr>
                                    <w:ins w:id="3384" w:author="Maino Vieytes, Christian (NIH/NIA/IRP) [F]" w:date="2023-11-16T09:38:00Z">
                                      <w:r w:rsidRPr="0049435F">
                                        <w:rPr>
                                          <w:rFonts w:ascii="Times New Roman" w:hAnsi="Times New Roman" w:cs="Times New Roman"/>
                                          <w:color w:val="000000"/>
                                          <w:sz w:val="18"/>
                                          <w:szCs w:val="18"/>
                                          <w:rPrChange w:id="3385" w:author="Maino Vieytes, Christian (NIH/NIA/IRP) [F]" w:date="2023-11-16T09:38:00Z">
                                            <w:rPr>
                                              <w:rFonts w:ascii="Calibri" w:hAnsi="Calibri" w:cs="Calibri"/>
                                              <w:color w:val="000000"/>
                                            </w:rPr>
                                          </w:rPrChange>
                                        </w:rPr>
                                        <w:t>1.15 (1.01-1.31)*</w:t>
                                      </w:r>
                                    </w:ins>
                                    <w:del w:id="3386" w:author="Maino Vieytes, Christian (NIH/NIA/IRP) [F]" w:date="2023-11-15T15:54:00Z">
                                      <w:r w:rsidRPr="0049435F" w:rsidDel="00A12FDA">
                                        <w:rPr>
                                          <w:rFonts w:ascii="Times New Roman" w:hAnsi="Times New Roman" w:cs="Times New Roman"/>
                                          <w:sz w:val="18"/>
                                          <w:szCs w:val="18"/>
                                          <w:rPrChange w:id="3387"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3388"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3389" w:author="Maino Vieytes, Christian (NIH/NIA/IRP) [F]" w:date="2023-11-16T09:38:00Z">
                                          <w:rPr>
                                            <w:rFonts w:ascii="Times New Roman" w:hAnsi="Times New Roman" w:cs="Times New Roman"/>
                                            <w:sz w:val="20"/>
                                            <w:szCs w:val="20"/>
                                          </w:rPr>
                                        </w:rPrChange>
                                      </w:rPr>
                                    </w:pPr>
                                    <w:ins w:id="3390" w:author="Maino Vieytes, Christian (NIH/NIA/IRP) [F]" w:date="2023-11-16T09:38:00Z">
                                      <w:r w:rsidRPr="0049435F">
                                        <w:rPr>
                                          <w:rFonts w:ascii="Times New Roman" w:hAnsi="Times New Roman" w:cs="Times New Roman"/>
                                          <w:color w:val="000000"/>
                                          <w:sz w:val="18"/>
                                          <w:szCs w:val="18"/>
                                          <w:rPrChange w:id="3391" w:author="Maino Vieytes, Christian (NIH/NIA/IRP) [F]" w:date="2023-11-16T09:38:00Z">
                                            <w:rPr>
                                              <w:rFonts w:ascii="Calibri" w:hAnsi="Calibri" w:cs="Calibri"/>
                                              <w:color w:val="000000"/>
                                            </w:rPr>
                                          </w:rPrChange>
                                        </w:rPr>
                                        <w:t>&lt; 0.01**</w:t>
                                      </w:r>
                                    </w:ins>
                                    <w:del w:id="3392" w:author="Maino Vieytes, Christian (NIH/NIA/IRP) [F]" w:date="2023-11-15T15:54:00Z">
                                      <w:r w:rsidRPr="0049435F" w:rsidDel="00A12FDA">
                                        <w:rPr>
                                          <w:rFonts w:ascii="Times New Roman" w:hAnsi="Times New Roman" w:cs="Times New Roman"/>
                                          <w:color w:val="000000"/>
                                          <w:sz w:val="18"/>
                                          <w:szCs w:val="18"/>
                                          <w:rPrChange w:id="3393"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3394" w:author="Maino Vieytes, Christian (NIH/NIA/IRP) [F]" w:date="2023-11-16T09:39:00Z">
                                    <w:tblPrEx>
                                      <w:tblW w:w="15091" w:type="dxa"/>
                                    </w:tblPrEx>
                                  </w:tblPrExChange>
                                </w:tblPrEx>
                                <w:trPr>
                                  <w:trHeight w:val="320"/>
                                  <w:trPrChange w:id="3395" w:author="Maino Vieytes, Christian (NIH/NIA/IRP) [F]" w:date="2023-11-16T09:39:00Z">
                                    <w:trPr>
                                      <w:gridAfter w:val="0"/>
                                      <w:trHeight w:val="320"/>
                                    </w:trPr>
                                  </w:trPrChange>
                                </w:trPr>
                                <w:tc>
                                  <w:tcPr>
                                    <w:tcW w:w="2317" w:type="dxa"/>
                                    <w:noWrap/>
                                    <w:vAlign w:val="center"/>
                                    <w:hideMark/>
                                    <w:tcPrChange w:id="3396"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3397"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3398"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3399" w:author="Maino Vieytes, Christian (NIH/NIA/IRP) [F]" w:date="2023-11-16T09:36:00Z">
                                          <w:rPr>
                                            <w:rFonts w:ascii="Times New Roman" w:hAnsi="Times New Roman" w:cs="Times New Roman"/>
                                            <w:sz w:val="20"/>
                                            <w:szCs w:val="20"/>
                                          </w:rPr>
                                        </w:rPrChange>
                                      </w:rPr>
                                    </w:pPr>
                                    <w:ins w:id="3400" w:author="Maino Vieytes, Christian (NIH/NIA/IRP) [F]" w:date="2023-11-16T09:36:00Z">
                                      <w:r w:rsidRPr="0049435F">
                                        <w:rPr>
                                          <w:rFonts w:ascii="Times New Roman" w:hAnsi="Times New Roman" w:cs="Times New Roman"/>
                                          <w:color w:val="000000"/>
                                          <w:sz w:val="18"/>
                                          <w:szCs w:val="18"/>
                                          <w:rPrChange w:id="3401" w:author="Maino Vieytes, Christian (NIH/NIA/IRP) [F]" w:date="2023-11-16T09:36:00Z">
                                            <w:rPr>
                                              <w:rFonts w:ascii="Calibri" w:hAnsi="Calibri" w:cs="Calibri"/>
                                              <w:color w:val="000000"/>
                                            </w:rPr>
                                          </w:rPrChange>
                                        </w:rPr>
                                        <w:t>1745</w:t>
                                      </w:r>
                                    </w:ins>
                                    <w:del w:id="3402" w:author="Maino Vieytes, Christian (NIH/NIA/IRP) [F]" w:date="2023-11-15T15:54:00Z">
                                      <w:r w:rsidRPr="0049435F" w:rsidDel="00A12FDA">
                                        <w:rPr>
                                          <w:rFonts w:ascii="Times New Roman" w:hAnsi="Times New Roman" w:cs="Times New Roman"/>
                                          <w:sz w:val="18"/>
                                          <w:szCs w:val="18"/>
                                          <w:rPrChange w:id="340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404"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3405" w:author="Maino Vieytes, Christian (NIH/NIA/IRP) [F]" w:date="2023-11-16T09:36:00Z">
                                          <w:rPr>
                                            <w:rFonts w:ascii="Times New Roman" w:hAnsi="Times New Roman" w:cs="Times New Roman"/>
                                            <w:sz w:val="20"/>
                                            <w:szCs w:val="20"/>
                                          </w:rPr>
                                        </w:rPrChange>
                                      </w:rPr>
                                    </w:pPr>
                                    <w:ins w:id="3406" w:author="Maino Vieytes, Christian (NIH/NIA/IRP) [F]" w:date="2023-11-16T09:36:00Z">
                                      <w:r w:rsidRPr="0049435F">
                                        <w:rPr>
                                          <w:rFonts w:ascii="Times New Roman" w:hAnsi="Times New Roman" w:cs="Times New Roman"/>
                                          <w:color w:val="000000"/>
                                          <w:sz w:val="18"/>
                                          <w:szCs w:val="18"/>
                                          <w:rPrChange w:id="3407" w:author="Maino Vieytes, Christian (NIH/NIA/IRP) [F]" w:date="2023-11-16T09:36:00Z">
                                            <w:rPr>
                                              <w:rFonts w:ascii="Calibri" w:hAnsi="Calibri" w:cs="Calibri"/>
                                              <w:color w:val="000000"/>
                                            </w:rPr>
                                          </w:rPrChange>
                                        </w:rPr>
                                        <w:t>1.00</w:t>
                                      </w:r>
                                    </w:ins>
                                    <w:del w:id="3408" w:author="Maino Vieytes, Christian (NIH/NIA/IRP) [F]" w:date="2023-11-15T15:54:00Z">
                                      <w:r w:rsidRPr="0049435F" w:rsidDel="00A12FDA">
                                        <w:rPr>
                                          <w:rFonts w:ascii="Times New Roman" w:hAnsi="Times New Roman" w:cs="Times New Roman"/>
                                          <w:sz w:val="18"/>
                                          <w:szCs w:val="18"/>
                                          <w:rPrChange w:id="340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410"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3411" w:author="Maino Vieytes, Christian (NIH/NIA/IRP) [F]" w:date="2023-11-16T09:38:00Z">
                                          <w:rPr>
                                            <w:rFonts w:ascii="Times New Roman" w:hAnsi="Times New Roman" w:cs="Times New Roman"/>
                                            <w:sz w:val="20"/>
                                            <w:szCs w:val="20"/>
                                          </w:rPr>
                                        </w:rPrChange>
                                      </w:rPr>
                                    </w:pPr>
                                    <w:ins w:id="3412" w:author="Maino Vieytes, Christian (NIH/NIA/IRP) [F]" w:date="2023-11-16T09:38:00Z">
                                      <w:r w:rsidRPr="0049435F">
                                        <w:rPr>
                                          <w:rFonts w:ascii="Times New Roman" w:hAnsi="Times New Roman" w:cs="Times New Roman"/>
                                          <w:color w:val="000000"/>
                                          <w:sz w:val="18"/>
                                          <w:szCs w:val="18"/>
                                          <w:rPrChange w:id="3413" w:author="Maino Vieytes, Christian (NIH/NIA/IRP) [F]" w:date="2023-11-16T09:38:00Z">
                                            <w:rPr>
                                              <w:rFonts w:ascii="Calibri" w:hAnsi="Calibri" w:cs="Calibri"/>
                                              <w:color w:val="000000"/>
                                            </w:rPr>
                                          </w:rPrChange>
                                        </w:rPr>
                                        <w:t>0.98 (0.68-1.42)</w:t>
                                      </w:r>
                                    </w:ins>
                                    <w:del w:id="3414" w:author="Maino Vieytes, Christian (NIH/NIA/IRP) [F]" w:date="2023-11-15T15:54:00Z">
                                      <w:r w:rsidRPr="0049435F" w:rsidDel="00A12FDA">
                                        <w:rPr>
                                          <w:rFonts w:ascii="Times New Roman" w:hAnsi="Times New Roman" w:cs="Times New Roman"/>
                                          <w:sz w:val="18"/>
                                          <w:szCs w:val="18"/>
                                          <w:rPrChange w:id="3415"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3416"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3417" w:author="Maino Vieytes, Christian (NIH/NIA/IRP) [F]" w:date="2023-11-16T09:38:00Z">
                                          <w:rPr>
                                            <w:rFonts w:ascii="Times New Roman" w:hAnsi="Times New Roman" w:cs="Times New Roman"/>
                                            <w:sz w:val="20"/>
                                            <w:szCs w:val="20"/>
                                          </w:rPr>
                                        </w:rPrChange>
                                      </w:rPr>
                                    </w:pPr>
                                    <w:ins w:id="3418" w:author="Maino Vieytes, Christian (NIH/NIA/IRP) [F]" w:date="2023-11-16T09:38:00Z">
                                      <w:r w:rsidRPr="0049435F">
                                        <w:rPr>
                                          <w:rFonts w:ascii="Times New Roman" w:hAnsi="Times New Roman" w:cs="Times New Roman"/>
                                          <w:color w:val="000000"/>
                                          <w:sz w:val="18"/>
                                          <w:szCs w:val="18"/>
                                          <w:rPrChange w:id="3419" w:author="Maino Vieytes, Christian (NIH/NIA/IRP) [F]" w:date="2023-11-16T09:38:00Z">
                                            <w:rPr>
                                              <w:rFonts w:ascii="Calibri" w:hAnsi="Calibri" w:cs="Calibri"/>
                                              <w:color w:val="000000"/>
                                            </w:rPr>
                                          </w:rPrChange>
                                        </w:rPr>
                                        <w:t>0.72 (0.47-1.10)</w:t>
                                      </w:r>
                                    </w:ins>
                                    <w:del w:id="3420" w:author="Maino Vieytes, Christian (NIH/NIA/IRP) [F]" w:date="2023-11-15T15:54:00Z">
                                      <w:r w:rsidRPr="0049435F" w:rsidDel="00A12FDA">
                                        <w:rPr>
                                          <w:rFonts w:ascii="Times New Roman" w:hAnsi="Times New Roman" w:cs="Times New Roman"/>
                                          <w:sz w:val="18"/>
                                          <w:szCs w:val="18"/>
                                          <w:rPrChange w:id="3421"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3422"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3423" w:author="Maino Vieytes, Christian (NIH/NIA/IRP) [F]" w:date="2023-11-16T09:38:00Z">
                                          <w:rPr>
                                            <w:rFonts w:ascii="Times New Roman" w:hAnsi="Times New Roman" w:cs="Times New Roman"/>
                                            <w:sz w:val="20"/>
                                            <w:szCs w:val="20"/>
                                          </w:rPr>
                                        </w:rPrChange>
                                      </w:rPr>
                                    </w:pPr>
                                    <w:ins w:id="3424" w:author="Maino Vieytes, Christian (NIH/NIA/IRP) [F]" w:date="2023-11-16T09:38:00Z">
                                      <w:r w:rsidRPr="0049435F">
                                        <w:rPr>
                                          <w:rFonts w:ascii="Times New Roman" w:hAnsi="Times New Roman" w:cs="Times New Roman"/>
                                          <w:color w:val="000000"/>
                                          <w:sz w:val="18"/>
                                          <w:szCs w:val="18"/>
                                          <w:rPrChange w:id="3425" w:author="Maino Vieytes, Christian (NIH/NIA/IRP) [F]" w:date="2023-11-16T09:38:00Z">
                                            <w:rPr>
                                              <w:rFonts w:ascii="Calibri" w:hAnsi="Calibri" w:cs="Calibri"/>
                                              <w:color w:val="000000"/>
                                            </w:rPr>
                                          </w:rPrChange>
                                        </w:rPr>
                                        <w:t>0.83 (0.53-1.32)</w:t>
                                      </w:r>
                                    </w:ins>
                                    <w:del w:id="3426" w:author="Maino Vieytes, Christian (NIH/NIA/IRP) [F]" w:date="2023-11-15T15:54:00Z">
                                      <w:r w:rsidRPr="0049435F" w:rsidDel="00A12FDA">
                                        <w:rPr>
                                          <w:rFonts w:ascii="Times New Roman" w:hAnsi="Times New Roman" w:cs="Times New Roman"/>
                                          <w:sz w:val="18"/>
                                          <w:szCs w:val="18"/>
                                          <w:rPrChange w:id="3427"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3428"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3429" w:author="Maino Vieytes, Christian (NIH/NIA/IRP) [F]" w:date="2023-11-16T09:38:00Z">
                                          <w:rPr>
                                            <w:rFonts w:ascii="Times New Roman" w:hAnsi="Times New Roman" w:cs="Times New Roman"/>
                                            <w:sz w:val="20"/>
                                            <w:szCs w:val="20"/>
                                          </w:rPr>
                                        </w:rPrChange>
                                      </w:rPr>
                                    </w:pPr>
                                    <w:ins w:id="3430" w:author="Maino Vieytes, Christian (NIH/NIA/IRP) [F]" w:date="2023-11-16T09:38:00Z">
                                      <w:r w:rsidRPr="0049435F">
                                        <w:rPr>
                                          <w:rFonts w:ascii="Times New Roman" w:hAnsi="Times New Roman" w:cs="Times New Roman"/>
                                          <w:color w:val="000000"/>
                                          <w:sz w:val="18"/>
                                          <w:szCs w:val="18"/>
                                          <w:rPrChange w:id="3431" w:author="Maino Vieytes, Christian (NIH/NIA/IRP) [F]" w:date="2023-11-16T09:38:00Z">
                                            <w:rPr>
                                              <w:rFonts w:ascii="Calibri" w:hAnsi="Calibri" w:cs="Calibri"/>
                                              <w:color w:val="000000"/>
                                            </w:rPr>
                                          </w:rPrChange>
                                        </w:rPr>
                                        <w:t>0.80 (0.52-1.22)</w:t>
                                      </w:r>
                                    </w:ins>
                                    <w:del w:id="3432" w:author="Maino Vieytes, Christian (NIH/NIA/IRP) [F]" w:date="2023-11-15T15:54:00Z">
                                      <w:r w:rsidRPr="0049435F" w:rsidDel="00A12FDA">
                                        <w:rPr>
                                          <w:rFonts w:ascii="Times New Roman" w:hAnsi="Times New Roman" w:cs="Times New Roman"/>
                                          <w:sz w:val="18"/>
                                          <w:szCs w:val="18"/>
                                          <w:rPrChange w:id="3433"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3434"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3435" w:author="Maino Vieytes, Christian (NIH/NIA/IRP) [F]" w:date="2023-11-16T09:38:00Z">
                                          <w:rPr>
                                            <w:rFonts w:ascii="Times New Roman" w:hAnsi="Times New Roman" w:cs="Times New Roman"/>
                                            <w:sz w:val="20"/>
                                            <w:szCs w:val="20"/>
                                          </w:rPr>
                                        </w:rPrChange>
                                      </w:rPr>
                                    </w:pPr>
                                    <w:ins w:id="3436" w:author="Maino Vieytes, Christian (NIH/NIA/IRP) [F]" w:date="2023-11-16T09:38:00Z">
                                      <w:r w:rsidRPr="0049435F">
                                        <w:rPr>
                                          <w:rFonts w:ascii="Times New Roman" w:hAnsi="Times New Roman" w:cs="Times New Roman"/>
                                          <w:color w:val="000000"/>
                                          <w:sz w:val="18"/>
                                          <w:szCs w:val="18"/>
                                          <w:rPrChange w:id="3437" w:author="Maino Vieytes, Christian (NIH/NIA/IRP) [F]" w:date="2023-11-16T09:38:00Z">
                                            <w:rPr>
                                              <w:rFonts w:ascii="Calibri" w:hAnsi="Calibri" w:cs="Calibri"/>
                                              <w:color w:val="000000"/>
                                            </w:rPr>
                                          </w:rPrChange>
                                        </w:rPr>
                                        <w:t>0.22</w:t>
                                      </w:r>
                                    </w:ins>
                                    <w:del w:id="3438" w:author="Maino Vieytes, Christian (NIH/NIA/IRP) [F]" w:date="2023-11-15T15:54:00Z">
                                      <w:r w:rsidRPr="0049435F" w:rsidDel="00A12FDA">
                                        <w:rPr>
                                          <w:rFonts w:ascii="Times New Roman" w:hAnsi="Times New Roman" w:cs="Times New Roman"/>
                                          <w:sz w:val="18"/>
                                          <w:szCs w:val="18"/>
                                          <w:rPrChange w:id="3439"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3440"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3441" w:author="Maino Vieytes, Christian (NIH/NIA/IRP) [F]" w:date="2023-11-16T09:38:00Z">
                                          <w:rPr>
                                            <w:rFonts w:ascii="Times New Roman" w:hAnsi="Times New Roman" w:cs="Times New Roman"/>
                                            <w:sz w:val="20"/>
                                            <w:szCs w:val="20"/>
                                          </w:rPr>
                                        </w:rPrChange>
                                      </w:rPr>
                                    </w:pPr>
                                    <w:ins w:id="3442" w:author="Maino Vieytes, Christian (NIH/NIA/IRP) [F]" w:date="2023-11-16T09:38:00Z">
                                      <w:r w:rsidRPr="0049435F">
                                        <w:rPr>
                                          <w:rFonts w:ascii="Times New Roman" w:hAnsi="Times New Roman" w:cs="Times New Roman"/>
                                          <w:color w:val="000000"/>
                                          <w:sz w:val="18"/>
                                          <w:szCs w:val="18"/>
                                          <w:rPrChange w:id="3443" w:author="Maino Vieytes, Christian (NIH/NIA/IRP) [F]" w:date="2023-11-16T09:38:00Z">
                                            <w:rPr>
                                              <w:rFonts w:ascii="Calibri" w:hAnsi="Calibri" w:cs="Calibri"/>
                                              <w:color w:val="000000"/>
                                            </w:rPr>
                                          </w:rPrChange>
                                        </w:rPr>
                                        <w:t>0.88 (0.75-1.02)</w:t>
                                      </w:r>
                                    </w:ins>
                                    <w:del w:id="3444" w:author="Maino Vieytes, Christian (NIH/NIA/IRP) [F]" w:date="2023-11-15T15:54:00Z">
                                      <w:r w:rsidRPr="0049435F" w:rsidDel="00A12FDA">
                                        <w:rPr>
                                          <w:rFonts w:ascii="Times New Roman" w:hAnsi="Times New Roman" w:cs="Times New Roman"/>
                                          <w:sz w:val="18"/>
                                          <w:szCs w:val="18"/>
                                          <w:rPrChange w:id="3445"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3446"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3447" w:author="Maino Vieytes, Christian (NIH/NIA/IRP) [F]" w:date="2023-11-16T09:38:00Z">
                                          <w:rPr>
                                            <w:rFonts w:ascii="Times New Roman" w:hAnsi="Times New Roman" w:cs="Times New Roman"/>
                                            <w:sz w:val="20"/>
                                            <w:szCs w:val="20"/>
                                          </w:rPr>
                                        </w:rPrChange>
                                      </w:rPr>
                                    </w:pPr>
                                    <w:ins w:id="3448" w:author="Maino Vieytes, Christian (NIH/NIA/IRP) [F]" w:date="2023-11-16T09:38:00Z">
                                      <w:r w:rsidRPr="0049435F">
                                        <w:rPr>
                                          <w:rFonts w:ascii="Times New Roman" w:hAnsi="Times New Roman" w:cs="Times New Roman"/>
                                          <w:color w:val="000000"/>
                                          <w:sz w:val="18"/>
                                          <w:szCs w:val="18"/>
                                          <w:rPrChange w:id="3449" w:author="Maino Vieytes, Christian (NIH/NIA/IRP) [F]" w:date="2023-11-16T09:38:00Z">
                                            <w:rPr>
                                              <w:rFonts w:ascii="Calibri" w:hAnsi="Calibri" w:cs="Calibri"/>
                                              <w:color w:val="000000"/>
                                            </w:rPr>
                                          </w:rPrChange>
                                        </w:rPr>
                                        <w:t>0.42</w:t>
                                      </w:r>
                                    </w:ins>
                                    <w:del w:id="3450" w:author="Maino Vieytes, Christian (NIH/NIA/IRP) [F]" w:date="2023-11-15T15:54:00Z">
                                      <w:r w:rsidRPr="0049435F" w:rsidDel="00A12FDA">
                                        <w:rPr>
                                          <w:rFonts w:ascii="Times New Roman" w:hAnsi="Times New Roman" w:cs="Times New Roman"/>
                                          <w:color w:val="000000"/>
                                          <w:sz w:val="18"/>
                                          <w:szCs w:val="18"/>
                                          <w:rPrChange w:id="3451"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3452" w:author="Maino Vieytes, Christian (NIH/NIA/IRP) [F]" w:date="2023-11-16T09:39:00Z">
                                    <w:tblPrEx>
                                      <w:tblW w:w="15011" w:type="dxa"/>
                                    </w:tblPrEx>
                                  </w:tblPrExChange>
                                </w:tblPrEx>
                                <w:trPr>
                                  <w:trHeight w:val="320"/>
                                  <w:trPrChange w:id="3453" w:author="Maino Vieytes, Christian (NIH/NIA/IRP) [F]" w:date="2023-11-16T09:39:00Z">
                                    <w:trPr>
                                      <w:gridAfter w:val="0"/>
                                      <w:trHeight w:val="320"/>
                                    </w:trPr>
                                  </w:trPrChange>
                                </w:trPr>
                                <w:tc>
                                  <w:tcPr>
                                    <w:tcW w:w="2317" w:type="dxa"/>
                                    <w:noWrap/>
                                    <w:vAlign w:val="center"/>
                                    <w:tcPrChange w:id="3454"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345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456"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3457"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3458"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3459" w:author="Maino Vieytes, Christian (NIH/NIA/IRP) [F]" w:date="2023-11-16T09:36:00Z">
                                          <w:rPr>
                                            <w:rFonts w:ascii="Times New Roman" w:hAnsi="Times New Roman" w:cs="Times New Roman"/>
                                            <w:sz w:val="20"/>
                                            <w:szCs w:val="20"/>
                                          </w:rPr>
                                        </w:rPrChange>
                                      </w:rPr>
                                    </w:pPr>
                                    <w:ins w:id="3460" w:author="Maino Vieytes, Christian (NIH/NIA/IRP) [F]" w:date="2023-11-16T09:36:00Z">
                                      <w:r w:rsidRPr="0049435F">
                                        <w:rPr>
                                          <w:rFonts w:ascii="Times New Roman" w:hAnsi="Times New Roman" w:cs="Times New Roman"/>
                                          <w:color w:val="000000"/>
                                          <w:sz w:val="18"/>
                                          <w:szCs w:val="18"/>
                                          <w:rPrChange w:id="3461" w:author="Maino Vieytes, Christian (NIH/NIA/IRP) [F]" w:date="2023-11-16T09:36:00Z">
                                            <w:rPr>
                                              <w:rFonts w:ascii="Calibri" w:hAnsi="Calibri" w:cs="Calibri"/>
                                              <w:color w:val="000000"/>
                                            </w:rPr>
                                          </w:rPrChange>
                                        </w:rPr>
                                        <w:t>1745</w:t>
                                      </w:r>
                                    </w:ins>
                                    <w:del w:id="3462" w:author="Maino Vieytes, Christian (NIH/NIA/IRP) [F]" w:date="2023-11-15T15:54:00Z">
                                      <w:r w:rsidRPr="0049435F" w:rsidDel="00A12FDA">
                                        <w:rPr>
                                          <w:rFonts w:ascii="Times New Roman" w:hAnsi="Times New Roman" w:cs="Times New Roman"/>
                                          <w:color w:val="000000"/>
                                          <w:sz w:val="18"/>
                                          <w:szCs w:val="18"/>
                                          <w:rPrChange w:id="3463"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3464"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3465" w:author="Maino Vieytes, Christian (NIH/NIA/IRP) [F]" w:date="2023-11-16T09:36:00Z">
                                          <w:rPr>
                                            <w:rFonts w:ascii="Times New Roman" w:hAnsi="Times New Roman" w:cs="Times New Roman"/>
                                            <w:sz w:val="20"/>
                                            <w:szCs w:val="20"/>
                                          </w:rPr>
                                        </w:rPrChange>
                                      </w:rPr>
                                    </w:pPr>
                                    <w:ins w:id="3466" w:author="Maino Vieytes, Christian (NIH/NIA/IRP) [F]" w:date="2023-11-16T09:36:00Z">
                                      <w:r w:rsidRPr="0049435F">
                                        <w:rPr>
                                          <w:rFonts w:ascii="Times New Roman" w:hAnsi="Times New Roman" w:cs="Times New Roman"/>
                                          <w:color w:val="000000"/>
                                          <w:sz w:val="18"/>
                                          <w:szCs w:val="18"/>
                                          <w:rPrChange w:id="3467" w:author="Maino Vieytes, Christian (NIH/NIA/IRP) [F]" w:date="2023-11-16T09:36:00Z">
                                            <w:rPr>
                                              <w:rFonts w:ascii="Calibri" w:hAnsi="Calibri" w:cs="Calibri"/>
                                              <w:color w:val="000000"/>
                                            </w:rPr>
                                          </w:rPrChange>
                                        </w:rPr>
                                        <w:t>1.00</w:t>
                                      </w:r>
                                    </w:ins>
                                    <w:del w:id="3468" w:author="Maino Vieytes, Christian (NIH/NIA/IRP) [F]" w:date="2023-11-15T15:54:00Z">
                                      <w:r w:rsidRPr="0049435F" w:rsidDel="00A12FDA">
                                        <w:rPr>
                                          <w:rFonts w:ascii="Times New Roman" w:hAnsi="Times New Roman" w:cs="Times New Roman"/>
                                          <w:color w:val="000000"/>
                                          <w:sz w:val="18"/>
                                          <w:szCs w:val="18"/>
                                          <w:rPrChange w:id="3469"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3470"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3471" w:author="Maino Vieytes, Christian (NIH/NIA/IRP) [F]" w:date="2023-11-16T09:38:00Z">
                                          <w:rPr>
                                            <w:rFonts w:ascii="Times New Roman" w:hAnsi="Times New Roman" w:cs="Times New Roman"/>
                                            <w:sz w:val="20"/>
                                            <w:szCs w:val="20"/>
                                          </w:rPr>
                                        </w:rPrChange>
                                      </w:rPr>
                                    </w:pPr>
                                    <w:ins w:id="3472" w:author="Maino Vieytes, Christian (NIH/NIA/IRP) [F]" w:date="2023-11-16T09:38:00Z">
                                      <w:r w:rsidRPr="0049435F">
                                        <w:rPr>
                                          <w:rFonts w:ascii="Times New Roman" w:hAnsi="Times New Roman" w:cs="Times New Roman"/>
                                          <w:color w:val="000000"/>
                                          <w:sz w:val="18"/>
                                          <w:szCs w:val="18"/>
                                          <w:rPrChange w:id="3473" w:author="Maino Vieytes, Christian (NIH/NIA/IRP) [F]" w:date="2023-11-16T09:38:00Z">
                                            <w:rPr>
                                              <w:rFonts w:ascii="Calibri" w:hAnsi="Calibri" w:cs="Calibri"/>
                                              <w:color w:val="000000"/>
                                            </w:rPr>
                                          </w:rPrChange>
                                        </w:rPr>
                                        <w:t>0.98 (0.64-1.51)</w:t>
                                      </w:r>
                                    </w:ins>
                                    <w:del w:id="3474" w:author="Maino Vieytes, Christian (NIH/NIA/IRP) [F]" w:date="2023-11-15T15:54:00Z">
                                      <w:r w:rsidRPr="0049435F" w:rsidDel="00A12FDA">
                                        <w:rPr>
                                          <w:rFonts w:ascii="Times New Roman" w:hAnsi="Times New Roman" w:cs="Times New Roman"/>
                                          <w:color w:val="000000"/>
                                          <w:sz w:val="18"/>
                                          <w:szCs w:val="18"/>
                                          <w:rPrChange w:id="3475"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3476"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3477" w:author="Maino Vieytes, Christian (NIH/NIA/IRP) [F]" w:date="2023-11-16T09:38:00Z">
                                          <w:rPr>
                                            <w:rFonts w:ascii="Times New Roman" w:hAnsi="Times New Roman" w:cs="Times New Roman"/>
                                            <w:sz w:val="20"/>
                                            <w:szCs w:val="20"/>
                                          </w:rPr>
                                        </w:rPrChange>
                                      </w:rPr>
                                    </w:pPr>
                                    <w:ins w:id="3478" w:author="Maino Vieytes, Christian (NIH/NIA/IRP) [F]" w:date="2023-11-16T09:38:00Z">
                                      <w:r w:rsidRPr="0049435F">
                                        <w:rPr>
                                          <w:rFonts w:ascii="Times New Roman" w:hAnsi="Times New Roman" w:cs="Times New Roman"/>
                                          <w:color w:val="000000"/>
                                          <w:sz w:val="18"/>
                                          <w:szCs w:val="18"/>
                                          <w:rPrChange w:id="3479" w:author="Maino Vieytes, Christian (NIH/NIA/IRP) [F]" w:date="2023-11-16T09:38:00Z">
                                            <w:rPr>
                                              <w:rFonts w:ascii="Calibri" w:hAnsi="Calibri" w:cs="Calibri"/>
                                              <w:color w:val="000000"/>
                                            </w:rPr>
                                          </w:rPrChange>
                                        </w:rPr>
                                        <w:t>0.87 (0.60-1.26)</w:t>
                                      </w:r>
                                    </w:ins>
                                    <w:del w:id="3480" w:author="Maino Vieytes, Christian (NIH/NIA/IRP) [F]" w:date="2023-11-15T15:54:00Z">
                                      <w:r w:rsidRPr="0049435F" w:rsidDel="00A12FDA">
                                        <w:rPr>
                                          <w:rFonts w:ascii="Times New Roman" w:hAnsi="Times New Roman" w:cs="Times New Roman"/>
                                          <w:color w:val="000000"/>
                                          <w:sz w:val="18"/>
                                          <w:szCs w:val="18"/>
                                          <w:rPrChange w:id="3481"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3482"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3483" w:author="Maino Vieytes, Christian (NIH/NIA/IRP) [F]" w:date="2023-11-16T09:38:00Z">
                                          <w:rPr>
                                            <w:rFonts w:ascii="Times New Roman" w:hAnsi="Times New Roman" w:cs="Times New Roman"/>
                                            <w:sz w:val="20"/>
                                            <w:szCs w:val="20"/>
                                          </w:rPr>
                                        </w:rPrChange>
                                      </w:rPr>
                                    </w:pPr>
                                    <w:ins w:id="3484" w:author="Maino Vieytes, Christian (NIH/NIA/IRP) [F]" w:date="2023-11-16T09:38:00Z">
                                      <w:r w:rsidRPr="0049435F">
                                        <w:rPr>
                                          <w:rFonts w:ascii="Times New Roman" w:hAnsi="Times New Roman" w:cs="Times New Roman"/>
                                          <w:color w:val="000000"/>
                                          <w:sz w:val="18"/>
                                          <w:szCs w:val="18"/>
                                          <w:rPrChange w:id="3485" w:author="Maino Vieytes, Christian (NIH/NIA/IRP) [F]" w:date="2023-11-16T09:38:00Z">
                                            <w:rPr>
                                              <w:rFonts w:ascii="Calibri" w:hAnsi="Calibri" w:cs="Calibri"/>
                                              <w:color w:val="000000"/>
                                            </w:rPr>
                                          </w:rPrChange>
                                        </w:rPr>
                                        <w:t>0.88 (0.62-1.27)</w:t>
                                      </w:r>
                                    </w:ins>
                                    <w:del w:id="3486" w:author="Maino Vieytes, Christian (NIH/NIA/IRP) [F]" w:date="2023-11-15T15:54:00Z">
                                      <w:r w:rsidRPr="0049435F" w:rsidDel="00A12FDA">
                                        <w:rPr>
                                          <w:rFonts w:ascii="Times New Roman" w:hAnsi="Times New Roman" w:cs="Times New Roman"/>
                                          <w:color w:val="000000"/>
                                          <w:sz w:val="18"/>
                                          <w:szCs w:val="18"/>
                                          <w:rPrChange w:id="3487"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3488"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3489" w:author="Maino Vieytes, Christian (NIH/NIA/IRP) [F]" w:date="2023-11-16T09:38:00Z">
                                          <w:rPr>
                                            <w:rFonts w:ascii="Times New Roman" w:hAnsi="Times New Roman" w:cs="Times New Roman"/>
                                            <w:sz w:val="20"/>
                                            <w:szCs w:val="20"/>
                                          </w:rPr>
                                        </w:rPrChange>
                                      </w:rPr>
                                    </w:pPr>
                                    <w:ins w:id="3490" w:author="Maino Vieytes, Christian (NIH/NIA/IRP) [F]" w:date="2023-11-16T09:38:00Z">
                                      <w:r w:rsidRPr="0049435F">
                                        <w:rPr>
                                          <w:rFonts w:ascii="Times New Roman" w:hAnsi="Times New Roman" w:cs="Times New Roman"/>
                                          <w:color w:val="000000"/>
                                          <w:sz w:val="18"/>
                                          <w:szCs w:val="18"/>
                                          <w:rPrChange w:id="3491" w:author="Maino Vieytes, Christian (NIH/NIA/IRP) [F]" w:date="2023-11-16T09:38:00Z">
                                            <w:rPr>
                                              <w:rFonts w:ascii="Calibri" w:hAnsi="Calibri" w:cs="Calibri"/>
                                              <w:color w:val="000000"/>
                                            </w:rPr>
                                          </w:rPrChange>
                                        </w:rPr>
                                        <w:t>0.62 (0.39-0.97)*</w:t>
                                      </w:r>
                                    </w:ins>
                                    <w:del w:id="3492" w:author="Maino Vieytes, Christian (NIH/NIA/IRP) [F]" w:date="2023-11-15T15:54:00Z">
                                      <w:r w:rsidRPr="0049435F" w:rsidDel="00A12FDA">
                                        <w:rPr>
                                          <w:rFonts w:ascii="Times New Roman" w:hAnsi="Times New Roman" w:cs="Times New Roman"/>
                                          <w:color w:val="000000"/>
                                          <w:sz w:val="18"/>
                                          <w:szCs w:val="18"/>
                                          <w:rPrChange w:id="3493"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3494"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3495" w:author="Maino Vieytes, Christian (NIH/NIA/IRP) [F]" w:date="2023-11-16T09:38:00Z">
                                          <w:rPr>
                                            <w:rFonts w:ascii="Times New Roman" w:hAnsi="Times New Roman" w:cs="Times New Roman"/>
                                            <w:sz w:val="20"/>
                                            <w:szCs w:val="20"/>
                                          </w:rPr>
                                        </w:rPrChange>
                                      </w:rPr>
                                    </w:pPr>
                                    <w:ins w:id="3496" w:author="Maino Vieytes, Christian (NIH/NIA/IRP) [F]" w:date="2023-11-16T09:38:00Z">
                                      <w:r w:rsidRPr="0049435F">
                                        <w:rPr>
                                          <w:rFonts w:ascii="Times New Roman" w:hAnsi="Times New Roman" w:cs="Times New Roman"/>
                                          <w:color w:val="000000"/>
                                          <w:sz w:val="18"/>
                                          <w:szCs w:val="18"/>
                                          <w:rPrChange w:id="3497" w:author="Maino Vieytes, Christian (NIH/NIA/IRP) [F]" w:date="2023-11-16T09:38:00Z">
                                            <w:rPr>
                                              <w:rFonts w:ascii="Calibri" w:hAnsi="Calibri" w:cs="Calibri"/>
                                              <w:color w:val="000000"/>
                                            </w:rPr>
                                          </w:rPrChange>
                                        </w:rPr>
                                        <w:t>0.02*</w:t>
                                      </w:r>
                                    </w:ins>
                                    <w:del w:id="3498" w:author="Maino Vieytes, Christian (NIH/NIA/IRP) [F]" w:date="2023-11-15T15:54:00Z">
                                      <w:r w:rsidRPr="0049435F" w:rsidDel="00A12FDA">
                                        <w:rPr>
                                          <w:rFonts w:ascii="Times New Roman" w:hAnsi="Times New Roman" w:cs="Times New Roman"/>
                                          <w:color w:val="000000"/>
                                          <w:sz w:val="18"/>
                                          <w:szCs w:val="18"/>
                                          <w:rPrChange w:id="3499"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3500"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3501" w:author="Maino Vieytes, Christian (NIH/NIA/IRP) [F]" w:date="2023-11-16T09:38:00Z">
                                          <w:rPr>
                                            <w:rFonts w:ascii="Times New Roman" w:hAnsi="Times New Roman" w:cs="Times New Roman"/>
                                            <w:sz w:val="20"/>
                                            <w:szCs w:val="20"/>
                                          </w:rPr>
                                        </w:rPrChange>
                                      </w:rPr>
                                    </w:pPr>
                                    <w:ins w:id="3502" w:author="Maino Vieytes, Christian (NIH/NIA/IRP) [F]" w:date="2023-11-16T09:38:00Z">
                                      <w:r w:rsidRPr="0049435F">
                                        <w:rPr>
                                          <w:rFonts w:ascii="Times New Roman" w:hAnsi="Times New Roman" w:cs="Times New Roman"/>
                                          <w:color w:val="000000"/>
                                          <w:sz w:val="18"/>
                                          <w:szCs w:val="18"/>
                                          <w:rPrChange w:id="3503" w:author="Maino Vieytes, Christian (NIH/NIA/IRP) [F]" w:date="2023-11-16T09:38:00Z">
                                            <w:rPr>
                                              <w:rFonts w:ascii="Calibri" w:hAnsi="Calibri" w:cs="Calibri"/>
                                              <w:color w:val="000000"/>
                                            </w:rPr>
                                          </w:rPrChange>
                                        </w:rPr>
                                        <w:t>0.88 (0.78-0.99)*</w:t>
                                      </w:r>
                                    </w:ins>
                                    <w:del w:id="3504" w:author="Maino Vieytes, Christian (NIH/NIA/IRP) [F]" w:date="2023-11-15T15:54:00Z">
                                      <w:r w:rsidRPr="0049435F" w:rsidDel="00A12FDA">
                                        <w:rPr>
                                          <w:rFonts w:ascii="Times New Roman" w:hAnsi="Times New Roman" w:cs="Times New Roman"/>
                                          <w:color w:val="000000"/>
                                          <w:sz w:val="18"/>
                                          <w:szCs w:val="18"/>
                                          <w:rPrChange w:id="3505"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3506"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3507" w:author="Maino Vieytes, Christian (NIH/NIA/IRP) [F]" w:date="2023-11-16T09:38:00Z">
                                          <w:rPr>
                                            <w:rFonts w:ascii="Times New Roman" w:hAnsi="Times New Roman" w:cs="Times New Roman"/>
                                            <w:color w:val="000000"/>
                                            <w:sz w:val="20"/>
                                            <w:szCs w:val="20"/>
                                          </w:rPr>
                                        </w:rPrChange>
                                      </w:rPr>
                                    </w:pPr>
                                    <w:ins w:id="3508" w:author="Maino Vieytes, Christian (NIH/NIA/IRP) [F]" w:date="2023-11-16T09:38:00Z">
                                      <w:r w:rsidRPr="0049435F">
                                        <w:rPr>
                                          <w:rFonts w:ascii="Times New Roman" w:hAnsi="Times New Roman" w:cs="Times New Roman"/>
                                          <w:color w:val="000000"/>
                                          <w:sz w:val="18"/>
                                          <w:szCs w:val="18"/>
                                          <w:rPrChange w:id="3509" w:author="Maino Vieytes, Christian (NIH/NIA/IRP) [F]" w:date="2023-11-16T09:38:00Z">
                                            <w:rPr>
                                              <w:rFonts w:ascii="Calibri" w:hAnsi="Calibri" w:cs="Calibri"/>
                                              <w:color w:val="000000"/>
                                            </w:rPr>
                                          </w:rPrChange>
                                        </w:rPr>
                                        <w:t>0.58</w:t>
                                      </w:r>
                                    </w:ins>
                                    <w:del w:id="3510" w:author="Maino Vieytes, Christian (NIH/NIA/IRP) [F]" w:date="2023-11-15T15:54:00Z">
                                      <w:r w:rsidRPr="0049435F" w:rsidDel="00A12FDA">
                                        <w:rPr>
                                          <w:rFonts w:ascii="Times New Roman" w:hAnsi="Times New Roman" w:cs="Times New Roman"/>
                                          <w:color w:val="000000"/>
                                          <w:sz w:val="18"/>
                                          <w:szCs w:val="18"/>
                                          <w:rPrChange w:id="3511"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3512" w:author="Maino Vieytes, Christian (NIH/NIA/IRP) [F]" w:date="2023-11-15T16:23:00Z">
                                    <w:trPr>
                                      <w:gridAfter w:val="0"/>
                                      <w:trHeight w:val="320"/>
                                    </w:trPr>
                                  </w:trPrChange>
                                </w:trPr>
                                <w:tc>
                                  <w:tcPr>
                                    <w:tcW w:w="15091" w:type="dxa"/>
                                    <w:gridSpan w:val="10"/>
                                    <w:noWrap/>
                                    <w:vAlign w:val="center"/>
                                    <w:tcPrChange w:id="3513"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3514"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3515"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3516" w:author="Maino Vieytes, Christian (NIH/NIA/IRP) [F]" w:date="2023-11-16T09:37:00Z">
                                    <w:tblPrEx>
                                      <w:tblW w:w="15091" w:type="dxa"/>
                                    </w:tblPrEx>
                                  </w:tblPrExChange>
                                </w:tblPrEx>
                                <w:trPr>
                                  <w:trHeight w:val="320"/>
                                  <w:trPrChange w:id="3517" w:author="Maino Vieytes, Christian (NIH/NIA/IRP) [F]" w:date="2023-11-16T09:37:00Z">
                                    <w:trPr>
                                      <w:gridAfter w:val="0"/>
                                      <w:trHeight w:val="320"/>
                                    </w:trPr>
                                  </w:trPrChange>
                                </w:trPr>
                                <w:tc>
                                  <w:tcPr>
                                    <w:tcW w:w="2317" w:type="dxa"/>
                                    <w:noWrap/>
                                    <w:vAlign w:val="center"/>
                                    <w:hideMark/>
                                    <w:tcPrChange w:id="3518"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351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520"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352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522"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3523" w:author="Maino Vieytes, Christian (NIH/NIA/IRP) [F]" w:date="2023-11-16T09:37:00Z">
                                          <w:rPr>
                                            <w:rFonts w:ascii="Times New Roman" w:hAnsi="Times New Roman" w:cs="Times New Roman"/>
                                            <w:sz w:val="20"/>
                                            <w:szCs w:val="20"/>
                                          </w:rPr>
                                        </w:rPrChange>
                                      </w:rPr>
                                    </w:pPr>
                                    <w:ins w:id="3524" w:author="Maino Vieytes, Christian (NIH/NIA/IRP) [F]" w:date="2023-11-16T09:37:00Z">
                                      <w:r w:rsidRPr="0049435F">
                                        <w:rPr>
                                          <w:rFonts w:ascii="Times New Roman" w:hAnsi="Times New Roman" w:cs="Times New Roman"/>
                                          <w:color w:val="000000"/>
                                          <w:sz w:val="18"/>
                                          <w:szCs w:val="18"/>
                                          <w:rPrChange w:id="3525" w:author="Maino Vieytes, Christian (NIH/NIA/IRP) [F]" w:date="2023-11-16T09:37:00Z">
                                            <w:rPr>
                                              <w:rFonts w:ascii="Calibri" w:hAnsi="Calibri" w:cs="Calibri"/>
                                              <w:color w:val="000000"/>
                                            </w:rPr>
                                          </w:rPrChange>
                                        </w:rPr>
                                        <w:t>1745</w:t>
                                      </w:r>
                                    </w:ins>
                                    <w:del w:id="3526" w:author="Maino Vieytes, Christian (NIH/NIA/IRP) [F]" w:date="2023-11-15T15:57:00Z">
                                      <w:r w:rsidRPr="0049435F" w:rsidDel="0055657D">
                                        <w:rPr>
                                          <w:rFonts w:ascii="Times New Roman" w:hAnsi="Times New Roman" w:cs="Times New Roman"/>
                                          <w:sz w:val="18"/>
                                          <w:szCs w:val="18"/>
                                          <w:rPrChange w:id="352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3528"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3529" w:author="Maino Vieytes, Christian (NIH/NIA/IRP) [F]" w:date="2023-11-16T09:37:00Z">
                                          <w:rPr>
                                            <w:rFonts w:ascii="Times New Roman" w:hAnsi="Times New Roman" w:cs="Times New Roman"/>
                                            <w:sz w:val="20"/>
                                            <w:szCs w:val="20"/>
                                          </w:rPr>
                                        </w:rPrChange>
                                      </w:rPr>
                                    </w:pPr>
                                    <w:ins w:id="3530" w:author="Maino Vieytes, Christian (NIH/NIA/IRP) [F]" w:date="2023-11-16T09:37:00Z">
                                      <w:r w:rsidRPr="0049435F">
                                        <w:rPr>
                                          <w:rFonts w:ascii="Times New Roman" w:hAnsi="Times New Roman" w:cs="Times New Roman"/>
                                          <w:color w:val="000000"/>
                                          <w:sz w:val="18"/>
                                          <w:szCs w:val="18"/>
                                          <w:rPrChange w:id="3531" w:author="Maino Vieytes, Christian (NIH/NIA/IRP) [F]" w:date="2023-11-16T09:37:00Z">
                                            <w:rPr>
                                              <w:rFonts w:ascii="Calibri" w:hAnsi="Calibri" w:cs="Calibri"/>
                                              <w:color w:val="000000"/>
                                            </w:rPr>
                                          </w:rPrChange>
                                        </w:rPr>
                                        <w:t>1.00</w:t>
                                      </w:r>
                                    </w:ins>
                                    <w:del w:id="3532" w:author="Maino Vieytes, Christian (NIH/NIA/IRP) [F]" w:date="2023-11-15T15:57:00Z">
                                      <w:r w:rsidRPr="0049435F" w:rsidDel="0055657D">
                                        <w:rPr>
                                          <w:rFonts w:ascii="Times New Roman" w:hAnsi="Times New Roman" w:cs="Times New Roman"/>
                                          <w:sz w:val="18"/>
                                          <w:szCs w:val="18"/>
                                          <w:rPrChange w:id="3533"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3534"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3535" w:author="Maino Vieytes, Christian (NIH/NIA/IRP) [F]" w:date="2023-11-16T09:37:00Z">
                                          <w:rPr>
                                            <w:rFonts w:ascii="Times New Roman" w:hAnsi="Times New Roman" w:cs="Times New Roman"/>
                                            <w:sz w:val="20"/>
                                            <w:szCs w:val="20"/>
                                          </w:rPr>
                                        </w:rPrChange>
                                      </w:rPr>
                                    </w:pPr>
                                    <w:ins w:id="3536" w:author="Maino Vieytes, Christian (NIH/NIA/IRP) [F]" w:date="2023-11-16T09:37:00Z">
                                      <w:r w:rsidRPr="0049435F">
                                        <w:rPr>
                                          <w:rFonts w:ascii="Times New Roman" w:hAnsi="Times New Roman" w:cs="Times New Roman"/>
                                          <w:color w:val="000000"/>
                                          <w:sz w:val="18"/>
                                          <w:szCs w:val="18"/>
                                          <w:rPrChange w:id="3537" w:author="Maino Vieytes, Christian (NIH/NIA/IRP) [F]" w:date="2023-11-16T09:37:00Z">
                                            <w:rPr>
                                              <w:rFonts w:ascii="Calibri" w:hAnsi="Calibri" w:cs="Calibri"/>
                                              <w:color w:val="000000"/>
                                            </w:rPr>
                                          </w:rPrChange>
                                        </w:rPr>
                                        <w:t>0.88 (0.43-1.80)</w:t>
                                      </w:r>
                                    </w:ins>
                                    <w:del w:id="3538" w:author="Maino Vieytes, Christian (NIH/NIA/IRP) [F]" w:date="2023-11-15T15:57:00Z">
                                      <w:r w:rsidRPr="0049435F" w:rsidDel="0055657D">
                                        <w:rPr>
                                          <w:rFonts w:ascii="Times New Roman" w:hAnsi="Times New Roman" w:cs="Times New Roman"/>
                                          <w:sz w:val="18"/>
                                          <w:szCs w:val="18"/>
                                          <w:rPrChange w:id="3539"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3540"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3541" w:author="Maino Vieytes, Christian (NIH/NIA/IRP) [F]" w:date="2023-11-16T09:37:00Z">
                                          <w:rPr>
                                            <w:rFonts w:ascii="Times New Roman" w:hAnsi="Times New Roman" w:cs="Times New Roman"/>
                                            <w:sz w:val="20"/>
                                            <w:szCs w:val="20"/>
                                          </w:rPr>
                                        </w:rPrChange>
                                      </w:rPr>
                                    </w:pPr>
                                    <w:ins w:id="3542" w:author="Maino Vieytes, Christian (NIH/NIA/IRP) [F]" w:date="2023-11-16T09:37:00Z">
                                      <w:r w:rsidRPr="0049435F">
                                        <w:rPr>
                                          <w:rFonts w:ascii="Times New Roman" w:hAnsi="Times New Roman" w:cs="Times New Roman"/>
                                          <w:color w:val="000000"/>
                                          <w:sz w:val="18"/>
                                          <w:szCs w:val="18"/>
                                          <w:rPrChange w:id="3543" w:author="Maino Vieytes, Christian (NIH/NIA/IRP) [F]" w:date="2023-11-16T09:37:00Z">
                                            <w:rPr>
                                              <w:rFonts w:ascii="Calibri" w:hAnsi="Calibri" w:cs="Calibri"/>
                                              <w:color w:val="000000"/>
                                            </w:rPr>
                                          </w:rPrChange>
                                        </w:rPr>
                                        <w:t>0.92 (0.51-1.68)</w:t>
                                      </w:r>
                                    </w:ins>
                                    <w:del w:id="3544" w:author="Maino Vieytes, Christian (NIH/NIA/IRP) [F]" w:date="2023-11-15T15:57:00Z">
                                      <w:r w:rsidRPr="0049435F" w:rsidDel="0055657D">
                                        <w:rPr>
                                          <w:rFonts w:ascii="Times New Roman" w:hAnsi="Times New Roman" w:cs="Times New Roman"/>
                                          <w:sz w:val="18"/>
                                          <w:szCs w:val="18"/>
                                          <w:rPrChange w:id="3545"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3546"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3547" w:author="Maino Vieytes, Christian (NIH/NIA/IRP) [F]" w:date="2023-11-16T09:37:00Z">
                                          <w:rPr>
                                            <w:rFonts w:ascii="Times New Roman" w:hAnsi="Times New Roman" w:cs="Times New Roman"/>
                                            <w:sz w:val="20"/>
                                            <w:szCs w:val="20"/>
                                          </w:rPr>
                                        </w:rPrChange>
                                      </w:rPr>
                                    </w:pPr>
                                    <w:ins w:id="3548" w:author="Maino Vieytes, Christian (NIH/NIA/IRP) [F]" w:date="2023-11-16T09:37:00Z">
                                      <w:r w:rsidRPr="0049435F">
                                        <w:rPr>
                                          <w:rFonts w:ascii="Times New Roman" w:hAnsi="Times New Roman" w:cs="Times New Roman"/>
                                          <w:color w:val="000000"/>
                                          <w:sz w:val="18"/>
                                          <w:szCs w:val="18"/>
                                          <w:rPrChange w:id="3549" w:author="Maino Vieytes, Christian (NIH/NIA/IRP) [F]" w:date="2023-11-16T09:37:00Z">
                                            <w:rPr>
                                              <w:rFonts w:ascii="Calibri" w:hAnsi="Calibri" w:cs="Calibri"/>
                                              <w:color w:val="000000"/>
                                            </w:rPr>
                                          </w:rPrChange>
                                        </w:rPr>
                                        <w:t>1.35 (0.67-2.73)</w:t>
                                      </w:r>
                                    </w:ins>
                                    <w:del w:id="3550" w:author="Maino Vieytes, Christian (NIH/NIA/IRP) [F]" w:date="2023-11-15T15:57:00Z">
                                      <w:r w:rsidRPr="0049435F" w:rsidDel="0055657D">
                                        <w:rPr>
                                          <w:rFonts w:ascii="Times New Roman" w:hAnsi="Times New Roman" w:cs="Times New Roman"/>
                                          <w:sz w:val="18"/>
                                          <w:szCs w:val="18"/>
                                          <w:rPrChange w:id="3551"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3552"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3553" w:author="Maino Vieytes, Christian (NIH/NIA/IRP) [F]" w:date="2023-11-16T09:37:00Z">
                                          <w:rPr>
                                            <w:rFonts w:ascii="Times New Roman" w:hAnsi="Times New Roman" w:cs="Times New Roman"/>
                                            <w:sz w:val="20"/>
                                            <w:szCs w:val="20"/>
                                          </w:rPr>
                                        </w:rPrChange>
                                      </w:rPr>
                                    </w:pPr>
                                    <w:ins w:id="3554" w:author="Maino Vieytes, Christian (NIH/NIA/IRP) [F]" w:date="2023-11-16T09:37:00Z">
                                      <w:r w:rsidRPr="0049435F">
                                        <w:rPr>
                                          <w:rFonts w:ascii="Times New Roman" w:hAnsi="Times New Roman" w:cs="Times New Roman"/>
                                          <w:color w:val="000000"/>
                                          <w:sz w:val="18"/>
                                          <w:szCs w:val="18"/>
                                          <w:rPrChange w:id="3555" w:author="Maino Vieytes, Christian (NIH/NIA/IRP) [F]" w:date="2023-11-16T09:37:00Z">
                                            <w:rPr>
                                              <w:rFonts w:ascii="Calibri" w:hAnsi="Calibri" w:cs="Calibri"/>
                                              <w:color w:val="000000"/>
                                            </w:rPr>
                                          </w:rPrChange>
                                        </w:rPr>
                                        <w:t>2.23 (1.31-3.78)**</w:t>
                                      </w:r>
                                    </w:ins>
                                    <w:del w:id="3556" w:author="Maino Vieytes, Christian (NIH/NIA/IRP) [F]" w:date="2023-11-15T15:57:00Z">
                                      <w:r w:rsidRPr="0049435F" w:rsidDel="0055657D">
                                        <w:rPr>
                                          <w:rFonts w:ascii="Times New Roman" w:hAnsi="Times New Roman" w:cs="Times New Roman"/>
                                          <w:sz w:val="18"/>
                                          <w:szCs w:val="18"/>
                                          <w:rPrChange w:id="3557"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3558"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3559" w:author="Maino Vieytes, Christian (NIH/NIA/IRP) [F]" w:date="2023-11-16T09:37:00Z">
                                          <w:rPr>
                                            <w:rFonts w:ascii="Times New Roman" w:hAnsi="Times New Roman" w:cs="Times New Roman"/>
                                            <w:sz w:val="20"/>
                                            <w:szCs w:val="20"/>
                                          </w:rPr>
                                        </w:rPrChange>
                                      </w:rPr>
                                    </w:pPr>
                                    <w:ins w:id="3560" w:author="Maino Vieytes, Christian (NIH/NIA/IRP) [F]" w:date="2023-11-16T09:37:00Z">
                                      <w:r w:rsidRPr="0049435F">
                                        <w:rPr>
                                          <w:rFonts w:ascii="Times New Roman" w:hAnsi="Times New Roman" w:cs="Times New Roman"/>
                                          <w:color w:val="000000"/>
                                          <w:sz w:val="18"/>
                                          <w:szCs w:val="18"/>
                                          <w:rPrChange w:id="3561" w:author="Maino Vieytes, Christian (NIH/NIA/IRP) [F]" w:date="2023-11-16T09:37:00Z">
                                            <w:rPr>
                                              <w:rFonts w:ascii="Calibri" w:hAnsi="Calibri" w:cs="Calibri"/>
                                              <w:color w:val="000000"/>
                                            </w:rPr>
                                          </w:rPrChange>
                                        </w:rPr>
                                        <w:t>&lt; 0.01**</w:t>
                                      </w:r>
                                    </w:ins>
                                    <w:del w:id="3562" w:author="Maino Vieytes, Christian (NIH/NIA/IRP) [F]" w:date="2023-11-15T15:57:00Z">
                                      <w:r w:rsidRPr="0049435F" w:rsidDel="0055657D">
                                        <w:rPr>
                                          <w:rFonts w:ascii="Times New Roman" w:hAnsi="Times New Roman" w:cs="Times New Roman"/>
                                          <w:sz w:val="18"/>
                                          <w:szCs w:val="18"/>
                                          <w:rPrChange w:id="3563"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3564"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3565" w:author="Maino Vieytes, Christian (NIH/NIA/IRP) [F]" w:date="2023-11-16T09:37:00Z">
                                          <w:rPr>
                                            <w:rFonts w:ascii="Times New Roman" w:hAnsi="Times New Roman" w:cs="Times New Roman"/>
                                            <w:sz w:val="20"/>
                                            <w:szCs w:val="20"/>
                                          </w:rPr>
                                        </w:rPrChange>
                                      </w:rPr>
                                    </w:pPr>
                                    <w:ins w:id="3566" w:author="Maino Vieytes, Christian (NIH/NIA/IRP) [F]" w:date="2023-11-16T09:37:00Z">
                                      <w:r w:rsidRPr="0049435F">
                                        <w:rPr>
                                          <w:rFonts w:ascii="Times New Roman" w:hAnsi="Times New Roman" w:cs="Times New Roman"/>
                                          <w:color w:val="000000"/>
                                          <w:sz w:val="18"/>
                                          <w:szCs w:val="18"/>
                                          <w:rPrChange w:id="3567" w:author="Maino Vieytes, Christian (NIH/NIA/IRP) [F]" w:date="2023-11-16T09:37:00Z">
                                            <w:rPr>
                                              <w:rFonts w:ascii="Calibri" w:hAnsi="Calibri" w:cs="Calibri"/>
                                              <w:color w:val="000000"/>
                                            </w:rPr>
                                          </w:rPrChange>
                                        </w:rPr>
                                        <w:t>1.36 (1.13-1.63)**</w:t>
                                      </w:r>
                                    </w:ins>
                                    <w:del w:id="3568" w:author="Maino Vieytes, Christian (NIH/NIA/IRP) [F]" w:date="2023-11-15T15:57:00Z">
                                      <w:r w:rsidRPr="0049435F" w:rsidDel="0055657D">
                                        <w:rPr>
                                          <w:rFonts w:ascii="Times New Roman" w:hAnsi="Times New Roman" w:cs="Times New Roman"/>
                                          <w:sz w:val="18"/>
                                          <w:szCs w:val="18"/>
                                          <w:rPrChange w:id="3569"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3570"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3571" w:author="Maino Vieytes, Christian (NIH/NIA/IRP) [F]" w:date="2023-11-16T09:37:00Z">
                                          <w:rPr>
                                            <w:rFonts w:ascii="Times New Roman" w:hAnsi="Times New Roman" w:cs="Times New Roman"/>
                                            <w:sz w:val="20"/>
                                            <w:szCs w:val="20"/>
                                          </w:rPr>
                                        </w:rPrChange>
                                      </w:rPr>
                                    </w:pPr>
                                    <w:ins w:id="3572" w:author="Maino Vieytes, Christian (NIH/NIA/IRP) [F]" w:date="2023-11-16T09:37:00Z">
                                      <w:r w:rsidRPr="0049435F">
                                        <w:rPr>
                                          <w:rFonts w:ascii="Times New Roman" w:hAnsi="Times New Roman" w:cs="Times New Roman"/>
                                          <w:color w:val="000000"/>
                                          <w:sz w:val="18"/>
                                          <w:szCs w:val="18"/>
                                          <w:rPrChange w:id="3573" w:author="Maino Vieytes, Christian (NIH/NIA/IRP) [F]" w:date="2023-11-16T09:37:00Z">
                                            <w:rPr>
                                              <w:rFonts w:ascii="Calibri" w:hAnsi="Calibri" w:cs="Calibri"/>
                                              <w:color w:val="000000"/>
                                            </w:rPr>
                                          </w:rPrChange>
                                        </w:rPr>
                                        <w:t>0.80</w:t>
                                      </w:r>
                                    </w:ins>
                                    <w:del w:id="3574" w:author="Maino Vieytes, Christian (NIH/NIA/IRP) [F]" w:date="2023-11-15T15:57:00Z">
                                      <w:r w:rsidRPr="0049435F" w:rsidDel="0055657D">
                                        <w:rPr>
                                          <w:rFonts w:ascii="Times New Roman" w:hAnsi="Times New Roman" w:cs="Times New Roman"/>
                                          <w:color w:val="000000"/>
                                          <w:sz w:val="18"/>
                                          <w:szCs w:val="18"/>
                                          <w:rPrChange w:id="3575"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3576" w:author="Maino Vieytes, Christian (NIH/NIA/IRP) [F]" w:date="2023-11-16T09:37:00Z">
                                    <w:tblPrEx>
                                      <w:tblW w:w="15091" w:type="dxa"/>
                                    </w:tblPrEx>
                                  </w:tblPrExChange>
                                </w:tblPrEx>
                                <w:trPr>
                                  <w:trHeight w:val="320"/>
                                  <w:del w:id="3577" w:author="Maino Vieytes, Christian (NIH/NIA/IRP) [F]" w:date="2023-11-15T16:27:00Z"/>
                                  <w:trPrChange w:id="3578" w:author="Maino Vieytes, Christian (NIH/NIA/IRP) [F]" w:date="2023-11-16T09:37:00Z">
                                    <w:trPr>
                                      <w:gridAfter w:val="0"/>
                                      <w:trHeight w:val="320"/>
                                    </w:trPr>
                                  </w:trPrChange>
                                </w:trPr>
                                <w:tc>
                                  <w:tcPr>
                                    <w:tcW w:w="2317" w:type="dxa"/>
                                    <w:noWrap/>
                                    <w:vAlign w:val="center"/>
                                    <w:hideMark/>
                                    <w:tcPrChange w:id="3579"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3580" w:author="Maino Vieytes, Christian (NIH/NIA/IRP) [F]" w:date="2023-11-15T16:27:00Z"/>
                                        <w:rFonts w:ascii="Times New Roman" w:hAnsi="Times New Roman" w:cs="Times New Roman"/>
                                        <w:sz w:val="18"/>
                                        <w:szCs w:val="18"/>
                                        <w:rPrChange w:id="3581" w:author="Maino Vieytes, Christian (NIH/NIA/IRP) [F]" w:date="2023-11-15T15:57:00Z">
                                          <w:rPr>
                                            <w:del w:id="3582" w:author="Maino Vieytes, Christian (NIH/NIA/IRP) [F]" w:date="2023-11-15T16:27:00Z"/>
                                            <w:rFonts w:ascii="Times New Roman" w:hAnsi="Times New Roman" w:cs="Times New Roman"/>
                                            <w:sz w:val="20"/>
                                            <w:szCs w:val="20"/>
                                          </w:rPr>
                                        </w:rPrChange>
                                      </w:rPr>
                                    </w:pPr>
                                    <w:del w:id="3583" w:author="Maino Vieytes, Christian (NIH/NIA/IRP) [F]" w:date="2023-11-15T16:27:00Z">
                                      <w:r w:rsidRPr="008A6C8D" w:rsidDel="002B4FE9">
                                        <w:rPr>
                                          <w:rFonts w:ascii="Times New Roman" w:hAnsi="Times New Roman" w:cs="Times New Roman"/>
                                          <w:sz w:val="18"/>
                                          <w:szCs w:val="18"/>
                                          <w:rPrChange w:id="3584"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358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586" w:author="Maino Vieytes, Christian (NIH/NIA/IRP) [F]" w:date="2023-11-16T09:37:00Z">
                                      <w:tcPr>
                                        <w:tcW w:w="936" w:type="dxa"/>
                                        <w:noWrap/>
                                        <w:vAlign w:val="center"/>
                                        <w:hideMark/>
                                      </w:tcPr>
                                    </w:tcPrChange>
                                  </w:tcPr>
                                  <w:p w14:paraId="115F658A" w14:textId="19EF6592" w:rsidR="0049435F" w:rsidRPr="0049435F" w:rsidDel="002B4FE9" w:rsidRDefault="0049435F">
                                    <w:pPr>
                                      <w:jc w:val="center"/>
                                      <w:rPr>
                                        <w:del w:id="3587" w:author="Maino Vieytes, Christian (NIH/NIA/IRP) [F]" w:date="2023-11-15T16:27:00Z"/>
                                        <w:rFonts w:ascii="Times New Roman" w:hAnsi="Times New Roman" w:cs="Times New Roman"/>
                                        <w:sz w:val="18"/>
                                        <w:szCs w:val="18"/>
                                        <w:rPrChange w:id="3588" w:author="Maino Vieytes, Christian (NIH/NIA/IRP) [F]" w:date="2023-11-16T09:37:00Z">
                                          <w:rPr>
                                            <w:del w:id="3589" w:author="Maino Vieytes, Christian (NIH/NIA/IRP) [F]" w:date="2023-11-15T16:27:00Z"/>
                                            <w:rFonts w:ascii="Times New Roman" w:hAnsi="Times New Roman" w:cs="Times New Roman"/>
                                            <w:sz w:val="20"/>
                                            <w:szCs w:val="20"/>
                                          </w:rPr>
                                        </w:rPrChange>
                                      </w:rPr>
                                    </w:pPr>
                                    <w:ins w:id="3590" w:author="Maino Vieytes, Christian (NIH/NIA/IRP) [F]" w:date="2023-11-16T09:37:00Z">
                                      <w:r w:rsidRPr="0049435F">
                                        <w:rPr>
                                          <w:rFonts w:ascii="Times New Roman" w:hAnsi="Times New Roman" w:cs="Times New Roman"/>
                                          <w:color w:val="000000"/>
                                          <w:sz w:val="18"/>
                                          <w:szCs w:val="18"/>
                                          <w:rPrChange w:id="3591" w:author="Maino Vieytes, Christian (NIH/NIA/IRP) [F]" w:date="2023-11-16T09:37:00Z">
                                            <w:rPr>
                                              <w:rFonts w:ascii="Calibri" w:hAnsi="Calibri" w:cs="Calibri"/>
                                              <w:color w:val="000000"/>
                                            </w:rPr>
                                          </w:rPrChange>
                                        </w:rPr>
                                        <w:t>1745</w:t>
                                      </w:r>
                                    </w:ins>
                                    <w:del w:id="3592" w:author="Maino Vieytes, Christian (NIH/NIA/IRP) [F]" w:date="2023-11-15T15:57:00Z">
                                      <w:r w:rsidRPr="0049435F" w:rsidDel="0055657D">
                                        <w:rPr>
                                          <w:rFonts w:ascii="Times New Roman" w:hAnsi="Times New Roman" w:cs="Times New Roman"/>
                                          <w:sz w:val="18"/>
                                          <w:szCs w:val="18"/>
                                          <w:rPrChange w:id="3593"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3594"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pPr>
                                      <w:jc w:val="center"/>
                                      <w:rPr>
                                        <w:del w:id="3595" w:author="Maino Vieytes, Christian (NIH/NIA/IRP) [F]" w:date="2023-11-15T16:27:00Z"/>
                                        <w:rFonts w:ascii="Times New Roman" w:hAnsi="Times New Roman" w:cs="Times New Roman"/>
                                        <w:sz w:val="18"/>
                                        <w:szCs w:val="18"/>
                                        <w:rPrChange w:id="3596" w:author="Maino Vieytes, Christian (NIH/NIA/IRP) [F]" w:date="2023-11-16T09:37:00Z">
                                          <w:rPr>
                                            <w:del w:id="3597" w:author="Maino Vieytes, Christian (NIH/NIA/IRP) [F]" w:date="2023-11-15T16:27:00Z"/>
                                            <w:rFonts w:ascii="Times New Roman" w:hAnsi="Times New Roman" w:cs="Times New Roman"/>
                                            <w:sz w:val="20"/>
                                            <w:szCs w:val="20"/>
                                          </w:rPr>
                                        </w:rPrChange>
                                      </w:rPr>
                                    </w:pPr>
                                    <w:ins w:id="3598" w:author="Maino Vieytes, Christian (NIH/NIA/IRP) [F]" w:date="2023-11-16T09:37:00Z">
                                      <w:r w:rsidRPr="0049435F">
                                        <w:rPr>
                                          <w:rFonts w:ascii="Times New Roman" w:hAnsi="Times New Roman" w:cs="Times New Roman"/>
                                          <w:color w:val="000000"/>
                                          <w:sz w:val="18"/>
                                          <w:szCs w:val="18"/>
                                          <w:rPrChange w:id="3599" w:author="Maino Vieytes, Christian (NIH/NIA/IRP) [F]" w:date="2023-11-16T09:37:00Z">
                                            <w:rPr>
                                              <w:rFonts w:ascii="Calibri" w:hAnsi="Calibri" w:cs="Calibri"/>
                                              <w:color w:val="000000"/>
                                            </w:rPr>
                                          </w:rPrChange>
                                        </w:rPr>
                                        <w:t>1.00</w:t>
                                      </w:r>
                                    </w:ins>
                                    <w:del w:id="3600" w:author="Maino Vieytes, Christian (NIH/NIA/IRP) [F]" w:date="2023-11-15T15:57:00Z">
                                      <w:r w:rsidRPr="0049435F" w:rsidDel="0055657D">
                                        <w:rPr>
                                          <w:rFonts w:ascii="Times New Roman" w:hAnsi="Times New Roman" w:cs="Times New Roman"/>
                                          <w:sz w:val="18"/>
                                          <w:szCs w:val="18"/>
                                          <w:rPrChange w:id="360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3602"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pPr>
                                      <w:jc w:val="center"/>
                                      <w:rPr>
                                        <w:del w:id="3603" w:author="Maino Vieytes, Christian (NIH/NIA/IRP) [F]" w:date="2023-11-15T16:27:00Z"/>
                                        <w:rFonts w:ascii="Times New Roman" w:hAnsi="Times New Roman" w:cs="Times New Roman"/>
                                        <w:sz w:val="18"/>
                                        <w:szCs w:val="18"/>
                                        <w:rPrChange w:id="3604" w:author="Maino Vieytes, Christian (NIH/NIA/IRP) [F]" w:date="2023-11-16T09:37:00Z">
                                          <w:rPr>
                                            <w:del w:id="3605" w:author="Maino Vieytes, Christian (NIH/NIA/IRP) [F]" w:date="2023-11-15T16:27:00Z"/>
                                            <w:rFonts w:ascii="Times New Roman" w:hAnsi="Times New Roman" w:cs="Times New Roman"/>
                                            <w:sz w:val="20"/>
                                            <w:szCs w:val="20"/>
                                          </w:rPr>
                                        </w:rPrChange>
                                      </w:rPr>
                                    </w:pPr>
                                    <w:ins w:id="3606" w:author="Maino Vieytes, Christian (NIH/NIA/IRP) [F]" w:date="2023-11-16T09:37:00Z">
                                      <w:r w:rsidRPr="0049435F">
                                        <w:rPr>
                                          <w:rFonts w:ascii="Times New Roman" w:hAnsi="Times New Roman" w:cs="Times New Roman"/>
                                          <w:color w:val="000000"/>
                                          <w:sz w:val="18"/>
                                          <w:szCs w:val="18"/>
                                          <w:rPrChange w:id="3607" w:author="Maino Vieytes, Christian (NIH/NIA/IRP) [F]" w:date="2023-11-16T09:37:00Z">
                                            <w:rPr>
                                              <w:rFonts w:ascii="Calibri" w:hAnsi="Calibri" w:cs="Calibri"/>
                                              <w:color w:val="000000"/>
                                            </w:rPr>
                                          </w:rPrChange>
                                        </w:rPr>
                                        <w:t>1.21 (0.62-2.36)</w:t>
                                      </w:r>
                                    </w:ins>
                                    <w:del w:id="3608" w:author="Maino Vieytes, Christian (NIH/NIA/IRP) [F]" w:date="2023-11-15T15:57:00Z">
                                      <w:r w:rsidRPr="0049435F" w:rsidDel="0055657D">
                                        <w:rPr>
                                          <w:rFonts w:ascii="Times New Roman" w:hAnsi="Times New Roman" w:cs="Times New Roman"/>
                                          <w:sz w:val="18"/>
                                          <w:szCs w:val="18"/>
                                          <w:rPrChange w:id="3609"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3610"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pPr>
                                      <w:jc w:val="center"/>
                                      <w:rPr>
                                        <w:del w:id="3611" w:author="Maino Vieytes, Christian (NIH/NIA/IRP) [F]" w:date="2023-11-15T16:27:00Z"/>
                                        <w:rFonts w:ascii="Times New Roman" w:hAnsi="Times New Roman" w:cs="Times New Roman"/>
                                        <w:sz w:val="18"/>
                                        <w:szCs w:val="18"/>
                                        <w:rPrChange w:id="3612" w:author="Maino Vieytes, Christian (NIH/NIA/IRP) [F]" w:date="2023-11-16T09:37:00Z">
                                          <w:rPr>
                                            <w:del w:id="3613" w:author="Maino Vieytes, Christian (NIH/NIA/IRP) [F]" w:date="2023-11-15T16:27:00Z"/>
                                            <w:rFonts w:ascii="Times New Roman" w:hAnsi="Times New Roman" w:cs="Times New Roman"/>
                                            <w:sz w:val="20"/>
                                            <w:szCs w:val="20"/>
                                          </w:rPr>
                                        </w:rPrChange>
                                      </w:rPr>
                                    </w:pPr>
                                    <w:ins w:id="3614" w:author="Maino Vieytes, Christian (NIH/NIA/IRP) [F]" w:date="2023-11-16T09:37:00Z">
                                      <w:r w:rsidRPr="0049435F">
                                        <w:rPr>
                                          <w:rFonts w:ascii="Times New Roman" w:hAnsi="Times New Roman" w:cs="Times New Roman"/>
                                          <w:color w:val="000000"/>
                                          <w:sz w:val="18"/>
                                          <w:szCs w:val="18"/>
                                          <w:rPrChange w:id="3615" w:author="Maino Vieytes, Christian (NIH/NIA/IRP) [F]" w:date="2023-11-16T09:37:00Z">
                                            <w:rPr>
                                              <w:rFonts w:ascii="Calibri" w:hAnsi="Calibri" w:cs="Calibri"/>
                                              <w:color w:val="000000"/>
                                            </w:rPr>
                                          </w:rPrChange>
                                        </w:rPr>
                                        <w:t>2.12 (1.07-4.20)*</w:t>
                                      </w:r>
                                    </w:ins>
                                    <w:del w:id="3616" w:author="Maino Vieytes, Christian (NIH/NIA/IRP) [F]" w:date="2023-11-15T15:57:00Z">
                                      <w:r w:rsidRPr="0049435F" w:rsidDel="0055657D">
                                        <w:rPr>
                                          <w:rFonts w:ascii="Times New Roman" w:hAnsi="Times New Roman" w:cs="Times New Roman"/>
                                          <w:sz w:val="18"/>
                                          <w:szCs w:val="18"/>
                                          <w:rPrChange w:id="3617"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3618"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pPr>
                                      <w:jc w:val="center"/>
                                      <w:rPr>
                                        <w:del w:id="3619" w:author="Maino Vieytes, Christian (NIH/NIA/IRP) [F]" w:date="2023-11-15T16:27:00Z"/>
                                        <w:rFonts w:ascii="Times New Roman" w:hAnsi="Times New Roman" w:cs="Times New Roman"/>
                                        <w:sz w:val="18"/>
                                        <w:szCs w:val="18"/>
                                        <w:rPrChange w:id="3620" w:author="Maino Vieytes, Christian (NIH/NIA/IRP) [F]" w:date="2023-11-16T09:37:00Z">
                                          <w:rPr>
                                            <w:del w:id="3621" w:author="Maino Vieytes, Christian (NIH/NIA/IRP) [F]" w:date="2023-11-15T16:27:00Z"/>
                                            <w:rFonts w:ascii="Times New Roman" w:hAnsi="Times New Roman" w:cs="Times New Roman"/>
                                            <w:sz w:val="20"/>
                                            <w:szCs w:val="20"/>
                                          </w:rPr>
                                        </w:rPrChange>
                                      </w:rPr>
                                    </w:pPr>
                                    <w:ins w:id="3622" w:author="Maino Vieytes, Christian (NIH/NIA/IRP) [F]" w:date="2023-11-16T09:37:00Z">
                                      <w:r w:rsidRPr="0049435F">
                                        <w:rPr>
                                          <w:rFonts w:ascii="Times New Roman" w:hAnsi="Times New Roman" w:cs="Times New Roman"/>
                                          <w:color w:val="000000"/>
                                          <w:sz w:val="18"/>
                                          <w:szCs w:val="18"/>
                                          <w:rPrChange w:id="3623" w:author="Maino Vieytes, Christian (NIH/NIA/IRP) [F]" w:date="2023-11-16T09:37:00Z">
                                            <w:rPr>
                                              <w:rFonts w:ascii="Calibri" w:hAnsi="Calibri" w:cs="Calibri"/>
                                              <w:color w:val="000000"/>
                                            </w:rPr>
                                          </w:rPrChange>
                                        </w:rPr>
                                        <w:t>1.72 (0.81-3.65)</w:t>
                                      </w:r>
                                    </w:ins>
                                    <w:del w:id="3624" w:author="Maino Vieytes, Christian (NIH/NIA/IRP) [F]" w:date="2023-11-15T15:57:00Z">
                                      <w:r w:rsidRPr="0049435F" w:rsidDel="0055657D">
                                        <w:rPr>
                                          <w:rFonts w:ascii="Times New Roman" w:hAnsi="Times New Roman" w:cs="Times New Roman"/>
                                          <w:sz w:val="18"/>
                                          <w:szCs w:val="18"/>
                                          <w:rPrChange w:id="3625"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3626"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pPr>
                                      <w:jc w:val="center"/>
                                      <w:rPr>
                                        <w:del w:id="3627" w:author="Maino Vieytes, Christian (NIH/NIA/IRP) [F]" w:date="2023-11-15T16:27:00Z"/>
                                        <w:rFonts w:ascii="Times New Roman" w:hAnsi="Times New Roman" w:cs="Times New Roman"/>
                                        <w:sz w:val="18"/>
                                        <w:szCs w:val="18"/>
                                        <w:rPrChange w:id="3628" w:author="Maino Vieytes, Christian (NIH/NIA/IRP) [F]" w:date="2023-11-16T09:37:00Z">
                                          <w:rPr>
                                            <w:del w:id="3629" w:author="Maino Vieytes, Christian (NIH/NIA/IRP) [F]" w:date="2023-11-15T16:27:00Z"/>
                                            <w:rFonts w:ascii="Times New Roman" w:hAnsi="Times New Roman" w:cs="Times New Roman"/>
                                            <w:sz w:val="20"/>
                                            <w:szCs w:val="20"/>
                                          </w:rPr>
                                        </w:rPrChange>
                                      </w:rPr>
                                    </w:pPr>
                                    <w:ins w:id="3630" w:author="Maino Vieytes, Christian (NIH/NIA/IRP) [F]" w:date="2023-11-16T09:37:00Z">
                                      <w:r w:rsidRPr="0049435F">
                                        <w:rPr>
                                          <w:rFonts w:ascii="Times New Roman" w:hAnsi="Times New Roman" w:cs="Times New Roman"/>
                                          <w:color w:val="000000"/>
                                          <w:sz w:val="18"/>
                                          <w:szCs w:val="18"/>
                                          <w:rPrChange w:id="3631" w:author="Maino Vieytes, Christian (NIH/NIA/IRP) [F]" w:date="2023-11-16T09:37:00Z">
                                            <w:rPr>
                                              <w:rFonts w:ascii="Calibri" w:hAnsi="Calibri" w:cs="Calibri"/>
                                              <w:color w:val="000000"/>
                                            </w:rPr>
                                          </w:rPrChange>
                                        </w:rPr>
                                        <w:t>2.23 (1.15-4.35)*</w:t>
                                      </w:r>
                                    </w:ins>
                                    <w:del w:id="3632" w:author="Maino Vieytes, Christian (NIH/NIA/IRP) [F]" w:date="2023-11-15T15:57:00Z">
                                      <w:r w:rsidRPr="0049435F" w:rsidDel="0055657D">
                                        <w:rPr>
                                          <w:rFonts w:ascii="Times New Roman" w:hAnsi="Times New Roman" w:cs="Times New Roman"/>
                                          <w:sz w:val="18"/>
                                          <w:szCs w:val="18"/>
                                          <w:rPrChange w:id="3633"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3634"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pPr>
                                      <w:jc w:val="center"/>
                                      <w:rPr>
                                        <w:del w:id="3635" w:author="Maino Vieytes, Christian (NIH/NIA/IRP) [F]" w:date="2023-11-15T16:27:00Z"/>
                                        <w:rFonts w:ascii="Times New Roman" w:hAnsi="Times New Roman" w:cs="Times New Roman"/>
                                        <w:sz w:val="18"/>
                                        <w:szCs w:val="18"/>
                                        <w:rPrChange w:id="3636" w:author="Maino Vieytes, Christian (NIH/NIA/IRP) [F]" w:date="2023-11-16T09:37:00Z">
                                          <w:rPr>
                                            <w:del w:id="3637" w:author="Maino Vieytes, Christian (NIH/NIA/IRP) [F]" w:date="2023-11-15T16:27:00Z"/>
                                            <w:rFonts w:ascii="Times New Roman" w:hAnsi="Times New Roman" w:cs="Times New Roman"/>
                                            <w:sz w:val="20"/>
                                            <w:szCs w:val="20"/>
                                          </w:rPr>
                                        </w:rPrChange>
                                      </w:rPr>
                                    </w:pPr>
                                    <w:ins w:id="3638" w:author="Maino Vieytes, Christian (NIH/NIA/IRP) [F]" w:date="2023-11-16T09:37:00Z">
                                      <w:r w:rsidRPr="0049435F">
                                        <w:rPr>
                                          <w:rFonts w:ascii="Times New Roman" w:hAnsi="Times New Roman" w:cs="Times New Roman"/>
                                          <w:color w:val="000000"/>
                                          <w:sz w:val="18"/>
                                          <w:szCs w:val="18"/>
                                          <w:rPrChange w:id="3639" w:author="Maino Vieytes, Christian (NIH/NIA/IRP) [F]" w:date="2023-11-16T09:37:00Z">
                                            <w:rPr>
                                              <w:rFonts w:ascii="Calibri" w:hAnsi="Calibri" w:cs="Calibri"/>
                                              <w:color w:val="000000"/>
                                            </w:rPr>
                                          </w:rPrChange>
                                        </w:rPr>
                                        <w:t>0.01*</w:t>
                                      </w:r>
                                    </w:ins>
                                    <w:del w:id="3640" w:author="Maino Vieytes, Christian (NIH/NIA/IRP) [F]" w:date="2023-11-15T15:57:00Z">
                                      <w:r w:rsidRPr="0049435F" w:rsidDel="0055657D">
                                        <w:rPr>
                                          <w:rFonts w:ascii="Times New Roman" w:hAnsi="Times New Roman" w:cs="Times New Roman"/>
                                          <w:sz w:val="18"/>
                                          <w:szCs w:val="18"/>
                                          <w:rPrChange w:id="3641"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3642"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pPr>
                                      <w:jc w:val="center"/>
                                      <w:rPr>
                                        <w:del w:id="3643" w:author="Maino Vieytes, Christian (NIH/NIA/IRP) [F]" w:date="2023-11-15T16:27:00Z"/>
                                        <w:rFonts w:ascii="Times New Roman" w:hAnsi="Times New Roman" w:cs="Times New Roman"/>
                                        <w:sz w:val="18"/>
                                        <w:szCs w:val="18"/>
                                        <w:rPrChange w:id="3644" w:author="Maino Vieytes, Christian (NIH/NIA/IRP) [F]" w:date="2023-11-16T09:37:00Z">
                                          <w:rPr>
                                            <w:del w:id="3645" w:author="Maino Vieytes, Christian (NIH/NIA/IRP) [F]" w:date="2023-11-15T16:27:00Z"/>
                                            <w:rFonts w:ascii="Times New Roman" w:hAnsi="Times New Roman" w:cs="Times New Roman"/>
                                            <w:sz w:val="20"/>
                                            <w:szCs w:val="20"/>
                                          </w:rPr>
                                        </w:rPrChange>
                                      </w:rPr>
                                    </w:pPr>
                                    <w:ins w:id="3646" w:author="Maino Vieytes, Christian (NIH/NIA/IRP) [F]" w:date="2023-11-16T09:37:00Z">
                                      <w:r w:rsidRPr="0049435F">
                                        <w:rPr>
                                          <w:rFonts w:ascii="Times New Roman" w:hAnsi="Times New Roman" w:cs="Times New Roman"/>
                                          <w:color w:val="000000"/>
                                          <w:sz w:val="18"/>
                                          <w:szCs w:val="18"/>
                                          <w:rPrChange w:id="3647" w:author="Maino Vieytes, Christian (NIH/NIA/IRP) [F]" w:date="2023-11-16T09:37:00Z">
                                            <w:rPr>
                                              <w:rFonts w:ascii="Calibri" w:hAnsi="Calibri" w:cs="Calibri"/>
                                              <w:color w:val="000000"/>
                                            </w:rPr>
                                          </w:rPrChange>
                                        </w:rPr>
                                        <w:t>1.16 (1.00-1.34)*</w:t>
                                      </w:r>
                                    </w:ins>
                                    <w:del w:id="3648" w:author="Maino Vieytes, Christian (NIH/NIA/IRP) [F]" w:date="2023-11-15T15:57:00Z">
                                      <w:r w:rsidRPr="0049435F" w:rsidDel="0055657D">
                                        <w:rPr>
                                          <w:rFonts w:ascii="Times New Roman" w:hAnsi="Times New Roman" w:cs="Times New Roman"/>
                                          <w:sz w:val="18"/>
                                          <w:szCs w:val="18"/>
                                          <w:rPrChange w:id="3649"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3650"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pPr>
                                      <w:jc w:val="center"/>
                                      <w:rPr>
                                        <w:del w:id="3651" w:author="Maino Vieytes, Christian (NIH/NIA/IRP) [F]" w:date="2023-11-15T16:27:00Z"/>
                                        <w:rFonts w:ascii="Times New Roman" w:hAnsi="Times New Roman" w:cs="Times New Roman"/>
                                        <w:sz w:val="18"/>
                                        <w:szCs w:val="18"/>
                                        <w:rPrChange w:id="3652" w:author="Maino Vieytes, Christian (NIH/NIA/IRP) [F]" w:date="2023-11-16T09:37:00Z">
                                          <w:rPr>
                                            <w:del w:id="3653" w:author="Maino Vieytes, Christian (NIH/NIA/IRP) [F]" w:date="2023-11-15T16:27:00Z"/>
                                            <w:rFonts w:ascii="Times New Roman" w:hAnsi="Times New Roman" w:cs="Times New Roman"/>
                                            <w:sz w:val="20"/>
                                            <w:szCs w:val="20"/>
                                          </w:rPr>
                                        </w:rPrChange>
                                      </w:rPr>
                                    </w:pPr>
                                    <w:ins w:id="3654" w:author="Maino Vieytes, Christian (NIH/NIA/IRP) [F]" w:date="2023-11-16T09:37:00Z">
                                      <w:r w:rsidRPr="0049435F">
                                        <w:rPr>
                                          <w:rFonts w:ascii="Times New Roman" w:hAnsi="Times New Roman" w:cs="Times New Roman"/>
                                          <w:color w:val="000000"/>
                                          <w:sz w:val="18"/>
                                          <w:szCs w:val="18"/>
                                          <w:rPrChange w:id="3655" w:author="Maino Vieytes, Christian (NIH/NIA/IRP) [F]" w:date="2023-11-16T09:37:00Z">
                                            <w:rPr>
                                              <w:rFonts w:ascii="Calibri" w:hAnsi="Calibri" w:cs="Calibri"/>
                                              <w:color w:val="000000"/>
                                            </w:rPr>
                                          </w:rPrChange>
                                        </w:rPr>
                                        <w:t>0.15</w:t>
                                      </w:r>
                                    </w:ins>
                                    <w:del w:id="3656" w:author="Maino Vieytes, Christian (NIH/NIA/IRP) [F]" w:date="2023-11-15T15:57:00Z">
                                      <w:r w:rsidRPr="0049435F" w:rsidDel="0055657D">
                                        <w:rPr>
                                          <w:rFonts w:ascii="Times New Roman" w:hAnsi="Times New Roman" w:cs="Times New Roman"/>
                                          <w:color w:val="000000"/>
                                          <w:sz w:val="18"/>
                                          <w:szCs w:val="18"/>
                                          <w:rPrChange w:id="3657"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3658" w:author="Maino Vieytes, Christian (NIH/NIA/IRP) [F]" w:date="2023-11-16T09:37:00Z">
                                    <w:tblPrEx>
                                      <w:tblW w:w="15091" w:type="dxa"/>
                                    </w:tblPrEx>
                                  </w:tblPrExChange>
                                </w:tblPrEx>
                                <w:trPr>
                                  <w:trHeight w:val="320"/>
                                  <w:del w:id="3659" w:author="Maino Vieytes, Christian (NIH/NIA/IRP) [F]" w:date="2023-11-15T16:27:00Z"/>
                                  <w:trPrChange w:id="3660" w:author="Maino Vieytes, Christian (NIH/NIA/IRP) [F]" w:date="2023-11-16T09:37:00Z">
                                    <w:trPr>
                                      <w:gridAfter w:val="0"/>
                                      <w:trHeight w:val="320"/>
                                    </w:trPr>
                                  </w:trPrChange>
                                </w:trPr>
                                <w:tc>
                                  <w:tcPr>
                                    <w:tcW w:w="2317" w:type="dxa"/>
                                    <w:noWrap/>
                                    <w:vAlign w:val="center"/>
                                    <w:hideMark/>
                                    <w:tcPrChange w:id="3661" w:author="Maino Vieytes, Christian (NIH/NIA/IRP) [F]" w:date="2023-11-16T09:37:00Z">
                                      <w:tcPr>
                                        <w:tcW w:w="2317" w:type="dxa"/>
                                        <w:noWrap/>
                                        <w:vAlign w:val="center"/>
                                        <w:hideMark/>
                                      </w:tcPr>
                                    </w:tcPrChange>
                                  </w:tcPr>
                                  <w:p w14:paraId="6A877E78" w14:textId="41E818A7" w:rsidR="0049435F" w:rsidRPr="008A6C8D" w:rsidDel="002B4FE9" w:rsidRDefault="0049435F">
                                    <w:pPr>
                                      <w:jc w:val="center"/>
                                      <w:rPr>
                                        <w:del w:id="3662" w:author="Maino Vieytes, Christian (NIH/NIA/IRP) [F]" w:date="2023-11-15T16:27:00Z"/>
                                        <w:rFonts w:ascii="Times New Roman" w:hAnsi="Times New Roman" w:cs="Times New Roman"/>
                                        <w:sz w:val="18"/>
                                        <w:szCs w:val="18"/>
                                        <w:rPrChange w:id="3663" w:author="Maino Vieytes, Christian (NIH/NIA/IRP) [F]" w:date="2023-11-15T15:57:00Z">
                                          <w:rPr>
                                            <w:del w:id="3664" w:author="Maino Vieytes, Christian (NIH/NIA/IRP) [F]" w:date="2023-11-15T16:27:00Z"/>
                                            <w:rFonts w:ascii="Times New Roman" w:hAnsi="Times New Roman" w:cs="Times New Roman"/>
                                            <w:sz w:val="20"/>
                                            <w:szCs w:val="20"/>
                                          </w:rPr>
                                        </w:rPrChange>
                                      </w:rPr>
                                      <w:pPrChange w:id="3665" w:author="Maino Vieytes, Christian (NIH/NIA/IRP) [F]" w:date="2023-11-16T09:37:00Z">
                                        <w:pPr/>
                                      </w:pPrChange>
                                    </w:pPr>
                                    <w:del w:id="3666" w:author="Maino Vieytes, Christian (NIH/NIA/IRP) [F]" w:date="2023-11-15T16:27:00Z">
                                      <w:r w:rsidRPr="008A6C8D" w:rsidDel="002B4FE9">
                                        <w:rPr>
                                          <w:rFonts w:ascii="Times New Roman" w:hAnsi="Times New Roman" w:cs="Times New Roman"/>
                                          <w:sz w:val="18"/>
                                          <w:szCs w:val="18"/>
                                          <w:rPrChange w:id="3667"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366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669" w:author="Maino Vieytes, Christian (NIH/NIA/IRP) [F]" w:date="2023-11-16T09:37:00Z">
                                      <w:tcPr>
                                        <w:tcW w:w="936" w:type="dxa"/>
                                        <w:noWrap/>
                                        <w:vAlign w:val="center"/>
                                        <w:hideMark/>
                                      </w:tcPr>
                                    </w:tcPrChange>
                                  </w:tcPr>
                                  <w:p w14:paraId="6B0BBCEC" w14:textId="74D6741F" w:rsidR="0049435F" w:rsidRPr="0049435F" w:rsidDel="002B4FE9" w:rsidRDefault="0049435F">
                                    <w:pPr>
                                      <w:jc w:val="center"/>
                                      <w:rPr>
                                        <w:del w:id="3670" w:author="Maino Vieytes, Christian (NIH/NIA/IRP) [F]" w:date="2023-11-15T16:27:00Z"/>
                                        <w:rFonts w:ascii="Times New Roman" w:hAnsi="Times New Roman" w:cs="Times New Roman"/>
                                        <w:sz w:val="18"/>
                                        <w:szCs w:val="18"/>
                                        <w:rPrChange w:id="3671" w:author="Maino Vieytes, Christian (NIH/NIA/IRP) [F]" w:date="2023-11-16T09:37:00Z">
                                          <w:rPr>
                                            <w:del w:id="3672" w:author="Maino Vieytes, Christian (NIH/NIA/IRP) [F]" w:date="2023-11-15T16:27:00Z"/>
                                            <w:rFonts w:ascii="Times New Roman" w:hAnsi="Times New Roman" w:cs="Times New Roman"/>
                                            <w:sz w:val="20"/>
                                            <w:szCs w:val="20"/>
                                          </w:rPr>
                                        </w:rPrChange>
                                      </w:rPr>
                                    </w:pPr>
                                    <w:ins w:id="3673" w:author="Maino Vieytes, Christian (NIH/NIA/IRP) [F]" w:date="2023-11-16T09:37:00Z">
                                      <w:r w:rsidRPr="0049435F">
                                        <w:rPr>
                                          <w:rFonts w:ascii="Times New Roman" w:hAnsi="Times New Roman" w:cs="Times New Roman"/>
                                          <w:color w:val="000000"/>
                                          <w:sz w:val="18"/>
                                          <w:szCs w:val="18"/>
                                          <w:rPrChange w:id="3674" w:author="Maino Vieytes, Christian (NIH/NIA/IRP) [F]" w:date="2023-11-16T09:37:00Z">
                                            <w:rPr>
                                              <w:rFonts w:ascii="Calibri" w:hAnsi="Calibri" w:cs="Calibri"/>
                                              <w:color w:val="000000"/>
                                            </w:rPr>
                                          </w:rPrChange>
                                        </w:rPr>
                                        <w:t>1745</w:t>
                                      </w:r>
                                    </w:ins>
                                    <w:del w:id="3675" w:author="Maino Vieytes, Christian (NIH/NIA/IRP) [F]" w:date="2023-11-15T15:57:00Z">
                                      <w:r w:rsidRPr="0049435F" w:rsidDel="0055657D">
                                        <w:rPr>
                                          <w:rFonts w:ascii="Times New Roman" w:hAnsi="Times New Roman" w:cs="Times New Roman"/>
                                          <w:sz w:val="18"/>
                                          <w:szCs w:val="18"/>
                                          <w:rPrChange w:id="3676"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3677"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pPr>
                                      <w:jc w:val="center"/>
                                      <w:rPr>
                                        <w:del w:id="3678" w:author="Maino Vieytes, Christian (NIH/NIA/IRP) [F]" w:date="2023-11-15T16:27:00Z"/>
                                        <w:rFonts w:ascii="Times New Roman" w:hAnsi="Times New Roman" w:cs="Times New Roman"/>
                                        <w:sz w:val="18"/>
                                        <w:szCs w:val="18"/>
                                        <w:rPrChange w:id="3679" w:author="Maino Vieytes, Christian (NIH/NIA/IRP) [F]" w:date="2023-11-16T09:37:00Z">
                                          <w:rPr>
                                            <w:del w:id="3680" w:author="Maino Vieytes, Christian (NIH/NIA/IRP) [F]" w:date="2023-11-15T16:27:00Z"/>
                                            <w:rFonts w:ascii="Times New Roman" w:hAnsi="Times New Roman" w:cs="Times New Roman"/>
                                            <w:sz w:val="20"/>
                                            <w:szCs w:val="20"/>
                                          </w:rPr>
                                        </w:rPrChange>
                                      </w:rPr>
                                    </w:pPr>
                                    <w:ins w:id="3681" w:author="Maino Vieytes, Christian (NIH/NIA/IRP) [F]" w:date="2023-11-16T09:37:00Z">
                                      <w:r w:rsidRPr="0049435F">
                                        <w:rPr>
                                          <w:rFonts w:ascii="Times New Roman" w:hAnsi="Times New Roman" w:cs="Times New Roman"/>
                                          <w:color w:val="000000"/>
                                          <w:sz w:val="18"/>
                                          <w:szCs w:val="18"/>
                                          <w:rPrChange w:id="3682" w:author="Maino Vieytes, Christian (NIH/NIA/IRP) [F]" w:date="2023-11-16T09:37:00Z">
                                            <w:rPr>
                                              <w:rFonts w:ascii="Calibri" w:hAnsi="Calibri" w:cs="Calibri"/>
                                              <w:color w:val="000000"/>
                                            </w:rPr>
                                          </w:rPrChange>
                                        </w:rPr>
                                        <w:t>1.00</w:t>
                                      </w:r>
                                    </w:ins>
                                    <w:del w:id="3683" w:author="Maino Vieytes, Christian (NIH/NIA/IRP) [F]" w:date="2023-11-15T15:57:00Z">
                                      <w:r w:rsidRPr="0049435F" w:rsidDel="0055657D">
                                        <w:rPr>
                                          <w:rFonts w:ascii="Times New Roman" w:hAnsi="Times New Roman" w:cs="Times New Roman"/>
                                          <w:sz w:val="18"/>
                                          <w:szCs w:val="18"/>
                                          <w:rPrChange w:id="368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3685"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pPr>
                                      <w:jc w:val="center"/>
                                      <w:rPr>
                                        <w:del w:id="3686" w:author="Maino Vieytes, Christian (NIH/NIA/IRP) [F]" w:date="2023-11-15T16:27:00Z"/>
                                        <w:rFonts w:ascii="Times New Roman" w:hAnsi="Times New Roman" w:cs="Times New Roman"/>
                                        <w:sz w:val="18"/>
                                        <w:szCs w:val="18"/>
                                        <w:rPrChange w:id="3687" w:author="Maino Vieytes, Christian (NIH/NIA/IRP) [F]" w:date="2023-11-16T09:37:00Z">
                                          <w:rPr>
                                            <w:del w:id="3688" w:author="Maino Vieytes, Christian (NIH/NIA/IRP) [F]" w:date="2023-11-15T16:27:00Z"/>
                                            <w:rFonts w:ascii="Times New Roman" w:hAnsi="Times New Roman" w:cs="Times New Roman"/>
                                            <w:sz w:val="20"/>
                                            <w:szCs w:val="20"/>
                                          </w:rPr>
                                        </w:rPrChange>
                                      </w:rPr>
                                    </w:pPr>
                                    <w:ins w:id="3689" w:author="Maino Vieytes, Christian (NIH/NIA/IRP) [F]" w:date="2023-11-16T09:37:00Z">
                                      <w:r w:rsidRPr="0049435F">
                                        <w:rPr>
                                          <w:rFonts w:ascii="Times New Roman" w:hAnsi="Times New Roman" w:cs="Times New Roman"/>
                                          <w:color w:val="000000"/>
                                          <w:sz w:val="18"/>
                                          <w:szCs w:val="18"/>
                                          <w:rPrChange w:id="3690" w:author="Maino Vieytes, Christian (NIH/NIA/IRP) [F]" w:date="2023-11-16T09:37:00Z">
                                            <w:rPr>
                                              <w:rFonts w:ascii="Calibri" w:hAnsi="Calibri" w:cs="Calibri"/>
                                              <w:color w:val="000000"/>
                                            </w:rPr>
                                          </w:rPrChange>
                                        </w:rPr>
                                        <w:t>0.73 (0.44-1.21)</w:t>
                                      </w:r>
                                    </w:ins>
                                    <w:del w:id="3691" w:author="Maino Vieytes, Christian (NIH/NIA/IRP) [F]" w:date="2023-11-15T15:57:00Z">
                                      <w:r w:rsidRPr="0049435F" w:rsidDel="0055657D">
                                        <w:rPr>
                                          <w:rFonts w:ascii="Times New Roman" w:hAnsi="Times New Roman" w:cs="Times New Roman"/>
                                          <w:sz w:val="18"/>
                                          <w:szCs w:val="18"/>
                                          <w:rPrChange w:id="3692"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3693"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pPr>
                                      <w:jc w:val="center"/>
                                      <w:rPr>
                                        <w:del w:id="3694" w:author="Maino Vieytes, Christian (NIH/NIA/IRP) [F]" w:date="2023-11-15T16:27:00Z"/>
                                        <w:rFonts w:ascii="Times New Roman" w:hAnsi="Times New Roman" w:cs="Times New Roman"/>
                                        <w:sz w:val="18"/>
                                        <w:szCs w:val="18"/>
                                        <w:rPrChange w:id="3695" w:author="Maino Vieytes, Christian (NIH/NIA/IRP) [F]" w:date="2023-11-16T09:37:00Z">
                                          <w:rPr>
                                            <w:del w:id="3696" w:author="Maino Vieytes, Christian (NIH/NIA/IRP) [F]" w:date="2023-11-15T16:27:00Z"/>
                                            <w:rFonts w:ascii="Times New Roman" w:hAnsi="Times New Roman" w:cs="Times New Roman"/>
                                            <w:sz w:val="20"/>
                                            <w:szCs w:val="20"/>
                                          </w:rPr>
                                        </w:rPrChange>
                                      </w:rPr>
                                    </w:pPr>
                                    <w:ins w:id="3697" w:author="Maino Vieytes, Christian (NIH/NIA/IRP) [F]" w:date="2023-11-16T09:37:00Z">
                                      <w:r w:rsidRPr="0049435F">
                                        <w:rPr>
                                          <w:rFonts w:ascii="Times New Roman" w:hAnsi="Times New Roman" w:cs="Times New Roman"/>
                                          <w:color w:val="000000"/>
                                          <w:sz w:val="18"/>
                                          <w:szCs w:val="18"/>
                                          <w:rPrChange w:id="3698" w:author="Maino Vieytes, Christian (NIH/NIA/IRP) [F]" w:date="2023-11-16T09:37:00Z">
                                            <w:rPr>
                                              <w:rFonts w:ascii="Calibri" w:hAnsi="Calibri" w:cs="Calibri"/>
                                              <w:color w:val="000000"/>
                                            </w:rPr>
                                          </w:rPrChange>
                                        </w:rPr>
                                        <w:t>0.63 (0.33-1.20)</w:t>
                                      </w:r>
                                    </w:ins>
                                    <w:del w:id="3699" w:author="Maino Vieytes, Christian (NIH/NIA/IRP) [F]" w:date="2023-11-15T15:57:00Z">
                                      <w:r w:rsidRPr="0049435F" w:rsidDel="0055657D">
                                        <w:rPr>
                                          <w:rFonts w:ascii="Times New Roman" w:hAnsi="Times New Roman" w:cs="Times New Roman"/>
                                          <w:sz w:val="18"/>
                                          <w:szCs w:val="18"/>
                                          <w:rPrChange w:id="3700"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3701"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pPr>
                                      <w:jc w:val="center"/>
                                      <w:rPr>
                                        <w:del w:id="3702" w:author="Maino Vieytes, Christian (NIH/NIA/IRP) [F]" w:date="2023-11-15T16:27:00Z"/>
                                        <w:rFonts w:ascii="Times New Roman" w:hAnsi="Times New Roman" w:cs="Times New Roman"/>
                                        <w:sz w:val="18"/>
                                        <w:szCs w:val="18"/>
                                        <w:rPrChange w:id="3703" w:author="Maino Vieytes, Christian (NIH/NIA/IRP) [F]" w:date="2023-11-16T09:37:00Z">
                                          <w:rPr>
                                            <w:del w:id="3704" w:author="Maino Vieytes, Christian (NIH/NIA/IRP) [F]" w:date="2023-11-15T16:27:00Z"/>
                                            <w:rFonts w:ascii="Times New Roman" w:hAnsi="Times New Roman" w:cs="Times New Roman"/>
                                            <w:sz w:val="20"/>
                                            <w:szCs w:val="20"/>
                                          </w:rPr>
                                        </w:rPrChange>
                                      </w:rPr>
                                    </w:pPr>
                                    <w:ins w:id="3705" w:author="Maino Vieytes, Christian (NIH/NIA/IRP) [F]" w:date="2023-11-16T09:37:00Z">
                                      <w:r w:rsidRPr="0049435F">
                                        <w:rPr>
                                          <w:rFonts w:ascii="Times New Roman" w:hAnsi="Times New Roman" w:cs="Times New Roman"/>
                                          <w:color w:val="000000"/>
                                          <w:sz w:val="18"/>
                                          <w:szCs w:val="18"/>
                                          <w:rPrChange w:id="3706" w:author="Maino Vieytes, Christian (NIH/NIA/IRP) [F]" w:date="2023-11-16T09:37:00Z">
                                            <w:rPr>
                                              <w:rFonts w:ascii="Calibri" w:hAnsi="Calibri" w:cs="Calibri"/>
                                              <w:color w:val="000000"/>
                                            </w:rPr>
                                          </w:rPrChange>
                                        </w:rPr>
                                        <w:t>0.84 (0.50-1.41)</w:t>
                                      </w:r>
                                    </w:ins>
                                    <w:del w:id="3707" w:author="Maino Vieytes, Christian (NIH/NIA/IRP) [F]" w:date="2023-11-15T15:57:00Z">
                                      <w:r w:rsidRPr="0049435F" w:rsidDel="0055657D">
                                        <w:rPr>
                                          <w:rFonts w:ascii="Times New Roman" w:hAnsi="Times New Roman" w:cs="Times New Roman"/>
                                          <w:sz w:val="18"/>
                                          <w:szCs w:val="18"/>
                                          <w:rPrChange w:id="3708"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3709"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pPr>
                                      <w:jc w:val="center"/>
                                      <w:rPr>
                                        <w:del w:id="3710" w:author="Maino Vieytes, Christian (NIH/NIA/IRP) [F]" w:date="2023-11-15T16:27:00Z"/>
                                        <w:rFonts w:ascii="Times New Roman" w:hAnsi="Times New Roman" w:cs="Times New Roman"/>
                                        <w:sz w:val="18"/>
                                        <w:szCs w:val="18"/>
                                        <w:rPrChange w:id="3711" w:author="Maino Vieytes, Christian (NIH/NIA/IRP) [F]" w:date="2023-11-16T09:37:00Z">
                                          <w:rPr>
                                            <w:del w:id="3712" w:author="Maino Vieytes, Christian (NIH/NIA/IRP) [F]" w:date="2023-11-15T16:27:00Z"/>
                                            <w:rFonts w:ascii="Times New Roman" w:hAnsi="Times New Roman" w:cs="Times New Roman"/>
                                            <w:sz w:val="20"/>
                                            <w:szCs w:val="20"/>
                                          </w:rPr>
                                        </w:rPrChange>
                                      </w:rPr>
                                    </w:pPr>
                                    <w:ins w:id="3713" w:author="Maino Vieytes, Christian (NIH/NIA/IRP) [F]" w:date="2023-11-16T09:37:00Z">
                                      <w:r w:rsidRPr="0049435F">
                                        <w:rPr>
                                          <w:rFonts w:ascii="Times New Roman" w:hAnsi="Times New Roman" w:cs="Times New Roman"/>
                                          <w:color w:val="000000"/>
                                          <w:sz w:val="18"/>
                                          <w:szCs w:val="18"/>
                                          <w:rPrChange w:id="3714" w:author="Maino Vieytes, Christian (NIH/NIA/IRP) [F]" w:date="2023-11-16T09:37:00Z">
                                            <w:rPr>
                                              <w:rFonts w:ascii="Calibri" w:hAnsi="Calibri" w:cs="Calibri"/>
                                              <w:color w:val="000000"/>
                                            </w:rPr>
                                          </w:rPrChange>
                                        </w:rPr>
                                        <w:t>0.84 (0.50-1.40)</w:t>
                                      </w:r>
                                    </w:ins>
                                    <w:del w:id="3715" w:author="Maino Vieytes, Christian (NIH/NIA/IRP) [F]" w:date="2023-11-15T15:57:00Z">
                                      <w:r w:rsidRPr="0049435F" w:rsidDel="0055657D">
                                        <w:rPr>
                                          <w:rFonts w:ascii="Times New Roman" w:hAnsi="Times New Roman" w:cs="Times New Roman"/>
                                          <w:sz w:val="18"/>
                                          <w:szCs w:val="18"/>
                                          <w:rPrChange w:id="3716"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3717"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pPr>
                                      <w:jc w:val="center"/>
                                      <w:rPr>
                                        <w:del w:id="3718" w:author="Maino Vieytes, Christian (NIH/NIA/IRP) [F]" w:date="2023-11-15T16:27:00Z"/>
                                        <w:rFonts w:ascii="Times New Roman" w:hAnsi="Times New Roman" w:cs="Times New Roman"/>
                                        <w:sz w:val="18"/>
                                        <w:szCs w:val="18"/>
                                        <w:rPrChange w:id="3719" w:author="Maino Vieytes, Christian (NIH/NIA/IRP) [F]" w:date="2023-11-16T09:37:00Z">
                                          <w:rPr>
                                            <w:del w:id="3720" w:author="Maino Vieytes, Christian (NIH/NIA/IRP) [F]" w:date="2023-11-15T16:27:00Z"/>
                                            <w:rFonts w:ascii="Times New Roman" w:hAnsi="Times New Roman" w:cs="Times New Roman"/>
                                            <w:sz w:val="20"/>
                                            <w:szCs w:val="20"/>
                                          </w:rPr>
                                        </w:rPrChange>
                                      </w:rPr>
                                    </w:pPr>
                                    <w:ins w:id="3721" w:author="Maino Vieytes, Christian (NIH/NIA/IRP) [F]" w:date="2023-11-16T09:37:00Z">
                                      <w:r w:rsidRPr="0049435F">
                                        <w:rPr>
                                          <w:rFonts w:ascii="Times New Roman" w:hAnsi="Times New Roman" w:cs="Times New Roman"/>
                                          <w:color w:val="000000"/>
                                          <w:sz w:val="18"/>
                                          <w:szCs w:val="18"/>
                                          <w:rPrChange w:id="3722" w:author="Maino Vieytes, Christian (NIH/NIA/IRP) [F]" w:date="2023-11-16T09:37:00Z">
                                            <w:rPr>
                                              <w:rFonts w:ascii="Calibri" w:hAnsi="Calibri" w:cs="Calibri"/>
                                              <w:color w:val="000000"/>
                                            </w:rPr>
                                          </w:rPrChange>
                                        </w:rPr>
                                        <w:t>0.59</w:t>
                                      </w:r>
                                    </w:ins>
                                    <w:del w:id="3723" w:author="Maino Vieytes, Christian (NIH/NIA/IRP) [F]" w:date="2023-11-15T15:57:00Z">
                                      <w:r w:rsidRPr="0049435F" w:rsidDel="0055657D">
                                        <w:rPr>
                                          <w:rFonts w:ascii="Times New Roman" w:hAnsi="Times New Roman" w:cs="Times New Roman"/>
                                          <w:sz w:val="18"/>
                                          <w:szCs w:val="18"/>
                                          <w:rPrChange w:id="3724"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3725"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pPr>
                                      <w:jc w:val="center"/>
                                      <w:rPr>
                                        <w:del w:id="3726" w:author="Maino Vieytes, Christian (NIH/NIA/IRP) [F]" w:date="2023-11-15T16:27:00Z"/>
                                        <w:rFonts w:ascii="Times New Roman" w:hAnsi="Times New Roman" w:cs="Times New Roman"/>
                                        <w:sz w:val="18"/>
                                        <w:szCs w:val="18"/>
                                        <w:rPrChange w:id="3727" w:author="Maino Vieytes, Christian (NIH/NIA/IRP) [F]" w:date="2023-11-16T09:37:00Z">
                                          <w:rPr>
                                            <w:del w:id="3728" w:author="Maino Vieytes, Christian (NIH/NIA/IRP) [F]" w:date="2023-11-15T16:27:00Z"/>
                                            <w:rFonts w:ascii="Times New Roman" w:hAnsi="Times New Roman" w:cs="Times New Roman"/>
                                            <w:sz w:val="20"/>
                                            <w:szCs w:val="20"/>
                                          </w:rPr>
                                        </w:rPrChange>
                                      </w:rPr>
                                    </w:pPr>
                                    <w:ins w:id="3729" w:author="Maino Vieytes, Christian (NIH/NIA/IRP) [F]" w:date="2023-11-16T09:37:00Z">
                                      <w:r w:rsidRPr="0049435F">
                                        <w:rPr>
                                          <w:rFonts w:ascii="Times New Roman" w:hAnsi="Times New Roman" w:cs="Times New Roman"/>
                                          <w:color w:val="000000"/>
                                          <w:sz w:val="18"/>
                                          <w:szCs w:val="18"/>
                                          <w:rPrChange w:id="3730" w:author="Maino Vieytes, Christian (NIH/NIA/IRP) [F]" w:date="2023-11-16T09:37:00Z">
                                            <w:rPr>
                                              <w:rFonts w:ascii="Calibri" w:hAnsi="Calibri" w:cs="Calibri"/>
                                              <w:color w:val="000000"/>
                                            </w:rPr>
                                          </w:rPrChange>
                                        </w:rPr>
                                        <w:t>0.96 (0.76-1.22)</w:t>
                                      </w:r>
                                    </w:ins>
                                    <w:del w:id="3731" w:author="Maino Vieytes, Christian (NIH/NIA/IRP) [F]" w:date="2023-11-15T15:57:00Z">
                                      <w:r w:rsidRPr="0049435F" w:rsidDel="0055657D">
                                        <w:rPr>
                                          <w:rFonts w:ascii="Times New Roman" w:hAnsi="Times New Roman" w:cs="Times New Roman"/>
                                          <w:sz w:val="18"/>
                                          <w:szCs w:val="18"/>
                                          <w:rPrChange w:id="3732"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3733"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pPr>
                                      <w:jc w:val="center"/>
                                      <w:rPr>
                                        <w:del w:id="3734" w:author="Maino Vieytes, Christian (NIH/NIA/IRP) [F]" w:date="2023-11-15T16:27:00Z"/>
                                        <w:rFonts w:ascii="Times New Roman" w:hAnsi="Times New Roman" w:cs="Times New Roman"/>
                                        <w:sz w:val="18"/>
                                        <w:szCs w:val="18"/>
                                        <w:rPrChange w:id="3735" w:author="Maino Vieytes, Christian (NIH/NIA/IRP) [F]" w:date="2023-11-16T09:37:00Z">
                                          <w:rPr>
                                            <w:del w:id="3736" w:author="Maino Vieytes, Christian (NIH/NIA/IRP) [F]" w:date="2023-11-15T16:27:00Z"/>
                                            <w:rFonts w:ascii="Times New Roman" w:hAnsi="Times New Roman" w:cs="Times New Roman"/>
                                            <w:sz w:val="20"/>
                                            <w:szCs w:val="20"/>
                                          </w:rPr>
                                        </w:rPrChange>
                                      </w:rPr>
                                    </w:pPr>
                                    <w:ins w:id="3737" w:author="Maino Vieytes, Christian (NIH/NIA/IRP) [F]" w:date="2023-11-16T09:37:00Z">
                                      <w:r w:rsidRPr="0049435F">
                                        <w:rPr>
                                          <w:rFonts w:ascii="Times New Roman" w:hAnsi="Times New Roman" w:cs="Times New Roman"/>
                                          <w:color w:val="000000"/>
                                          <w:sz w:val="18"/>
                                          <w:szCs w:val="18"/>
                                          <w:rPrChange w:id="3738" w:author="Maino Vieytes, Christian (NIH/NIA/IRP) [F]" w:date="2023-11-16T09:37:00Z">
                                            <w:rPr>
                                              <w:rFonts w:ascii="Calibri" w:hAnsi="Calibri" w:cs="Calibri"/>
                                              <w:color w:val="000000"/>
                                            </w:rPr>
                                          </w:rPrChange>
                                        </w:rPr>
                                        <w:t>0.10</w:t>
                                      </w:r>
                                    </w:ins>
                                    <w:del w:id="3739" w:author="Maino Vieytes, Christian (NIH/NIA/IRP) [F]" w:date="2023-11-15T15:57:00Z">
                                      <w:r w:rsidRPr="0049435F" w:rsidDel="0055657D">
                                        <w:rPr>
                                          <w:rFonts w:ascii="Times New Roman" w:hAnsi="Times New Roman" w:cs="Times New Roman"/>
                                          <w:color w:val="000000"/>
                                          <w:sz w:val="18"/>
                                          <w:szCs w:val="18"/>
                                          <w:rPrChange w:id="3740"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3741" w:author="Maino Vieytes, Christian (NIH/NIA/IRP) [F]" w:date="2023-11-16T09:37:00Z">
                                    <w:tblPrEx>
                                      <w:tblW w:w="15091" w:type="dxa"/>
                                    </w:tblPrEx>
                                  </w:tblPrExChange>
                                </w:tblPrEx>
                                <w:trPr>
                                  <w:trHeight w:val="320"/>
                                  <w:del w:id="3742" w:author="Maino Vieytes, Christian (NIH/NIA/IRP) [F]" w:date="2023-11-15T16:27:00Z"/>
                                  <w:trPrChange w:id="3743" w:author="Maino Vieytes, Christian (NIH/NIA/IRP) [F]" w:date="2023-11-16T09:37:00Z">
                                    <w:trPr>
                                      <w:gridAfter w:val="0"/>
                                      <w:trHeight w:val="320"/>
                                    </w:trPr>
                                  </w:trPrChange>
                                </w:trPr>
                                <w:tc>
                                  <w:tcPr>
                                    <w:tcW w:w="2317" w:type="dxa"/>
                                    <w:noWrap/>
                                    <w:vAlign w:val="center"/>
                                    <w:hideMark/>
                                    <w:tcPrChange w:id="3744" w:author="Maino Vieytes, Christian (NIH/NIA/IRP) [F]" w:date="2023-11-16T09:37:00Z">
                                      <w:tcPr>
                                        <w:tcW w:w="2317" w:type="dxa"/>
                                        <w:noWrap/>
                                        <w:vAlign w:val="center"/>
                                        <w:hideMark/>
                                      </w:tcPr>
                                    </w:tcPrChange>
                                  </w:tcPr>
                                  <w:p w14:paraId="76DDB7E7" w14:textId="29B9C539" w:rsidR="0049435F" w:rsidRPr="008A6C8D" w:rsidDel="002B4FE9" w:rsidRDefault="0049435F">
                                    <w:pPr>
                                      <w:jc w:val="center"/>
                                      <w:rPr>
                                        <w:del w:id="3745" w:author="Maino Vieytes, Christian (NIH/NIA/IRP) [F]" w:date="2023-11-15T16:27:00Z"/>
                                        <w:rFonts w:ascii="Times New Roman" w:hAnsi="Times New Roman" w:cs="Times New Roman"/>
                                        <w:sz w:val="18"/>
                                        <w:szCs w:val="18"/>
                                        <w:rPrChange w:id="3746" w:author="Maino Vieytes, Christian (NIH/NIA/IRP) [F]" w:date="2023-11-15T15:57:00Z">
                                          <w:rPr>
                                            <w:del w:id="3747" w:author="Maino Vieytes, Christian (NIH/NIA/IRP) [F]" w:date="2023-11-15T16:27:00Z"/>
                                            <w:rFonts w:ascii="Times New Roman" w:hAnsi="Times New Roman" w:cs="Times New Roman"/>
                                            <w:sz w:val="20"/>
                                            <w:szCs w:val="20"/>
                                          </w:rPr>
                                        </w:rPrChange>
                                      </w:rPr>
                                      <w:pPrChange w:id="3748" w:author="Maino Vieytes, Christian (NIH/NIA/IRP) [F]" w:date="2023-11-16T09:37:00Z">
                                        <w:pPr/>
                                      </w:pPrChange>
                                    </w:pPr>
                                    <w:del w:id="3749" w:author="Maino Vieytes, Christian (NIH/NIA/IRP) [F]" w:date="2023-11-15T16:27:00Z">
                                      <w:r w:rsidRPr="008A6C8D" w:rsidDel="002B4FE9">
                                        <w:rPr>
                                          <w:rFonts w:ascii="Times New Roman" w:hAnsi="Times New Roman" w:cs="Times New Roman"/>
                                          <w:sz w:val="18"/>
                                          <w:szCs w:val="18"/>
                                          <w:rPrChange w:id="3750"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3751"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3752" w:author="Maino Vieytes, Christian (NIH/NIA/IRP) [F]" w:date="2023-11-16T09:37:00Z">
                                      <w:tcPr>
                                        <w:tcW w:w="936" w:type="dxa"/>
                                        <w:noWrap/>
                                        <w:vAlign w:val="center"/>
                                        <w:hideMark/>
                                      </w:tcPr>
                                    </w:tcPrChange>
                                  </w:tcPr>
                                  <w:p w14:paraId="32E520B0" w14:textId="5CE9B0F9" w:rsidR="0049435F" w:rsidRPr="0049435F" w:rsidDel="002B4FE9" w:rsidRDefault="0049435F">
                                    <w:pPr>
                                      <w:jc w:val="center"/>
                                      <w:rPr>
                                        <w:del w:id="3753" w:author="Maino Vieytes, Christian (NIH/NIA/IRP) [F]" w:date="2023-11-15T16:27:00Z"/>
                                        <w:rFonts w:ascii="Times New Roman" w:hAnsi="Times New Roman" w:cs="Times New Roman"/>
                                        <w:sz w:val="18"/>
                                        <w:szCs w:val="18"/>
                                        <w:rPrChange w:id="3754" w:author="Maino Vieytes, Christian (NIH/NIA/IRP) [F]" w:date="2023-11-16T09:37:00Z">
                                          <w:rPr>
                                            <w:del w:id="3755" w:author="Maino Vieytes, Christian (NIH/NIA/IRP) [F]" w:date="2023-11-15T16:27:00Z"/>
                                            <w:rFonts w:ascii="Times New Roman" w:hAnsi="Times New Roman" w:cs="Times New Roman"/>
                                            <w:sz w:val="20"/>
                                            <w:szCs w:val="20"/>
                                          </w:rPr>
                                        </w:rPrChange>
                                      </w:rPr>
                                    </w:pPr>
                                    <w:ins w:id="3756" w:author="Maino Vieytes, Christian (NIH/NIA/IRP) [F]" w:date="2023-11-16T09:37:00Z">
                                      <w:r w:rsidRPr="0049435F">
                                        <w:rPr>
                                          <w:rFonts w:ascii="Times New Roman" w:hAnsi="Times New Roman" w:cs="Times New Roman"/>
                                          <w:color w:val="000000"/>
                                          <w:sz w:val="18"/>
                                          <w:szCs w:val="18"/>
                                          <w:rPrChange w:id="3757" w:author="Maino Vieytes, Christian (NIH/NIA/IRP) [F]" w:date="2023-11-16T09:37:00Z">
                                            <w:rPr>
                                              <w:rFonts w:ascii="Calibri" w:hAnsi="Calibri" w:cs="Calibri"/>
                                              <w:color w:val="000000"/>
                                            </w:rPr>
                                          </w:rPrChange>
                                        </w:rPr>
                                        <w:t>1745</w:t>
                                      </w:r>
                                    </w:ins>
                                    <w:del w:id="3758" w:author="Maino Vieytes, Christian (NIH/NIA/IRP) [F]" w:date="2023-11-15T15:57:00Z">
                                      <w:r w:rsidRPr="0049435F" w:rsidDel="0055657D">
                                        <w:rPr>
                                          <w:rFonts w:ascii="Times New Roman" w:hAnsi="Times New Roman" w:cs="Times New Roman"/>
                                          <w:sz w:val="18"/>
                                          <w:szCs w:val="18"/>
                                          <w:rPrChange w:id="375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3760"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pPr>
                                      <w:jc w:val="center"/>
                                      <w:rPr>
                                        <w:del w:id="3761" w:author="Maino Vieytes, Christian (NIH/NIA/IRP) [F]" w:date="2023-11-15T16:27:00Z"/>
                                        <w:rFonts w:ascii="Times New Roman" w:hAnsi="Times New Roman" w:cs="Times New Roman"/>
                                        <w:sz w:val="18"/>
                                        <w:szCs w:val="18"/>
                                        <w:rPrChange w:id="3762" w:author="Maino Vieytes, Christian (NIH/NIA/IRP) [F]" w:date="2023-11-16T09:37:00Z">
                                          <w:rPr>
                                            <w:del w:id="3763" w:author="Maino Vieytes, Christian (NIH/NIA/IRP) [F]" w:date="2023-11-15T16:27:00Z"/>
                                            <w:rFonts w:ascii="Times New Roman" w:hAnsi="Times New Roman" w:cs="Times New Roman"/>
                                            <w:sz w:val="20"/>
                                            <w:szCs w:val="20"/>
                                          </w:rPr>
                                        </w:rPrChange>
                                      </w:rPr>
                                    </w:pPr>
                                    <w:ins w:id="3764" w:author="Maino Vieytes, Christian (NIH/NIA/IRP) [F]" w:date="2023-11-16T09:37:00Z">
                                      <w:r w:rsidRPr="0049435F">
                                        <w:rPr>
                                          <w:rFonts w:ascii="Times New Roman" w:hAnsi="Times New Roman" w:cs="Times New Roman"/>
                                          <w:color w:val="000000"/>
                                          <w:sz w:val="18"/>
                                          <w:szCs w:val="18"/>
                                          <w:rPrChange w:id="3765" w:author="Maino Vieytes, Christian (NIH/NIA/IRP) [F]" w:date="2023-11-16T09:37:00Z">
                                            <w:rPr>
                                              <w:rFonts w:ascii="Calibri" w:hAnsi="Calibri" w:cs="Calibri"/>
                                              <w:color w:val="000000"/>
                                            </w:rPr>
                                          </w:rPrChange>
                                        </w:rPr>
                                        <w:t>1.00</w:t>
                                      </w:r>
                                    </w:ins>
                                    <w:del w:id="3766" w:author="Maino Vieytes, Christian (NIH/NIA/IRP) [F]" w:date="2023-11-15T15:57:00Z">
                                      <w:r w:rsidRPr="0049435F" w:rsidDel="0055657D">
                                        <w:rPr>
                                          <w:rFonts w:ascii="Times New Roman" w:hAnsi="Times New Roman" w:cs="Times New Roman"/>
                                          <w:sz w:val="18"/>
                                          <w:szCs w:val="18"/>
                                          <w:rPrChange w:id="3767"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3768"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pPr>
                                      <w:jc w:val="center"/>
                                      <w:rPr>
                                        <w:del w:id="3769" w:author="Maino Vieytes, Christian (NIH/NIA/IRP) [F]" w:date="2023-11-15T16:27:00Z"/>
                                        <w:rFonts w:ascii="Times New Roman" w:hAnsi="Times New Roman" w:cs="Times New Roman"/>
                                        <w:sz w:val="18"/>
                                        <w:szCs w:val="18"/>
                                        <w:rPrChange w:id="3770" w:author="Maino Vieytes, Christian (NIH/NIA/IRP) [F]" w:date="2023-11-16T09:37:00Z">
                                          <w:rPr>
                                            <w:del w:id="3771" w:author="Maino Vieytes, Christian (NIH/NIA/IRP) [F]" w:date="2023-11-15T16:27:00Z"/>
                                            <w:rFonts w:ascii="Times New Roman" w:hAnsi="Times New Roman" w:cs="Times New Roman"/>
                                            <w:sz w:val="20"/>
                                            <w:szCs w:val="20"/>
                                          </w:rPr>
                                        </w:rPrChange>
                                      </w:rPr>
                                    </w:pPr>
                                    <w:ins w:id="3772" w:author="Maino Vieytes, Christian (NIH/NIA/IRP) [F]" w:date="2023-11-16T09:37:00Z">
                                      <w:r w:rsidRPr="0049435F">
                                        <w:rPr>
                                          <w:rFonts w:ascii="Times New Roman" w:hAnsi="Times New Roman" w:cs="Times New Roman"/>
                                          <w:color w:val="000000"/>
                                          <w:sz w:val="18"/>
                                          <w:szCs w:val="18"/>
                                          <w:rPrChange w:id="3773" w:author="Maino Vieytes, Christian (NIH/NIA/IRP) [F]" w:date="2023-11-16T09:37:00Z">
                                            <w:rPr>
                                              <w:rFonts w:ascii="Calibri" w:hAnsi="Calibri" w:cs="Calibri"/>
                                              <w:color w:val="000000"/>
                                            </w:rPr>
                                          </w:rPrChange>
                                        </w:rPr>
                                        <w:t>0.81 (0.38-1.74)</w:t>
                                      </w:r>
                                    </w:ins>
                                    <w:del w:id="3774" w:author="Maino Vieytes, Christian (NIH/NIA/IRP) [F]" w:date="2023-11-15T15:57:00Z">
                                      <w:r w:rsidRPr="0049435F" w:rsidDel="0055657D">
                                        <w:rPr>
                                          <w:rFonts w:ascii="Times New Roman" w:hAnsi="Times New Roman" w:cs="Times New Roman"/>
                                          <w:sz w:val="18"/>
                                          <w:szCs w:val="18"/>
                                          <w:rPrChange w:id="3775"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3776"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pPr>
                                      <w:jc w:val="center"/>
                                      <w:rPr>
                                        <w:del w:id="3777" w:author="Maino Vieytes, Christian (NIH/NIA/IRP) [F]" w:date="2023-11-15T16:27:00Z"/>
                                        <w:rFonts w:ascii="Times New Roman" w:hAnsi="Times New Roman" w:cs="Times New Roman"/>
                                        <w:sz w:val="18"/>
                                        <w:szCs w:val="18"/>
                                        <w:rPrChange w:id="3778" w:author="Maino Vieytes, Christian (NIH/NIA/IRP) [F]" w:date="2023-11-16T09:37:00Z">
                                          <w:rPr>
                                            <w:del w:id="3779" w:author="Maino Vieytes, Christian (NIH/NIA/IRP) [F]" w:date="2023-11-15T16:27:00Z"/>
                                            <w:rFonts w:ascii="Times New Roman" w:hAnsi="Times New Roman" w:cs="Times New Roman"/>
                                            <w:sz w:val="20"/>
                                            <w:szCs w:val="20"/>
                                          </w:rPr>
                                        </w:rPrChange>
                                      </w:rPr>
                                    </w:pPr>
                                    <w:ins w:id="3780" w:author="Maino Vieytes, Christian (NIH/NIA/IRP) [F]" w:date="2023-11-16T09:37:00Z">
                                      <w:r w:rsidRPr="0049435F">
                                        <w:rPr>
                                          <w:rFonts w:ascii="Times New Roman" w:hAnsi="Times New Roman" w:cs="Times New Roman"/>
                                          <w:color w:val="000000"/>
                                          <w:sz w:val="18"/>
                                          <w:szCs w:val="18"/>
                                          <w:rPrChange w:id="3781" w:author="Maino Vieytes, Christian (NIH/NIA/IRP) [F]" w:date="2023-11-16T09:37:00Z">
                                            <w:rPr>
                                              <w:rFonts w:ascii="Calibri" w:hAnsi="Calibri" w:cs="Calibri"/>
                                              <w:color w:val="000000"/>
                                            </w:rPr>
                                          </w:rPrChange>
                                        </w:rPr>
                                        <w:t>0.52 (0.30-0.89)*</w:t>
                                      </w:r>
                                    </w:ins>
                                    <w:del w:id="3782" w:author="Maino Vieytes, Christian (NIH/NIA/IRP) [F]" w:date="2023-11-15T15:57:00Z">
                                      <w:r w:rsidRPr="0049435F" w:rsidDel="0055657D">
                                        <w:rPr>
                                          <w:rFonts w:ascii="Times New Roman" w:hAnsi="Times New Roman" w:cs="Times New Roman"/>
                                          <w:sz w:val="18"/>
                                          <w:szCs w:val="18"/>
                                          <w:rPrChange w:id="3783"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3784"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pPr>
                                      <w:jc w:val="center"/>
                                      <w:rPr>
                                        <w:del w:id="3785" w:author="Maino Vieytes, Christian (NIH/NIA/IRP) [F]" w:date="2023-11-15T16:27:00Z"/>
                                        <w:rFonts w:ascii="Times New Roman" w:hAnsi="Times New Roman" w:cs="Times New Roman"/>
                                        <w:sz w:val="18"/>
                                        <w:szCs w:val="18"/>
                                        <w:rPrChange w:id="3786" w:author="Maino Vieytes, Christian (NIH/NIA/IRP) [F]" w:date="2023-11-16T09:37:00Z">
                                          <w:rPr>
                                            <w:del w:id="3787" w:author="Maino Vieytes, Christian (NIH/NIA/IRP) [F]" w:date="2023-11-15T16:27:00Z"/>
                                            <w:rFonts w:ascii="Times New Roman" w:hAnsi="Times New Roman" w:cs="Times New Roman"/>
                                            <w:sz w:val="20"/>
                                            <w:szCs w:val="20"/>
                                          </w:rPr>
                                        </w:rPrChange>
                                      </w:rPr>
                                    </w:pPr>
                                    <w:ins w:id="3788" w:author="Maino Vieytes, Christian (NIH/NIA/IRP) [F]" w:date="2023-11-16T09:37:00Z">
                                      <w:r w:rsidRPr="0049435F">
                                        <w:rPr>
                                          <w:rFonts w:ascii="Times New Roman" w:hAnsi="Times New Roman" w:cs="Times New Roman"/>
                                          <w:color w:val="000000"/>
                                          <w:sz w:val="18"/>
                                          <w:szCs w:val="18"/>
                                          <w:rPrChange w:id="3789" w:author="Maino Vieytes, Christian (NIH/NIA/IRP) [F]" w:date="2023-11-16T09:37:00Z">
                                            <w:rPr>
                                              <w:rFonts w:ascii="Calibri" w:hAnsi="Calibri" w:cs="Calibri"/>
                                              <w:color w:val="000000"/>
                                            </w:rPr>
                                          </w:rPrChange>
                                        </w:rPr>
                                        <w:t>0.84 (0.53-1.35)</w:t>
                                      </w:r>
                                    </w:ins>
                                    <w:del w:id="3790" w:author="Maino Vieytes, Christian (NIH/NIA/IRP) [F]" w:date="2023-11-15T15:57:00Z">
                                      <w:r w:rsidRPr="0049435F" w:rsidDel="0055657D">
                                        <w:rPr>
                                          <w:rFonts w:ascii="Times New Roman" w:hAnsi="Times New Roman" w:cs="Times New Roman"/>
                                          <w:sz w:val="18"/>
                                          <w:szCs w:val="18"/>
                                          <w:rPrChange w:id="3791"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3792"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pPr>
                                      <w:jc w:val="center"/>
                                      <w:rPr>
                                        <w:del w:id="3793" w:author="Maino Vieytes, Christian (NIH/NIA/IRP) [F]" w:date="2023-11-15T16:27:00Z"/>
                                        <w:rFonts w:ascii="Times New Roman" w:hAnsi="Times New Roman" w:cs="Times New Roman"/>
                                        <w:sz w:val="18"/>
                                        <w:szCs w:val="18"/>
                                        <w:rPrChange w:id="3794" w:author="Maino Vieytes, Christian (NIH/NIA/IRP) [F]" w:date="2023-11-16T09:37:00Z">
                                          <w:rPr>
                                            <w:del w:id="3795" w:author="Maino Vieytes, Christian (NIH/NIA/IRP) [F]" w:date="2023-11-15T16:27:00Z"/>
                                            <w:rFonts w:ascii="Times New Roman" w:hAnsi="Times New Roman" w:cs="Times New Roman"/>
                                            <w:sz w:val="20"/>
                                            <w:szCs w:val="20"/>
                                          </w:rPr>
                                        </w:rPrChange>
                                      </w:rPr>
                                    </w:pPr>
                                    <w:ins w:id="3796" w:author="Maino Vieytes, Christian (NIH/NIA/IRP) [F]" w:date="2023-11-16T09:37:00Z">
                                      <w:r w:rsidRPr="0049435F">
                                        <w:rPr>
                                          <w:rFonts w:ascii="Times New Roman" w:hAnsi="Times New Roman" w:cs="Times New Roman"/>
                                          <w:color w:val="000000"/>
                                          <w:sz w:val="18"/>
                                          <w:szCs w:val="18"/>
                                          <w:rPrChange w:id="3797" w:author="Maino Vieytes, Christian (NIH/NIA/IRP) [F]" w:date="2023-11-16T09:37:00Z">
                                            <w:rPr>
                                              <w:rFonts w:ascii="Calibri" w:hAnsi="Calibri" w:cs="Calibri"/>
                                              <w:color w:val="000000"/>
                                            </w:rPr>
                                          </w:rPrChange>
                                        </w:rPr>
                                        <w:t>0.44 (0.25-0.77)**</w:t>
                                      </w:r>
                                    </w:ins>
                                    <w:del w:id="3798" w:author="Maino Vieytes, Christian (NIH/NIA/IRP) [F]" w:date="2023-11-15T15:57:00Z">
                                      <w:r w:rsidRPr="0049435F" w:rsidDel="0055657D">
                                        <w:rPr>
                                          <w:rFonts w:ascii="Times New Roman" w:hAnsi="Times New Roman" w:cs="Times New Roman"/>
                                          <w:sz w:val="18"/>
                                          <w:szCs w:val="18"/>
                                          <w:rPrChange w:id="3799"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3800"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pPr>
                                      <w:jc w:val="center"/>
                                      <w:rPr>
                                        <w:del w:id="3801" w:author="Maino Vieytes, Christian (NIH/NIA/IRP) [F]" w:date="2023-11-15T16:27:00Z"/>
                                        <w:rFonts w:ascii="Times New Roman" w:hAnsi="Times New Roman" w:cs="Times New Roman"/>
                                        <w:sz w:val="18"/>
                                        <w:szCs w:val="18"/>
                                        <w:rPrChange w:id="3802" w:author="Maino Vieytes, Christian (NIH/NIA/IRP) [F]" w:date="2023-11-16T09:37:00Z">
                                          <w:rPr>
                                            <w:del w:id="3803" w:author="Maino Vieytes, Christian (NIH/NIA/IRP) [F]" w:date="2023-11-15T16:27:00Z"/>
                                            <w:rFonts w:ascii="Times New Roman" w:hAnsi="Times New Roman" w:cs="Times New Roman"/>
                                            <w:sz w:val="20"/>
                                            <w:szCs w:val="20"/>
                                          </w:rPr>
                                        </w:rPrChange>
                                      </w:rPr>
                                    </w:pPr>
                                    <w:ins w:id="3804" w:author="Maino Vieytes, Christian (NIH/NIA/IRP) [F]" w:date="2023-11-16T09:37:00Z">
                                      <w:r w:rsidRPr="0049435F">
                                        <w:rPr>
                                          <w:rFonts w:ascii="Times New Roman" w:hAnsi="Times New Roman" w:cs="Times New Roman"/>
                                          <w:color w:val="000000"/>
                                          <w:sz w:val="18"/>
                                          <w:szCs w:val="18"/>
                                          <w:rPrChange w:id="3805" w:author="Maino Vieytes, Christian (NIH/NIA/IRP) [F]" w:date="2023-11-16T09:37:00Z">
                                            <w:rPr>
                                              <w:rFonts w:ascii="Calibri" w:hAnsi="Calibri" w:cs="Calibri"/>
                                              <w:color w:val="000000"/>
                                            </w:rPr>
                                          </w:rPrChange>
                                        </w:rPr>
                                        <w:t>&lt; 0.01**</w:t>
                                      </w:r>
                                    </w:ins>
                                    <w:del w:id="3806" w:author="Maino Vieytes, Christian (NIH/NIA/IRP) [F]" w:date="2023-11-15T15:57:00Z">
                                      <w:r w:rsidRPr="0049435F" w:rsidDel="0055657D">
                                        <w:rPr>
                                          <w:rFonts w:ascii="Times New Roman" w:hAnsi="Times New Roman" w:cs="Times New Roman"/>
                                          <w:sz w:val="18"/>
                                          <w:szCs w:val="18"/>
                                          <w:rPrChange w:id="3807"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3808"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pPr>
                                      <w:jc w:val="center"/>
                                      <w:rPr>
                                        <w:del w:id="3809" w:author="Maino Vieytes, Christian (NIH/NIA/IRP) [F]" w:date="2023-11-15T16:27:00Z"/>
                                        <w:rFonts w:ascii="Times New Roman" w:hAnsi="Times New Roman" w:cs="Times New Roman"/>
                                        <w:sz w:val="18"/>
                                        <w:szCs w:val="18"/>
                                        <w:rPrChange w:id="3810" w:author="Maino Vieytes, Christian (NIH/NIA/IRP) [F]" w:date="2023-11-16T09:37:00Z">
                                          <w:rPr>
                                            <w:del w:id="3811" w:author="Maino Vieytes, Christian (NIH/NIA/IRP) [F]" w:date="2023-11-15T16:27:00Z"/>
                                            <w:rFonts w:ascii="Times New Roman" w:hAnsi="Times New Roman" w:cs="Times New Roman"/>
                                            <w:sz w:val="20"/>
                                            <w:szCs w:val="20"/>
                                          </w:rPr>
                                        </w:rPrChange>
                                      </w:rPr>
                                    </w:pPr>
                                    <w:ins w:id="3812" w:author="Maino Vieytes, Christian (NIH/NIA/IRP) [F]" w:date="2023-11-16T09:37:00Z">
                                      <w:r w:rsidRPr="0049435F">
                                        <w:rPr>
                                          <w:rFonts w:ascii="Times New Roman" w:hAnsi="Times New Roman" w:cs="Times New Roman"/>
                                          <w:color w:val="000000"/>
                                          <w:sz w:val="18"/>
                                          <w:szCs w:val="18"/>
                                          <w:rPrChange w:id="3813" w:author="Maino Vieytes, Christian (NIH/NIA/IRP) [F]" w:date="2023-11-16T09:37:00Z">
                                            <w:rPr>
                                              <w:rFonts w:ascii="Calibri" w:hAnsi="Calibri" w:cs="Calibri"/>
                                              <w:color w:val="000000"/>
                                            </w:rPr>
                                          </w:rPrChange>
                                        </w:rPr>
                                        <w:t>0.83 (0.70-0.97)*</w:t>
                                      </w:r>
                                    </w:ins>
                                    <w:del w:id="3814" w:author="Maino Vieytes, Christian (NIH/NIA/IRP) [F]" w:date="2023-11-15T15:57:00Z">
                                      <w:r w:rsidRPr="0049435F" w:rsidDel="0055657D">
                                        <w:rPr>
                                          <w:rFonts w:ascii="Times New Roman" w:hAnsi="Times New Roman" w:cs="Times New Roman"/>
                                          <w:sz w:val="18"/>
                                          <w:szCs w:val="18"/>
                                          <w:rPrChange w:id="3815"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3816"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pPr>
                                      <w:jc w:val="center"/>
                                      <w:rPr>
                                        <w:del w:id="3817" w:author="Maino Vieytes, Christian (NIH/NIA/IRP) [F]" w:date="2023-11-15T16:27:00Z"/>
                                        <w:rFonts w:ascii="Times New Roman" w:hAnsi="Times New Roman" w:cs="Times New Roman"/>
                                        <w:sz w:val="18"/>
                                        <w:szCs w:val="18"/>
                                        <w:rPrChange w:id="3818" w:author="Maino Vieytes, Christian (NIH/NIA/IRP) [F]" w:date="2023-11-16T09:37:00Z">
                                          <w:rPr>
                                            <w:del w:id="3819" w:author="Maino Vieytes, Christian (NIH/NIA/IRP) [F]" w:date="2023-11-15T16:27:00Z"/>
                                            <w:rFonts w:ascii="Times New Roman" w:hAnsi="Times New Roman" w:cs="Times New Roman"/>
                                            <w:sz w:val="20"/>
                                            <w:szCs w:val="20"/>
                                          </w:rPr>
                                        </w:rPrChange>
                                      </w:rPr>
                                    </w:pPr>
                                    <w:ins w:id="3820" w:author="Maino Vieytes, Christian (NIH/NIA/IRP) [F]" w:date="2023-11-16T09:37:00Z">
                                      <w:r w:rsidRPr="0049435F">
                                        <w:rPr>
                                          <w:rFonts w:ascii="Times New Roman" w:hAnsi="Times New Roman" w:cs="Times New Roman"/>
                                          <w:color w:val="000000"/>
                                          <w:sz w:val="18"/>
                                          <w:szCs w:val="18"/>
                                          <w:rPrChange w:id="3821" w:author="Maino Vieytes, Christian (NIH/NIA/IRP) [F]" w:date="2023-11-16T09:37:00Z">
                                            <w:rPr>
                                              <w:rFonts w:ascii="Calibri" w:hAnsi="Calibri" w:cs="Calibri"/>
                                              <w:color w:val="000000"/>
                                            </w:rPr>
                                          </w:rPrChange>
                                        </w:rPr>
                                        <w:t>0.89</w:t>
                                      </w:r>
                                    </w:ins>
                                    <w:del w:id="3822" w:author="Maino Vieytes, Christian (NIH/NIA/IRP) [F]" w:date="2023-11-15T15:57:00Z">
                                      <w:r w:rsidRPr="0049435F" w:rsidDel="0055657D">
                                        <w:rPr>
                                          <w:rFonts w:ascii="Times New Roman" w:hAnsi="Times New Roman" w:cs="Times New Roman"/>
                                          <w:color w:val="000000"/>
                                          <w:sz w:val="18"/>
                                          <w:szCs w:val="18"/>
                                          <w:rPrChange w:id="3823"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3824" w:author="Maino Vieytes, Christian (NIH/NIA/IRP) [F]" w:date="2023-11-16T09:39:00Z">
                                    <w:tblPrEx>
                                      <w:tblW w:w="15091" w:type="dxa"/>
                                    </w:tblPrEx>
                                  </w:tblPrExChange>
                                </w:tblPrEx>
                                <w:trPr>
                                  <w:trHeight w:val="320"/>
                                  <w:trPrChange w:id="3825" w:author="Maino Vieytes, Christian (NIH/NIA/IRP) [F]" w:date="2023-11-16T09:39:00Z">
                                    <w:trPr>
                                      <w:gridAfter w:val="0"/>
                                      <w:trHeight w:val="320"/>
                                    </w:trPr>
                                  </w:trPrChange>
                                </w:trPr>
                                <w:tc>
                                  <w:tcPr>
                                    <w:tcW w:w="2317" w:type="dxa"/>
                                    <w:noWrap/>
                                    <w:vAlign w:val="center"/>
                                    <w:hideMark/>
                                    <w:tcPrChange w:id="3826"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382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82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382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830"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3831" w:author="Maino Vieytes, Christian (NIH/NIA/IRP) [F]" w:date="2023-11-16T09:37:00Z">
                                          <w:rPr>
                                            <w:rFonts w:ascii="Times New Roman" w:hAnsi="Times New Roman" w:cs="Times New Roman"/>
                                            <w:sz w:val="20"/>
                                            <w:szCs w:val="20"/>
                                          </w:rPr>
                                        </w:rPrChange>
                                      </w:rPr>
                                    </w:pPr>
                                    <w:ins w:id="3832" w:author="Maino Vieytes, Christian (NIH/NIA/IRP) [F]" w:date="2023-11-16T09:37:00Z">
                                      <w:r w:rsidRPr="0049435F">
                                        <w:rPr>
                                          <w:rFonts w:ascii="Times New Roman" w:hAnsi="Times New Roman" w:cs="Times New Roman"/>
                                          <w:color w:val="000000"/>
                                          <w:sz w:val="18"/>
                                          <w:szCs w:val="18"/>
                                          <w:rPrChange w:id="3833" w:author="Maino Vieytes, Christian (NIH/NIA/IRP) [F]" w:date="2023-11-16T09:37:00Z">
                                            <w:rPr>
                                              <w:rFonts w:ascii="Calibri" w:hAnsi="Calibri" w:cs="Calibri"/>
                                              <w:color w:val="000000"/>
                                            </w:rPr>
                                          </w:rPrChange>
                                        </w:rPr>
                                        <w:t>1745</w:t>
                                      </w:r>
                                    </w:ins>
                                    <w:del w:id="3834" w:author="Maino Vieytes, Christian (NIH/NIA/IRP) [F]" w:date="2023-11-15T15:57:00Z">
                                      <w:r w:rsidRPr="0049435F" w:rsidDel="0055657D">
                                        <w:rPr>
                                          <w:rFonts w:ascii="Times New Roman" w:hAnsi="Times New Roman" w:cs="Times New Roman"/>
                                          <w:sz w:val="18"/>
                                          <w:szCs w:val="18"/>
                                          <w:rPrChange w:id="383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3836"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3837" w:author="Maino Vieytes, Christian (NIH/NIA/IRP) [F]" w:date="2023-11-16T09:37:00Z">
                                          <w:rPr>
                                            <w:rFonts w:ascii="Times New Roman" w:hAnsi="Times New Roman" w:cs="Times New Roman"/>
                                            <w:sz w:val="20"/>
                                            <w:szCs w:val="20"/>
                                          </w:rPr>
                                        </w:rPrChange>
                                      </w:rPr>
                                    </w:pPr>
                                    <w:ins w:id="3838" w:author="Maino Vieytes, Christian (NIH/NIA/IRP) [F]" w:date="2023-11-16T09:37:00Z">
                                      <w:r w:rsidRPr="0049435F">
                                        <w:rPr>
                                          <w:rFonts w:ascii="Times New Roman" w:hAnsi="Times New Roman" w:cs="Times New Roman"/>
                                          <w:color w:val="000000"/>
                                          <w:sz w:val="18"/>
                                          <w:szCs w:val="18"/>
                                          <w:rPrChange w:id="3839" w:author="Maino Vieytes, Christian (NIH/NIA/IRP) [F]" w:date="2023-11-16T09:37:00Z">
                                            <w:rPr>
                                              <w:rFonts w:ascii="Calibri" w:hAnsi="Calibri" w:cs="Calibri"/>
                                              <w:color w:val="000000"/>
                                            </w:rPr>
                                          </w:rPrChange>
                                        </w:rPr>
                                        <w:t>1.00</w:t>
                                      </w:r>
                                    </w:ins>
                                    <w:del w:id="3840" w:author="Maino Vieytes, Christian (NIH/NIA/IRP) [F]" w:date="2023-11-15T15:57:00Z">
                                      <w:r w:rsidRPr="0049435F" w:rsidDel="0055657D">
                                        <w:rPr>
                                          <w:rFonts w:ascii="Times New Roman" w:hAnsi="Times New Roman" w:cs="Times New Roman"/>
                                          <w:sz w:val="18"/>
                                          <w:szCs w:val="18"/>
                                          <w:rPrChange w:id="384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3842"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3843" w:author="Maino Vieytes, Christian (NIH/NIA/IRP) [F]" w:date="2023-11-16T09:39:00Z">
                                          <w:rPr>
                                            <w:rFonts w:ascii="Times New Roman" w:hAnsi="Times New Roman" w:cs="Times New Roman"/>
                                            <w:sz w:val="20"/>
                                            <w:szCs w:val="20"/>
                                          </w:rPr>
                                        </w:rPrChange>
                                      </w:rPr>
                                    </w:pPr>
                                    <w:ins w:id="3844" w:author="Maino Vieytes, Christian (NIH/NIA/IRP) [F]" w:date="2023-11-16T09:39:00Z">
                                      <w:r w:rsidRPr="0049435F">
                                        <w:rPr>
                                          <w:rFonts w:ascii="Times New Roman" w:hAnsi="Times New Roman" w:cs="Times New Roman"/>
                                          <w:color w:val="000000"/>
                                          <w:sz w:val="18"/>
                                          <w:szCs w:val="18"/>
                                          <w:rPrChange w:id="3845" w:author="Maino Vieytes, Christian (NIH/NIA/IRP) [F]" w:date="2023-11-16T09:39:00Z">
                                            <w:rPr>
                                              <w:rFonts w:ascii="Calibri" w:hAnsi="Calibri" w:cs="Calibri"/>
                                              <w:color w:val="000000"/>
                                            </w:rPr>
                                          </w:rPrChange>
                                        </w:rPr>
                                        <w:t>1.21 (0.62-2.36)</w:t>
                                      </w:r>
                                    </w:ins>
                                    <w:del w:id="3846" w:author="Maino Vieytes, Christian (NIH/NIA/IRP) [F]" w:date="2023-11-15T15:57:00Z">
                                      <w:r w:rsidRPr="0049435F" w:rsidDel="0055657D">
                                        <w:rPr>
                                          <w:rFonts w:ascii="Times New Roman" w:hAnsi="Times New Roman" w:cs="Times New Roman"/>
                                          <w:sz w:val="18"/>
                                          <w:szCs w:val="18"/>
                                          <w:rPrChange w:id="3847"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3848"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3849" w:author="Maino Vieytes, Christian (NIH/NIA/IRP) [F]" w:date="2023-11-16T09:39:00Z">
                                          <w:rPr>
                                            <w:rFonts w:ascii="Times New Roman" w:hAnsi="Times New Roman" w:cs="Times New Roman"/>
                                            <w:sz w:val="20"/>
                                            <w:szCs w:val="20"/>
                                          </w:rPr>
                                        </w:rPrChange>
                                      </w:rPr>
                                    </w:pPr>
                                    <w:ins w:id="3850" w:author="Maino Vieytes, Christian (NIH/NIA/IRP) [F]" w:date="2023-11-16T09:39:00Z">
                                      <w:r w:rsidRPr="0049435F">
                                        <w:rPr>
                                          <w:rFonts w:ascii="Times New Roman" w:hAnsi="Times New Roman" w:cs="Times New Roman"/>
                                          <w:color w:val="000000"/>
                                          <w:sz w:val="18"/>
                                          <w:szCs w:val="18"/>
                                          <w:rPrChange w:id="3851" w:author="Maino Vieytes, Christian (NIH/NIA/IRP) [F]" w:date="2023-11-16T09:39:00Z">
                                            <w:rPr>
                                              <w:rFonts w:ascii="Calibri" w:hAnsi="Calibri" w:cs="Calibri"/>
                                              <w:color w:val="000000"/>
                                            </w:rPr>
                                          </w:rPrChange>
                                        </w:rPr>
                                        <w:t>2.12 (1.07-4.20)*</w:t>
                                      </w:r>
                                    </w:ins>
                                    <w:del w:id="3852" w:author="Maino Vieytes, Christian (NIH/NIA/IRP) [F]" w:date="2023-11-15T15:57:00Z">
                                      <w:r w:rsidRPr="0049435F" w:rsidDel="0055657D">
                                        <w:rPr>
                                          <w:rFonts w:ascii="Times New Roman" w:hAnsi="Times New Roman" w:cs="Times New Roman"/>
                                          <w:sz w:val="18"/>
                                          <w:szCs w:val="18"/>
                                          <w:rPrChange w:id="3853"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3854"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3855" w:author="Maino Vieytes, Christian (NIH/NIA/IRP) [F]" w:date="2023-11-16T09:39:00Z">
                                          <w:rPr>
                                            <w:rFonts w:ascii="Times New Roman" w:hAnsi="Times New Roman" w:cs="Times New Roman"/>
                                            <w:sz w:val="20"/>
                                            <w:szCs w:val="20"/>
                                          </w:rPr>
                                        </w:rPrChange>
                                      </w:rPr>
                                    </w:pPr>
                                    <w:ins w:id="3856" w:author="Maino Vieytes, Christian (NIH/NIA/IRP) [F]" w:date="2023-11-16T09:39:00Z">
                                      <w:r w:rsidRPr="0049435F">
                                        <w:rPr>
                                          <w:rFonts w:ascii="Times New Roman" w:hAnsi="Times New Roman" w:cs="Times New Roman"/>
                                          <w:color w:val="000000"/>
                                          <w:sz w:val="18"/>
                                          <w:szCs w:val="18"/>
                                          <w:rPrChange w:id="3857" w:author="Maino Vieytes, Christian (NIH/NIA/IRP) [F]" w:date="2023-11-16T09:39:00Z">
                                            <w:rPr>
                                              <w:rFonts w:ascii="Calibri" w:hAnsi="Calibri" w:cs="Calibri"/>
                                              <w:color w:val="000000"/>
                                            </w:rPr>
                                          </w:rPrChange>
                                        </w:rPr>
                                        <w:t>1.72 (0.81-3.65)</w:t>
                                      </w:r>
                                    </w:ins>
                                    <w:del w:id="3858" w:author="Maino Vieytes, Christian (NIH/NIA/IRP) [F]" w:date="2023-11-15T15:57:00Z">
                                      <w:r w:rsidRPr="0049435F" w:rsidDel="0055657D">
                                        <w:rPr>
                                          <w:rFonts w:ascii="Times New Roman" w:hAnsi="Times New Roman" w:cs="Times New Roman"/>
                                          <w:sz w:val="18"/>
                                          <w:szCs w:val="18"/>
                                          <w:rPrChange w:id="3859"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3860"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3861" w:author="Maino Vieytes, Christian (NIH/NIA/IRP) [F]" w:date="2023-11-16T09:39:00Z">
                                          <w:rPr>
                                            <w:rFonts w:ascii="Times New Roman" w:hAnsi="Times New Roman" w:cs="Times New Roman"/>
                                            <w:sz w:val="20"/>
                                            <w:szCs w:val="20"/>
                                          </w:rPr>
                                        </w:rPrChange>
                                      </w:rPr>
                                    </w:pPr>
                                    <w:ins w:id="3862" w:author="Maino Vieytes, Christian (NIH/NIA/IRP) [F]" w:date="2023-11-16T09:39:00Z">
                                      <w:r w:rsidRPr="0049435F">
                                        <w:rPr>
                                          <w:rFonts w:ascii="Times New Roman" w:hAnsi="Times New Roman" w:cs="Times New Roman"/>
                                          <w:color w:val="000000"/>
                                          <w:sz w:val="18"/>
                                          <w:szCs w:val="18"/>
                                          <w:rPrChange w:id="3863" w:author="Maino Vieytes, Christian (NIH/NIA/IRP) [F]" w:date="2023-11-16T09:39:00Z">
                                            <w:rPr>
                                              <w:rFonts w:ascii="Calibri" w:hAnsi="Calibri" w:cs="Calibri"/>
                                              <w:color w:val="000000"/>
                                            </w:rPr>
                                          </w:rPrChange>
                                        </w:rPr>
                                        <w:t>2.23 (1.15-4.35)*</w:t>
                                      </w:r>
                                    </w:ins>
                                    <w:del w:id="3864" w:author="Maino Vieytes, Christian (NIH/NIA/IRP) [F]" w:date="2023-11-15T15:57:00Z">
                                      <w:r w:rsidRPr="0049435F" w:rsidDel="0055657D">
                                        <w:rPr>
                                          <w:rFonts w:ascii="Times New Roman" w:hAnsi="Times New Roman" w:cs="Times New Roman"/>
                                          <w:sz w:val="18"/>
                                          <w:szCs w:val="18"/>
                                          <w:rPrChange w:id="3865"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3866"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3867" w:author="Maino Vieytes, Christian (NIH/NIA/IRP) [F]" w:date="2023-11-16T09:39:00Z">
                                          <w:rPr>
                                            <w:rFonts w:ascii="Times New Roman" w:hAnsi="Times New Roman" w:cs="Times New Roman"/>
                                            <w:sz w:val="20"/>
                                            <w:szCs w:val="20"/>
                                          </w:rPr>
                                        </w:rPrChange>
                                      </w:rPr>
                                    </w:pPr>
                                    <w:ins w:id="3868" w:author="Maino Vieytes, Christian (NIH/NIA/IRP) [F]" w:date="2023-11-16T09:39:00Z">
                                      <w:r w:rsidRPr="0049435F">
                                        <w:rPr>
                                          <w:rFonts w:ascii="Times New Roman" w:hAnsi="Times New Roman" w:cs="Times New Roman"/>
                                          <w:color w:val="000000"/>
                                          <w:sz w:val="18"/>
                                          <w:szCs w:val="18"/>
                                          <w:rPrChange w:id="3869" w:author="Maino Vieytes, Christian (NIH/NIA/IRP) [F]" w:date="2023-11-16T09:39:00Z">
                                            <w:rPr>
                                              <w:rFonts w:ascii="Calibri" w:hAnsi="Calibri" w:cs="Calibri"/>
                                              <w:color w:val="000000"/>
                                            </w:rPr>
                                          </w:rPrChange>
                                        </w:rPr>
                                        <w:t>0.01*</w:t>
                                      </w:r>
                                    </w:ins>
                                    <w:del w:id="3870" w:author="Maino Vieytes, Christian (NIH/NIA/IRP) [F]" w:date="2023-11-15T15:57:00Z">
                                      <w:r w:rsidRPr="0049435F" w:rsidDel="0055657D">
                                        <w:rPr>
                                          <w:rFonts w:ascii="Times New Roman" w:hAnsi="Times New Roman" w:cs="Times New Roman"/>
                                          <w:sz w:val="18"/>
                                          <w:szCs w:val="18"/>
                                          <w:rPrChange w:id="3871"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3872"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3873" w:author="Maino Vieytes, Christian (NIH/NIA/IRP) [F]" w:date="2023-11-16T09:39:00Z">
                                          <w:rPr>
                                            <w:rFonts w:ascii="Times New Roman" w:hAnsi="Times New Roman" w:cs="Times New Roman"/>
                                            <w:sz w:val="20"/>
                                            <w:szCs w:val="20"/>
                                          </w:rPr>
                                        </w:rPrChange>
                                      </w:rPr>
                                    </w:pPr>
                                    <w:ins w:id="3874" w:author="Maino Vieytes, Christian (NIH/NIA/IRP) [F]" w:date="2023-11-16T09:39:00Z">
                                      <w:r w:rsidRPr="0049435F">
                                        <w:rPr>
                                          <w:rFonts w:ascii="Times New Roman" w:hAnsi="Times New Roman" w:cs="Times New Roman"/>
                                          <w:color w:val="000000"/>
                                          <w:sz w:val="18"/>
                                          <w:szCs w:val="18"/>
                                          <w:rPrChange w:id="3875" w:author="Maino Vieytes, Christian (NIH/NIA/IRP) [F]" w:date="2023-11-16T09:39:00Z">
                                            <w:rPr>
                                              <w:rFonts w:ascii="Calibri" w:hAnsi="Calibri" w:cs="Calibri"/>
                                              <w:color w:val="000000"/>
                                            </w:rPr>
                                          </w:rPrChange>
                                        </w:rPr>
                                        <w:t>1.16 (1.00-1.34)*</w:t>
                                      </w:r>
                                    </w:ins>
                                    <w:del w:id="3876" w:author="Maino Vieytes, Christian (NIH/NIA/IRP) [F]" w:date="2023-11-15T15:57:00Z">
                                      <w:r w:rsidRPr="0049435F" w:rsidDel="0055657D">
                                        <w:rPr>
                                          <w:rFonts w:ascii="Times New Roman" w:hAnsi="Times New Roman" w:cs="Times New Roman"/>
                                          <w:sz w:val="18"/>
                                          <w:szCs w:val="18"/>
                                          <w:rPrChange w:id="3877"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3878"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3879" w:author="Maino Vieytes, Christian (NIH/NIA/IRP) [F]" w:date="2023-11-16T09:39:00Z">
                                          <w:rPr>
                                            <w:rFonts w:ascii="Times New Roman" w:hAnsi="Times New Roman" w:cs="Times New Roman"/>
                                            <w:sz w:val="20"/>
                                            <w:szCs w:val="20"/>
                                          </w:rPr>
                                        </w:rPrChange>
                                      </w:rPr>
                                    </w:pPr>
                                    <w:ins w:id="3880" w:author="Maino Vieytes, Christian (NIH/NIA/IRP) [F]" w:date="2023-11-16T09:39:00Z">
                                      <w:r w:rsidRPr="0049435F">
                                        <w:rPr>
                                          <w:rFonts w:ascii="Times New Roman" w:hAnsi="Times New Roman" w:cs="Times New Roman"/>
                                          <w:color w:val="000000"/>
                                          <w:sz w:val="18"/>
                                          <w:szCs w:val="18"/>
                                          <w:rPrChange w:id="3881" w:author="Maino Vieytes, Christian (NIH/NIA/IRP) [F]" w:date="2023-11-16T09:39:00Z">
                                            <w:rPr>
                                              <w:rFonts w:ascii="Calibri" w:hAnsi="Calibri" w:cs="Calibri"/>
                                              <w:color w:val="000000"/>
                                            </w:rPr>
                                          </w:rPrChange>
                                        </w:rPr>
                                        <w:t>0.15</w:t>
                                      </w:r>
                                    </w:ins>
                                    <w:del w:id="3882" w:author="Maino Vieytes, Christian (NIH/NIA/IRP) [F]" w:date="2023-11-15T15:57:00Z">
                                      <w:r w:rsidRPr="0049435F" w:rsidDel="0055657D">
                                        <w:rPr>
                                          <w:rFonts w:ascii="Times New Roman" w:hAnsi="Times New Roman" w:cs="Times New Roman"/>
                                          <w:color w:val="000000"/>
                                          <w:sz w:val="18"/>
                                          <w:szCs w:val="18"/>
                                          <w:rPrChange w:id="3883"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3884" w:author="Maino Vieytes, Christian (NIH/NIA/IRP) [F]" w:date="2023-11-16T09:39:00Z">
                                    <w:tblPrEx>
                                      <w:tblW w:w="15091" w:type="dxa"/>
                                    </w:tblPrEx>
                                  </w:tblPrExChange>
                                </w:tblPrEx>
                                <w:trPr>
                                  <w:trHeight w:val="320"/>
                                  <w:trPrChange w:id="3885" w:author="Maino Vieytes, Christian (NIH/NIA/IRP) [F]" w:date="2023-11-16T09:39:00Z">
                                    <w:trPr>
                                      <w:gridAfter w:val="0"/>
                                      <w:trHeight w:val="320"/>
                                    </w:trPr>
                                  </w:trPrChange>
                                </w:trPr>
                                <w:tc>
                                  <w:tcPr>
                                    <w:tcW w:w="2317" w:type="dxa"/>
                                    <w:noWrap/>
                                    <w:vAlign w:val="center"/>
                                    <w:hideMark/>
                                    <w:tcPrChange w:id="3886"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388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888"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388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890"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3891" w:author="Maino Vieytes, Christian (NIH/NIA/IRP) [F]" w:date="2023-11-16T09:37:00Z">
                                          <w:rPr>
                                            <w:rFonts w:ascii="Times New Roman" w:hAnsi="Times New Roman" w:cs="Times New Roman"/>
                                            <w:sz w:val="20"/>
                                            <w:szCs w:val="20"/>
                                          </w:rPr>
                                        </w:rPrChange>
                                      </w:rPr>
                                    </w:pPr>
                                    <w:ins w:id="3892" w:author="Maino Vieytes, Christian (NIH/NIA/IRP) [F]" w:date="2023-11-16T09:37:00Z">
                                      <w:r w:rsidRPr="0049435F">
                                        <w:rPr>
                                          <w:rFonts w:ascii="Times New Roman" w:hAnsi="Times New Roman" w:cs="Times New Roman"/>
                                          <w:color w:val="000000"/>
                                          <w:sz w:val="18"/>
                                          <w:szCs w:val="18"/>
                                          <w:rPrChange w:id="3893" w:author="Maino Vieytes, Christian (NIH/NIA/IRP) [F]" w:date="2023-11-16T09:37:00Z">
                                            <w:rPr>
                                              <w:rFonts w:ascii="Calibri" w:hAnsi="Calibri" w:cs="Calibri"/>
                                              <w:color w:val="000000"/>
                                            </w:rPr>
                                          </w:rPrChange>
                                        </w:rPr>
                                        <w:t>1745</w:t>
                                      </w:r>
                                    </w:ins>
                                    <w:del w:id="3894" w:author="Maino Vieytes, Christian (NIH/NIA/IRP) [F]" w:date="2023-11-15T15:57:00Z">
                                      <w:r w:rsidRPr="0049435F" w:rsidDel="0055657D">
                                        <w:rPr>
                                          <w:rFonts w:ascii="Times New Roman" w:hAnsi="Times New Roman" w:cs="Times New Roman"/>
                                          <w:sz w:val="18"/>
                                          <w:szCs w:val="18"/>
                                          <w:rPrChange w:id="389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3896"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3897" w:author="Maino Vieytes, Christian (NIH/NIA/IRP) [F]" w:date="2023-11-16T09:37:00Z">
                                          <w:rPr>
                                            <w:rFonts w:ascii="Times New Roman" w:hAnsi="Times New Roman" w:cs="Times New Roman"/>
                                            <w:sz w:val="20"/>
                                            <w:szCs w:val="20"/>
                                          </w:rPr>
                                        </w:rPrChange>
                                      </w:rPr>
                                    </w:pPr>
                                    <w:ins w:id="3898" w:author="Maino Vieytes, Christian (NIH/NIA/IRP) [F]" w:date="2023-11-16T09:37:00Z">
                                      <w:r w:rsidRPr="0049435F">
                                        <w:rPr>
                                          <w:rFonts w:ascii="Times New Roman" w:hAnsi="Times New Roman" w:cs="Times New Roman"/>
                                          <w:color w:val="000000"/>
                                          <w:sz w:val="18"/>
                                          <w:szCs w:val="18"/>
                                          <w:rPrChange w:id="3899" w:author="Maino Vieytes, Christian (NIH/NIA/IRP) [F]" w:date="2023-11-16T09:37:00Z">
                                            <w:rPr>
                                              <w:rFonts w:ascii="Calibri" w:hAnsi="Calibri" w:cs="Calibri"/>
                                              <w:color w:val="000000"/>
                                            </w:rPr>
                                          </w:rPrChange>
                                        </w:rPr>
                                        <w:t>1.00</w:t>
                                      </w:r>
                                    </w:ins>
                                    <w:del w:id="3900" w:author="Maino Vieytes, Christian (NIH/NIA/IRP) [F]" w:date="2023-11-15T15:57:00Z">
                                      <w:r w:rsidRPr="0049435F" w:rsidDel="0055657D">
                                        <w:rPr>
                                          <w:rFonts w:ascii="Times New Roman" w:hAnsi="Times New Roman" w:cs="Times New Roman"/>
                                          <w:sz w:val="18"/>
                                          <w:szCs w:val="18"/>
                                          <w:rPrChange w:id="390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3902"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3903" w:author="Maino Vieytes, Christian (NIH/NIA/IRP) [F]" w:date="2023-11-16T09:39:00Z">
                                          <w:rPr>
                                            <w:rFonts w:ascii="Times New Roman" w:hAnsi="Times New Roman" w:cs="Times New Roman"/>
                                            <w:sz w:val="20"/>
                                            <w:szCs w:val="20"/>
                                          </w:rPr>
                                        </w:rPrChange>
                                      </w:rPr>
                                    </w:pPr>
                                    <w:ins w:id="3904" w:author="Maino Vieytes, Christian (NIH/NIA/IRP) [F]" w:date="2023-11-16T09:39:00Z">
                                      <w:r w:rsidRPr="0049435F">
                                        <w:rPr>
                                          <w:rFonts w:ascii="Times New Roman" w:hAnsi="Times New Roman" w:cs="Times New Roman"/>
                                          <w:color w:val="000000"/>
                                          <w:sz w:val="18"/>
                                          <w:szCs w:val="18"/>
                                          <w:rPrChange w:id="3905" w:author="Maino Vieytes, Christian (NIH/NIA/IRP) [F]" w:date="2023-11-16T09:39:00Z">
                                            <w:rPr>
                                              <w:rFonts w:ascii="Calibri" w:hAnsi="Calibri" w:cs="Calibri"/>
                                              <w:color w:val="000000"/>
                                            </w:rPr>
                                          </w:rPrChange>
                                        </w:rPr>
                                        <w:t>0.73 (0.44-1.21)</w:t>
                                      </w:r>
                                    </w:ins>
                                    <w:del w:id="3906" w:author="Maino Vieytes, Christian (NIH/NIA/IRP) [F]" w:date="2023-11-15T15:57:00Z">
                                      <w:r w:rsidRPr="0049435F" w:rsidDel="0055657D">
                                        <w:rPr>
                                          <w:rFonts w:ascii="Times New Roman" w:hAnsi="Times New Roman" w:cs="Times New Roman"/>
                                          <w:sz w:val="18"/>
                                          <w:szCs w:val="18"/>
                                          <w:rPrChange w:id="3907"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3908"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3909" w:author="Maino Vieytes, Christian (NIH/NIA/IRP) [F]" w:date="2023-11-16T09:39:00Z">
                                          <w:rPr>
                                            <w:rFonts w:ascii="Times New Roman" w:hAnsi="Times New Roman" w:cs="Times New Roman"/>
                                            <w:sz w:val="20"/>
                                            <w:szCs w:val="20"/>
                                          </w:rPr>
                                        </w:rPrChange>
                                      </w:rPr>
                                    </w:pPr>
                                    <w:ins w:id="3910" w:author="Maino Vieytes, Christian (NIH/NIA/IRP) [F]" w:date="2023-11-16T09:39:00Z">
                                      <w:r w:rsidRPr="0049435F">
                                        <w:rPr>
                                          <w:rFonts w:ascii="Times New Roman" w:hAnsi="Times New Roman" w:cs="Times New Roman"/>
                                          <w:color w:val="000000"/>
                                          <w:sz w:val="18"/>
                                          <w:szCs w:val="18"/>
                                          <w:rPrChange w:id="3911" w:author="Maino Vieytes, Christian (NIH/NIA/IRP) [F]" w:date="2023-11-16T09:39:00Z">
                                            <w:rPr>
                                              <w:rFonts w:ascii="Calibri" w:hAnsi="Calibri" w:cs="Calibri"/>
                                              <w:color w:val="000000"/>
                                            </w:rPr>
                                          </w:rPrChange>
                                        </w:rPr>
                                        <w:t>0.63 (0.33-1.20)</w:t>
                                      </w:r>
                                    </w:ins>
                                    <w:del w:id="3912" w:author="Maino Vieytes, Christian (NIH/NIA/IRP) [F]" w:date="2023-11-15T15:57:00Z">
                                      <w:r w:rsidRPr="0049435F" w:rsidDel="0055657D">
                                        <w:rPr>
                                          <w:rFonts w:ascii="Times New Roman" w:hAnsi="Times New Roman" w:cs="Times New Roman"/>
                                          <w:sz w:val="18"/>
                                          <w:szCs w:val="18"/>
                                          <w:rPrChange w:id="3913"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3914"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3915" w:author="Maino Vieytes, Christian (NIH/NIA/IRP) [F]" w:date="2023-11-16T09:39:00Z">
                                          <w:rPr>
                                            <w:rFonts w:ascii="Times New Roman" w:hAnsi="Times New Roman" w:cs="Times New Roman"/>
                                            <w:sz w:val="20"/>
                                            <w:szCs w:val="20"/>
                                          </w:rPr>
                                        </w:rPrChange>
                                      </w:rPr>
                                    </w:pPr>
                                    <w:ins w:id="3916" w:author="Maino Vieytes, Christian (NIH/NIA/IRP) [F]" w:date="2023-11-16T09:39:00Z">
                                      <w:r w:rsidRPr="0049435F">
                                        <w:rPr>
                                          <w:rFonts w:ascii="Times New Roman" w:hAnsi="Times New Roman" w:cs="Times New Roman"/>
                                          <w:color w:val="000000"/>
                                          <w:sz w:val="18"/>
                                          <w:szCs w:val="18"/>
                                          <w:rPrChange w:id="3917" w:author="Maino Vieytes, Christian (NIH/NIA/IRP) [F]" w:date="2023-11-16T09:39:00Z">
                                            <w:rPr>
                                              <w:rFonts w:ascii="Calibri" w:hAnsi="Calibri" w:cs="Calibri"/>
                                              <w:color w:val="000000"/>
                                            </w:rPr>
                                          </w:rPrChange>
                                        </w:rPr>
                                        <w:t>0.84 (0.50-1.41)</w:t>
                                      </w:r>
                                    </w:ins>
                                    <w:del w:id="3918" w:author="Maino Vieytes, Christian (NIH/NIA/IRP) [F]" w:date="2023-11-15T15:57:00Z">
                                      <w:r w:rsidRPr="0049435F" w:rsidDel="0055657D">
                                        <w:rPr>
                                          <w:rFonts w:ascii="Times New Roman" w:hAnsi="Times New Roman" w:cs="Times New Roman"/>
                                          <w:sz w:val="18"/>
                                          <w:szCs w:val="18"/>
                                          <w:rPrChange w:id="3919"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3920"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3921" w:author="Maino Vieytes, Christian (NIH/NIA/IRP) [F]" w:date="2023-11-16T09:39:00Z">
                                          <w:rPr>
                                            <w:rFonts w:ascii="Times New Roman" w:hAnsi="Times New Roman" w:cs="Times New Roman"/>
                                            <w:sz w:val="20"/>
                                            <w:szCs w:val="20"/>
                                          </w:rPr>
                                        </w:rPrChange>
                                      </w:rPr>
                                    </w:pPr>
                                    <w:ins w:id="3922" w:author="Maino Vieytes, Christian (NIH/NIA/IRP) [F]" w:date="2023-11-16T09:39:00Z">
                                      <w:r w:rsidRPr="0049435F">
                                        <w:rPr>
                                          <w:rFonts w:ascii="Times New Roman" w:hAnsi="Times New Roman" w:cs="Times New Roman"/>
                                          <w:color w:val="000000"/>
                                          <w:sz w:val="18"/>
                                          <w:szCs w:val="18"/>
                                          <w:rPrChange w:id="3923" w:author="Maino Vieytes, Christian (NIH/NIA/IRP) [F]" w:date="2023-11-16T09:39:00Z">
                                            <w:rPr>
                                              <w:rFonts w:ascii="Calibri" w:hAnsi="Calibri" w:cs="Calibri"/>
                                              <w:color w:val="000000"/>
                                            </w:rPr>
                                          </w:rPrChange>
                                        </w:rPr>
                                        <w:t>0.84 (0.50-1.40)</w:t>
                                      </w:r>
                                    </w:ins>
                                    <w:del w:id="3924" w:author="Maino Vieytes, Christian (NIH/NIA/IRP) [F]" w:date="2023-11-15T15:57:00Z">
                                      <w:r w:rsidRPr="0049435F" w:rsidDel="0055657D">
                                        <w:rPr>
                                          <w:rFonts w:ascii="Times New Roman" w:hAnsi="Times New Roman" w:cs="Times New Roman"/>
                                          <w:sz w:val="18"/>
                                          <w:szCs w:val="18"/>
                                          <w:rPrChange w:id="3925"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3926"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3927" w:author="Maino Vieytes, Christian (NIH/NIA/IRP) [F]" w:date="2023-11-16T09:39:00Z">
                                          <w:rPr>
                                            <w:rFonts w:ascii="Times New Roman" w:hAnsi="Times New Roman" w:cs="Times New Roman"/>
                                            <w:sz w:val="20"/>
                                            <w:szCs w:val="20"/>
                                          </w:rPr>
                                        </w:rPrChange>
                                      </w:rPr>
                                    </w:pPr>
                                    <w:ins w:id="3928" w:author="Maino Vieytes, Christian (NIH/NIA/IRP) [F]" w:date="2023-11-16T09:39:00Z">
                                      <w:r w:rsidRPr="0049435F">
                                        <w:rPr>
                                          <w:rFonts w:ascii="Times New Roman" w:hAnsi="Times New Roman" w:cs="Times New Roman"/>
                                          <w:color w:val="000000"/>
                                          <w:sz w:val="18"/>
                                          <w:szCs w:val="18"/>
                                          <w:rPrChange w:id="3929" w:author="Maino Vieytes, Christian (NIH/NIA/IRP) [F]" w:date="2023-11-16T09:39:00Z">
                                            <w:rPr>
                                              <w:rFonts w:ascii="Calibri" w:hAnsi="Calibri" w:cs="Calibri"/>
                                              <w:color w:val="000000"/>
                                            </w:rPr>
                                          </w:rPrChange>
                                        </w:rPr>
                                        <w:t>0.59</w:t>
                                      </w:r>
                                    </w:ins>
                                    <w:del w:id="3930" w:author="Maino Vieytes, Christian (NIH/NIA/IRP) [F]" w:date="2023-11-15T15:57:00Z">
                                      <w:r w:rsidRPr="0049435F" w:rsidDel="0055657D">
                                        <w:rPr>
                                          <w:rFonts w:ascii="Times New Roman" w:hAnsi="Times New Roman" w:cs="Times New Roman"/>
                                          <w:sz w:val="18"/>
                                          <w:szCs w:val="18"/>
                                          <w:rPrChange w:id="3931"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3932"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3933" w:author="Maino Vieytes, Christian (NIH/NIA/IRP) [F]" w:date="2023-11-16T09:39:00Z">
                                          <w:rPr>
                                            <w:rFonts w:ascii="Times New Roman" w:hAnsi="Times New Roman" w:cs="Times New Roman"/>
                                            <w:sz w:val="20"/>
                                            <w:szCs w:val="20"/>
                                          </w:rPr>
                                        </w:rPrChange>
                                      </w:rPr>
                                    </w:pPr>
                                    <w:ins w:id="3934" w:author="Maino Vieytes, Christian (NIH/NIA/IRP) [F]" w:date="2023-11-16T09:39:00Z">
                                      <w:r w:rsidRPr="0049435F">
                                        <w:rPr>
                                          <w:rFonts w:ascii="Times New Roman" w:hAnsi="Times New Roman" w:cs="Times New Roman"/>
                                          <w:color w:val="000000"/>
                                          <w:sz w:val="18"/>
                                          <w:szCs w:val="18"/>
                                          <w:rPrChange w:id="3935" w:author="Maino Vieytes, Christian (NIH/NIA/IRP) [F]" w:date="2023-11-16T09:39:00Z">
                                            <w:rPr>
                                              <w:rFonts w:ascii="Calibri" w:hAnsi="Calibri" w:cs="Calibri"/>
                                              <w:color w:val="000000"/>
                                            </w:rPr>
                                          </w:rPrChange>
                                        </w:rPr>
                                        <w:t>0.96 (0.76-1.22)</w:t>
                                      </w:r>
                                    </w:ins>
                                    <w:del w:id="3936" w:author="Maino Vieytes, Christian (NIH/NIA/IRP) [F]" w:date="2023-11-15T15:57:00Z">
                                      <w:r w:rsidRPr="0049435F" w:rsidDel="0055657D">
                                        <w:rPr>
                                          <w:rFonts w:ascii="Times New Roman" w:hAnsi="Times New Roman" w:cs="Times New Roman"/>
                                          <w:sz w:val="18"/>
                                          <w:szCs w:val="18"/>
                                          <w:rPrChange w:id="3937"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3938"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3939" w:author="Maino Vieytes, Christian (NIH/NIA/IRP) [F]" w:date="2023-11-16T09:39:00Z">
                                          <w:rPr>
                                            <w:rFonts w:ascii="Times New Roman" w:hAnsi="Times New Roman" w:cs="Times New Roman"/>
                                            <w:sz w:val="20"/>
                                            <w:szCs w:val="20"/>
                                          </w:rPr>
                                        </w:rPrChange>
                                      </w:rPr>
                                    </w:pPr>
                                    <w:ins w:id="3940" w:author="Maino Vieytes, Christian (NIH/NIA/IRP) [F]" w:date="2023-11-16T09:39:00Z">
                                      <w:r w:rsidRPr="0049435F">
                                        <w:rPr>
                                          <w:rFonts w:ascii="Times New Roman" w:hAnsi="Times New Roman" w:cs="Times New Roman"/>
                                          <w:color w:val="000000"/>
                                          <w:sz w:val="18"/>
                                          <w:szCs w:val="18"/>
                                          <w:rPrChange w:id="3941" w:author="Maino Vieytes, Christian (NIH/NIA/IRP) [F]" w:date="2023-11-16T09:39:00Z">
                                            <w:rPr>
                                              <w:rFonts w:ascii="Calibri" w:hAnsi="Calibri" w:cs="Calibri"/>
                                              <w:color w:val="000000"/>
                                            </w:rPr>
                                          </w:rPrChange>
                                        </w:rPr>
                                        <w:t>0.10</w:t>
                                      </w:r>
                                    </w:ins>
                                    <w:del w:id="3942" w:author="Maino Vieytes, Christian (NIH/NIA/IRP) [F]" w:date="2023-11-15T15:57:00Z">
                                      <w:r w:rsidRPr="0049435F" w:rsidDel="0055657D">
                                        <w:rPr>
                                          <w:rFonts w:ascii="Times New Roman" w:hAnsi="Times New Roman" w:cs="Times New Roman"/>
                                          <w:color w:val="000000"/>
                                          <w:sz w:val="18"/>
                                          <w:szCs w:val="18"/>
                                          <w:rPrChange w:id="3943"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3944" w:author="Maino Vieytes, Christian (NIH/NIA/IRP) [F]" w:date="2023-11-16T09:39:00Z">
                                    <w:tblPrEx>
                                      <w:tblW w:w="15091" w:type="dxa"/>
                                    </w:tblPrEx>
                                  </w:tblPrExChange>
                                </w:tblPrEx>
                                <w:trPr>
                                  <w:trHeight w:val="320"/>
                                  <w:trPrChange w:id="3945" w:author="Maino Vieytes, Christian (NIH/NIA/IRP) [F]" w:date="2023-11-16T09:39:00Z">
                                    <w:trPr>
                                      <w:gridAfter w:val="0"/>
                                      <w:trHeight w:val="320"/>
                                    </w:trPr>
                                  </w:trPrChange>
                                </w:trPr>
                                <w:tc>
                                  <w:tcPr>
                                    <w:tcW w:w="2317" w:type="dxa"/>
                                    <w:noWrap/>
                                    <w:vAlign w:val="center"/>
                                    <w:tcPrChange w:id="3946"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394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948"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3949"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3950"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3951" w:author="Maino Vieytes, Christian (NIH/NIA/IRP) [F]" w:date="2023-11-16T09:37:00Z">
                                          <w:rPr>
                                            <w:rFonts w:ascii="Times New Roman" w:hAnsi="Times New Roman" w:cs="Times New Roman"/>
                                            <w:sz w:val="20"/>
                                            <w:szCs w:val="20"/>
                                          </w:rPr>
                                        </w:rPrChange>
                                      </w:rPr>
                                    </w:pPr>
                                    <w:ins w:id="3952" w:author="Maino Vieytes, Christian (NIH/NIA/IRP) [F]" w:date="2023-11-16T09:37:00Z">
                                      <w:r w:rsidRPr="0049435F">
                                        <w:rPr>
                                          <w:rFonts w:ascii="Times New Roman" w:hAnsi="Times New Roman" w:cs="Times New Roman"/>
                                          <w:color w:val="000000"/>
                                          <w:sz w:val="18"/>
                                          <w:szCs w:val="18"/>
                                          <w:rPrChange w:id="3953" w:author="Maino Vieytes, Christian (NIH/NIA/IRP) [F]" w:date="2023-11-16T09:37:00Z">
                                            <w:rPr>
                                              <w:rFonts w:ascii="Calibri" w:hAnsi="Calibri" w:cs="Calibri"/>
                                              <w:color w:val="000000"/>
                                            </w:rPr>
                                          </w:rPrChange>
                                        </w:rPr>
                                        <w:t>1745</w:t>
                                      </w:r>
                                    </w:ins>
                                    <w:del w:id="3954" w:author="Maino Vieytes, Christian (NIH/NIA/IRP) [F]" w:date="2023-11-15T15:57:00Z">
                                      <w:r w:rsidRPr="0049435F" w:rsidDel="0055657D">
                                        <w:rPr>
                                          <w:rFonts w:ascii="Times New Roman" w:hAnsi="Times New Roman" w:cs="Times New Roman"/>
                                          <w:color w:val="000000"/>
                                          <w:sz w:val="18"/>
                                          <w:szCs w:val="18"/>
                                          <w:rPrChange w:id="3955"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3956"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3957" w:author="Maino Vieytes, Christian (NIH/NIA/IRP) [F]" w:date="2023-11-16T09:37:00Z">
                                          <w:rPr>
                                            <w:rFonts w:ascii="Times New Roman" w:hAnsi="Times New Roman" w:cs="Times New Roman"/>
                                            <w:sz w:val="20"/>
                                            <w:szCs w:val="20"/>
                                          </w:rPr>
                                        </w:rPrChange>
                                      </w:rPr>
                                    </w:pPr>
                                    <w:ins w:id="3958" w:author="Maino Vieytes, Christian (NIH/NIA/IRP) [F]" w:date="2023-11-16T09:37:00Z">
                                      <w:r w:rsidRPr="0049435F">
                                        <w:rPr>
                                          <w:rFonts w:ascii="Times New Roman" w:hAnsi="Times New Roman" w:cs="Times New Roman"/>
                                          <w:color w:val="000000"/>
                                          <w:sz w:val="18"/>
                                          <w:szCs w:val="18"/>
                                          <w:rPrChange w:id="3959" w:author="Maino Vieytes, Christian (NIH/NIA/IRP) [F]" w:date="2023-11-16T09:37:00Z">
                                            <w:rPr>
                                              <w:rFonts w:ascii="Calibri" w:hAnsi="Calibri" w:cs="Calibri"/>
                                              <w:color w:val="000000"/>
                                            </w:rPr>
                                          </w:rPrChange>
                                        </w:rPr>
                                        <w:t>1.00</w:t>
                                      </w:r>
                                    </w:ins>
                                    <w:del w:id="3960" w:author="Maino Vieytes, Christian (NIH/NIA/IRP) [F]" w:date="2023-11-15T15:57:00Z">
                                      <w:r w:rsidRPr="0049435F" w:rsidDel="0055657D">
                                        <w:rPr>
                                          <w:rFonts w:ascii="Times New Roman" w:hAnsi="Times New Roman" w:cs="Times New Roman"/>
                                          <w:color w:val="000000"/>
                                          <w:sz w:val="18"/>
                                          <w:szCs w:val="18"/>
                                          <w:rPrChange w:id="3961"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3962"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3963" w:author="Maino Vieytes, Christian (NIH/NIA/IRP) [F]" w:date="2023-11-16T09:39:00Z">
                                          <w:rPr>
                                            <w:rFonts w:ascii="Times New Roman" w:hAnsi="Times New Roman" w:cs="Times New Roman"/>
                                            <w:sz w:val="20"/>
                                            <w:szCs w:val="20"/>
                                          </w:rPr>
                                        </w:rPrChange>
                                      </w:rPr>
                                    </w:pPr>
                                    <w:ins w:id="3964" w:author="Maino Vieytes, Christian (NIH/NIA/IRP) [F]" w:date="2023-11-16T09:39:00Z">
                                      <w:r w:rsidRPr="0049435F">
                                        <w:rPr>
                                          <w:rFonts w:ascii="Times New Roman" w:hAnsi="Times New Roman" w:cs="Times New Roman"/>
                                          <w:color w:val="000000"/>
                                          <w:sz w:val="18"/>
                                          <w:szCs w:val="18"/>
                                          <w:rPrChange w:id="3965" w:author="Maino Vieytes, Christian (NIH/NIA/IRP) [F]" w:date="2023-11-16T09:39:00Z">
                                            <w:rPr>
                                              <w:rFonts w:ascii="Calibri" w:hAnsi="Calibri" w:cs="Calibri"/>
                                              <w:color w:val="000000"/>
                                            </w:rPr>
                                          </w:rPrChange>
                                        </w:rPr>
                                        <w:t>0.81 (0.38-1.74)</w:t>
                                      </w:r>
                                    </w:ins>
                                    <w:del w:id="3966" w:author="Maino Vieytes, Christian (NIH/NIA/IRP) [F]" w:date="2023-11-15T15:57:00Z">
                                      <w:r w:rsidRPr="0049435F" w:rsidDel="0055657D">
                                        <w:rPr>
                                          <w:rFonts w:ascii="Times New Roman" w:hAnsi="Times New Roman" w:cs="Times New Roman"/>
                                          <w:color w:val="000000"/>
                                          <w:sz w:val="18"/>
                                          <w:szCs w:val="18"/>
                                          <w:rPrChange w:id="3967"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3968"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3969" w:author="Maino Vieytes, Christian (NIH/NIA/IRP) [F]" w:date="2023-11-16T09:39:00Z">
                                          <w:rPr>
                                            <w:rFonts w:ascii="Times New Roman" w:hAnsi="Times New Roman" w:cs="Times New Roman"/>
                                            <w:sz w:val="20"/>
                                            <w:szCs w:val="20"/>
                                          </w:rPr>
                                        </w:rPrChange>
                                      </w:rPr>
                                    </w:pPr>
                                    <w:ins w:id="3970" w:author="Maino Vieytes, Christian (NIH/NIA/IRP) [F]" w:date="2023-11-16T09:39:00Z">
                                      <w:r w:rsidRPr="0049435F">
                                        <w:rPr>
                                          <w:rFonts w:ascii="Times New Roman" w:hAnsi="Times New Roman" w:cs="Times New Roman"/>
                                          <w:color w:val="000000"/>
                                          <w:sz w:val="18"/>
                                          <w:szCs w:val="18"/>
                                          <w:rPrChange w:id="3971" w:author="Maino Vieytes, Christian (NIH/NIA/IRP) [F]" w:date="2023-11-16T09:39:00Z">
                                            <w:rPr>
                                              <w:rFonts w:ascii="Calibri" w:hAnsi="Calibri" w:cs="Calibri"/>
                                              <w:color w:val="000000"/>
                                            </w:rPr>
                                          </w:rPrChange>
                                        </w:rPr>
                                        <w:t>0.52 (0.30-0.89)*</w:t>
                                      </w:r>
                                    </w:ins>
                                    <w:del w:id="3972" w:author="Maino Vieytes, Christian (NIH/NIA/IRP) [F]" w:date="2023-11-15T15:57:00Z">
                                      <w:r w:rsidRPr="0049435F" w:rsidDel="0055657D">
                                        <w:rPr>
                                          <w:rFonts w:ascii="Times New Roman" w:hAnsi="Times New Roman" w:cs="Times New Roman"/>
                                          <w:color w:val="000000"/>
                                          <w:sz w:val="18"/>
                                          <w:szCs w:val="18"/>
                                          <w:rPrChange w:id="3973"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3974"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3975" w:author="Maino Vieytes, Christian (NIH/NIA/IRP) [F]" w:date="2023-11-16T09:39:00Z">
                                          <w:rPr>
                                            <w:rFonts w:ascii="Times New Roman" w:hAnsi="Times New Roman" w:cs="Times New Roman"/>
                                            <w:sz w:val="20"/>
                                            <w:szCs w:val="20"/>
                                          </w:rPr>
                                        </w:rPrChange>
                                      </w:rPr>
                                    </w:pPr>
                                    <w:ins w:id="3976" w:author="Maino Vieytes, Christian (NIH/NIA/IRP) [F]" w:date="2023-11-16T09:39:00Z">
                                      <w:r w:rsidRPr="0049435F">
                                        <w:rPr>
                                          <w:rFonts w:ascii="Times New Roman" w:hAnsi="Times New Roman" w:cs="Times New Roman"/>
                                          <w:color w:val="000000"/>
                                          <w:sz w:val="18"/>
                                          <w:szCs w:val="18"/>
                                          <w:rPrChange w:id="3977" w:author="Maino Vieytes, Christian (NIH/NIA/IRP) [F]" w:date="2023-11-16T09:39:00Z">
                                            <w:rPr>
                                              <w:rFonts w:ascii="Calibri" w:hAnsi="Calibri" w:cs="Calibri"/>
                                              <w:color w:val="000000"/>
                                            </w:rPr>
                                          </w:rPrChange>
                                        </w:rPr>
                                        <w:t>0.84 (0.53-1.35)</w:t>
                                      </w:r>
                                    </w:ins>
                                    <w:del w:id="3978" w:author="Maino Vieytes, Christian (NIH/NIA/IRP) [F]" w:date="2023-11-15T15:57:00Z">
                                      <w:r w:rsidRPr="0049435F" w:rsidDel="0055657D">
                                        <w:rPr>
                                          <w:rFonts w:ascii="Times New Roman" w:hAnsi="Times New Roman" w:cs="Times New Roman"/>
                                          <w:color w:val="000000"/>
                                          <w:sz w:val="18"/>
                                          <w:szCs w:val="18"/>
                                          <w:rPrChange w:id="3979"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3980"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3981" w:author="Maino Vieytes, Christian (NIH/NIA/IRP) [F]" w:date="2023-11-16T09:39:00Z">
                                          <w:rPr>
                                            <w:rFonts w:ascii="Times New Roman" w:hAnsi="Times New Roman" w:cs="Times New Roman"/>
                                            <w:sz w:val="20"/>
                                            <w:szCs w:val="20"/>
                                          </w:rPr>
                                        </w:rPrChange>
                                      </w:rPr>
                                    </w:pPr>
                                    <w:ins w:id="3982" w:author="Maino Vieytes, Christian (NIH/NIA/IRP) [F]" w:date="2023-11-16T09:39:00Z">
                                      <w:r w:rsidRPr="0049435F">
                                        <w:rPr>
                                          <w:rFonts w:ascii="Times New Roman" w:hAnsi="Times New Roman" w:cs="Times New Roman"/>
                                          <w:color w:val="000000"/>
                                          <w:sz w:val="18"/>
                                          <w:szCs w:val="18"/>
                                          <w:rPrChange w:id="3983" w:author="Maino Vieytes, Christian (NIH/NIA/IRP) [F]" w:date="2023-11-16T09:39:00Z">
                                            <w:rPr>
                                              <w:rFonts w:ascii="Calibri" w:hAnsi="Calibri" w:cs="Calibri"/>
                                              <w:color w:val="000000"/>
                                            </w:rPr>
                                          </w:rPrChange>
                                        </w:rPr>
                                        <w:t>0.44 (0.25-0.77)**</w:t>
                                      </w:r>
                                    </w:ins>
                                    <w:del w:id="3984" w:author="Maino Vieytes, Christian (NIH/NIA/IRP) [F]" w:date="2023-11-15T15:57:00Z">
                                      <w:r w:rsidRPr="0049435F" w:rsidDel="0055657D">
                                        <w:rPr>
                                          <w:rFonts w:ascii="Times New Roman" w:hAnsi="Times New Roman" w:cs="Times New Roman"/>
                                          <w:color w:val="000000"/>
                                          <w:sz w:val="18"/>
                                          <w:szCs w:val="18"/>
                                          <w:rPrChange w:id="3985"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3986"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3987" w:author="Maino Vieytes, Christian (NIH/NIA/IRP) [F]" w:date="2023-11-16T09:39:00Z">
                                          <w:rPr>
                                            <w:rFonts w:ascii="Times New Roman" w:hAnsi="Times New Roman" w:cs="Times New Roman"/>
                                            <w:sz w:val="20"/>
                                            <w:szCs w:val="20"/>
                                          </w:rPr>
                                        </w:rPrChange>
                                      </w:rPr>
                                    </w:pPr>
                                    <w:ins w:id="3988" w:author="Maino Vieytes, Christian (NIH/NIA/IRP) [F]" w:date="2023-11-16T09:39:00Z">
                                      <w:r w:rsidRPr="0049435F">
                                        <w:rPr>
                                          <w:rFonts w:ascii="Times New Roman" w:hAnsi="Times New Roman" w:cs="Times New Roman"/>
                                          <w:color w:val="000000"/>
                                          <w:sz w:val="18"/>
                                          <w:szCs w:val="18"/>
                                          <w:rPrChange w:id="3989" w:author="Maino Vieytes, Christian (NIH/NIA/IRP) [F]" w:date="2023-11-16T09:39:00Z">
                                            <w:rPr>
                                              <w:rFonts w:ascii="Calibri" w:hAnsi="Calibri" w:cs="Calibri"/>
                                              <w:color w:val="000000"/>
                                            </w:rPr>
                                          </w:rPrChange>
                                        </w:rPr>
                                        <w:t>&lt; 0.01**</w:t>
                                      </w:r>
                                    </w:ins>
                                    <w:del w:id="3990" w:author="Maino Vieytes, Christian (NIH/NIA/IRP) [F]" w:date="2023-11-15T15:57:00Z">
                                      <w:r w:rsidRPr="0049435F" w:rsidDel="0055657D">
                                        <w:rPr>
                                          <w:rFonts w:ascii="Times New Roman" w:hAnsi="Times New Roman" w:cs="Times New Roman"/>
                                          <w:color w:val="000000"/>
                                          <w:sz w:val="18"/>
                                          <w:szCs w:val="18"/>
                                          <w:rPrChange w:id="3991"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3992"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3993" w:author="Maino Vieytes, Christian (NIH/NIA/IRP) [F]" w:date="2023-11-16T09:39:00Z">
                                          <w:rPr>
                                            <w:rFonts w:ascii="Times New Roman" w:hAnsi="Times New Roman" w:cs="Times New Roman"/>
                                            <w:sz w:val="20"/>
                                            <w:szCs w:val="20"/>
                                          </w:rPr>
                                        </w:rPrChange>
                                      </w:rPr>
                                    </w:pPr>
                                    <w:ins w:id="3994" w:author="Maino Vieytes, Christian (NIH/NIA/IRP) [F]" w:date="2023-11-16T09:39:00Z">
                                      <w:r w:rsidRPr="0049435F">
                                        <w:rPr>
                                          <w:rFonts w:ascii="Times New Roman" w:hAnsi="Times New Roman" w:cs="Times New Roman"/>
                                          <w:color w:val="000000"/>
                                          <w:sz w:val="18"/>
                                          <w:szCs w:val="18"/>
                                          <w:rPrChange w:id="3995" w:author="Maino Vieytes, Christian (NIH/NIA/IRP) [F]" w:date="2023-11-16T09:39:00Z">
                                            <w:rPr>
                                              <w:rFonts w:ascii="Calibri" w:hAnsi="Calibri" w:cs="Calibri"/>
                                              <w:color w:val="000000"/>
                                            </w:rPr>
                                          </w:rPrChange>
                                        </w:rPr>
                                        <w:t>0.83 (0.70-0.97)*</w:t>
                                      </w:r>
                                    </w:ins>
                                    <w:del w:id="3996" w:author="Maino Vieytes, Christian (NIH/NIA/IRP) [F]" w:date="2023-11-15T15:57:00Z">
                                      <w:r w:rsidRPr="0049435F" w:rsidDel="0055657D">
                                        <w:rPr>
                                          <w:rFonts w:ascii="Times New Roman" w:hAnsi="Times New Roman" w:cs="Times New Roman"/>
                                          <w:color w:val="000000"/>
                                          <w:sz w:val="18"/>
                                          <w:szCs w:val="18"/>
                                          <w:rPrChange w:id="3997"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3998"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3999" w:author="Maino Vieytes, Christian (NIH/NIA/IRP) [F]" w:date="2023-11-16T09:39:00Z">
                                          <w:rPr>
                                            <w:rFonts w:ascii="Times New Roman" w:hAnsi="Times New Roman" w:cs="Times New Roman"/>
                                            <w:color w:val="000000"/>
                                            <w:sz w:val="20"/>
                                            <w:szCs w:val="20"/>
                                          </w:rPr>
                                        </w:rPrChange>
                                      </w:rPr>
                                    </w:pPr>
                                    <w:ins w:id="4000" w:author="Maino Vieytes, Christian (NIH/NIA/IRP) [F]" w:date="2023-11-16T09:39:00Z">
                                      <w:r w:rsidRPr="0049435F">
                                        <w:rPr>
                                          <w:rFonts w:ascii="Times New Roman" w:hAnsi="Times New Roman" w:cs="Times New Roman"/>
                                          <w:color w:val="000000"/>
                                          <w:sz w:val="18"/>
                                          <w:szCs w:val="18"/>
                                          <w:rPrChange w:id="4001" w:author="Maino Vieytes, Christian (NIH/NIA/IRP) [F]" w:date="2023-11-16T09:39:00Z">
                                            <w:rPr>
                                              <w:rFonts w:ascii="Calibri" w:hAnsi="Calibri" w:cs="Calibri"/>
                                              <w:color w:val="000000"/>
                                            </w:rPr>
                                          </w:rPrChange>
                                        </w:rPr>
                                        <w:t>0.89</w:t>
                                      </w:r>
                                    </w:ins>
                                    <w:del w:id="4002" w:author="Maino Vieytes, Christian (NIH/NIA/IRP) [F]" w:date="2023-11-15T15:57:00Z">
                                      <w:r w:rsidRPr="0049435F" w:rsidDel="0055657D">
                                        <w:rPr>
                                          <w:rFonts w:ascii="Times New Roman" w:hAnsi="Times New Roman" w:cs="Times New Roman"/>
                                          <w:color w:val="000000"/>
                                          <w:sz w:val="18"/>
                                          <w:szCs w:val="18"/>
                                          <w:rPrChange w:id="4003"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4004" w:author="Maino Vieytes, Christian (NIH/NIA/IRP) [F]" w:date="2023-11-15T09:29:00Z"/>
                                  <w:trPrChange w:id="4005" w:author="Maino Vieytes, Christian (NIH/NIA/IRP) [F]" w:date="2023-11-15T16:23:00Z">
                                    <w:trPr>
                                      <w:gridAfter w:val="0"/>
                                      <w:trHeight w:val="320"/>
                                    </w:trPr>
                                  </w:trPrChange>
                                </w:trPr>
                                <w:tc>
                                  <w:tcPr>
                                    <w:tcW w:w="15091" w:type="dxa"/>
                                    <w:gridSpan w:val="10"/>
                                    <w:noWrap/>
                                    <w:vAlign w:val="center"/>
                                    <w:tcPrChange w:id="4006"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4007" w:author="Maino Vieytes, Christian (NIH/NIA/IRP) [F]" w:date="2023-11-15T09:29:00Z"/>
                                        <w:rFonts w:ascii="Times New Roman" w:hAnsi="Times New Roman" w:cs="Times New Roman"/>
                                        <w:i/>
                                        <w:iCs/>
                                        <w:sz w:val="18"/>
                                        <w:szCs w:val="18"/>
                                        <w:rPrChange w:id="4008" w:author="Maino Vieytes, Christian (NIH/NIA/IRP) [F]" w:date="2023-11-15T15:57:00Z">
                                          <w:rPr>
                                            <w:del w:id="4009" w:author="Maino Vieytes, Christian (NIH/NIA/IRP) [F]" w:date="2023-11-15T09:29:00Z"/>
                                            <w:rFonts w:ascii="Times New Roman" w:hAnsi="Times New Roman" w:cs="Times New Roman"/>
                                            <w:i/>
                                            <w:iCs/>
                                            <w:sz w:val="20"/>
                                            <w:szCs w:val="20"/>
                                          </w:rPr>
                                        </w:rPrChange>
                                      </w:rPr>
                                    </w:pPr>
                                    <w:del w:id="4010" w:author="Maino Vieytes, Christian (NIH/NIA/IRP) [F]" w:date="2023-11-15T09:29:00Z">
                                      <w:r w:rsidRPr="008A6C8D" w:rsidDel="001F5A7E">
                                        <w:rPr>
                                          <w:rFonts w:ascii="Times New Roman" w:hAnsi="Times New Roman" w:cs="Times New Roman"/>
                                          <w:i/>
                                          <w:iCs/>
                                          <w:sz w:val="18"/>
                                          <w:szCs w:val="18"/>
                                          <w:rPrChange w:id="4011"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4012" w:author="Maino Vieytes, Christian (NIH/NIA/IRP) [F]" w:date="2023-11-15T09:29:00Z"/>
                                  <w:trPrChange w:id="4013" w:author="Maino Vieytes, Christian (NIH/NIA/IRP) [F]" w:date="2023-11-15T16:23:00Z">
                                    <w:trPr>
                                      <w:gridAfter w:val="0"/>
                                      <w:trHeight w:val="320"/>
                                    </w:trPr>
                                  </w:trPrChange>
                                </w:trPr>
                                <w:tc>
                                  <w:tcPr>
                                    <w:tcW w:w="2317" w:type="dxa"/>
                                    <w:noWrap/>
                                    <w:vAlign w:val="center"/>
                                    <w:hideMark/>
                                    <w:tcPrChange w:id="4014"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4015" w:author="Maino Vieytes, Christian (NIH/NIA/IRP) [F]" w:date="2023-11-15T09:29:00Z"/>
                                        <w:rFonts w:ascii="Times New Roman" w:hAnsi="Times New Roman" w:cs="Times New Roman"/>
                                        <w:sz w:val="18"/>
                                        <w:szCs w:val="18"/>
                                        <w:rPrChange w:id="4016" w:author="Maino Vieytes, Christian (NIH/NIA/IRP) [F]" w:date="2023-11-15T15:57:00Z">
                                          <w:rPr>
                                            <w:del w:id="4017" w:author="Maino Vieytes, Christian (NIH/NIA/IRP) [F]" w:date="2023-11-15T09:29:00Z"/>
                                            <w:rFonts w:ascii="Times New Roman" w:hAnsi="Times New Roman" w:cs="Times New Roman"/>
                                            <w:sz w:val="20"/>
                                            <w:szCs w:val="20"/>
                                          </w:rPr>
                                        </w:rPrChange>
                                      </w:rPr>
                                    </w:pPr>
                                    <w:del w:id="4018" w:author="Maino Vieytes, Christian (NIH/NIA/IRP) [F]" w:date="2023-11-15T09:29:00Z">
                                      <w:r w:rsidRPr="008A6C8D" w:rsidDel="001F5A7E">
                                        <w:rPr>
                                          <w:rFonts w:ascii="Times New Roman" w:hAnsi="Times New Roman" w:cs="Times New Roman"/>
                                          <w:sz w:val="18"/>
                                          <w:szCs w:val="18"/>
                                          <w:rPrChange w:id="4019"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402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021"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4022" w:author="Maino Vieytes, Christian (NIH/NIA/IRP) [F]" w:date="2023-11-15T09:29:00Z"/>
                                        <w:rFonts w:ascii="Times New Roman" w:hAnsi="Times New Roman" w:cs="Times New Roman"/>
                                        <w:sz w:val="18"/>
                                        <w:szCs w:val="18"/>
                                        <w:rPrChange w:id="4023" w:author="Maino Vieytes, Christian (NIH/NIA/IRP) [F]" w:date="2023-11-15T15:57:00Z">
                                          <w:rPr>
                                            <w:del w:id="4024" w:author="Maino Vieytes, Christian (NIH/NIA/IRP) [F]" w:date="2023-11-15T09:29:00Z"/>
                                            <w:rFonts w:ascii="Times New Roman" w:hAnsi="Times New Roman" w:cs="Times New Roman"/>
                                            <w:sz w:val="20"/>
                                            <w:szCs w:val="20"/>
                                          </w:rPr>
                                        </w:rPrChange>
                                      </w:rPr>
                                    </w:pPr>
                                    <w:del w:id="4025" w:author="Maino Vieytes, Christian (NIH/NIA/IRP) [F]" w:date="2023-11-15T09:29:00Z">
                                      <w:r w:rsidRPr="008A6C8D" w:rsidDel="001F5A7E">
                                        <w:rPr>
                                          <w:rFonts w:ascii="Times New Roman" w:hAnsi="Times New Roman" w:cs="Times New Roman"/>
                                          <w:sz w:val="18"/>
                                          <w:szCs w:val="18"/>
                                          <w:rPrChange w:id="402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027"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4028" w:author="Maino Vieytes, Christian (NIH/NIA/IRP) [F]" w:date="2023-11-15T09:29:00Z"/>
                                        <w:rFonts w:ascii="Times New Roman" w:hAnsi="Times New Roman" w:cs="Times New Roman"/>
                                        <w:sz w:val="18"/>
                                        <w:szCs w:val="18"/>
                                        <w:rPrChange w:id="4029" w:author="Maino Vieytes, Christian (NIH/NIA/IRP) [F]" w:date="2023-11-15T15:57:00Z">
                                          <w:rPr>
                                            <w:del w:id="4030" w:author="Maino Vieytes, Christian (NIH/NIA/IRP) [F]" w:date="2023-11-15T09:29:00Z"/>
                                            <w:rFonts w:ascii="Times New Roman" w:hAnsi="Times New Roman" w:cs="Times New Roman"/>
                                            <w:sz w:val="20"/>
                                            <w:szCs w:val="20"/>
                                          </w:rPr>
                                        </w:rPrChange>
                                      </w:rPr>
                                    </w:pPr>
                                    <w:del w:id="4031" w:author="Maino Vieytes, Christian (NIH/NIA/IRP) [F]" w:date="2023-11-15T09:29:00Z">
                                      <w:r w:rsidRPr="008A6C8D" w:rsidDel="001F5A7E">
                                        <w:rPr>
                                          <w:rFonts w:ascii="Times New Roman" w:hAnsi="Times New Roman" w:cs="Times New Roman"/>
                                          <w:sz w:val="18"/>
                                          <w:szCs w:val="18"/>
                                          <w:rPrChange w:id="403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033"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4034" w:author="Maino Vieytes, Christian (NIH/NIA/IRP) [F]" w:date="2023-11-15T09:29:00Z"/>
                                        <w:rFonts w:ascii="Times New Roman" w:hAnsi="Times New Roman" w:cs="Times New Roman"/>
                                        <w:sz w:val="18"/>
                                        <w:szCs w:val="18"/>
                                        <w:rPrChange w:id="4035" w:author="Maino Vieytes, Christian (NIH/NIA/IRP) [F]" w:date="2023-11-15T15:57:00Z">
                                          <w:rPr>
                                            <w:del w:id="4036" w:author="Maino Vieytes, Christian (NIH/NIA/IRP) [F]" w:date="2023-11-15T09:29:00Z"/>
                                            <w:rFonts w:ascii="Times New Roman" w:hAnsi="Times New Roman" w:cs="Times New Roman"/>
                                            <w:sz w:val="20"/>
                                            <w:szCs w:val="20"/>
                                          </w:rPr>
                                        </w:rPrChange>
                                      </w:rPr>
                                    </w:pPr>
                                    <w:del w:id="4037" w:author="Maino Vieytes, Christian (NIH/NIA/IRP) [F]" w:date="2023-11-15T09:29:00Z">
                                      <w:r w:rsidRPr="008A6C8D" w:rsidDel="001F5A7E">
                                        <w:rPr>
                                          <w:rFonts w:ascii="Times New Roman" w:hAnsi="Times New Roman" w:cs="Times New Roman"/>
                                          <w:sz w:val="18"/>
                                          <w:szCs w:val="18"/>
                                          <w:rPrChange w:id="4038"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4039"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4040" w:author="Maino Vieytes, Christian (NIH/NIA/IRP) [F]" w:date="2023-11-15T09:29:00Z"/>
                                        <w:rFonts w:ascii="Times New Roman" w:hAnsi="Times New Roman" w:cs="Times New Roman"/>
                                        <w:sz w:val="18"/>
                                        <w:szCs w:val="18"/>
                                        <w:rPrChange w:id="4041" w:author="Maino Vieytes, Christian (NIH/NIA/IRP) [F]" w:date="2023-11-15T15:57:00Z">
                                          <w:rPr>
                                            <w:del w:id="4042" w:author="Maino Vieytes, Christian (NIH/NIA/IRP) [F]" w:date="2023-11-15T09:29:00Z"/>
                                            <w:rFonts w:ascii="Times New Roman" w:hAnsi="Times New Roman" w:cs="Times New Roman"/>
                                            <w:sz w:val="20"/>
                                            <w:szCs w:val="20"/>
                                          </w:rPr>
                                        </w:rPrChange>
                                      </w:rPr>
                                    </w:pPr>
                                    <w:del w:id="4043" w:author="Maino Vieytes, Christian (NIH/NIA/IRP) [F]" w:date="2023-11-15T09:29:00Z">
                                      <w:r w:rsidRPr="008A6C8D" w:rsidDel="001F5A7E">
                                        <w:rPr>
                                          <w:rFonts w:ascii="Times New Roman" w:hAnsi="Times New Roman" w:cs="Times New Roman"/>
                                          <w:sz w:val="18"/>
                                          <w:szCs w:val="18"/>
                                          <w:rPrChange w:id="4044"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4045"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4046" w:author="Maino Vieytes, Christian (NIH/NIA/IRP) [F]" w:date="2023-11-15T09:29:00Z"/>
                                        <w:rFonts w:ascii="Times New Roman" w:hAnsi="Times New Roman" w:cs="Times New Roman"/>
                                        <w:sz w:val="18"/>
                                        <w:szCs w:val="18"/>
                                        <w:rPrChange w:id="4047" w:author="Maino Vieytes, Christian (NIH/NIA/IRP) [F]" w:date="2023-11-15T15:57:00Z">
                                          <w:rPr>
                                            <w:del w:id="4048" w:author="Maino Vieytes, Christian (NIH/NIA/IRP) [F]" w:date="2023-11-15T09:29:00Z"/>
                                            <w:rFonts w:ascii="Times New Roman" w:hAnsi="Times New Roman" w:cs="Times New Roman"/>
                                            <w:sz w:val="20"/>
                                            <w:szCs w:val="20"/>
                                          </w:rPr>
                                        </w:rPrChange>
                                      </w:rPr>
                                    </w:pPr>
                                    <w:del w:id="4049" w:author="Maino Vieytes, Christian (NIH/NIA/IRP) [F]" w:date="2023-11-15T09:29:00Z">
                                      <w:r w:rsidRPr="008A6C8D" w:rsidDel="001F5A7E">
                                        <w:rPr>
                                          <w:rFonts w:ascii="Times New Roman" w:hAnsi="Times New Roman" w:cs="Times New Roman"/>
                                          <w:sz w:val="18"/>
                                          <w:szCs w:val="18"/>
                                          <w:rPrChange w:id="4050"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4051"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4052" w:author="Maino Vieytes, Christian (NIH/NIA/IRP) [F]" w:date="2023-11-15T09:29:00Z"/>
                                        <w:rFonts w:ascii="Times New Roman" w:hAnsi="Times New Roman" w:cs="Times New Roman"/>
                                        <w:sz w:val="18"/>
                                        <w:szCs w:val="18"/>
                                        <w:rPrChange w:id="4053" w:author="Maino Vieytes, Christian (NIH/NIA/IRP) [F]" w:date="2023-11-15T15:57:00Z">
                                          <w:rPr>
                                            <w:del w:id="4054" w:author="Maino Vieytes, Christian (NIH/NIA/IRP) [F]" w:date="2023-11-15T09:29:00Z"/>
                                            <w:rFonts w:ascii="Times New Roman" w:hAnsi="Times New Roman" w:cs="Times New Roman"/>
                                            <w:sz w:val="20"/>
                                            <w:szCs w:val="20"/>
                                          </w:rPr>
                                        </w:rPrChange>
                                      </w:rPr>
                                    </w:pPr>
                                    <w:del w:id="4055" w:author="Maino Vieytes, Christian (NIH/NIA/IRP) [F]" w:date="2023-11-15T09:29:00Z">
                                      <w:r w:rsidRPr="008A6C8D" w:rsidDel="001F5A7E">
                                        <w:rPr>
                                          <w:rFonts w:ascii="Times New Roman" w:hAnsi="Times New Roman" w:cs="Times New Roman"/>
                                          <w:sz w:val="18"/>
                                          <w:szCs w:val="18"/>
                                          <w:rPrChange w:id="4056"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4057"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4058" w:author="Maino Vieytes, Christian (NIH/NIA/IRP) [F]" w:date="2023-11-15T09:29:00Z"/>
                                        <w:rFonts w:ascii="Times New Roman" w:hAnsi="Times New Roman" w:cs="Times New Roman"/>
                                        <w:sz w:val="18"/>
                                        <w:szCs w:val="18"/>
                                        <w:rPrChange w:id="4059" w:author="Maino Vieytes, Christian (NIH/NIA/IRP) [F]" w:date="2023-11-15T15:57:00Z">
                                          <w:rPr>
                                            <w:del w:id="4060" w:author="Maino Vieytes, Christian (NIH/NIA/IRP) [F]" w:date="2023-11-15T09:29:00Z"/>
                                            <w:rFonts w:ascii="Times New Roman" w:hAnsi="Times New Roman" w:cs="Times New Roman"/>
                                            <w:sz w:val="20"/>
                                            <w:szCs w:val="20"/>
                                          </w:rPr>
                                        </w:rPrChange>
                                      </w:rPr>
                                    </w:pPr>
                                    <w:del w:id="4061" w:author="Maino Vieytes, Christian (NIH/NIA/IRP) [F]" w:date="2023-11-15T09:29:00Z">
                                      <w:r w:rsidRPr="008A6C8D" w:rsidDel="001F5A7E">
                                        <w:rPr>
                                          <w:rFonts w:ascii="Times New Roman" w:hAnsi="Times New Roman" w:cs="Times New Roman"/>
                                          <w:sz w:val="18"/>
                                          <w:szCs w:val="18"/>
                                          <w:rPrChange w:id="4062"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4063"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4064" w:author="Maino Vieytes, Christian (NIH/NIA/IRP) [F]" w:date="2023-11-15T09:29:00Z"/>
                                        <w:rFonts w:ascii="Times New Roman" w:hAnsi="Times New Roman" w:cs="Times New Roman"/>
                                        <w:sz w:val="18"/>
                                        <w:szCs w:val="18"/>
                                        <w:rPrChange w:id="4065" w:author="Maino Vieytes, Christian (NIH/NIA/IRP) [F]" w:date="2023-11-15T15:57:00Z">
                                          <w:rPr>
                                            <w:del w:id="4066" w:author="Maino Vieytes, Christian (NIH/NIA/IRP) [F]" w:date="2023-11-15T09:29:00Z"/>
                                            <w:rFonts w:ascii="Times New Roman" w:hAnsi="Times New Roman" w:cs="Times New Roman"/>
                                            <w:sz w:val="20"/>
                                            <w:szCs w:val="20"/>
                                          </w:rPr>
                                        </w:rPrChange>
                                      </w:rPr>
                                    </w:pPr>
                                    <w:del w:id="4067" w:author="Maino Vieytes, Christian (NIH/NIA/IRP) [F]" w:date="2023-11-15T09:29:00Z">
                                      <w:r w:rsidRPr="008A6C8D" w:rsidDel="001F5A7E">
                                        <w:rPr>
                                          <w:rFonts w:ascii="Times New Roman" w:hAnsi="Times New Roman" w:cs="Times New Roman"/>
                                          <w:sz w:val="18"/>
                                          <w:szCs w:val="18"/>
                                          <w:rPrChange w:id="4068"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4069"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4070" w:author="Maino Vieytes, Christian (NIH/NIA/IRP) [F]" w:date="2023-11-15T09:29:00Z"/>
                                        <w:rFonts w:ascii="Times New Roman" w:hAnsi="Times New Roman" w:cs="Times New Roman"/>
                                        <w:sz w:val="18"/>
                                        <w:szCs w:val="18"/>
                                        <w:rPrChange w:id="4071" w:author="Maino Vieytes, Christian (NIH/NIA/IRP) [F]" w:date="2023-11-15T15:57:00Z">
                                          <w:rPr>
                                            <w:del w:id="4072" w:author="Maino Vieytes, Christian (NIH/NIA/IRP) [F]" w:date="2023-11-15T09:29:00Z"/>
                                            <w:rFonts w:ascii="Times New Roman" w:hAnsi="Times New Roman" w:cs="Times New Roman"/>
                                            <w:sz w:val="20"/>
                                            <w:szCs w:val="20"/>
                                          </w:rPr>
                                        </w:rPrChange>
                                      </w:rPr>
                                    </w:pPr>
                                    <w:del w:id="4073" w:author="Maino Vieytes, Christian (NIH/NIA/IRP) [F]" w:date="2023-11-15T09:29:00Z">
                                      <w:r w:rsidRPr="008A6C8D" w:rsidDel="001F5A7E">
                                        <w:rPr>
                                          <w:rFonts w:ascii="Times New Roman" w:hAnsi="Times New Roman" w:cs="Times New Roman"/>
                                          <w:color w:val="000000"/>
                                          <w:sz w:val="18"/>
                                          <w:szCs w:val="18"/>
                                          <w:rPrChange w:id="4074"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4075" w:author="Maino Vieytes, Christian (NIH/NIA/IRP) [F]" w:date="2023-11-15T09:29:00Z"/>
                                  <w:trPrChange w:id="4076" w:author="Maino Vieytes, Christian (NIH/NIA/IRP) [F]" w:date="2023-11-15T16:23:00Z">
                                    <w:trPr>
                                      <w:gridAfter w:val="0"/>
                                      <w:trHeight w:val="320"/>
                                    </w:trPr>
                                  </w:trPrChange>
                                </w:trPr>
                                <w:tc>
                                  <w:tcPr>
                                    <w:tcW w:w="2317" w:type="dxa"/>
                                    <w:noWrap/>
                                    <w:vAlign w:val="center"/>
                                    <w:hideMark/>
                                    <w:tcPrChange w:id="4077"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4078" w:author="Maino Vieytes, Christian (NIH/NIA/IRP) [F]" w:date="2023-11-15T09:29:00Z"/>
                                        <w:rFonts w:ascii="Times New Roman" w:hAnsi="Times New Roman" w:cs="Times New Roman"/>
                                        <w:sz w:val="18"/>
                                        <w:szCs w:val="18"/>
                                        <w:rPrChange w:id="4079" w:author="Maino Vieytes, Christian (NIH/NIA/IRP) [F]" w:date="2023-11-15T15:57:00Z">
                                          <w:rPr>
                                            <w:del w:id="4080" w:author="Maino Vieytes, Christian (NIH/NIA/IRP) [F]" w:date="2023-11-15T09:29:00Z"/>
                                            <w:rFonts w:ascii="Times New Roman" w:hAnsi="Times New Roman" w:cs="Times New Roman"/>
                                            <w:sz w:val="20"/>
                                            <w:szCs w:val="20"/>
                                          </w:rPr>
                                        </w:rPrChange>
                                      </w:rPr>
                                    </w:pPr>
                                    <w:del w:id="4081" w:author="Maino Vieytes, Christian (NIH/NIA/IRP) [F]" w:date="2023-11-15T09:29:00Z">
                                      <w:r w:rsidRPr="008A6C8D" w:rsidDel="001F5A7E">
                                        <w:rPr>
                                          <w:rFonts w:ascii="Times New Roman" w:hAnsi="Times New Roman" w:cs="Times New Roman"/>
                                          <w:sz w:val="18"/>
                                          <w:szCs w:val="18"/>
                                          <w:rPrChange w:id="4082"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408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084"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4085" w:author="Maino Vieytes, Christian (NIH/NIA/IRP) [F]" w:date="2023-11-15T09:29:00Z"/>
                                        <w:rFonts w:ascii="Times New Roman" w:hAnsi="Times New Roman" w:cs="Times New Roman"/>
                                        <w:sz w:val="18"/>
                                        <w:szCs w:val="18"/>
                                        <w:rPrChange w:id="4086" w:author="Maino Vieytes, Christian (NIH/NIA/IRP) [F]" w:date="2023-11-15T15:57:00Z">
                                          <w:rPr>
                                            <w:del w:id="4087" w:author="Maino Vieytes, Christian (NIH/NIA/IRP) [F]" w:date="2023-11-15T09:29:00Z"/>
                                            <w:rFonts w:ascii="Times New Roman" w:hAnsi="Times New Roman" w:cs="Times New Roman"/>
                                            <w:sz w:val="20"/>
                                            <w:szCs w:val="20"/>
                                          </w:rPr>
                                        </w:rPrChange>
                                      </w:rPr>
                                    </w:pPr>
                                    <w:del w:id="4088" w:author="Maino Vieytes, Christian (NIH/NIA/IRP) [F]" w:date="2023-11-15T09:29:00Z">
                                      <w:r w:rsidRPr="008A6C8D" w:rsidDel="001F5A7E">
                                        <w:rPr>
                                          <w:rFonts w:ascii="Times New Roman" w:hAnsi="Times New Roman" w:cs="Times New Roman"/>
                                          <w:sz w:val="18"/>
                                          <w:szCs w:val="18"/>
                                          <w:rPrChange w:id="408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090"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4091" w:author="Maino Vieytes, Christian (NIH/NIA/IRP) [F]" w:date="2023-11-15T09:29:00Z"/>
                                        <w:rFonts w:ascii="Times New Roman" w:hAnsi="Times New Roman" w:cs="Times New Roman"/>
                                        <w:sz w:val="18"/>
                                        <w:szCs w:val="18"/>
                                        <w:rPrChange w:id="4092" w:author="Maino Vieytes, Christian (NIH/NIA/IRP) [F]" w:date="2023-11-15T15:57:00Z">
                                          <w:rPr>
                                            <w:del w:id="4093" w:author="Maino Vieytes, Christian (NIH/NIA/IRP) [F]" w:date="2023-11-15T09:29:00Z"/>
                                            <w:rFonts w:ascii="Times New Roman" w:hAnsi="Times New Roman" w:cs="Times New Roman"/>
                                            <w:sz w:val="20"/>
                                            <w:szCs w:val="20"/>
                                          </w:rPr>
                                        </w:rPrChange>
                                      </w:rPr>
                                    </w:pPr>
                                    <w:del w:id="4094" w:author="Maino Vieytes, Christian (NIH/NIA/IRP) [F]" w:date="2023-11-15T09:29:00Z">
                                      <w:r w:rsidRPr="008A6C8D" w:rsidDel="001F5A7E">
                                        <w:rPr>
                                          <w:rFonts w:ascii="Times New Roman" w:hAnsi="Times New Roman" w:cs="Times New Roman"/>
                                          <w:sz w:val="18"/>
                                          <w:szCs w:val="18"/>
                                          <w:rPrChange w:id="409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096"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4097" w:author="Maino Vieytes, Christian (NIH/NIA/IRP) [F]" w:date="2023-11-15T09:29:00Z"/>
                                        <w:rFonts w:ascii="Times New Roman" w:hAnsi="Times New Roman" w:cs="Times New Roman"/>
                                        <w:sz w:val="18"/>
                                        <w:szCs w:val="18"/>
                                        <w:rPrChange w:id="4098" w:author="Maino Vieytes, Christian (NIH/NIA/IRP) [F]" w:date="2023-11-15T15:57:00Z">
                                          <w:rPr>
                                            <w:del w:id="4099" w:author="Maino Vieytes, Christian (NIH/NIA/IRP) [F]" w:date="2023-11-15T09:29:00Z"/>
                                            <w:rFonts w:ascii="Times New Roman" w:hAnsi="Times New Roman" w:cs="Times New Roman"/>
                                            <w:sz w:val="20"/>
                                            <w:szCs w:val="20"/>
                                          </w:rPr>
                                        </w:rPrChange>
                                      </w:rPr>
                                    </w:pPr>
                                    <w:del w:id="4100" w:author="Maino Vieytes, Christian (NIH/NIA/IRP) [F]" w:date="2023-11-15T09:29:00Z">
                                      <w:r w:rsidRPr="008A6C8D" w:rsidDel="001F5A7E">
                                        <w:rPr>
                                          <w:rFonts w:ascii="Times New Roman" w:hAnsi="Times New Roman" w:cs="Times New Roman"/>
                                          <w:sz w:val="18"/>
                                          <w:szCs w:val="18"/>
                                          <w:rPrChange w:id="4101"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4102"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4103" w:author="Maino Vieytes, Christian (NIH/NIA/IRP) [F]" w:date="2023-11-15T09:29:00Z"/>
                                        <w:rFonts w:ascii="Times New Roman" w:hAnsi="Times New Roman" w:cs="Times New Roman"/>
                                        <w:sz w:val="18"/>
                                        <w:szCs w:val="18"/>
                                        <w:rPrChange w:id="4104" w:author="Maino Vieytes, Christian (NIH/NIA/IRP) [F]" w:date="2023-11-15T15:57:00Z">
                                          <w:rPr>
                                            <w:del w:id="4105" w:author="Maino Vieytes, Christian (NIH/NIA/IRP) [F]" w:date="2023-11-15T09:29:00Z"/>
                                            <w:rFonts w:ascii="Times New Roman" w:hAnsi="Times New Roman" w:cs="Times New Roman"/>
                                            <w:sz w:val="20"/>
                                            <w:szCs w:val="20"/>
                                          </w:rPr>
                                        </w:rPrChange>
                                      </w:rPr>
                                    </w:pPr>
                                    <w:del w:id="4106" w:author="Maino Vieytes, Christian (NIH/NIA/IRP) [F]" w:date="2023-11-15T09:29:00Z">
                                      <w:r w:rsidRPr="008A6C8D" w:rsidDel="001F5A7E">
                                        <w:rPr>
                                          <w:rFonts w:ascii="Times New Roman" w:hAnsi="Times New Roman" w:cs="Times New Roman"/>
                                          <w:sz w:val="18"/>
                                          <w:szCs w:val="18"/>
                                          <w:rPrChange w:id="4107"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4108"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4109" w:author="Maino Vieytes, Christian (NIH/NIA/IRP) [F]" w:date="2023-11-15T09:29:00Z"/>
                                        <w:rFonts w:ascii="Times New Roman" w:hAnsi="Times New Roman" w:cs="Times New Roman"/>
                                        <w:sz w:val="18"/>
                                        <w:szCs w:val="18"/>
                                        <w:rPrChange w:id="4110" w:author="Maino Vieytes, Christian (NIH/NIA/IRP) [F]" w:date="2023-11-15T15:57:00Z">
                                          <w:rPr>
                                            <w:del w:id="4111" w:author="Maino Vieytes, Christian (NIH/NIA/IRP) [F]" w:date="2023-11-15T09:29:00Z"/>
                                            <w:rFonts w:ascii="Times New Roman" w:hAnsi="Times New Roman" w:cs="Times New Roman"/>
                                            <w:sz w:val="20"/>
                                            <w:szCs w:val="20"/>
                                          </w:rPr>
                                        </w:rPrChange>
                                      </w:rPr>
                                    </w:pPr>
                                    <w:del w:id="4112" w:author="Maino Vieytes, Christian (NIH/NIA/IRP) [F]" w:date="2023-11-15T09:29:00Z">
                                      <w:r w:rsidRPr="008A6C8D" w:rsidDel="001F5A7E">
                                        <w:rPr>
                                          <w:rFonts w:ascii="Times New Roman" w:hAnsi="Times New Roman" w:cs="Times New Roman"/>
                                          <w:sz w:val="18"/>
                                          <w:szCs w:val="18"/>
                                          <w:rPrChange w:id="4113"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4114"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4115" w:author="Maino Vieytes, Christian (NIH/NIA/IRP) [F]" w:date="2023-11-15T09:29:00Z"/>
                                        <w:rFonts w:ascii="Times New Roman" w:hAnsi="Times New Roman" w:cs="Times New Roman"/>
                                        <w:sz w:val="18"/>
                                        <w:szCs w:val="18"/>
                                        <w:rPrChange w:id="4116" w:author="Maino Vieytes, Christian (NIH/NIA/IRP) [F]" w:date="2023-11-15T15:57:00Z">
                                          <w:rPr>
                                            <w:del w:id="4117" w:author="Maino Vieytes, Christian (NIH/NIA/IRP) [F]" w:date="2023-11-15T09:29:00Z"/>
                                            <w:rFonts w:ascii="Times New Roman" w:hAnsi="Times New Roman" w:cs="Times New Roman"/>
                                            <w:sz w:val="20"/>
                                            <w:szCs w:val="20"/>
                                          </w:rPr>
                                        </w:rPrChange>
                                      </w:rPr>
                                    </w:pPr>
                                    <w:del w:id="4118" w:author="Maino Vieytes, Christian (NIH/NIA/IRP) [F]" w:date="2023-11-15T09:29:00Z">
                                      <w:r w:rsidRPr="008A6C8D" w:rsidDel="001F5A7E">
                                        <w:rPr>
                                          <w:rFonts w:ascii="Times New Roman" w:hAnsi="Times New Roman" w:cs="Times New Roman"/>
                                          <w:sz w:val="18"/>
                                          <w:szCs w:val="18"/>
                                          <w:rPrChange w:id="4119"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4120"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4121" w:author="Maino Vieytes, Christian (NIH/NIA/IRP) [F]" w:date="2023-11-15T09:29:00Z"/>
                                        <w:rFonts w:ascii="Times New Roman" w:hAnsi="Times New Roman" w:cs="Times New Roman"/>
                                        <w:sz w:val="18"/>
                                        <w:szCs w:val="18"/>
                                        <w:rPrChange w:id="4122" w:author="Maino Vieytes, Christian (NIH/NIA/IRP) [F]" w:date="2023-11-15T15:57:00Z">
                                          <w:rPr>
                                            <w:del w:id="4123" w:author="Maino Vieytes, Christian (NIH/NIA/IRP) [F]" w:date="2023-11-15T09:29:00Z"/>
                                            <w:rFonts w:ascii="Times New Roman" w:hAnsi="Times New Roman" w:cs="Times New Roman"/>
                                            <w:sz w:val="20"/>
                                            <w:szCs w:val="20"/>
                                          </w:rPr>
                                        </w:rPrChange>
                                      </w:rPr>
                                    </w:pPr>
                                    <w:del w:id="4124" w:author="Maino Vieytes, Christian (NIH/NIA/IRP) [F]" w:date="2023-11-15T09:29:00Z">
                                      <w:r w:rsidRPr="008A6C8D" w:rsidDel="001F5A7E">
                                        <w:rPr>
                                          <w:rFonts w:ascii="Times New Roman" w:hAnsi="Times New Roman" w:cs="Times New Roman"/>
                                          <w:sz w:val="18"/>
                                          <w:szCs w:val="18"/>
                                          <w:rPrChange w:id="4125"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4126"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4127" w:author="Maino Vieytes, Christian (NIH/NIA/IRP) [F]" w:date="2023-11-15T09:29:00Z"/>
                                        <w:rFonts w:ascii="Times New Roman" w:hAnsi="Times New Roman" w:cs="Times New Roman"/>
                                        <w:sz w:val="18"/>
                                        <w:szCs w:val="18"/>
                                        <w:rPrChange w:id="4128" w:author="Maino Vieytes, Christian (NIH/NIA/IRP) [F]" w:date="2023-11-15T15:57:00Z">
                                          <w:rPr>
                                            <w:del w:id="4129" w:author="Maino Vieytes, Christian (NIH/NIA/IRP) [F]" w:date="2023-11-15T09:29:00Z"/>
                                            <w:rFonts w:ascii="Times New Roman" w:hAnsi="Times New Roman" w:cs="Times New Roman"/>
                                            <w:sz w:val="20"/>
                                            <w:szCs w:val="20"/>
                                          </w:rPr>
                                        </w:rPrChange>
                                      </w:rPr>
                                    </w:pPr>
                                    <w:del w:id="4130" w:author="Maino Vieytes, Christian (NIH/NIA/IRP) [F]" w:date="2023-11-15T09:29:00Z">
                                      <w:r w:rsidRPr="008A6C8D" w:rsidDel="001F5A7E">
                                        <w:rPr>
                                          <w:rFonts w:ascii="Times New Roman" w:hAnsi="Times New Roman" w:cs="Times New Roman"/>
                                          <w:sz w:val="18"/>
                                          <w:szCs w:val="18"/>
                                          <w:rPrChange w:id="4131"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4132"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4133" w:author="Maino Vieytes, Christian (NIH/NIA/IRP) [F]" w:date="2023-11-15T09:29:00Z"/>
                                        <w:rFonts w:ascii="Times New Roman" w:hAnsi="Times New Roman" w:cs="Times New Roman"/>
                                        <w:sz w:val="18"/>
                                        <w:szCs w:val="18"/>
                                        <w:rPrChange w:id="4134" w:author="Maino Vieytes, Christian (NIH/NIA/IRP) [F]" w:date="2023-11-15T15:57:00Z">
                                          <w:rPr>
                                            <w:del w:id="4135" w:author="Maino Vieytes, Christian (NIH/NIA/IRP) [F]" w:date="2023-11-15T09:29:00Z"/>
                                            <w:rFonts w:ascii="Times New Roman" w:hAnsi="Times New Roman" w:cs="Times New Roman"/>
                                            <w:sz w:val="20"/>
                                            <w:szCs w:val="20"/>
                                          </w:rPr>
                                        </w:rPrChange>
                                      </w:rPr>
                                    </w:pPr>
                                    <w:del w:id="4136" w:author="Maino Vieytes, Christian (NIH/NIA/IRP) [F]" w:date="2023-11-15T09:29:00Z">
                                      <w:r w:rsidRPr="008A6C8D" w:rsidDel="001F5A7E">
                                        <w:rPr>
                                          <w:rFonts w:ascii="Times New Roman" w:hAnsi="Times New Roman" w:cs="Times New Roman"/>
                                          <w:color w:val="000000"/>
                                          <w:sz w:val="18"/>
                                          <w:szCs w:val="18"/>
                                          <w:rPrChange w:id="4137"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4138" w:author="Maino Vieytes, Christian (NIH/NIA/IRP) [F]" w:date="2023-11-15T09:29:00Z"/>
                                  <w:trPrChange w:id="4139" w:author="Maino Vieytes, Christian (NIH/NIA/IRP) [F]" w:date="2023-11-15T16:23:00Z">
                                    <w:trPr>
                                      <w:gridAfter w:val="0"/>
                                      <w:trHeight w:val="320"/>
                                    </w:trPr>
                                  </w:trPrChange>
                                </w:trPr>
                                <w:tc>
                                  <w:tcPr>
                                    <w:tcW w:w="2317" w:type="dxa"/>
                                    <w:noWrap/>
                                    <w:vAlign w:val="center"/>
                                    <w:hideMark/>
                                    <w:tcPrChange w:id="4140"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4141" w:author="Maino Vieytes, Christian (NIH/NIA/IRP) [F]" w:date="2023-11-15T09:29:00Z"/>
                                        <w:rFonts w:ascii="Times New Roman" w:hAnsi="Times New Roman" w:cs="Times New Roman"/>
                                        <w:sz w:val="18"/>
                                        <w:szCs w:val="18"/>
                                        <w:rPrChange w:id="4142" w:author="Maino Vieytes, Christian (NIH/NIA/IRP) [F]" w:date="2023-11-15T15:57:00Z">
                                          <w:rPr>
                                            <w:del w:id="4143" w:author="Maino Vieytes, Christian (NIH/NIA/IRP) [F]" w:date="2023-11-15T09:29:00Z"/>
                                            <w:rFonts w:ascii="Times New Roman" w:hAnsi="Times New Roman" w:cs="Times New Roman"/>
                                            <w:sz w:val="20"/>
                                            <w:szCs w:val="20"/>
                                          </w:rPr>
                                        </w:rPrChange>
                                      </w:rPr>
                                    </w:pPr>
                                    <w:del w:id="4144" w:author="Maino Vieytes, Christian (NIH/NIA/IRP) [F]" w:date="2023-11-15T09:29:00Z">
                                      <w:r w:rsidRPr="008A6C8D" w:rsidDel="001F5A7E">
                                        <w:rPr>
                                          <w:rFonts w:ascii="Times New Roman" w:hAnsi="Times New Roman" w:cs="Times New Roman"/>
                                          <w:sz w:val="18"/>
                                          <w:szCs w:val="18"/>
                                          <w:rPrChange w:id="4145"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414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147"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4148" w:author="Maino Vieytes, Christian (NIH/NIA/IRP) [F]" w:date="2023-11-15T09:29:00Z"/>
                                        <w:rFonts w:ascii="Times New Roman" w:hAnsi="Times New Roman" w:cs="Times New Roman"/>
                                        <w:sz w:val="18"/>
                                        <w:szCs w:val="18"/>
                                        <w:rPrChange w:id="4149" w:author="Maino Vieytes, Christian (NIH/NIA/IRP) [F]" w:date="2023-11-15T15:57:00Z">
                                          <w:rPr>
                                            <w:del w:id="4150" w:author="Maino Vieytes, Christian (NIH/NIA/IRP) [F]" w:date="2023-11-15T09:29:00Z"/>
                                            <w:rFonts w:ascii="Times New Roman" w:hAnsi="Times New Roman" w:cs="Times New Roman"/>
                                            <w:sz w:val="20"/>
                                            <w:szCs w:val="20"/>
                                          </w:rPr>
                                        </w:rPrChange>
                                      </w:rPr>
                                    </w:pPr>
                                    <w:del w:id="4151" w:author="Maino Vieytes, Christian (NIH/NIA/IRP) [F]" w:date="2023-11-15T09:29:00Z">
                                      <w:r w:rsidRPr="008A6C8D" w:rsidDel="001F5A7E">
                                        <w:rPr>
                                          <w:rFonts w:ascii="Times New Roman" w:hAnsi="Times New Roman" w:cs="Times New Roman"/>
                                          <w:sz w:val="18"/>
                                          <w:szCs w:val="18"/>
                                          <w:rPrChange w:id="415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153"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4154" w:author="Maino Vieytes, Christian (NIH/NIA/IRP) [F]" w:date="2023-11-15T09:29:00Z"/>
                                        <w:rFonts w:ascii="Times New Roman" w:hAnsi="Times New Roman" w:cs="Times New Roman"/>
                                        <w:sz w:val="18"/>
                                        <w:szCs w:val="18"/>
                                        <w:rPrChange w:id="4155" w:author="Maino Vieytes, Christian (NIH/NIA/IRP) [F]" w:date="2023-11-15T15:57:00Z">
                                          <w:rPr>
                                            <w:del w:id="4156" w:author="Maino Vieytes, Christian (NIH/NIA/IRP) [F]" w:date="2023-11-15T09:29:00Z"/>
                                            <w:rFonts w:ascii="Times New Roman" w:hAnsi="Times New Roman" w:cs="Times New Roman"/>
                                            <w:sz w:val="20"/>
                                            <w:szCs w:val="20"/>
                                          </w:rPr>
                                        </w:rPrChange>
                                      </w:rPr>
                                    </w:pPr>
                                    <w:del w:id="4157" w:author="Maino Vieytes, Christian (NIH/NIA/IRP) [F]" w:date="2023-11-15T09:29:00Z">
                                      <w:r w:rsidRPr="008A6C8D" w:rsidDel="001F5A7E">
                                        <w:rPr>
                                          <w:rFonts w:ascii="Times New Roman" w:hAnsi="Times New Roman" w:cs="Times New Roman"/>
                                          <w:sz w:val="18"/>
                                          <w:szCs w:val="18"/>
                                          <w:rPrChange w:id="415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159"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4160" w:author="Maino Vieytes, Christian (NIH/NIA/IRP) [F]" w:date="2023-11-15T09:29:00Z"/>
                                        <w:rFonts w:ascii="Times New Roman" w:hAnsi="Times New Roman" w:cs="Times New Roman"/>
                                        <w:sz w:val="18"/>
                                        <w:szCs w:val="18"/>
                                        <w:rPrChange w:id="4161" w:author="Maino Vieytes, Christian (NIH/NIA/IRP) [F]" w:date="2023-11-15T15:57:00Z">
                                          <w:rPr>
                                            <w:del w:id="4162" w:author="Maino Vieytes, Christian (NIH/NIA/IRP) [F]" w:date="2023-11-15T09:29:00Z"/>
                                            <w:rFonts w:ascii="Times New Roman" w:hAnsi="Times New Roman" w:cs="Times New Roman"/>
                                            <w:sz w:val="20"/>
                                            <w:szCs w:val="20"/>
                                          </w:rPr>
                                        </w:rPrChange>
                                      </w:rPr>
                                    </w:pPr>
                                    <w:del w:id="4163" w:author="Maino Vieytes, Christian (NIH/NIA/IRP) [F]" w:date="2023-11-15T09:29:00Z">
                                      <w:r w:rsidRPr="008A6C8D" w:rsidDel="001F5A7E">
                                        <w:rPr>
                                          <w:rFonts w:ascii="Times New Roman" w:hAnsi="Times New Roman" w:cs="Times New Roman"/>
                                          <w:sz w:val="18"/>
                                          <w:szCs w:val="18"/>
                                          <w:rPrChange w:id="4164"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4165"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4166" w:author="Maino Vieytes, Christian (NIH/NIA/IRP) [F]" w:date="2023-11-15T09:29:00Z"/>
                                        <w:rFonts w:ascii="Times New Roman" w:hAnsi="Times New Roman" w:cs="Times New Roman"/>
                                        <w:sz w:val="18"/>
                                        <w:szCs w:val="18"/>
                                        <w:rPrChange w:id="4167" w:author="Maino Vieytes, Christian (NIH/NIA/IRP) [F]" w:date="2023-11-15T15:57:00Z">
                                          <w:rPr>
                                            <w:del w:id="4168" w:author="Maino Vieytes, Christian (NIH/NIA/IRP) [F]" w:date="2023-11-15T09:29:00Z"/>
                                            <w:rFonts w:ascii="Times New Roman" w:hAnsi="Times New Roman" w:cs="Times New Roman"/>
                                            <w:sz w:val="20"/>
                                            <w:szCs w:val="20"/>
                                          </w:rPr>
                                        </w:rPrChange>
                                      </w:rPr>
                                    </w:pPr>
                                    <w:del w:id="4169" w:author="Maino Vieytes, Christian (NIH/NIA/IRP) [F]" w:date="2023-11-15T09:29:00Z">
                                      <w:r w:rsidRPr="008A6C8D" w:rsidDel="001F5A7E">
                                        <w:rPr>
                                          <w:rFonts w:ascii="Times New Roman" w:hAnsi="Times New Roman" w:cs="Times New Roman"/>
                                          <w:sz w:val="18"/>
                                          <w:szCs w:val="18"/>
                                          <w:rPrChange w:id="4170"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4171"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4172" w:author="Maino Vieytes, Christian (NIH/NIA/IRP) [F]" w:date="2023-11-15T09:29:00Z"/>
                                        <w:rFonts w:ascii="Times New Roman" w:hAnsi="Times New Roman" w:cs="Times New Roman"/>
                                        <w:sz w:val="18"/>
                                        <w:szCs w:val="18"/>
                                        <w:rPrChange w:id="4173" w:author="Maino Vieytes, Christian (NIH/NIA/IRP) [F]" w:date="2023-11-15T15:57:00Z">
                                          <w:rPr>
                                            <w:del w:id="4174" w:author="Maino Vieytes, Christian (NIH/NIA/IRP) [F]" w:date="2023-11-15T09:29:00Z"/>
                                            <w:rFonts w:ascii="Times New Roman" w:hAnsi="Times New Roman" w:cs="Times New Roman"/>
                                            <w:sz w:val="20"/>
                                            <w:szCs w:val="20"/>
                                          </w:rPr>
                                        </w:rPrChange>
                                      </w:rPr>
                                    </w:pPr>
                                    <w:del w:id="4175" w:author="Maino Vieytes, Christian (NIH/NIA/IRP) [F]" w:date="2023-11-15T09:29:00Z">
                                      <w:r w:rsidRPr="008A6C8D" w:rsidDel="001F5A7E">
                                        <w:rPr>
                                          <w:rFonts w:ascii="Times New Roman" w:hAnsi="Times New Roman" w:cs="Times New Roman"/>
                                          <w:sz w:val="18"/>
                                          <w:szCs w:val="18"/>
                                          <w:rPrChange w:id="4176"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4177"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4178" w:author="Maino Vieytes, Christian (NIH/NIA/IRP) [F]" w:date="2023-11-15T09:29:00Z"/>
                                        <w:rFonts w:ascii="Times New Roman" w:hAnsi="Times New Roman" w:cs="Times New Roman"/>
                                        <w:sz w:val="18"/>
                                        <w:szCs w:val="18"/>
                                        <w:rPrChange w:id="4179" w:author="Maino Vieytes, Christian (NIH/NIA/IRP) [F]" w:date="2023-11-15T15:57:00Z">
                                          <w:rPr>
                                            <w:del w:id="4180" w:author="Maino Vieytes, Christian (NIH/NIA/IRP) [F]" w:date="2023-11-15T09:29:00Z"/>
                                            <w:rFonts w:ascii="Times New Roman" w:hAnsi="Times New Roman" w:cs="Times New Roman"/>
                                            <w:sz w:val="20"/>
                                            <w:szCs w:val="20"/>
                                          </w:rPr>
                                        </w:rPrChange>
                                      </w:rPr>
                                    </w:pPr>
                                    <w:del w:id="4181" w:author="Maino Vieytes, Christian (NIH/NIA/IRP) [F]" w:date="2023-11-15T09:29:00Z">
                                      <w:r w:rsidRPr="008A6C8D" w:rsidDel="001F5A7E">
                                        <w:rPr>
                                          <w:rFonts w:ascii="Times New Roman" w:hAnsi="Times New Roman" w:cs="Times New Roman"/>
                                          <w:sz w:val="18"/>
                                          <w:szCs w:val="18"/>
                                          <w:rPrChange w:id="4182"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4183"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4184" w:author="Maino Vieytes, Christian (NIH/NIA/IRP) [F]" w:date="2023-11-15T09:29:00Z"/>
                                        <w:rFonts w:ascii="Times New Roman" w:hAnsi="Times New Roman" w:cs="Times New Roman"/>
                                        <w:sz w:val="18"/>
                                        <w:szCs w:val="18"/>
                                        <w:rPrChange w:id="4185" w:author="Maino Vieytes, Christian (NIH/NIA/IRP) [F]" w:date="2023-11-15T15:57:00Z">
                                          <w:rPr>
                                            <w:del w:id="4186" w:author="Maino Vieytes, Christian (NIH/NIA/IRP) [F]" w:date="2023-11-15T09:29:00Z"/>
                                            <w:rFonts w:ascii="Times New Roman" w:hAnsi="Times New Roman" w:cs="Times New Roman"/>
                                            <w:sz w:val="20"/>
                                            <w:szCs w:val="20"/>
                                          </w:rPr>
                                        </w:rPrChange>
                                      </w:rPr>
                                    </w:pPr>
                                    <w:del w:id="4187" w:author="Maino Vieytes, Christian (NIH/NIA/IRP) [F]" w:date="2023-11-15T09:29:00Z">
                                      <w:r w:rsidRPr="008A6C8D" w:rsidDel="001F5A7E">
                                        <w:rPr>
                                          <w:rFonts w:ascii="Times New Roman" w:hAnsi="Times New Roman" w:cs="Times New Roman"/>
                                          <w:sz w:val="18"/>
                                          <w:szCs w:val="18"/>
                                          <w:rPrChange w:id="4188"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4189"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4190" w:author="Maino Vieytes, Christian (NIH/NIA/IRP) [F]" w:date="2023-11-15T09:29:00Z"/>
                                        <w:rFonts w:ascii="Times New Roman" w:hAnsi="Times New Roman" w:cs="Times New Roman"/>
                                        <w:sz w:val="18"/>
                                        <w:szCs w:val="18"/>
                                        <w:rPrChange w:id="4191" w:author="Maino Vieytes, Christian (NIH/NIA/IRP) [F]" w:date="2023-11-15T15:57:00Z">
                                          <w:rPr>
                                            <w:del w:id="4192" w:author="Maino Vieytes, Christian (NIH/NIA/IRP) [F]" w:date="2023-11-15T09:29:00Z"/>
                                            <w:rFonts w:ascii="Times New Roman" w:hAnsi="Times New Roman" w:cs="Times New Roman"/>
                                            <w:sz w:val="20"/>
                                            <w:szCs w:val="20"/>
                                          </w:rPr>
                                        </w:rPrChange>
                                      </w:rPr>
                                    </w:pPr>
                                    <w:del w:id="4193" w:author="Maino Vieytes, Christian (NIH/NIA/IRP) [F]" w:date="2023-11-15T09:29:00Z">
                                      <w:r w:rsidRPr="008A6C8D" w:rsidDel="001F5A7E">
                                        <w:rPr>
                                          <w:rFonts w:ascii="Times New Roman" w:hAnsi="Times New Roman" w:cs="Times New Roman"/>
                                          <w:sz w:val="18"/>
                                          <w:szCs w:val="18"/>
                                          <w:rPrChange w:id="4194"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4195"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4196" w:author="Maino Vieytes, Christian (NIH/NIA/IRP) [F]" w:date="2023-11-15T09:29:00Z"/>
                                        <w:rFonts w:ascii="Times New Roman" w:hAnsi="Times New Roman" w:cs="Times New Roman"/>
                                        <w:sz w:val="18"/>
                                        <w:szCs w:val="18"/>
                                        <w:rPrChange w:id="4197" w:author="Maino Vieytes, Christian (NIH/NIA/IRP) [F]" w:date="2023-11-15T15:57:00Z">
                                          <w:rPr>
                                            <w:del w:id="4198" w:author="Maino Vieytes, Christian (NIH/NIA/IRP) [F]" w:date="2023-11-15T09:29:00Z"/>
                                            <w:rFonts w:ascii="Times New Roman" w:hAnsi="Times New Roman" w:cs="Times New Roman"/>
                                            <w:sz w:val="20"/>
                                            <w:szCs w:val="20"/>
                                          </w:rPr>
                                        </w:rPrChange>
                                      </w:rPr>
                                    </w:pPr>
                                    <w:del w:id="4199" w:author="Maino Vieytes, Christian (NIH/NIA/IRP) [F]" w:date="2023-11-15T09:29:00Z">
                                      <w:r w:rsidRPr="008A6C8D" w:rsidDel="001F5A7E">
                                        <w:rPr>
                                          <w:rFonts w:ascii="Times New Roman" w:hAnsi="Times New Roman" w:cs="Times New Roman"/>
                                          <w:color w:val="000000"/>
                                          <w:sz w:val="18"/>
                                          <w:szCs w:val="18"/>
                                          <w:rPrChange w:id="4200"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4201" w:author="Maino Vieytes, Christian (NIH/NIA/IRP) [F]" w:date="2023-11-15T09:29:00Z"/>
                                  <w:trPrChange w:id="4202" w:author="Maino Vieytes, Christian (NIH/NIA/IRP) [F]" w:date="2023-11-15T16:23:00Z">
                                    <w:trPr>
                                      <w:gridAfter w:val="0"/>
                                      <w:trHeight w:val="320"/>
                                    </w:trPr>
                                  </w:trPrChange>
                                </w:trPr>
                                <w:tc>
                                  <w:tcPr>
                                    <w:tcW w:w="2317" w:type="dxa"/>
                                    <w:noWrap/>
                                    <w:vAlign w:val="center"/>
                                    <w:hideMark/>
                                    <w:tcPrChange w:id="4203"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4204" w:author="Maino Vieytes, Christian (NIH/NIA/IRP) [F]" w:date="2023-11-15T09:29:00Z"/>
                                        <w:rFonts w:ascii="Times New Roman" w:hAnsi="Times New Roman" w:cs="Times New Roman"/>
                                        <w:sz w:val="18"/>
                                        <w:szCs w:val="18"/>
                                        <w:rPrChange w:id="4205" w:author="Maino Vieytes, Christian (NIH/NIA/IRP) [F]" w:date="2023-11-15T15:57:00Z">
                                          <w:rPr>
                                            <w:del w:id="4206" w:author="Maino Vieytes, Christian (NIH/NIA/IRP) [F]" w:date="2023-11-15T09:29:00Z"/>
                                            <w:rFonts w:ascii="Times New Roman" w:hAnsi="Times New Roman" w:cs="Times New Roman"/>
                                            <w:sz w:val="20"/>
                                            <w:szCs w:val="20"/>
                                          </w:rPr>
                                        </w:rPrChange>
                                      </w:rPr>
                                    </w:pPr>
                                    <w:del w:id="4207" w:author="Maino Vieytes, Christian (NIH/NIA/IRP) [F]" w:date="2023-11-15T09:29:00Z">
                                      <w:r w:rsidRPr="008A6C8D" w:rsidDel="001F5A7E">
                                        <w:rPr>
                                          <w:rFonts w:ascii="Times New Roman" w:hAnsi="Times New Roman" w:cs="Times New Roman"/>
                                          <w:sz w:val="18"/>
                                          <w:szCs w:val="18"/>
                                          <w:rPrChange w:id="4208"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4209"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210"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4211" w:author="Maino Vieytes, Christian (NIH/NIA/IRP) [F]" w:date="2023-11-15T09:29:00Z"/>
                                        <w:rFonts w:ascii="Times New Roman" w:hAnsi="Times New Roman" w:cs="Times New Roman"/>
                                        <w:sz w:val="18"/>
                                        <w:szCs w:val="18"/>
                                        <w:rPrChange w:id="4212" w:author="Maino Vieytes, Christian (NIH/NIA/IRP) [F]" w:date="2023-11-15T15:57:00Z">
                                          <w:rPr>
                                            <w:del w:id="4213" w:author="Maino Vieytes, Christian (NIH/NIA/IRP) [F]" w:date="2023-11-15T09:29:00Z"/>
                                            <w:rFonts w:ascii="Times New Roman" w:hAnsi="Times New Roman" w:cs="Times New Roman"/>
                                            <w:sz w:val="20"/>
                                            <w:szCs w:val="20"/>
                                          </w:rPr>
                                        </w:rPrChange>
                                      </w:rPr>
                                    </w:pPr>
                                    <w:del w:id="4214" w:author="Maino Vieytes, Christian (NIH/NIA/IRP) [F]" w:date="2023-11-15T09:29:00Z">
                                      <w:r w:rsidRPr="008A6C8D" w:rsidDel="001F5A7E">
                                        <w:rPr>
                                          <w:rFonts w:ascii="Times New Roman" w:hAnsi="Times New Roman" w:cs="Times New Roman"/>
                                          <w:sz w:val="18"/>
                                          <w:szCs w:val="18"/>
                                          <w:rPrChange w:id="421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216"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4217" w:author="Maino Vieytes, Christian (NIH/NIA/IRP) [F]" w:date="2023-11-15T09:29:00Z"/>
                                        <w:rFonts w:ascii="Times New Roman" w:hAnsi="Times New Roman" w:cs="Times New Roman"/>
                                        <w:sz w:val="18"/>
                                        <w:szCs w:val="18"/>
                                        <w:rPrChange w:id="4218" w:author="Maino Vieytes, Christian (NIH/NIA/IRP) [F]" w:date="2023-11-15T15:57:00Z">
                                          <w:rPr>
                                            <w:del w:id="4219" w:author="Maino Vieytes, Christian (NIH/NIA/IRP) [F]" w:date="2023-11-15T09:29:00Z"/>
                                            <w:rFonts w:ascii="Times New Roman" w:hAnsi="Times New Roman" w:cs="Times New Roman"/>
                                            <w:sz w:val="20"/>
                                            <w:szCs w:val="20"/>
                                          </w:rPr>
                                        </w:rPrChange>
                                      </w:rPr>
                                    </w:pPr>
                                    <w:del w:id="4220" w:author="Maino Vieytes, Christian (NIH/NIA/IRP) [F]" w:date="2023-11-15T09:29:00Z">
                                      <w:r w:rsidRPr="008A6C8D" w:rsidDel="001F5A7E">
                                        <w:rPr>
                                          <w:rFonts w:ascii="Times New Roman" w:hAnsi="Times New Roman" w:cs="Times New Roman"/>
                                          <w:sz w:val="18"/>
                                          <w:szCs w:val="18"/>
                                          <w:rPrChange w:id="422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222"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4223" w:author="Maino Vieytes, Christian (NIH/NIA/IRP) [F]" w:date="2023-11-15T09:29:00Z"/>
                                        <w:rFonts w:ascii="Times New Roman" w:hAnsi="Times New Roman" w:cs="Times New Roman"/>
                                        <w:sz w:val="18"/>
                                        <w:szCs w:val="18"/>
                                        <w:rPrChange w:id="4224" w:author="Maino Vieytes, Christian (NIH/NIA/IRP) [F]" w:date="2023-11-15T15:57:00Z">
                                          <w:rPr>
                                            <w:del w:id="4225" w:author="Maino Vieytes, Christian (NIH/NIA/IRP) [F]" w:date="2023-11-15T09:29:00Z"/>
                                            <w:rFonts w:ascii="Times New Roman" w:hAnsi="Times New Roman" w:cs="Times New Roman"/>
                                            <w:sz w:val="20"/>
                                            <w:szCs w:val="20"/>
                                          </w:rPr>
                                        </w:rPrChange>
                                      </w:rPr>
                                    </w:pPr>
                                    <w:del w:id="4226" w:author="Maino Vieytes, Christian (NIH/NIA/IRP) [F]" w:date="2023-11-15T09:29:00Z">
                                      <w:r w:rsidRPr="008A6C8D" w:rsidDel="001F5A7E">
                                        <w:rPr>
                                          <w:rFonts w:ascii="Times New Roman" w:hAnsi="Times New Roman" w:cs="Times New Roman"/>
                                          <w:sz w:val="18"/>
                                          <w:szCs w:val="18"/>
                                          <w:rPrChange w:id="4227"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4228"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4229" w:author="Maino Vieytes, Christian (NIH/NIA/IRP) [F]" w:date="2023-11-15T09:29:00Z"/>
                                        <w:rFonts w:ascii="Times New Roman" w:hAnsi="Times New Roman" w:cs="Times New Roman"/>
                                        <w:sz w:val="18"/>
                                        <w:szCs w:val="18"/>
                                        <w:rPrChange w:id="4230" w:author="Maino Vieytes, Christian (NIH/NIA/IRP) [F]" w:date="2023-11-15T15:57:00Z">
                                          <w:rPr>
                                            <w:del w:id="4231" w:author="Maino Vieytes, Christian (NIH/NIA/IRP) [F]" w:date="2023-11-15T09:29:00Z"/>
                                            <w:rFonts w:ascii="Times New Roman" w:hAnsi="Times New Roman" w:cs="Times New Roman"/>
                                            <w:sz w:val="20"/>
                                            <w:szCs w:val="20"/>
                                          </w:rPr>
                                        </w:rPrChange>
                                      </w:rPr>
                                    </w:pPr>
                                    <w:del w:id="4232" w:author="Maino Vieytes, Christian (NIH/NIA/IRP) [F]" w:date="2023-11-15T09:29:00Z">
                                      <w:r w:rsidRPr="008A6C8D" w:rsidDel="001F5A7E">
                                        <w:rPr>
                                          <w:rFonts w:ascii="Times New Roman" w:hAnsi="Times New Roman" w:cs="Times New Roman"/>
                                          <w:sz w:val="18"/>
                                          <w:szCs w:val="18"/>
                                          <w:rPrChange w:id="4233"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4234"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4235" w:author="Maino Vieytes, Christian (NIH/NIA/IRP) [F]" w:date="2023-11-15T09:29:00Z"/>
                                        <w:rFonts w:ascii="Times New Roman" w:hAnsi="Times New Roman" w:cs="Times New Roman"/>
                                        <w:sz w:val="18"/>
                                        <w:szCs w:val="18"/>
                                        <w:rPrChange w:id="4236" w:author="Maino Vieytes, Christian (NIH/NIA/IRP) [F]" w:date="2023-11-15T15:57:00Z">
                                          <w:rPr>
                                            <w:del w:id="4237" w:author="Maino Vieytes, Christian (NIH/NIA/IRP) [F]" w:date="2023-11-15T09:29:00Z"/>
                                            <w:rFonts w:ascii="Times New Roman" w:hAnsi="Times New Roman" w:cs="Times New Roman"/>
                                            <w:sz w:val="20"/>
                                            <w:szCs w:val="20"/>
                                          </w:rPr>
                                        </w:rPrChange>
                                      </w:rPr>
                                    </w:pPr>
                                    <w:del w:id="4238" w:author="Maino Vieytes, Christian (NIH/NIA/IRP) [F]" w:date="2023-11-15T09:29:00Z">
                                      <w:r w:rsidRPr="008A6C8D" w:rsidDel="001F5A7E">
                                        <w:rPr>
                                          <w:rFonts w:ascii="Times New Roman" w:hAnsi="Times New Roman" w:cs="Times New Roman"/>
                                          <w:sz w:val="18"/>
                                          <w:szCs w:val="18"/>
                                          <w:rPrChange w:id="4239"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4240"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4241" w:author="Maino Vieytes, Christian (NIH/NIA/IRP) [F]" w:date="2023-11-15T09:29:00Z"/>
                                        <w:rFonts w:ascii="Times New Roman" w:hAnsi="Times New Roman" w:cs="Times New Roman"/>
                                        <w:sz w:val="18"/>
                                        <w:szCs w:val="18"/>
                                        <w:rPrChange w:id="4242" w:author="Maino Vieytes, Christian (NIH/NIA/IRP) [F]" w:date="2023-11-15T15:57:00Z">
                                          <w:rPr>
                                            <w:del w:id="4243" w:author="Maino Vieytes, Christian (NIH/NIA/IRP) [F]" w:date="2023-11-15T09:29:00Z"/>
                                            <w:rFonts w:ascii="Times New Roman" w:hAnsi="Times New Roman" w:cs="Times New Roman"/>
                                            <w:sz w:val="20"/>
                                            <w:szCs w:val="20"/>
                                          </w:rPr>
                                        </w:rPrChange>
                                      </w:rPr>
                                    </w:pPr>
                                    <w:del w:id="4244" w:author="Maino Vieytes, Christian (NIH/NIA/IRP) [F]" w:date="2023-11-15T09:29:00Z">
                                      <w:r w:rsidRPr="008A6C8D" w:rsidDel="001F5A7E">
                                        <w:rPr>
                                          <w:rFonts w:ascii="Times New Roman" w:hAnsi="Times New Roman" w:cs="Times New Roman"/>
                                          <w:sz w:val="18"/>
                                          <w:szCs w:val="18"/>
                                          <w:rPrChange w:id="4245"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4246"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4247" w:author="Maino Vieytes, Christian (NIH/NIA/IRP) [F]" w:date="2023-11-15T09:29:00Z"/>
                                        <w:rFonts w:ascii="Times New Roman" w:hAnsi="Times New Roman" w:cs="Times New Roman"/>
                                        <w:sz w:val="18"/>
                                        <w:szCs w:val="18"/>
                                        <w:rPrChange w:id="4248" w:author="Maino Vieytes, Christian (NIH/NIA/IRP) [F]" w:date="2023-11-15T15:57:00Z">
                                          <w:rPr>
                                            <w:del w:id="4249" w:author="Maino Vieytes, Christian (NIH/NIA/IRP) [F]" w:date="2023-11-15T09:29:00Z"/>
                                            <w:rFonts w:ascii="Times New Roman" w:hAnsi="Times New Roman" w:cs="Times New Roman"/>
                                            <w:sz w:val="20"/>
                                            <w:szCs w:val="20"/>
                                          </w:rPr>
                                        </w:rPrChange>
                                      </w:rPr>
                                    </w:pPr>
                                    <w:del w:id="4250" w:author="Maino Vieytes, Christian (NIH/NIA/IRP) [F]" w:date="2023-11-15T09:29:00Z">
                                      <w:r w:rsidRPr="008A6C8D" w:rsidDel="001F5A7E">
                                        <w:rPr>
                                          <w:rFonts w:ascii="Times New Roman" w:hAnsi="Times New Roman" w:cs="Times New Roman"/>
                                          <w:sz w:val="18"/>
                                          <w:szCs w:val="18"/>
                                          <w:rPrChange w:id="4251"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4252"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4253" w:author="Maino Vieytes, Christian (NIH/NIA/IRP) [F]" w:date="2023-11-15T09:29:00Z"/>
                                        <w:rFonts w:ascii="Times New Roman" w:hAnsi="Times New Roman" w:cs="Times New Roman"/>
                                        <w:sz w:val="18"/>
                                        <w:szCs w:val="18"/>
                                        <w:rPrChange w:id="4254" w:author="Maino Vieytes, Christian (NIH/NIA/IRP) [F]" w:date="2023-11-15T15:57:00Z">
                                          <w:rPr>
                                            <w:del w:id="4255" w:author="Maino Vieytes, Christian (NIH/NIA/IRP) [F]" w:date="2023-11-15T09:29:00Z"/>
                                            <w:rFonts w:ascii="Times New Roman" w:hAnsi="Times New Roman" w:cs="Times New Roman"/>
                                            <w:sz w:val="20"/>
                                            <w:szCs w:val="20"/>
                                          </w:rPr>
                                        </w:rPrChange>
                                      </w:rPr>
                                    </w:pPr>
                                    <w:del w:id="4256" w:author="Maino Vieytes, Christian (NIH/NIA/IRP) [F]" w:date="2023-11-15T09:29:00Z">
                                      <w:r w:rsidRPr="008A6C8D" w:rsidDel="001F5A7E">
                                        <w:rPr>
                                          <w:rFonts w:ascii="Times New Roman" w:hAnsi="Times New Roman" w:cs="Times New Roman"/>
                                          <w:sz w:val="18"/>
                                          <w:szCs w:val="18"/>
                                          <w:rPrChange w:id="4257"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4258"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4259" w:author="Maino Vieytes, Christian (NIH/NIA/IRP) [F]" w:date="2023-11-15T09:29:00Z"/>
                                        <w:rFonts w:ascii="Times New Roman" w:hAnsi="Times New Roman" w:cs="Times New Roman"/>
                                        <w:sz w:val="18"/>
                                        <w:szCs w:val="18"/>
                                        <w:rPrChange w:id="4260" w:author="Maino Vieytes, Christian (NIH/NIA/IRP) [F]" w:date="2023-11-15T15:57:00Z">
                                          <w:rPr>
                                            <w:del w:id="4261" w:author="Maino Vieytes, Christian (NIH/NIA/IRP) [F]" w:date="2023-11-15T09:29:00Z"/>
                                            <w:rFonts w:ascii="Times New Roman" w:hAnsi="Times New Roman" w:cs="Times New Roman"/>
                                            <w:sz w:val="20"/>
                                            <w:szCs w:val="20"/>
                                          </w:rPr>
                                        </w:rPrChange>
                                      </w:rPr>
                                    </w:pPr>
                                    <w:del w:id="4262" w:author="Maino Vieytes, Christian (NIH/NIA/IRP) [F]" w:date="2023-11-15T09:29:00Z">
                                      <w:r w:rsidRPr="008A6C8D" w:rsidDel="001F5A7E">
                                        <w:rPr>
                                          <w:rFonts w:ascii="Times New Roman" w:hAnsi="Times New Roman" w:cs="Times New Roman"/>
                                          <w:color w:val="000000"/>
                                          <w:sz w:val="18"/>
                                          <w:szCs w:val="18"/>
                                          <w:rPrChange w:id="4263"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4264" w:author="Maino Vieytes, Christian (NIH/NIA/IRP) [F]" w:date="2023-11-15T09:29:00Z"/>
                                  <w:trPrChange w:id="4265" w:author="Maino Vieytes, Christian (NIH/NIA/IRP) [F]" w:date="2023-11-15T16:23:00Z">
                                    <w:trPr>
                                      <w:gridAfter w:val="0"/>
                                      <w:trHeight w:val="320"/>
                                    </w:trPr>
                                  </w:trPrChange>
                                </w:trPr>
                                <w:tc>
                                  <w:tcPr>
                                    <w:tcW w:w="2317" w:type="dxa"/>
                                    <w:noWrap/>
                                    <w:vAlign w:val="center"/>
                                    <w:hideMark/>
                                    <w:tcPrChange w:id="4266"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4267" w:author="Maino Vieytes, Christian (NIH/NIA/IRP) [F]" w:date="2023-11-15T09:29:00Z"/>
                                        <w:rFonts w:ascii="Times New Roman" w:hAnsi="Times New Roman" w:cs="Times New Roman"/>
                                        <w:sz w:val="18"/>
                                        <w:szCs w:val="18"/>
                                        <w:rPrChange w:id="4268" w:author="Maino Vieytes, Christian (NIH/NIA/IRP) [F]" w:date="2023-11-15T15:57:00Z">
                                          <w:rPr>
                                            <w:del w:id="4269" w:author="Maino Vieytes, Christian (NIH/NIA/IRP) [F]" w:date="2023-11-15T09:29:00Z"/>
                                            <w:rFonts w:ascii="Times New Roman" w:hAnsi="Times New Roman" w:cs="Times New Roman"/>
                                            <w:sz w:val="20"/>
                                            <w:szCs w:val="20"/>
                                          </w:rPr>
                                        </w:rPrChange>
                                      </w:rPr>
                                    </w:pPr>
                                    <w:del w:id="4270" w:author="Maino Vieytes, Christian (NIH/NIA/IRP) [F]" w:date="2023-11-15T09:29:00Z">
                                      <w:r w:rsidRPr="008A6C8D" w:rsidDel="001F5A7E">
                                        <w:rPr>
                                          <w:rFonts w:ascii="Times New Roman" w:hAnsi="Times New Roman" w:cs="Times New Roman"/>
                                          <w:sz w:val="18"/>
                                          <w:szCs w:val="18"/>
                                          <w:rPrChange w:id="4271"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427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273"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4274" w:author="Maino Vieytes, Christian (NIH/NIA/IRP) [F]" w:date="2023-11-15T09:29:00Z"/>
                                        <w:rFonts w:ascii="Times New Roman" w:hAnsi="Times New Roman" w:cs="Times New Roman"/>
                                        <w:sz w:val="18"/>
                                        <w:szCs w:val="18"/>
                                        <w:rPrChange w:id="4275" w:author="Maino Vieytes, Christian (NIH/NIA/IRP) [F]" w:date="2023-11-15T15:57:00Z">
                                          <w:rPr>
                                            <w:del w:id="4276" w:author="Maino Vieytes, Christian (NIH/NIA/IRP) [F]" w:date="2023-11-15T09:29:00Z"/>
                                            <w:rFonts w:ascii="Times New Roman" w:hAnsi="Times New Roman" w:cs="Times New Roman"/>
                                            <w:sz w:val="20"/>
                                            <w:szCs w:val="20"/>
                                          </w:rPr>
                                        </w:rPrChange>
                                      </w:rPr>
                                    </w:pPr>
                                    <w:del w:id="4277" w:author="Maino Vieytes, Christian (NIH/NIA/IRP) [F]" w:date="2023-11-15T09:29:00Z">
                                      <w:r w:rsidRPr="008A6C8D" w:rsidDel="001F5A7E">
                                        <w:rPr>
                                          <w:rFonts w:ascii="Times New Roman" w:hAnsi="Times New Roman" w:cs="Times New Roman"/>
                                          <w:sz w:val="18"/>
                                          <w:szCs w:val="18"/>
                                          <w:rPrChange w:id="4278"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279"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4280" w:author="Maino Vieytes, Christian (NIH/NIA/IRP) [F]" w:date="2023-11-15T09:29:00Z"/>
                                        <w:rFonts w:ascii="Times New Roman" w:hAnsi="Times New Roman" w:cs="Times New Roman"/>
                                        <w:sz w:val="18"/>
                                        <w:szCs w:val="18"/>
                                        <w:rPrChange w:id="4281" w:author="Maino Vieytes, Christian (NIH/NIA/IRP) [F]" w:date="2023-11-15T15:57:00Z">
                                          <w:rPr>
                                            <w:del w:id="4282" w:author="Maino Vieytes, Christian (NIH/NIA/IRP) [F]" w:date="2023-11-15T09:29:00Z"/>
                                            <w:rFonts w:ascii="Times New Roman" w:hAnsi="Times New Roman" w:cs="Times New Roman"/>
                                            <w:sz w:val="20"/>
                                            <w:szCs w:val="20"/>
                                          </w:rPr>
                                        </w:rPrChange>
                                      </w:rPr>
                                    </w:pPr>
                                    <w:del w:id="4283" w:author="Maino Vieytes, Christian (NIH/NIA/IRP) [F]" w:date="2023-11-15T09:29:00Z">
                                      <w:r w:rsidRPr="008A6C8D" w:rsidDel="001F5A7E">
                                        <w:rPr>
                                          <w:rFonts w:ascii="Times New Roman" w:hAnsi="Times New Roman" w:cs="Times New Roman"/>
                                          <w:sz w:val="18"/>
                                          <w:szCs w:val="18"/>
                                          <w:rPrChange w:id="4284"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285"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4286" w:author="Maino Vieytes, Christian (NIH/NIA/IRP) [F]" w:date="2023-11-15T09:29:00Z"/>
                                        <w:rFonts w:ascii="Times New Roman" w:hAnsi="Times New Roman" w:cs="Times New Roman"/>
                                        <w:sz w:val="18"/>
                                        <w:szCs w:val="18"/>
                                        <w:rPrChange w:id="4287" w:author="Maino Vieytes, Christian (NIH/NIA/IRP) [F]" w:date="2023-11-15T15:57:00Z">
                                          <w:rPr>
                                            <w:del w:id="4288" w:author="Maino Vieytes, Christian (NIH/NIA/IRP) [F]" w:date="2023-11-15T09:29:00Z"/>
                                            <w:rFonts w:ascii="Times New Roman" w:hAnsi="Times New Roman" w:cs="Times New Roman"/>
                                            <w:sz w:val="20"/>
                                            <w:szCs w:val="20"/>
                                          </w:rPr>
                                        </w:rPrChange>
                                      </w:rPr>
                                    </w:pPr>
                                    <w:del w:id="4289" w:author="Maino Vieytes, Christian (NIH/NIA/IRP) [F]" w:date="2023-11-15T09:29:00Z">
                                      <w:r w:rsidRPr="008A6C8D" w:rsidDel="001F5A7E">
                                        <w:rPr>
                                          <w:rFonts w:ascii="Times New Roman" w:hAnsi="Times New Roman" w:cs="Times New Roman"/>
                                          <w:sz w:val="18"/>
                                          <w:szCs w:val="18"/>
                                          <w:rPrChange w:id="4290"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4291"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4292" w:author="Maino Vieytes, Christian (NIH/NIA/IRP) [F]" w:date="2023-11-15T09:29:00Z"/>
                                        <w:rFonts w:ascii="Times New Roman" w:hAnsi="Times New Roman" w:cs="Times New Roman"/>
                                        <w:sz w:val="18"/>
                                        <w:szCs w:val="18"/>
                                        <w:rPrChange w:id="4293" w:author="Maino Vieytes, Christian (NIH/NIA/IRP) [F]" w:date="2023-11-15T15:57:00Z">
                                          <w:rPr>
                                            <w:del w:id="4294" w:author="Maino Vieytes, Christian (NIH/NIA/IRP) [F]" w:date="2023-11-15T09:29:00Z"/>
                                            <w:rFonts w:ascii="Times New Roman" w:hAnsi="Times New Roman" w:cs="Times New Roman"/>
                                            <w:sz w:val="20"/>
                                            <w:szCs w:val="20"/>
                                          </w:rPr>
                                        </w:rPrChange>
                                      </w:rPr>
                                    </w:pPr>
                                    <w:del w:id="4295" w:author="Maino Vieytes, Christian (NIH/NIA/IRP) [F]" w:date="2023-11-15T09:29:00Z">
                                      <w:r w:rsidRPr="008A6C8D" w:rsidDel="001F5A7E">
                                        <w:rPr>
                                          <w:rFonts w:ascii="Times New Roman" w:hAnsi="Times New Roman" w:cs="Times New Roman"/>
                                          <w:sz w:val="18"/>
                                          <w:szCs w:val="18"/>
                                          <w:rPrChange w:id="4296"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4297"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4298" w:author="Maino Vieytes, Christian (NIH/NIA/IRP) [F]" w:date="2023-11-15T09:29:00Z"/>
                                        <w:rFonts w:ascii="Times New Roman" w:hAnsi="Times New Roman" w:cs="Times New Roman"/>
                                        <w:sz w:val="18"/>
                                        <w:szCs w:val="18"/>
                                        <w:rPrChange w:id="4299" w:author="Maino Vieytes, Christian (NIH/NIA/IRP) [F]" w:date="2023-11-15T15:57:00Z">
                                          <w:rPr>
                                            <w:del w:id="4300" w:author="Maino Vieytes, Christian (NIH/NIA/IRP) [F]" w:date="2023-11-15T09:29:00Z"/>
                                            <w:rFonts w:ascii="Times New Roman" w:hAnsi="Times New Roman" w:cs="Times New Roman"/>
                                            <w:sz w:val="20"/>
                                            <w:szCs w:val="20"/>
                                          </w:rPr>
                                        </w:rPrChange>
                                      </w:rPr>
                                    </w:pPr>
                                    <w:del w:id="4301" w:author="Maino Vieytes, Christian (NIH/NIA/IRP) [F]" w:date="2023-11-15T09:29:00Z">
                                      <w:r w:rsidRPr="008A6C8D" w:rsidDel="001F5A7E">
                                        <w:rPr>
                                          <w:rFonts w:ascii="Times New Roman" w:hAnsi="Times New Roman" w:cs="Times New Roman"/>
                                          <w:sz w:val="18"/>
                                          <w:szCs w:val="18"/>
                                          <w:rPrChange w:id="4302"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4303"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4304" w:author="Maino Vieytes, Christian (NIH/NIA/IRP) [F]" w:date="2023-11-15T09:29:00Z"/>
                                        <w:rFonts w:ascii="Times New Roman" w:hAnsi="Times New Roman" w:cs="Times New Roman"/>
                                        <w:sz w:val="18"/>
                                        <w:szCs w:val="18"/>
                                        <w:rPrChange w:id="4305" w:author="Maino Vieytes, Christian (NIH/NIA/IRP) [F]" w:date="2023-11-15T15:57:00Z">
                                          <w:rPr>
                                            <w:del w:id="4306" w:author="Maino Vieytes, Christian (NIH/NIA/IRP) [F]" w:date="2023-11-15T09:29:00Z"/>
                                            <w:rFonts w:ascii="Times New Roman" w:hAnsi="Times New Roman" w:cs="Times New Roman"/>
                                            <w:sz w:val="20"/>
                                            <w:szCs w:val="20"/>
                                          </w:rPr>
                                        </w:rPrChange>
                                      </w:rPr>
                                    </w:pPr>
                                    <w:del w:id="4307" w:author="Maino Vieytes, Christian (NIH/NIA/IRP) [F]" w:date="2023-11-15T09:29:00Z">
                                      <w:r w:rsidRPr="008A6C8D" w:rsidDel="001F5A7E">
                                        <w:rPr>
                                          <w:rFonts w:ascii="Times New Roman" w:hAnsi="Times New Roman" w:cs="Times New Roman"/>
                                          <w:sz w:val="18"/>
                                          <w:szCs w:val="18"/>
                                          <w:rPrChange w:id="4308"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4309"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4310" w:author="Maino Vieytes, Christian (NIH/NIA/IRP) [F]" w:date="2023-11-15T09:29:00Z"/>
                                        <w:rFonts w:ascii="Times New Roman" w:hAnsi="Times New Roman" w:cs="Times New Roman"/>
                                        <w:sz w:val="18"/>
                                        <w:szCs w:val="18"/>
                                        <w:rPrChange w:id="4311" w:author="Maino Vieytes, Christian (NIH/NIA/IRP) [F]" w:date="2023-11-15T15:57:00Z">
                                          <w:rPr>
                                            <w:del w:id="4312" w:author="Maino Vieytes, Christian (NIH/NIA/IRP) [F]" w:date="2023-11-15T09:29:00Z"/>
                                            <w:rFonts w:ascii="Times New Roman" w:hAnsi="Times New Roman" w:cs="Times New Roman"/>
                                            <w:sz w:val="20"/>
                                            <w:szCs w:val="20"/>
                                          </w:rPr>
                                        </w:rPrChange>
                                      </w:rPr>
                                    </w:pPr>
                                    <w:del w:id="4313" w:author="Maino Vieytes, Christian (NIH/NIA/IRP) [F]" w:date="2023-11-15T09:29:00Z">
                                      <w:r w:rsidRPr="008A6C8D" w:rsidDel="001F5A7E">
                                        <w:rPr>
                                          <w:rFonts w:ascii="Times New Roman" w:hAnsi="Times New Roman" w:cs="Times New Roman"/>
                                          <w:sz w:val="18"/>
                                          <w:szCs w:val="18"/>
                                          <w:rPrChange w:id="4314"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4315"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4316" w:author="Maino Vieytes, Christian (NIH/NIA/IRP) [F]" w:date="2023-11-15T09:29:00Z"/>
                                        <w:rFonts w:ascii="Times New Roman" w:hAnsi="Times New Roman" w:cs="Times New Roman"/>
                                        <w:sz w:val="18"/>
                                        <w:szCs w:val="18"/>
                                        <w:rPrChange w:id="4317" w:author="Maino Vieytes, Christian (NIH/NIA/IRP) [F]" w:date="2023-11-15T15:57:00Z">
                                          <w:rPr>
                                            <w:del w:id="4318" w:author="Maino Vieytes, Christian (NIH/NIA/IRP) [F]" w:date="2023-11-15T09:29:00Z"/>
                                            <w:rFonts w:ascii="Times New Roman" w:hAnsi="Times New Roman" w:cs="Times New Roman"/>
                                            <w:sz w:val="20"/>
                                            <w:szCs w:val="20"/>
                                          </w:rPr>
                                        </w:rPrChange>
                                      </w:rPr>
                                    </w:pPr>
                                    <w:del w:id="4319" w:author="Maino Vieytes, Christian (NIH/NIA/IRP) [F]" w:date="2023-11-15T09:29:00Z">
                                      <w:r w:rsidRPr="008A6C8D" w:rsidDel="001F5A7E">
                                        <w:rPr>
                                          <w:rFonts w:ascii="Times New Roman" w:hAnsi="Times New Roman" w:cs="Times New Roman"/>
                                          <w:sz w:val="18"/>
                                          <w:szCs w:val="18"/>
                                          <w:rPrChange w:id="4320"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4321"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4322" w:author="Maino Vieytes, Christian (NIH/NIA/IRP) [F]" w:date="2023-11-15T09:29:00Z"/>
                                        <w:rFonts w:ascii="Times New Roman" w:hAnsi="Times New Roman" w:cs="Times New Roman"/>
                                        <w:sz w:val="18"/>
                                        <w:szCs w:val="18"/>
                                        <w:rPrChange w:id="4323" w:author="Maino Vieytes, Christian (NIH/NIA/IRP) [F]" w:date="2023-11-15T15:57:00Z">
                                          <w:rPr>
                                            <w:del w:id="4324" w:author="Maino Vieytes, Christian (NIH/NIA/IRP) [F]" w:date="2023-11-15T09:29:00Z"/>
                                            <w:rFonts w:ascii="Times New Roman" w:hAnsi="Times New Roman" w:cs="Times New Roman"/>
                                            <w:sz w:val="20"/>
                                            <w:szCs w:val="20"/>
                                          </w:rPr>
                                        </w:rPrChange>
                                      </w:rPr>
                                    </w:pPr>
                                    <w:del w:id="4325" w:author="Maino Vieytes, Christian (NIH/NIA/IRP) [F]" w:date="2023-11-15T09:29:00Z">
                                      <w:r w:rsidRPr="008A6C8D" w:rsidDel="001F5A7E">
                                        <w:rPr>
                                          <w:rFonts w:ascii="Times New Roman" w:hAnsi="Times New Roman" w:cs="Times New Roman"/>
                                          <w:color w:val="000000"/>
                                          <w:sz w:val="18"/>
                                          <w:szCs w:val="18"/>
                                          <w:rPrChange w:id="4326"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4327" w:author="Maino Vieytes, Christian (NIH/NIA/IRP) [F]" w:date="2023-11-15T09:29:00Z"/>
                                  <w:trPrChange w:id="4328" w:author="Maino Vieytes, Christian (NIH/NIA/IRP) [F]" w:date="2023-11-15T16:23:00Z">
                                    <w:trPr>
                                      <w:gridAfter w:val="0"/>
                                      <w:trHeight w:val="320"/>
                                    </w:trPr>
                                  </w:trPrChange>
                                </w:trPr>
                                <w:tc>
                                  <w:tcPr>
                                    <w:tcW w:w="2317" w:type="dxa"/>
                                    <w:tcBorders>
                                      <w:bottom w:val="single" w:sz="4" w:space="0" w:color="auto"/>
                                    </w:tcBorders>
                                    <w:noWrap/>
                                    <w:vAlign w:val="center"/>
                                    <w:hideMark/>
                                    <w:tcPrChange w:id="4329"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4330" w:author="Maino Vieytes, Christian (NIH/NIA/IRP) [F]" w:date="2023-11-15T09:29:00Z"/>
                                        <w:rFonts w:ascii="Times New Roman" w:hAnsi="Times New Roman" w:cs="Times New Roman"/>
                                        <w:sz w:val="18"/>
                                        <w:szCs w:val="18"/>
                                        <w:rPrChange w:id="4331" w:author="Maino Vieytes, Christian (NIH/NIA/IRP) [F]" w:date="2023-11-15T15:57:00Z">
                                          <w:rPr>
                                            <w:del w:id="4332" w:author="Maino Vieytes, Christian (NIH/NIA/IRP) [F]" w:date="2023-11-15T09:29:00Z"/>
                                            <w:rFonts w:ascii="Times New Roman" w:hAnsi="Times New Roman" w:cs="Times New Roman"/>
                                            <w:sz w:val="20"/>
                                            <w:szCs w:val="20"/>
                                          </w:rPr>
                                        </w:rPrChange>
                                      </w:rPr>
                                    </w:pPr>
                                    <w:del w:id="4333" w:author="Maino Vieytes, Christian (NIH/NIA/IRP) [F]" w:date="2023-11-15T09:29:00Z">
                                      <w:r w:rsidRPr="008A6C8D" w:rsidDel="001F5A7E">
                                        <w:rPr>
                                          <w:rFonts w:ascii="Times New Roman" w:hAnsi="Times New Roman" w:cs="Times New Roman"/>
                                          <w:sz w:val="18"/>
                                          <w:szCs w:val="18"/>
                                          <w:rPrChange w:id="4334"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433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4336"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4337" w:author="Maino Vieytes, Christian (NIH/NIA/IRP) [F]" w:date="2023-11-15T09:29:00Z"/>
                                        <w:rFonts w:ascii="Times New Roman" w:hAnsi="Times New Roman" w:cs="Times New Roman"/>
                                        <w:sz w:val="18"/>
                                        <w:szCs w:val="18"/>
                                        <w:rPrChange w:id="4338" w:author="Maino Vieytes, Christian (NIH/NIA/IRP) [F]" w:date="2023-11-15T15:57:00Z">
                                          <w:rPr>
                                            <w:del w:id="4339" w:author="Maino Vieytes, Christian (NIH/NIA/IRP) [F]" w:date="2023-11-15T09:29:00Z"/>
                                            <w:rFonts w:ascii="Times New Roman" w:hAnsi="Times New Roman" w:cs="Times New Roman"/>
                                            <w:sz w:val="20"/>
                                            <w:szCs w:val="20"/>
                                          </w:rPr>
                                        </w:rPrChange>
                                      </w:rPr>
                                    </w:pPr>
                                    <w:del w:id="4340" w:author="Maino Vieytes, Christian (NIH/NIA/IRP) [F]" w:date="2023-11-15T09:29:00Z">
                                      <w:r w:rsidRPr="008A6C8D" w:rsidDel="001F5A7E">
                                        <w:rPr>
                                          <w:rFonts w:ascii="Times New Roman" w:hAnsi="Times New Roman" w:cs="Times New Roman"/>
                                          <w:sz w:val="18"/>
                                          <w:szCs w:val="18"/>
                                          <w:rPrChange w:id="4341"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4342"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4343" w:author="Maino Vieytes, Christian (NIH/NIA/IRP) [F]" w:date="2023-11-15T09:29:00Z"/>
                                        <w:rFonts w:ascii="Times New Roman" w:hAnsi="Times New Roman" w:cs="Times New Roman"/>
                                        <w:sz w:val="18"/>
                                        <w:szCs w:val="18"/>
                                        <w:rPrChange w:id="4344" w:author="Maino Vieytes, Christian (NIH/NIA/IRP) [F]" w:date="2023-11-15T15:57:00Z">
                                          <w:rPr>
                                            <w:del w:id="4345" w:author="Maino Vieytes, Christian (NIH/NIA/IRP) [F]" w:date="2023-11-15T09:29:00Z"/>
                                            <w:rFonts w:ascii="Times New Roman" w:hAnsi="Times New Roman" w:cs="Times New Roman"/>
                                            <w:sz w:val="20"/>
                                            <w:szCs w:val="20"/>
                                          </w:rPr>
                                        </w:rPrChange>
                                      </w:rPr>
                                    </w:pPr>
                                    <w:del w:id="4346" w:author="Maino Vieytes, Christian (NIH/NIA/IRP) [F]" w:date="2023-11-15T09:29:00Z">
                                      <w:r w:rsidRPr="008A6C8D" w:rsidDel="001F5A7E">
                                        <w:rPr>
                                          <w:rFonts w:ascii="Times New Roman" w:hAnsi="Times New Roman" w:cs="Times New Roman"/>
                                          <w:sz w:val="18"/>
                                          <w:szCs w:val="18"/>
                                          <w:rPrChange w:id="4347"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4348"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4349" w:author="Maino Vieytes, Christian (NIH/NIA/IRP) [F]" w:date="2023-11-15T09:29:00Z"/>
                                        <w:rFonts w:ascii="Times New Roman" w:hAnsi="Times New Roman" w:cs="Times New Roman"/>
                                        <w:sz w:val="18"/>
                                        <w:szCs w:val="18"/>
                                        <w:rPrChange w:id="4350" w:author="Maino Vieytes, Christian (NIH/NIA/IRP) [F]" w:date="2023-11-15T15:57:00Z">
                                          <w:rPr>
                                            <w:del w:id="4351" w:author="Maino Vieytes, Christian (NIH/NIA/IRP) [F]" w:date="2023-11-15T09:29:00Z"/>
                                            <w:rFonts w:ascii="Times New Roman" w:hAnsi="Times New Roman" w:cs="Times New Roman"/>
                                            <w:sz w:val="20"/>
                                            <w:szCs w:val="20"/>
                                          </w:rPr>
                                        </w:rPrChange>
                                      </w:rPr>
                                    </w:pPr>
                                    <w:del w:id="4352" w:author="Maino Vieytes, Christian (NIH/NIA/IRP) [F]" w:date="2023-11-15T09:29:00Z">
                                      <w:r w:rsidRPr="008A6C8D" w:rsidDel="001F5A7E">
                                        <w:rPr>
                                          <w:rFonts w:ascii="Times New Roman" w:hAnsi="Times New Roman" w:cs="Times New Roman"/>
                                          <w:sz w:val="18"/>
                                          <w:szCs w:val="18"/>
                                          <w:rPrChange w:id="4353"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4354"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4355" w:author="Maino Vieytes, Christian (NIH/NIA/IRP) [F]" w:date="2023-11-15T09:29:00Z"/>
                                        <w:rFonts w:ascii="Times New Roman" w:hAnsi="Times New Roman" w:cs="Times New Roman"/>
                                        <w:sz w:val="18"/>
                                        <w:szCs w:val="18"/>
                                        <w:rPrChange w:id="4356" w:author="Maino Vieytes, Christian (NIH/NIA/IRP) [F]" w:date="2023-11-15T15:57:00Z">
                                          <w:rPr>
                                            <w:del w:id="4357" w:author="Maino Vieytes, Christian (NIH/NIA/IRP) [F]" w:date="2023-11-15T09:29:00Z"/>
                                            <w:rFonts w:ascii="Times New Roman" w:hAnsi="Times New Roman" w:cs="Times New Roman"/>
                                            <w:sz w:val="20"/>
                                            <w:szCs w:val="20"/>
                                          </w:rPr>
                                        </w:rPrChange>
                                      </w:rPr>
                                    </w:pPr>
                                    <w:del w:id="4358" w:author="Maino Vieytes, Christian (NIH/NIA/IRP) [F]" w:date="2023-11-15T09:29:00Z">
                                      <w:r w:rsidRPr="008A6C8D" w:rsidDel="001F5A7E">
                                        <w:rPr>
                                          <w:rFonts w:ascii="Times New Roman" w:hAnsi="Times New Roman" w:cs="Times New Roman"/>
                                          <w:sz w:val="18"/>
                                          <w:szCs w:val="18"/>
                                          <w:rPrChange w:id="4359"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4360"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4361" w:author="Maino Vieytes, Christian (NIH/NIA/IRP) [F]" w:date="2023-11-15T09:29:00Z"/>
                                        <w:rFonts w:ascii="Times New Roman" w:hAnsi="Times New Roman" w:cs="Times New Roman"/>
                                        <w:sz w:val="18"/>
                                        <w:szCs w:val="18"/>
                                        <w:rPrChange w:id="4362" w:author="Maino Vieytes, Christian (NIH/NIA/IRP) [F]" w:date="2023-11-15T15:57:00Z">
                                          <w:rPr>
                                            <w:del w:id="4363" w:author="Maino Vieytes, Christian (NIH/NIA/IRP) [F]" w:date="2023-11-15T09:29:00Z"/>
                                            <w:rFonts w:ascii="Times New Roman" w:hAnsi="Times New Roman" w:cs="Times New Roman"/>
                                            <w:sz w:val="20"/>
                                            <w:szCs w:val="20"/>
                                          </w:rPr>
                                        </w:rPrChange>
                                      </w:rPr>
                                    </w:pPr>
                                    <w:del w:id="4364" w:author="Maino Vieytes, Christian (NIH/NIA/IRP) [F]" w:date="2023-11-15T09:29:00Z">
                                      <w:r w:rsidRPr="008A6C8D" w:rsidDel="001F5A7E">
                                        <w:rPr>
                                          <w:rFonts w:ascii="Times New Roman" w:hAnsi="Times New Roman" w:cs="Times New Roman"/>
                                          <w:sz w:val="18"/>
                                          <w:szCs w:val="18"/>
                                          <w:rPrChange w:id="4365"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4366"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4367" w:author="Maino Vieytes, Christian (NIH/NIA/IRP) [F]" w:date="2023-11-15T09:29:00Z"/>
                                        <w:rFonts w:ascii="Times New Roman" w:hAnsi="Times New Roman" w:cs="Times New Roman"/>
                                        <w:sz w:val="18"/>
                                        <w:szCs w:val="18"/>
                                        <w:rPrChange w:id="4368" w:author="Maino Vieytes, Christian (NIH/NIA/IRP) [F]" w:date="2023-11-15T15:57:00Z">
                                          <w:rPr>
                                            <w:del w:id="4369" w:author="Maino Vieytes, Christian (NIH/NIA/IRP) [F]" w:date="2023-11-15T09:29:00Z"/>
                                            <w:rFonts w:ascii="Times New Roman" w:hAnsi="Times New Roman" w:cs="Times New Roman"/>
                                            <w:sz w:val="20"/>
                                            <w:szCs w:val="20"/>
                                          </w:rPr>
                                        </w:rPrChange>
                                      </w:rPr>
                                    </w:pPr>
                                    <w:del w:id="4370" w:author="Maino Vieytes, Christian (NIH/NIA/IRP) [F]" w:date="2023-11-15T09:29:00Z">
                                      <w:r w:rsidRPr="008A6C8D" w:rsidDel="001F5A7E">
                                        <w:rPr>
                                          <w:rFonts w:ascii="Times New Roman" w:hAnsi="Times New Roman" w:cs="Times New Roman"/>
                                          <w:sz w:val="18"/>
                                          <w:szCs w:val="18"/>
                                          <w:rPrChange w:id="4371"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4372"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4373" w:author="Maino Vieytes, Christian (NIH/NIA/IRP) [F]" w:date="2023-11-15T09:29:00Z"/>
                                        <w:rFonts w:ascii="Times New Roman" w:hAnsi="Times New Roman" w:cs="Times New Roman"/>
                                        <w:sz w:val="18"/>
                                        <w:szCs w:val="18"/>
                                        <w:rPrChange w:id="4374" w:author="Maino Vieytes, Christian (NIH/NIA/IRP) [F]" w:date="2023-11-15T15:57:00Z">
                                          <w:rPr>
                                            <w:del w:id="4375" w:author="Maino Vieytes, Christian (NIH/NIA/IRP) [F]" w:date="2023-11-15T09:29:00Z"/>
                                            <w:rFonts w:ascii="Times New Roman" w:hAnsi="Times New Roman" w:cs="Times New Roman"/>
                                            <w:sz w:val="20"/>
                                            <w:szCs w:val="20"/>
                                          </w:rPr>
                                        </w:rPrChange>
                                      </w:rPr>
                                    </w:pPr>
                                    <w:del w:id="4376" w:author="Maino Vieytes, Christian (NIH/NIA/IRP) [F]" w:date="2023-11-15T09:29:00Z">
                                      <w:r w:rsidRPr="008A6C8D" w:rsidDel="001F5A7E">
                                        <w:rPr>
                                          <w:rFonts w:ascii="Times New Roman" w:hAnsi="Times New Roman" w:cs="Times New Roman"/>
                                          <w:sz w:val="18"/>
                                          <w:szCs w:val="18"/>
                                          <w:rPrChange w:id="4377"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4378"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4379" w:author="Maino Vieytes, Christian (NIH/NIA/IRP) [F]" w:date="2023-11-15T09:29:00Z"/>
                                        <w:rFonts w:ascii="Times New Roman" w:hAnsi="Times New Roman" w:cs="Times New Roman"/>
                                        <w:sz w:val="18"/>
                                        <w:szCs w:val="18"/>
                                        <w:rPrChange w:id="4380" w:author="Maino Vieytes, Christian (NIH/NIA/IRP) [F]" w:date="2023-11-15T15:57:00Z">
                                          <w:rPr>
                                            <w:del w:id="4381" w:author="Maino Vieytes, Christian (NIH/NIA/IRP) [F]" w:date="2023-11-15T09:29:00Z"/>
                                            <w:rFonts w:ascii="Times New Roman" w:hAnsi="Times New Roman" w:cs="Times New Roman"/>
                                            <w:sz w:val="20"/>
                                            <w:szCs w:val="20"/>
                                          </w:rPr>
                                        </w:rPrChange>
                                      </w:rPr>
                                    </w:pPr>
                                    <w:del w:id="4382" w:author="Maino Vieytes, Christian (NIH/NIA/IRP) [F]" w:date="2023-11-15T09:29:00Z">
                                      <w:r w:rsidRPr="008A6C8D" w:rsidDel="001F5A7E">
                                        <w:rPr>
                                          <w:rFonts w:ascii="Times New Roman" w:hAnsi="Times New Roman" w:cs="Times New Roman"/>
                                          <w:sz w:val="18"/>
                                          <w:szCs w:val="18"/>
                                          <w:rPrChange w:id="4383"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4384"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4385" w:author="Maino Vieytes, Christian (NIH/NIA/IRP) [F]" w:date="2023-11-15T09:29:00Z"/>
                                        <w:rFonts w:ascii="Times New Roman" w:hAnsi="Times New Roman" w:cs="Times New Roman"/>
                                        <w:sz w:val="18"/>
                                        <w:szCs w:val="18"/>
                                        <w:rPrChange w:id="4386" w:author="Maino Vieytes, Christian (NIH/NIA/IRP) [F]" w:date="2023-11-15T15:57:00Z">
                                          <w:rPr>
                                            <w:del w:id="4387" w:author="Maino Vieytes, Christian (NIH/NIA/IRP) [F]" w:date="2023-11-15T09:29:00Z"/>
                                            <w:rFonts w:ascii="Times New Roman" w:hAnsi="Times New Roman" w:cs="Times New Roman"/>
                                            <w:sz w:val="20"/>
                                            <w:szCs w:val="20"/>
                                          </w:rPr>
                                        </w:rPrChange>
                                      </w:rPr>
                                    </w:pPr>
                                    <w:del w:id="4388" w:author="Maino Vieytes, Christian (NIH/NIA/IRP) [F]" w:date="2023-11-15T09:29:00Z">
                                      <w:r w:rsidRPr="008A6C8D" w:rsidDel="001F5A7E">
                                        <w:rPr>
                                          <w:rFonts w:ascii="Times New Roman" w:hAnsi="Times New Roman" w:cs="Times New Roman"/>
                                          <w:color w:val="000000"/>
                                          <w:sz w:val="18"/>
                                          <w:szCs w:val="18"/>
                                          <w:rPrChange w:id="4389"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4390" w:author="Maino Vieytes, Christian (NIH/NIA/IRP) [F]" w:date="2023-11-15T09:29:00Z"/>
                                  <w:trPrChange w:id="4391" w:author="Maino Vieytes, Christian (NIH/NIA/IRP) [F]" w:date="2023-11-15T16:23:00Z">
                                    <w:trPr>
                                      <w:gridAfter w:val="0"/>
                                      <w:trHeight w:val="320"/>
                                    </w:trPr>
                                  </w:trPrChange>
                                </w:trPr>
                                <w:tc>
                                  <w:tcPr>
                                    <w:tcW w:w="2317" w:type="dxa"/>
                                    <w:tcBorders>
                                      <w:bottom w:val="single" w:sz="4" w:space="0" w:color="auto"/>
                                    </w:tcBorders>
                                    <w:noWrap/>
                                    <w:vAlign w:val="center"/>
                                    <w:tcPrChange w:id="4392"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4393" w:author="Maino Vieytes, Christian (NIH/NIA/IRP) [F]" w:date="2023-11-15T09:29:00Z"/>
                                        <w:rFonts w:ascii="Times New Roman" w:hAnsi="Times New Roman" w:cs="Times New Roman"/>
                                        <w:sz w:val="18"/>
                                        <w:szCs w:val="18"/>
                                        <w:rPrChange w:id="4394" w:author="Maino Vieytes, Christian (NIH/NIA/IRP) [F]" w:date="2023-11-15T15:57:00Z">
                                          <w:rPr>
                                            <w:del w:id="4395" w:author="Maino Vieytes, Christian (NIH/NIA/IRP) [F]" w:date="2023-11-15T09:29:00Z"/>
                                            <w:rFonts w:ascii="Times New Roman" w:hAnsi="Times New Roman" w:cs="Times New Roman"/>
                                            <w:sz w:val="20"/>
                                            <w:szCs w:val="20"/>
                                          </w:rPr>
                                        </w:rPrChange>
                                      </w:rPr>
                                    </w:pPr>
                                    <w:del w:id="4396" w:author="Maino Vieytes, Christian (NIH/NIA/IRP) [F]" w:date="2023-11-15T09:29:00Z">
                                      <w:r w:rsidRPr="008A6C8D" w:rsidDel="001F5A7E">
                                        <w:rPr>
                                          <w:rFonts w:ascii="Times New Roman" w:hAnsi="Times New Roman" w:cs="Times New Roman"/>
                                          <w:sz w:val="18"/>
                                          <w:szCs w:val="18"/>
                                          <w:rPrChange w:id="4397"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4398"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4399"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4400" w:author="Maino Vieytes, Christian (NIH/NIA/IRP) [F]" w:date="2023-11-15T09:29:00Z"/>
                                        <w:rFonts w:ascii="Times New Roman" w:hAnsi="Times New Roman" w:cs="Times New Roman"/>
                                        <w:sz w:val="18"/>
                                        <w:szCs w:val="18"/>
                                        <w:rPrChange w:id="4401" w:author="Maino Vieytes, Christian (NIH/NIA/IRP) [F]" w:date="2023-11-15T15:57:00Z">
                                          <w:rPr>
                                            <w:del w:id="4402" w:author="Maino Vieytes, Christian (NIH/NIA/IRP) [F]" w:date="2023-11-15T09:29:00Z"/>
                                            <w:rFonts w:ascii="Times New Roman" w:hAnsi="Times New Roman" w:cs="Times New Roman"/>
                                            <w:sz w:val="20"/>
                                            <w:szCs w:val="20"/>
                                          </w:rPr>
                                        </w:rPrChange>
                                      </w:rPr>
                                    </w:pPr>
                                    <w:del w:id="4403" w:author="Maino Vieytes, Christian (NIH/NIA/IRP) [F]" w:date="2023-11-15T09:29:00Z">
                                      <w:r w:rsidRPr="008A6C8D" w:rsidDel="001F5A7E">
                                        <w:rPr>
                                          <w:rFonts w:ascii="Times New Roman" w:hAnsi="Times New Roman" w:cs="Times New Roman"/>
                                          <w:color w:val="000000"/>
                                          <w:sz w:val="18"/>
                                          <w:szCs w:val="18"/>
                                          <w:rPrChange w:id="4404"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4405"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4406" w:author="Maino Vieytes, Christian (NIH/NIA/IRP) [F]" w:date="2023-11-15T09:29:00Z"/>
                                        <w:rFonts w:ascii="Times New Roman" w:hAnsi="Times New Roman" w:cs="Times New Roman"/>
                                        <w:sz w:val="18"/>
                                        <w:szCs w:val="18"/>
                                        <w:rPrChange w:id="4407" w:author="Maino Vieytes, Christian (NIH/NIA/IRP) [F]" w:date="2023-11-15T15:57:00Z">
                                          <w:rPr>
                                            <w:del w:id="4408" w:author="Maino Vieytes, Christian (NIH/NIA/IRP) [F]" w:date="2023-11-15T09:29:00Z"/>
                                            <w:rFonts w:ascii="Times New Roman" w:hAnsi="Times New Roman" w:cs="Times New Roman"/>
                                            <w:sz w:val="20"/>
                                            <w:szCs w:val="20"/>
                                          </w:rPr>
                                        </w:rPrChange>
                                      </w:rPr>
                                    </w:pPr>
                                    <w:del w:id="4409" w:author="Maino Vieytes, Christian (NIH/NIA/IRP) [F]" w:date="2023-11-15T09:29:00Z">
                                      <w:r w:rsidRPr="008A6C8D" w:rsidDel="001F5A7E">
                                        <w:rPr>
                                          <w:rFonts w:ascii="Times New Roman" w:hAnsi="Times New Roman" w:cs="Times New Roman"/>
                                          <w:color w:val="000000"/>
                                          <w:sz w:val="18"/>
                                          <w:szCs w:val="18"/>
                                          <w:rPrChange w:id="4410"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4411"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4412" w:author="Maino Vieytes, Christian (NIH/NIA/IRP) [F]" w:date="2023-11-15T09:29:00Z"/>
                                        <w:rFonts w:ascii="Times New Roman" w:hAnsi="Times New Roman" w:cs="Times New Roman"/>
                                        <w:sz w:val="18"/>
                                        <w:szCs w:val="18"/>
                                        <w:rPrChange w:id="4413" w:author="Maino Vieytes, Christian (NIH/NIA/IRP) [F]" w:date="2023-11-15T15:57:00Z">
                                          <w:rPr>
                                            <w:del w:id="4414" w:author="Maino Vieytes, Christian (NIH/NIA/IRP) [F]" w:date="2023-11-15T09:29:00Z"/>
                                            <w:rFonts w:ascii="Times New Roman" w:hAnsi="Times New Roman" w:cs="Times New Roman"/>
                                            <w:sz w:val="20"/>
                                            <w:szCs w:val="20"/>
                                          </w:rPr>
                                        </w:rPrChange>
                                      </w:rPr>
                                    </w:pPr>
                                    <w:del w:id="4415" w:author="Maino Vieytes, Christian (NIH/NIA/IRP) [F]" w:date="2023-11-15T09:29:00Z">
                                      <w:r w:rsidRPr="008A6C8D" w:rsidDel="001F5A7E">
                                        <w:rPr>
                                          <w:rFonts w:ascii="Times New Roman" w:hAnsi="Times New Roman" w:cs="Times New Roman"/>
                                          <w:color w:val="000000"/>
                                          <w:sz w:val="18"/>
                                          <w:szCs w:val="18"/>
                                          <w:rPrChange w:id="4416"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4417"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4418" w:author="Maino Vieytes, Christian (NIH/NIA/IRP) [F]" w:date="2023-11-15T09:29:00Z"/>
                                        <w:rFonts w:ascii="Times New Roman" w:hAnsi="Times New Roman" w:cs="Times New Roman"/>
                                        <w:sz w:val="18"/>
                                        <w:szCs w:val="18"/>
                                        <w:rPrChange w:id="4419" w:author="Maino Vieytes, Christian (NIH/NIA/IRP) [F]" w:date="2023-11-15T15:57:00Z">
                                          <w:rPr>
                                            <w:del w:id="4420" w:author="Maino Vieytes, Christian (NIH/NIA/IRP) [F]" w:date="2023-11-15T09:29:00Z"/>
                                            <w:rFonts w:ascii="Times New Roman" w:hAnsi="Times New Roman" w:cs="Times New Roman"/>
                                            <w:sz w:val="20"/>
                                            <w:szCs w:val="20"/>
                                          </w:rPr>
                                        </w:rPrChange>
                                      </w:rPr>
                                    </w:pPr>
                                    <w:del w:id="4421" w:author="Maino Vieytes, Christian (NIH/NIA/IRP) [F]" w:date="2023-11-15T09:29:00Z">
                                      <w:r w:rsidRPr="008A6C8D" w:rsidDel="001F5A7E">
                                        <w:rPr>
                                          <w:rFonts w:ascii="Times New Roman" w:hAnsi="Times New Roman" w:cs="Times New Roman"/>
                                          <w:color w:val="000000"/>
                                          <w:sz w:val="18"/>
                                          <w:szCs w:val="18"/>
                                          <w:rPrChange w:id="4422"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4423"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4424" w:author="Maino Vieytes, Christian (NIH/NIA/IRP) [F]" w:date="2023-11-15T09:29:00Z"/>
                                        <w:rFonts w:ascii="Times New Roman" w:hAnsi="Times New Roman" w:cs="Times New Roman"/>
                                        <w:sz w:val="18"/>
                                        <w:szCs w:val="18"/>
                                        <w:rPrChange w:id="4425" w:author="Maino Vieytes, Christian (NIH/NIA/IRP) [F]" w:date="2023-11-15T15:57:00Z">
                                          <w:rPr>
                                            <w:del w:id="4426" w:author="Maino Vieytes, Christian (NIH/NIA/IRP) [F]" w:date="2023-11-15T09:29:00Z"/>
                                            <w:rFonts w:ascii="Times New Roman" w:hAnsi="Times New Roman" w:cs="Times New Roman"/>
                                            <w:sz w:val="20"/>
                                            <w:szCs w:val="20"/>
                                          </w:rPr>
                                        </w:rPrChange>
                                      </w:rPr>
                                    </w:pPr>
                                    <w:del w:id="4427" w:author="Maino Vieytes, Christian (NIH/NIA/IRP) [F]" w:date="2023-11-15T09:29:00Z">
                                      <w:r w:rsidRPr="008A6C8D" w:rsidDel="001F5A7E">
                                        <w:rPr>
                                          <w:rFonts w:ascii="Times New Roman" w:hAnsi="Times New Roman" w:cs="Times New Roman"/>
                                          <w:color w:val="000000"/>
                                          <w:sz w:val="18"/>
                                          <w:szCs w:val="18"/>
                                          <w:rPrChange w:id="4428"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4429"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4430" w:author="Maino Vieytes, Christian (NIH/NIA/IRP) [F]" w:date="2023-11-15T09:29:00Z"/>
                                        <w:rFonts w:ascii="Times New Roman" w:hAnsi="Times New Roman" w:cs="Times New Roman"/>
                                        <w:sz w:val="18"/>
                                        <w:szCs w:val="18"/>
                                        <w:rPrChange w:id="4431" w:author="Maino Vieytes, Christian (NIH/NIA/IRP) [F]" w:date="2023-11-15T15:57:00Z">
                                          <w:rPr>
                                            <w:del w:id="4432" w:author="Maino Vieytes, Christian (NIH/NIA/IRP) [F]" w:date="2023-11-15T09:29:00Z"/>
                                            <w:rFonts w:ascii="Times New Roman" w:hAnsi="Times New Roman" w:cs="Times New Roman"/>
                                            <w:sz w:val="20"/>
                                            <w:szCs w:val="20"/>
                                          </w:rPr>
                                        </w:rPrChange>
                                      </w:rPr>
                                    </w:pPr>
                                    <w:del w:id="4433" w:author="Maino Vieytes, Christian (NIH/NIA/IRP) [F]" w:date="2023-11-15T09:29:00Z">
                                      <w:r w:rsidRPr="008A6C8D" w:rsidDel="001F5A7E">
                                        <w:rPr>
                                          <w:rFonts w:ascii="Times New Roman" w:hAnsi="Times New Roman" w:cs="Times New Roman"/>
                                          <w:color w:val="000000"/>
                                          <w:sz w:val="18"/>
                                          <w:szCs w:val="18"/>
                                          <w:rPrChange w:id="4434"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4435"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4436" w:author="Maino Vieytes, Christian (NIH/NIA/IRP) [F]" w:date="2023-11-15T09:29:00Z"/>
                                        <w:rFonts w:ascii="Times New Roman" w:hAnsi="Times New Roman" w:cs="Times New Roman"/>
                                        <w:sz w:val="18"/>
                                        <w:szCs w:val="18"/>
                                        <w:rPrChange w:id="4437" w:author="Maino Vieytes, Christian (NIH/NIA/IRP) [F]" w:date="2023-11-15T15:57:00Z">
                                          <w:rPr>
                                            <w:del w:id="4438" w:author="Maino Vieytes, Christian (NIH/NIA/IRP) [F]" w:date="2023-11-15T09:29:00Z"/>
                                            <w:rFonts w:ascii="Times New Roman" w:hAnsi="Times New Roman" w:cs="Times New Roman"/>
                                            <w:sz w:val="20"/>
                                            <w:szCs w:val="20"/>
                                          </w:rPr>
                                        </w:rPrChange>
                                      </w:rPr>
                                    </w:pPr>
                                    <w:del w:id="4439" w:author="Maino Vieytes, Christian (NIH/NIA/IRP) [F]" w:date="2023-11-15T09:29:00Z">
                                      <w:r w:rsidRPr="008A6C8D" w:rsidDel="001F5A7E">
                                        <w:rPr>
                                          <w:rFonts w:ascii="Times New Roman" w:hAnsi="Times New Roman" w:cs="Times New Roman"/>
                                          <w:color w:val="000000"/>
                                          <w:sz w:val="18"/>
                                          <w:szCs w:val="18"/>
                                          <w:rPrChange w:id="4440"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4441"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4442" w:author="Maino Vieytes, Christian (NIH/NIA/IRP) [F]" w:date="2023-11-15T09:29:00Z"/>
                                        <w:rFonts w:ascii="Times New Roman" w:hAnsi="Times New Roman" w:cs="Times New Roman"/>
                                        <w:sz w:val="18"/>
                                        <w:szCs w:val="18"/>
                                        <w:rPrChange w:id="4443" w:author="Maino Vieytes, Christian (NIH/NIA/IRP) [F]" w:date="2023-11-15T15:57:00Z">
                                          <w:rPr>
                                            <w:del w:id="4444" w:author="Maino Vieytes, Christian (NIH/NIA/IRP) [F]" w:date="2023-11-15T09:29:00Z"/>
                                            <w:rFonts w:ascii="Times New Roman" w:hAnsi="Times New Roman" w:cs="Times New Roman"/>
                                            <w:sz w:val="20"/>
                                            <w:szCs w:val="20"/>
                                          </w:rPr>
                                        </w:rPrChange>
                                      </w:rPr>
                                    </w:pPr>
                                    <w:del w:id="4445" w:author="Maino Vieytes, Christian (NIH/NIA/IRP) [F]" w:date="2023-11-15T09:29:00Z">
                                      <w:r w:rsidRPr="008A6C8D" w:rsidDel="001F5A7E">
                                        <w:rPr>
                                          <w:rFonts w:ascii="Times New Roman" w:hAnsi="Times New Roman" w:cs="Times New Roman"/>
                                          <w:color w:val="000000"/>
                                          <w:sz w:val="18"/>
                                          <w:szCs w:val="18"/>
                                          <w:rPrChange w:id="4446"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4447"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4448" w:author="Maino Vieytes, Christian (NIH/NIA/IRP) [F]" w:date="2023-11-15T09:29:00Z"/>
                                        <w:rFonts w:ascii="Times New Roman" w:hAnsi="Times New Roman" w:cs="Times New Roman"/>
                                        <w:color w:val="000000"/>
                                        <w:sz w:val="18"/>
                                        <w:szCs w:val="18"/>
                                        <w:rPrChange w:id="4449" w:author="Maino Vieytes, Christian (NIH/NIA/IRP) [F]" w:date="2023-11-15T15:57:00Z">
                                          <w:rPr>
                                            <w:del w:id="4450" w:author="Maino Vieytes, Christian (NIH/NIA/IRP) [F]" w:date="2023-11-15T09:29:00Z"/>
                                            <w:rFonts w:ascii="Times New Roman" w:hAnsi="Times New Roman" w:cs="Times New Roman"/>
                                            <w:color w:val="000000"/>
                                            <w:sz w:val="20"/>
                                            <w:szCs w:val="20"/>
                                          </w:rPr>
                                        </w:rPrChange>
                                      </w:rPr>
                                    </w:pPr>
                                    <w:del w:id="4451" w:author="Maino Vieytes, Christian (NIH/NIA/IRP) [F]" w:date="2023-11-15T09:29:00Z">
                                      <w:r w:rsidRPr="008A6C8D" w:rsidDel="001F5A7E">
                                        <w:rPr>
                                          <w:rFonts w:ascii="Times New Roman" w:hAnsi="Times New Roman" w:cs="Times New Roman"/>
                                          <w:color w:val="000000"/>
                                          <w:sz w:val="18"/>
                                          <w:szCs w:val="18"/>
                                          <w:rPrChange w:id="4452"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4453"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4454"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445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456"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4457"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4458"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4459"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4460"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44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4462"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4463"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446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4465"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4466"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446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4468"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4469"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4470"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4471"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4472"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4473"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4474"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Charlson Comorbidity Index score.</w:t>
                                    </w:r>
                                  </w:p>
                                  <w:p w14:paraId="1394C25F" w14:textId="77777777" w:rsidR="008E210F" w:rsidRPr="008A6C8D" w:rsidRDefault="008E210F" w:rsidP="006153D4">
                                    <w:pPr>
                                      <w:rPr>
                                        <w:rFonts w:ascii="Times New Roman" w:hAnsi="Times New Roman" w:cs="Times New Roman"/>
                                        <w:sz w:val="18"/>
                                        <w:szCs w:val="18"/>
                                        <w:lang w:bidi="en-US"/>
                                        <w:rPrChange w:id="4475"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4476"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4477"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4478"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4479"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4480"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4481"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4482"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4483"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4484"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4485" w:author="Maino Vieytes, Christian (NIH/NIA/IRP) [F]" w:date="2023-11-15T15:58:00Z"/>
                                        <w:rFonts w:ascii="Times New Roman" w:hAnsi="Times New Roman" w:cs="Times New Roman"/>
                                        <w:sz w:val="18"/>
                                        <w:szCs w:val="18"/>
                                        <w:lang w:bidi="en-US"/>
                                      </w:rPr>
                                    </w:pPr>
                                    <w:ins w:id="4486"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4487" w:author="Maino Vieytes, Christian (NIH/NIA/IRP) [F]" w:date="2023-11-16T08:28:00Z">
                                      <w:r w:rsidR="00E260F1">
                                        <w:rPr>
                                          <w:rFonts w:ascii="Times New Roman" w:hAnsi="Times New Roman" w:cs="Times New Roman"/>
                                          <w:sz w:val="18"/>
                                          <w:szCs w:val="18"/>
                                          <w:lang w:bidi="en-US"/>
                                        </w:rPr>
                                        <w:t>1745</w:t>
                                      </w:r>
                                    </w:ins>
                                    <w:ins w:id="4488"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4489" w:author="Maino Vieytes, Christian (NIH/NIA/IRP) [F]" w:date="2023-11-15T16:00:00Z">
                                          <w:rPr>
                                            <w:rFonts w:ascii="Times New Roman" w:hAnsi="Times New Roman" w:cs="Times New Roman"/>
                                            <w:sz w:val="20"/>
                                            <w:szCs w:val="20"/>
                                            <w:lang w:bidi="en-US"/>
                                          </w:rPr>
                                        </w:rPrChange>
                                      </w:rPr>
                                    </w:pPr>
                                    <w:ins w:id="4490" w:author="Maino Vieytes, Christian (NIH/NIA/IRP) [F]" w:date="2023-11-15T15:58:00Z">
                                      <w:r w:rsidRPr="001B0EAA">
                                        <w:rPr>
                                          <w:rFonts w:ascii="Times New Roman" w:hAnsi="Times New Roman" w:cs="Times New Roman"/>
                                          <w:sz w:val="18"/>
                                          <w:szCs w:val="18"/>
                                          <w:lang w:bidi="en-US"/>
                                          <w:rPrChange w:id="4491"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4492"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4493" w:author="Maino Vieytes, Christian (NIH/NIA/IRP) [F]" w:date="2023-11-15T16:00:00Z">
                                            <w:rPr>
                                              <w:rFonts w:ascii="Times New Roman" w:hAnsi="Times New Roman" w:cs="Times New Roman"/>
                                              <w:sz w:val="20"/>
                                              <w:szCs w:val="20"/>
                                              <w:lang w:bidi="en-US"/>
                                            </w:rPr>
                                          </w:rPrChange>
                                        </w:rPr>
                                        <w:t xml:space="preserve">= </w:t>
                                      </w:r>
                                    </w:ins>
                                    <w:ins w:id="4494" w:author="Maino Vieytes, Christian (NIH/NIA/IRP) [F]" w:date="2023-11-16T08:28:00Z">
                                      <w:r w:rsidR="00E260F1">
                                        <w:rPr>
                                          <w:rFonts w:ascii="Times New Roman" w:hAnsi="Times New Roman" w:cs="Times New Roman"/>
                                          <w:sz w:val="18"/>
                                          <w:szCs w:val="18"/>
                                          <w:lang w:bidi="en-US"/>
                                        </w:rPr>
                                        <w:t>748</w:t>
                                      </w:r>
                                    </w:ins>
                                    <w:ins w:id="4495" w:author="Maino Vieytes, Christian (NIH/NIA/IRP) [F]" w:date="2023-11-15T15:58:00Z">
                                      <w:r w:rsidRPr="001B0EAA">
                                        <w:rPr>
                                          <w:rFonts w:ascii="Times New Roman" w:hAnsi="Times New Roman" w:cs="Times New Roman"/>
                                          <w:sz w:val="18"/>
                                          <w:szCs w:val="18"/>
                                          <w:lang w:bidi="en-US"/>
                                          <w:rPrChange w:id="4496"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4497"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4498"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pt;margin-top:-20.65pt;width:736.65pt;height: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" fillcolor="white [3201]" stroked="f" strokeweight=".5pt">
                  <v:textbox>
                    <w:txbxContent>
                      <w:tbl>
                        <w:tblPr>
                          <w:tblStyle w:val="TableGrid"/>
                          <w:tblW w:w="15091" w:type="dxa"/>
                          <w:tblLook w:val="04A0" w:firstRow="1" w:lastRow="0" w:firstColumn="1" w:lastColumn="0" w:noHBand="0" w:noVBand="1"/>
                          <w:tblPrChange w:id="5086"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5087">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5088" w:author="Maino Vieytes, Christian (NIH/NIA/IRP) [F]" w:date="2023-11-15T16:23:00Z">
                              <w:trPr>
                                <w:gridAfter w:val="0"/>
                                <w:trHeight w:val="320"/>
                              </w:trPr>
                            </w:trPrChange>
                          </w:trPr>
                          <w:tc>
                            <w:tcPr>
                              <w:tcW w:w="15091" w:type="dxa"/>
                              <w:gridSpan w:val="10"/>
                              <w:noWrap/>
                              <w:vAlign w:val="center"/>
                              <w:tcPrChange w:id="5089"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509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091"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5092" w:author="Maino Vieytes, Christian (NIH/NIA/IRP) [F]" w:date="2023-11-15T15:57:00Z">
                                    <w:rPr>
                                      <w:rFonts w:ascii="Times New Roman" w:hAnsi="Times New Roman" w:cs="Times New Roman"/>
                                      <w:sz w:val="20"/>
                                      <w:szCs w:val="20"/>
                                    </w:rPr>
                                  </w:rPrChange>
                                </w:rPr>
                                <w:t>. Adjusted hazard ratios</w:t>
                              </w:r>
                              <w:ins w:id="5093"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5094" w:author="Maino Vieytes, Christian (NIH/NIA/IRP) [F]" w:date="2023-11-15T15:57:00Z">
                                    <w:rPr>
                                      <w:rFonts w:ascii="Times New Roman" w:hAnsi="Times New Roman" w:cs="Times New Roman"/>
                                      <w:sz w:val="20"/>
                                      <w:szCs w:val="20"/>
                                    </w:rPr>
                                  </w:rPrChange>
                                </w:rPr>
                                <w:t xml:space="preserve"> and 95% confidence intervals</w:t>
                              </w:r>
                              <w:ins w:id="5095"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5096"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5097" w:author="Maino Vieytes, Christian (NIH/NIA/IRP) [F]" w:date="2023-11-17T10:10:00Z">
                                <w:r w:rsidRPr="00E95C91" w:rsidDel="00E95C91">
                                  <w:rPr>
                                    <w:rFonts w:ascii="Times New Roman" w:hAnsi="Times New Roman" w:cs="Times New Roman"/>
                                    <w:sz w:val="18"/>
                                    <w:szCs w:val="18"/>
                                    <w:vertAlign w:val="superscript"/>
                                    <w:rPrChange w:id="5098"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5099"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5100" w:author="Maino Vieytes, Christian (NIH/NIA/IRP) [F]" w:date="2023-11-15T15:55:00Z">
                                <w:r w:rsidRPr="008A6C8D" w:rsidDel="008A6C8D">
                                  <w:rPr>
                                    <w:rFonts w:ascii="Times New Roman" w:hAnsi="Times New Roman" w:cs="Times New Roman"/>
                                    <w:sz w:val="18"/>
                                    <w:szCs w:val="18"/>
                                    <w:rPrChange w:id="5101" w:author="Maino Vieytes, Christian (NIH/NIA/IRP) [F]" w:date="2023-11-15T15:57:00Z">
                                      <w:rPr>
                                        <w:rFonts w:ascii="Times New Roman" w:hAnsi="Times New Roman" w:cs="Times New Roman"/>
                                        <w:sz w:val="20"/>
                                        <w:szCs w:val="20"/>
                                      </w:rPr>
                                    </w:rPrChange>
                                  </w:rPr>
                                  <w:delText>cancer survivor</w:delText>
                                </w:r>
                              </w:del>
                              <w:ins w:id="5102"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5103" w:author="Maino Vieytes, Christian (NIH/NIA/IRP) [F]" w:date="2023-11-15T15:57:00Z">
                                    <w:rPr>
                                      <w:rFonts w:ascii="Times New Roman" w:hAnsi="Times New Roman" w:cs="Times New Roman"/>
                                      <w:sz w:val="20"/>
                                      <w:szCs w:val="20"/>
                                    </w:rPr>
                                  </w:rPrChange>
                                </w:rPr>
                                <w:t xml:space="preserve"> </w:t>
                              </w:r>
                              <w:ins w:id="5104"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5105"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5106"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5107" w:author="Maino Vieytes, Christian (NIH/NIA/IRP) [F]" w:date="2023-11-15T15:57:00Z">
                                    <w:rPr>
                                      <w:rFonts w:ascii="Times New Roman" w:hAnsi="Times New Roman" w:cs="Times New Roman"/>
                                      <w:sz w:val="20"/>
                                      <w:szCs w:val="20"/>
                                    </w:rPr>
                                  </w:rPrChange>
                                </w:rPr>
                                <w:t xml:space="preserve">= </w:t>
                              </w:r>
                              <w:del w:id="5108" w:author="Maino Vieytes, Christian (NIH/NIA/IRP) [F]" w:date="2023-11-15T15:55:00Z">
                                <w:r w:rsidRPr="008A6C8D" w:rsidDel="008A6C8D">
                                  <w:rPr>
                                    <w:rFonts w:ascii="Times New Roman" w:hAnsi="Times New Roman" w:cs="Times New Roman"/>
                                    <w:sz w:val="18"/>
                                    <w:szCs w:val="18"/>
                                    <w:rPrChange w:id="5109" w:author="Maino Vieytes, Christian (NIH/NIA/IRP) [F]" w:date="2023-11-15T15:57:00Z">
                                      <w:rPr>
                                        <w:rFonts w:ascii="Times New Roman" w:hAnsi="Times New Roman" w:cs="Times New Roman"/>
                                        <w:sz w:val="20"/>
                                        <w:szCs w:val="20"/>
                                      </w:rPr>
                                    </w:rPrChange>
                                  </w:rPr>
                                  <w:delText>2493</w:delText>
                                </w:r>
                              </w:del>
                              <w:ins w:id="5110" w:author="Maino Vieytes, Christian (NIH/NIA/IRP) [F]" w:date="2023-11-15T15:55:00Z">
                                <w:r w:rsidR="008A6C8D" w:rsidRPr="008A6C8D">
                                  <w:rPr>
                                    <w:rFonts w:ascii="Times New Roman" w:hAnsi="Times New Roman" w:cs="Times New Roman"/>
                                    <w:sz w:val="18"/>
                                    <w:szCs w:val="18"/>
                                  </w:rPr>
                                  <w:t>1</w:t>
                                </w:r>
                              </w:ins>
                              <w:ins w:id="5111"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5112"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5113"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5114" w:author="Maino Vieytes, Christian (NIH/NIA/IRP) [F]" w:date="2023-11-15T16:23:00Z">
                              <w:trPr>
                                <w:gridAfter w:val="0"/>
                                <w:trHeight w:val="320"/>
                              </w:trPr>
                            </w:trPrChange>
                          </w:trPr>
                          <w:tc>
                            <w:tcPr>
                              <w:tcW w:w="2317" w:type="dxa"/>
                              <w:noWrap/>
                              <w:vAlign w:val="center"/>
                              <w:hideMark/>
                              <w:tcPrChange w:id="5115"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5116"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5117" w:author="Maino Vieytes, Christian (NIH/NIA/IRP) [F]" w:date="2023-11-15T15:57:00Z">
                                    <w:rPr>
                                      <w:rFonts w:ascii="Times New Roman" w:hAnsi="Times New Roman" w:cs="Times New Roman"/>
                                      <w:b/>
                                      <w:bCs/>
                                      <w:sz w:val="20"/>
                                      <w:szCs w:val="20"/>
                                    </w:rPr>
                                  </w:rPrChange>
                                </w:rPr>
                                <w:t>Dietary Pattern</w:t>
                              </w:r>
                              <w:del w:id="5118" w:author="Maino Vieytes, Christian (NIH/NIA/IRP) [F]" w:date="2023-11-17T10:10:00Z">
                                <w:r w:rsidRPr="008A6C8D" w:rsidDel="00E95C91">
                                  <w:rPr>
                                    <w:rFonts w:ascii="Times New Roman" w:hAnsi="Times New Roman" w:cs="Times New Roman"/>
                                    <w:sz w:val="18"/>
                                    <w:szCs w:val="18"/>
                                    <w:vertAlign w:val="superscript"/>
                                    <w:rPrChange w:id="5119"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5120"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5121"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5122"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5123"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5124"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5"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5126"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512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8"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5129"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513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1"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5132"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513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4"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5135"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513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7"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5138"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513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4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41"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5142"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5143"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5144"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5145"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5146"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5147"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5148"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514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5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51"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5152"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5153"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5154" w:author="Maino Vieytes, Christian (NIH/NIA/IRP) [F]" w:date="2023-11-15T16:23:00Z">
                              <w:trPr>
                                <w:gridAfter w:val="0"/>
                                <w:trHeight w:val="320"/>
                              </w:trPr>
                            </w:trPrChange>
                          </w:trPr>
                          <w:tc>
                            <w:tcPr>
                              <w:tcW w:w="15091" w:type="dxa"/>
                              <w:gridSpan w:val="10"/>
                              <w:noWrap/>
                              <w:vAlign w:val="center"/>
                              <w:tcPrChange w:id="5155"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515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5157"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5158" w:author="Maino Vieytes, Christian (NIH/NIA/IRP) [F]" w:date="2023-11-16T09:36:00Z">
                              <w:tblPrEx>
                                <w:tblW w:w="15091" w:type="dxa"/>
                              </w:tblPrEx>
                            </w:tblPrExChange>
                          </w:tblPrEx>
                          <w:trPr>
                            <w:trHeight w:val="320"/>
                            <w:trPrChange w:id="5159" w:author="Maino Vieytes, Christian (NIH/NIA/IRP) [F]" w:date="2023-11-16T09:36:00Z">
                              <w:trPr>
                                <w:trHeight w:val="320"/>
                              </w:trPr>
                            </w:trPrChange>
                          </w:trPr>
                          <w:tc>
                            <w:tcPr>
                              <w:tcW w:w="2317" w:type="dxa"/>
                              <w:noWrap/>
                              <w:vAlign w:val="center"/>
                              <w:hideMark/>
                              <w:tcPrChange w:id="5160"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51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16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16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164"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5165" w:author="Maino Vieytes, Christian (NIH/NIA/IRP) [F]" w:date="2023-11-16T09:36:00Z">
                                    <w:rPr>
                                      <w:rFonts w:ascii="Times New Roman" w:hAnsi="Times New Roman" w:cs="Times New Roman"/>
                                      <w:sz w:val="20"/>
                                      <w:szCs w:val="20"/>
                                    </w:rPr>
                                  </w:rPrChange>
                                </w:rPr>
                              </w:pPr>
                              <w:ins w:id="5166" w:author="Maino Vieytes, Christian (NIH/NIA/IRP) [F]" w:date="2023-11-16T09:36:00Z">
                                <w:r w:rsidRPr="0049435F">
                                  <w:rPr>
                                    <w:rFonts w:ascii="Times New Roman" w:hAnsi="Times New Roman" w:cs="Times New Roman"/>
                                    <w:color w:val="000000"/>
                                    <w:sz w:val="18"/>
                                    <w:szCs w:val="18"/>
                                    <w:rPrChange w:id="5167" w:author="Maino Vieytes, Christian (NIH/NIA/IRP) [F]" w:date="2023-11-16T09:36:00Z">
                                      <w:rPr>
                                        <w:rFonts w:ascii="Calibri" w:hAnsi="Calibri" w:cs="Calibri"/>
                                        <w:color w:val="000000"/>
                                      </w:rPr>
                                    </w:rPrChange>
                                  </w:rPr>
                                  <w:t>1745</w:t>
                                </w:r>
                              </w:ins>
                              <w:del w:id="5168" w:author="Maino Vieytes, Christian (NIH/NIA/IRP) [F]" w:date="2023-11-15T15:54:00Z">
                                <w:r w:rsidRPr="0049435F" w:rsidDel="00A12FDA">
                                  <w:rPr>
                                    <w:rFonts w:ascii="Times New Roman" w:hAnsi="Times New Roman" w:cs="Times New Roman"/>
                                    <w:sz w:val="18"/>
                                    <w:szCs w:val="18"/>
                                    <w:rPrChange w:id="516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170"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5171" w:author="Maino Vieytes, Christian (NIH/NIA/IRP) [F]" w:date="2023-11-16T09:36:00Z">
                                    <w:rPr>
                                      <w:rFonts w:ascii="Times New Roman" w:hAnsi="Times New Roman" w:cs="Times New Roman"/>
                                      <w:sz w:val="20"/>
                                      <w:szCs w:val="20"/>
                                    </w:rPr>
                                  </w:rPrChange>
                                </w:rPr>
                              </w:pPr>
                              <w:ins w:id="5172" w:author="Maino Vieytes, Christian (NIH/NIA/IRP) [F]" w:date="2023-11-16T09:36:00Z">
                                <w:r w:rsidRPr="0049435F">
                                  <w:rPr>
                                    <w:rFonts w:ascii="Times New Roman" w:hAnsi="Times New Roman" w:cs="Times New Roman"/>
                                    <w:color w:val="000000"/>
                                    <w:sz w:val="18"/>
                                    <w:szCs w:val="18"/>
                                    <w:rPrChange w:id="5173" w:author="Maino Vieytes, Christian (NIH/NIA/IRP) [F]" w:date="2023-11-16T09:36:00Z">
                                      <w:rPr>
                                        <w:rFonts w:ascii="Calibri" w:hAnsi="Calibri" w:cs="Calibri"/>
                                        <w:color w:val="000000"/>
                                      </w:rPr>
                                    </w:rPrChange>
                                  </w:rPr>
                                  <w:t>1.00</w:t>
                                </w:r>
                              </w:ins>
                              <w:del w:id="5174" w:author="Maino Vieytes, Christian (NIH/NIA/IRP) [F]" w:date="2023-11-15T15:54:00Z">
                                <w:r w:rsidRPr="0049435F" w:rsidDel="00A12FDA">
                                  <w:rPr>
                                    <w:rFonts w:ascii="Times New Roman" w:hAnsi="Times New Roman" w:cs="Times New Roman"/>
                                    <w:sz w:val="18"/>
                                    <w:szCs w:val="18"/>
                                    <w:rPrChange w:id="5175"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176"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5177" w:author="Maino Vieytes, Christian (NIH/NIA/IRP) [F]" w:date="2023-11-16T09:36:00Z">
                                    <w:rPr>
                                      <w:rFonts w:ascii="Times New Roman" w:hAnsi="Times New Roman" w:cs="Times New Roman"/>
                                      <w:sz w:val="20"/>
                                      <w:szCs w:val="20"/>
                                    </w:rPr>
                                  </w:rPrChange>
                                </w:rPr>
                              </w:pPr>
                              <w:ins w:id="5178" w:author="Maino Vieytes, Christian (NIH/NIA/IRP) [F]" w:date="2023-11-16T09:36:00Z">
                                <w:r w:rsidRPr="0049435F">
                                  <w:rPr>
                                    <w:rFonts w:ascii="Times New Roman" w:hAnsi="Times New Roman" w:cs="Times New Roman"/>
                                    <w:color w:val="000000"/>
                                    <w:sz w:val="18"/>
                                    <w:szCs w:val="18"/>
                                    <w:rPrChange w:id="5179" w:author="Maino Vieytes, Christian (NIH/NIA/IRP) [F]" w:date="2023-11-16T09:36:00Z">
                                      <w:rPr>
                                        <w:rFonts w:ascii="Calibri" w:hAnsi="Calibri" w:cs="Calibri"/>
                                        <w:color w:val="000000"/>
                                      </w:rPr>
                                    </w:rPrChange>
                                  </w:rPr>
                                  <w:t>0.75 (0.44-1.25)</w:t>
                                </w:r>
                              </w:ins>
                              <w:del w:id="5180" w:author="Maino Vieytes, Christian (NIH/NIA/IRP) [F]" w:date="2023-11-15T15:54:00Z">
                                <w:r w:rsidRPr="0049435F" w:rsidDel="00A12FDA">
                                  <w:rPr>
                                    <w:rFonts w:ascii="Times New Roman" w:hAnsi="Times New Roman" w:cs="Times New Roman"/>
                                    <w:sz w:val="18"/>
                                    <w:szCs w:val="18"/>
                                    <w:rPrChange w:id="5181"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5182"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5183" w:author="Maino Vieytes, Christian (NIH/NIA/IRP) [F]" w:date="2023-11-16T09:36:00Z">
                                    <w:rPr>
                                      <w:rFonts w:ascii="Times New Roman" w:hAnsi="Times New Roman" w:cs="Times New Roman"/>
                                      <w:sz w:val="20"/>
                                      <w:szCs w:val="20"/>
                                    </w:rPr>
                                  </w:rPrChange>
                                </w:rPr>
                              </w:pPr>
                              <w:ins w:id="5184" w:author="Maino Vieytes, Christian (NIH/NIA/IRP) [F]" w:date="2023-11-16T09:36:00Z">
                                <w:r w:rsidRPr="0049435F">
                                  <w:rPr>
                                    <w:rFonts w:ascii="Times New Roman" w:hAnsi="Times New Roman" w:cs="Times New Roman"/>
                                    <w:color w:val="000000"/>
                                    <w:sz w:val="18"/>
                                    <w:szCs w:val="18"/>
                                    <w:rPrChange w:id="5185" w:author="Maino Vieytes, Christian (NIH/NIA/IRP) [F]" w:date="2023-11-16T09:36:00Z">
                                      <w:rPr>
                                        <w:rFonts w:ascii="Calibri" w:hAnsi="Calibri" w:cs="Calibri"/>
                                        <w:color w:val="000000"/>
                                      </w:rPr>
                                    </w:rPrChange>
                                  </w:rPr>
                                  <w:t>1.08 (0.72-1.62)</w:t>
                                </w:r>
                              </w:ins>
                              <w:del w:id="5186" w:author="Maino Vieytes, Christian (NIH/NIA/IRP) [F]" w:date="2023-11-15T15:54:00Z">
                                <w:r w:rsidRPr="0049435F" w:rsidDel="00A12FDA">
                                  <w:rPr>
                                    <w:rFonts w:ascii="Times New Roman" w:hAnsi="Times New Roman" w:cs="Times New Roman"/>
                                    <w:sz w:val="18"/>
                                    <w:szCs w:val="18"/>
                                    <w:rPrChange w:id="5187"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5188"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5189" w:author="Maino Vieytes, Christian (NIH/NIA/IRP) [F]" w:date="2023-11-16T09:36:00Z">
                                    <w:rPr>
                                      <w:rFonts w:ascii="Times New Roman" w:hAnsi="Times New Roman" w:cs="Times New Roman"/>
                                      <w:sz w:val="20"/>
                                      <w:szCs w:val="20"/>
                                    </w:rPr>
                                  </w:rPrChange>
                                </w:rPr>
                              </w:pPr>
                              <w:ins w:id="5190" w:author="Maino Vieytes, Christian (NIH/NIA/IRP) [F]" w:date="2023-11-16T09:36:00Z">
                                <w:r w:rsidRPr="0049435F">
                                  <w:rPr>
                                    <w:rFonts w:ascii="Times New Roman" w:hAnsi="Times New Roman" w:cs="Times New Roman"/>
                                    <w:color w:val="000000"/>
                                    <w:sz w:val="18"/>
                                    <w:szCs w:val="18"/>
                                    <w:rPrChange w:id="5191" w:author="Maino Vieytes, Christian (NIH/NIA/IRP) [F]" w:date="2023-11-16T09:36:00Z">
                                      <w:rPr>
                                        <w:rFonts w:ascii="Calibri" w:hAnsi="Calibri" w:cs="Calibri"/>
                                        <w:color w:val="000000"/>
                                      </w:rPr>
                                    </w:rPrChange>
                                  </w:rPr>
                                  <w:t>1.23 (0.82-1.85)</w:t>
                                </w:r>
                              </w:ins>
                              <w:del w:id="5192" w:author="Maino Vieytes, Christian (NIH/NIA/IRP) [F]" w:date="2023-11-15T15:54:00Z">
                                <w:r w:rsidRPr="0049435F" w:rsidDel="00A12FDA">
                                  <w:rPr>
                                    <w:rFonts w:ascii="Times New Roman" w:hAnsi="Times New Roman" w:cs="Times New Roman"/>
                                    <w:sz w:val="18"/>
                                    <w:szCs w:val="18"/>
                                    <w:rPrChange w:id="5193"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5194"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5195" w:author="Maino Vieytes, Christian (NIH/NIA/IRP) [F]" w:date="2023-11-16T09:36:00Z">
                                    <w:rPr>
                                      <w:rFonts w:ascii="Times New Roman" w:hAnsi="Times New Roman" w:cs="Times New Roman"/>
                                      <w:sz w:val="20"/>
                                      <w:szCs w:val="20"/>
                                    </w:rPr>
                                  </w:rPrChange>
                                </w:rPr>
                              </w:pPr>
                              <w:ins w:id="5196" w:author="Maino Vieytes, Christian (NIH/NIA/IRP) [F]" w:date="2023-11-16T09:36:00Z">
                                <w:r w:rsidRPr="0049435F">
                                  <w:rPr>
                                    <w:rFonts w:ascii="Times New Roman" w:hAnsi="Times New Roman" w:cs="Times New Roman"/>
                                    <w:color w:val="000000"/>
                                    <w:sz w:val="18"/>
                                    <w:szCs w:val="18"/>
                                    <w:rPrChange w:id="5197"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5198" w:author="Maino Vieytes, Christian (NIH/NIA/IRP) [F]" w:date="2023-11-16T09:36:00Z">
                                      <w:rPr>
                                        <w:rFonts w:ascii="Calibri" w:hAnsi="Calibri" w:cs="Calibri"/>
                                        <w:color w:val="000000"/>
                                      </w:rPr>
                                    </w:rPrChange>
                                  </w:rPr>
                                  <w:t>35)*</w:t>
                                </w:r>
                              </w:ins>
                              <w:proofErr w:type="gramEnd"/>
                              <w:del w:id="5199" w:author="Maino Vieytes, Christian (NIH/NIA/IRP) [F]" w:date="2023-11-15T15:54:00Z">
                                <w:r w:rsidRPr="0049435F" w:rsidDel="00A12FDA">
                                  <w:rPr>
                                    <w:rFonts w:ascii="Times New Roman" w:hAnsi="Times New Roman" w:cs="Times New Roman"/>
                                    <w:sz w:val="18"/>
                                    <w:szCs w:val="18"/>
                                    <w:rPrChange w:id="5200"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5201"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5202" w:author="Maino Vieytes, Christian (NIH/NIA/IRP) [F]" w:date="2023-11-16T09:36:00Z">
                                    <w:rPr>
                                      <w:rFonts w:ascii="Times New Roman" w:hAnsi="Times New Roman" w:cs="Times New Roman"/>
                                      <w:sz w:val="20"/>
                                      <w:szCs w:val="20"/>
                                    </w:rPr>
                                  </w:rPrChange>
                                </w:rPr>
                              </w:pPr>
                              <w:ins w:id="5203" w:author="Maino Vieytes, Christian (NIH/NIA/IRP) [F]" w:date="2023-11-16T09:36:00Z">
                                <w:r w:rsidRPr="0049435F">
                                  <w:rPr>
                                    <w:rFonts w:ascii="Times New Roman" w:hAnsi="Times New Roman" w:cs="Times New Roman"/>
                                    <w:color w:val="000000"/>
                                    <w:sz w:val="18"/>
                                    <w:szCs w:val="18"/>
                                    <w:rPrChange w:id="5204" w:author="Maino Vieytes, Christian (NIH/NIA/IRP) [F]" w:date="2023-11-16T09:36:00Z">
                                      <w:rPr>
                                        <w:rFonts w:ascii="Calibri" w:hAnsi="Calibri" w:cs="Calibri"/>
                                        <w:color w:val="000000"/>
                                      </w:rPr>
                                    </w:rPrChange>
                                  </w:rPr>
                                  <w:t>0.02*</w:t>
                                </w:r>
                              </w:ins>
                              <w:del w:id="5205" w:author="Maino Vieytes, Christian (NIH/NIA/IRP) [F]" w:date="2023-11-15T15:54:00Z">
                                <w:r w:rsidRPr="0049435F" w:rsidDel="00A12FDA">
                                  <w:rPr>
                                    <w:rFonts w:ascii="Times New Roman" w:hAnsi="Times New Roman" w:cs="Times New Roman"/>
                                    <w:sz w:val="18"/>
                                    <w:szCs w:val="18"/>
                                    <w:rPrChange w:id="5206"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5207"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5208" w:author="Maino Vieytes, Christian (NIH/NIA/IRP) [F]" w:date="2023-11-16T09:36:00Z">
                                    <w:rPr>
                                      <w:rFonts w:ascii="Times New Roman" w:hAnsi="Times New Roman" w:cs="Times New Roman"/>
                                      <w:sz w:val="20"/>
                                      <w:szCs w:val="20"/>
                                    </w:rPr>
                                  </w:rPrChange>
                                </w:rPr>
                              </w:pPr>
                              <w:ins w:id="5209" w:author="Maino Vieytes, Christian (NIH/NIA/IRP) [F]" w:date="2023-11-16T09:36:00Z">
                                <w:r w:rsidRPr="0049435F">
                                  <w:rPr>
                                    <w:rFonts w:ascii="Times New Roman" w:hAnsi="Times New Roman" w:cs="Times New Roman"/>
                                    <w:color w:val="000000"/>
                                    <w:sz w:val="18"/>
                                    <w:szCs w:val="18"/>
                                    <w:rPrChange w:id="5210"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5211"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5212" w:author="Maino Vieytes, Christian (NIH/NIA/IRP) [F]" w:date="2023-11-16T09:36:00Z">
                                      <w:rPr>
                                        <w:rFonts w:ascii="Calibri" w:hAnsi="Calibri" w:cs="Calibri"/>
                                        <w:color w:val="000000"/>
                                      </w:rPr>
                                    </w:rPrChange>
                                  </w:rPr>
                                  <w:t>*</w:t>
                                </w:r>
                              </w:ins>
                              <w:del w:id="5213" w:author="Maino Vieytes, Christian (NIH/NIA/IRP) [F]" w:date="2023-11-15T15:54:00Z">
                                <w:r w:rsidRPr="0049435F" w:rsidDel="00A12FDA">
                                  <w:rPr>
                                    <w:rFonts w:ascii="Times New Roman" w:hAnsi="Times New Roman" w:cs="Times New Roman"/>
                                    <w:sz w:val="18"/>
                                    <w:szCs w:val="18"/>
                                    <w:rPrChange w:id="5214"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5215"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5216" w:author="Maino Vieytes, Christian (NIH/NIA/IRP) [F]" w:date="2023-11-16T09:36:00Z">
                                    <w:rPr>
                                      <w:rFonts w:ascii="Times New Roman" w:hAnsi="Times New Roman" w:cs="Times New Roman"/>
                                      <w:sz w:val="20"/>
                                      <w:szCs w:val="20"/>
                                    </w:rPr>
                                  </w:rPrChange>
                                </w:rPr>
                              </w:pPr>
                              <w:ins w:id="5217" w:author="Maino Vieytes, Christian (NIH/NIA/IRP) [F]" w:date="2023-11-16T09:36:00Z">
                                <w:r w:rsidRPr="0049435F">
                                  <w:rPr>
                                    <w:rFonts w:ascii="Times New Roman" w:hAnsi="Times New Roman" w:cs="Times New Roman"/>
                                    <w:color w:val="000000"/>
                                    <w:sz w:val="18"/>
                                    <w:szCs w:val="18"/>
                                    <w:rPrChange w:id="5218" w:author="Maino Vieytes, Christian (NIH/NIA/IRP) [F]" w:date="2023-11-16T09:36:00Z">
                                      <w:rPr>
                                        <w:rFonts w:ascii="Calibri" w:hAnsi="Calibri" w:cs="Calibri"/>
                                        <w:color w:val="000000"/>
                                      </w:rPr>
                                    </w:rPrChange>
                                  </w:rPr>
                                  <w:t>0.45</w:t>
                                </w:r>
                              </w:ins>
                              <w:del w:id="5219" w:author="Maino Vieytes, Christian (NIH/NIA/IRP) [F]" w:date="2023-11-15T15:54:00Z">
                                <w:r w:rsidRPr="0049435F" w:rsidDel="00A12FDA">
                                  <w:rPr>
                                    <w:rFonts w:ascii="Times New Roman" w:hAnsi="Times New Roman" w:cs="Times New Roman"/>
                                    <w:color w:val="000000"/>
                                    <w:sz w:val="18"/>
                                    <w:szCs w:val="18"/>
                                    <w:rPrChange w:id="5220"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5221" w:author="Maino Vieytes, Christian (NIH/NIA/IRP) [F]" w:date="2023-11-16T09:36:00Z">
                              <w:tblPrEx>
                                <w:tblW w:w="15091" w:type="dxa"/>
                              </w:tblPrEx>
                            </w:tblPrExChange>
                          </w:tblPrEx>
                          <w:trPr>
                            <w:trHeight w:val="320"/>
                            <w:del w:id="5222" w:author="Maino Vieytes, Christian (NIH/NIA/IRP) [F]" w:date="2023-11-15T16:23:00Z"/>
                            <w:trPrChange w:id="5223" w:author="Maino Vieytes, Christian (NIH/NIA/IRP) [F]" w:date="2023-11-16T09:36:00Z">
                              <w:trPr>
                                <w:gridAfter w:val="0"/>
                                <w:trHeight w:val="320"/>
                              </w:trPr>
                            </w:trPrChange>
                          </w:trPr>
                          <w:tc>
                            <w:tcPr>
                              <w:tcW w:w="2317" w:type="dxa"/>
                              <w:noWrap/>
                              <w:vAlign w:val="center"/>
                              <w:hideMark/>
                              <w:tcPrChange w:id="5224"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5225" w:author="Maino Vieytes, Christian (NIH/NIA/IRP) [F]" w:date="2023-11-15T16:23:00Z"/>
                                  <w:rFonts w:ascii="Times New Roman" w:hAnsi="Times New Roman" w:cs="Times New Roman"/>
                                  <w:sz w:val="18"/>
                                  <w:szCs w:val="18"/>
                                  <w:rPrChange w:id="5226" w:author="Maino Vieytes, Christian (NIH/NIA/IRP) [F]" w:date="2023-11-15T15:57:00Z">
                                    <w:rPr>
                                      <w:del w:id="5227" w:author="Maino Vieytes, Christian (NIH/NIA/IRP) [F]" w:date="2023-11-15T16:23:00Z"/>
                                      <w:rFonts w:ascii="Times New Roman" w:hAnsi="Times New Roman" w:cs="Times New Roman"/>
                                      <w:sz w:val="20"/>
                                      <w:szCs w:val="20"/>
                                    </w:rPr>
                                  </w:rPrChange>
                                </w:rPr>
                              </w:pPr>
                              <w:del w:id="5228" w:author="Maino Vieytes, Christian (NIH/NIA/IRP) [F]" w:date="2023-11-15T16:23:00Z">
                                <w:r w:rsidRPr="008A6C8D" w:rsidDel="002B4FE9">
                                  <w:rPr>
                                    <w:rFonts w:ascii="Times New Roman" w:hAnsi="Times New Roman" w:cs="Times New Roman"/>
                                    <w:sz w:val="18"/>
                                    <w:szCs w:val="18"/>
                                    <w:rPrChange w:id="5229"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2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231" w:author="Maino Vieytes, Christian (NIH/NIA/IRP) [F]" w:date="2023-11-16T09:36:00Z">
                                <w:tcPr>
                                  <w:tcW w:w="936" w:type="dxa"/>
                                  <w:noWrap/>
                                  <w:vAlign w:val="center"/>
                                  <w:hideMark/>
                                </w:tcPr>
                              </w:tcPrChange>
                            </w:tcPr>
                            <w:p w14:paraId="20424A55" w14:textId="3A35F452" w:rsidR="0049435F" w:rsidRPr="0049435F" w:rsidDel="002B4FE9" w:rsidRDefault="0049435F" w:rsidP="0049435F">
                              <w:pPr>
                                <w:jc w:val="center"/>
                                <w:rPr>
                                  <w:del w:id="5232" w:author="Maino Vieytes, Christian (NIH/NIA/IRP) [F]" w:date="2023-11-15T16:23:00Z"/>
                                  <w:rFonts w:ascii="Times New Roman" w:hAnsi="Times New Roman" w:cs="Times New Roman"/>
                                  <w:sz w:val="18"/>
                                  <w:szCs w:val="18"/>
                                  <w:rPrChange w:id="5233" w:author="Maino Vieytes, Christian (NIH/NIA/IRP) [F]" w:date="2023-11-16T09:36:00Z">
                                    <w:rPr>
                                      <w:del w:id="5234" w:author="Maino Vieytes, Christian (NIH/NIA/IRP) [F]" w:date="2023-11-15T16:23:00Z"/>
                                      <w:rFonts w:ascii="Times New Roman" w:hAnsi="Times New Roman" w:cs="Times New Roman"/>
                                      <w:sz w:val="20"/>
                                      <w:szCs w:val="20"/>
                                    </w:rPr>
                                  </w:rPrChange>
                                </w:rPr>
                                <w:pPrChange w:id="5235" w:author="Maino Vieytes, Christian (NIH/NIA/IRP) [F]" w:date="2023-11-16T09:36:00Z">
                                  <w:pPr>
                                    <w:jc w:val="center"/>
                                  </w:pPr>
                                </w:pPrChange>
                              </w:pPr>
                              <w:ins w:id="5236" w:author="Maino Vieytes, Christian (NIH/NIA/IRP) [F]" w:date="2023-11-16T09:36:00Z">
                                <w:r w:rsidRPr="0049435F">
                                  <w:rPr>
                                    <w:rFonts w:ascii="Times New Roman" w:hAnsi="Times New Roman" w:cs="Times New Roman"/>
                                    <w:color w:val="000000"/>
                                    <w:sz w:val="18"/>
                                    <w:szCs w:val="18"/>
                                    <w:rPrChange w:id="5237" w:author="Maino Vieytes, Christian (NIH/NIA/IRP) [F]" w:date="2023-11-16T09:36:00Z">
                                      <w:rPr>
                                        <w:rFonts w:ascii="Calibri" w:hAnsi="Calibri" w:cs="Calibri"/>
                                        <w:color w:val="000000"/>
                                      </w:rPr>
                                    </w:rPrChange>
                                  </w:rPr>
                                  <w:t>1745</w:t>
                                </w:r>
                              </w:ins>
                              <w:del w:id="5238" w:author="Maino Vieytes, Christian (NIH/NIA/IRP) [F]" w:date="2023-11-15T15:54:00Z">
                                <w:r w:rsidRPr="0049435F" w:rsidDel="00A12FDA">
                                  <w:rPr>
                                    <w:rFonts w:ascii="Times New Roman" w:hAnsi="Times New Roman" w:cs="Times New Roman"/>
                                    <w:sz w:val="18"/>
                                    <w:szCs w:val="18"/>
                                    <w:rPrChange w:id="52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240"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rsidP="0049435F">
                              <w:pPr>
                                <w:jc w:val="center"/>
                                <w:rPr>
                                  <w:del w:id="5241" w:author="Maino Vieytes, Christian (NIH/NIA/IRP) [F]" w:date="2023-11-15T16:23:00Z"/>
                                  <w:rFonts w:ascii="Times New Roman" w:hAnsi="Times New Roman" w:cs="Times New Roman"/>
                                  <w:sz w:val="18"/>
                                  <w:szCs w:val="18"/>
                                  <w:rPrChange w:id="5242" w:author="Maino Vieytes, Christian (NIH/NIA/IRP) [F]" w:date="2023-11-16T09:36:00Z">
                                    <w:rPr>
                                      <w:del w:id="5243" w:author="Maino Vieytes, Christian (NIH/NIA/IRP) [F]" w:date="2023-11-15T16:23:00Z"/>
                                      <w:rFonts w:ascii="Times New Roman" w:hAnsi="Times New Roman" w:cs="Times New Roman"/>
                                      <w:sz w:val="20"/>
                                      <w:szCs w:val="20"/>
                                    </w:rPr>
                                  </w:rPrChange>
                                </w:rPr>
                                <w:pPrChange w:id="5244" w:author="Maino Vieytes, Christian (NIH/NIA/IRP) [F]" w:date="2023-11-16T09:36:00Z">
                                  <w:pPr>
                                    <w:jc w:val="center"/>
                                  </w:pPr>
                                </w:pPrChange>
                              </w:pPr>
                              <w:ins w:id="5245" w:author="Maino Vieytes, Christian (NIH/NIA/IRP) [F]" w:date="2023-11-16T09:36:00Z">
                                <w:r w:rsidRPr="0049435F">
                                  <w:rPr>
                                    <w:rFonts w:ascii="Times New Roman" w:hAnsi="Times New Roman" w:cs="Times New Roman"/>
                                    <w:color w:val="000000"/>
                                    <w:sz w:val="18"/>
                                    <w:szCs w:val="18"/>
                                    <w:rPrChange w:id="5246" w:author="Maino Vieytes, Christian (NIH/NIA/IRP) [F]" w:date="2023-11-16T09:36:00Z">
                                      <w:rPr>
                                        <w:rFonts w:ascii="Calibri" w:hAnsi="Calibri" w:cs="Calibri"/>
                                        <w:color w:val="000000"/>
                                      </w:rPr>
                                    </w:rPrChange>
                                  </w:rPr>
                                  <w:t>1.00</w:t>
                                </w:r>
                              </w:ins>
                              <w:del w:id="5247" w:author="Maino Vieytes, Christian (NIH/NIA/IRP) [F]" w:date="2023-11-15T15:54:00Z">
                                <w:r w:rsidRPr="0049435F" w:rsidDel="00A12FDA">
                                  <w:rPr>
                                    <w:rFonts w:ascii="Times New Roman" w:hAnsi="Times New Roman" w:cs="Times New Roman"/>
                                    <w:sz w:val="18"/>
                                    <w:szCs w:val="18"/>
                                    <w:rPrChange w:id="52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249"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rsidP="0049435F">
                              <w:pPr>
                                <w:jc w:val="center"/>
                                <w:rPr>
                                  <w:del w:id="5250" w:author="Maino Vieytes, Christian (NIH/NIA/IRP) [F]" w:date="2023-11-15T16:23:00Z"/>
                                  <w:rFonts w:ascii="Times New Roman" w:hAnsi="Times New Roman" w:cs="Times New Roman"/>
                                  <w:sz w:val="18"/>
                                  <w:szCs w:val="18"/>
                                  <w:rPrChange w:id="5251" w:author="Maino Vieytes, Christian (NIH/NIA/IRP) [F]" w:date="2023-11-16T09:36:00Z">
                                    <w:rPr>
                                      <w:del w:id="5252" w:author="Maino Vieytes, Christian (NIH/NIA/IRP) [F]" w:date="2023-11-15T16:23:00Z"/>
                                      <w:rFonts w:ascii="Times New Roman" w:hAnsi="Times New Roman" w:cs="Times New Roman"/>
                                      <w:sz w:val="20"/>
                                      <w:szCs w:val="20"/>
                                    </w:rPr>
                                  </w:rPrChange>
                                </w:rPr>
                                <w:pPrChange w:id="5253" w:author="Maino Vieytes, Christian (NIH/NIA/IRP) [F]" w:date="2023-11-16T09:36:00Z">
                                  <w:pPr>
                                    <w:jc w:val="center"/>
                                  </w:pPr>
                                </w:pPrChange>
                              </w:pPr>
                              <w:ins w:id="5254" w:author="Maino Vieytes, Christian (NIH/NIA/IRP) [F]" w:date="2023-11-16T09:36:00Z">
                                <w:r w:rsidRPr="0049435F">
                                  <w:rPr>
                                    <w:rFonts w:ascii="Times New Roman" w:hAnsi="Times New Roman" w:cs="Times New Roman"/>
                                    <w:color w:val="000000"/>
                                    <w:sz w:val="18"/>
                                    <w:szCs w:val="18"/>
                                    <w:rPrChange w:id="5255"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256"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257" w:author="Maino Vieytes, Christian (NIH/NIA/IRP) [F]" w:date="2023-11-16T09:36:00Z">
                                      <w:rPr>
                                        <w:rFonts w:ascii="Calibri" w:hAnsi="Calibri" w:cs="Calibri"/>
                                        <w:color w:val="000000"/>
                                      </w:rPr>
                                    </w:rPrChange>
                                  </w:rPr>
                                  <w:t>*</w:t>
                                </w:r>
                              </w:ins>
                              <w:del w:id="5258" w:author="Maino Vieytes, Christian (NIH/NIA/IRP) [F]" w:date="2023-11-15T15:54:00Z">
                                <w:r w:rsidRPr="0049435F" w:rsidDel="00A12FDA">
                                  <w:rPr>
                                    <w:rFonts w:ascii="Times New Roman" w:hAnsi="Times New Roman" w:cs="Times New Roman"/>
                                    <w:sz w:val="18"/>
                                    <w:szCs w:val="18"/>
                                    <w:rPrChange w:id="5259"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5260"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rsidP="0049435F">
                              <w:pPr>
                                <w:jc w:val="center"/>
                                <w:rPr>
                                  <w:del w:id="5261" w:author="Maino Vieytes, Christian (NIH/NIA/IRP) [F]" w:date="2023-11-15T16:23:00Z"/>
                                  <w:rFonts w:ascii="Times New Roman" w:hAnsi="Times New Roman" w:cs="Times New Roman"/>
                                  <w:sz w:val="18"/>
                                  <w:szCs w:val="18"/>
                                  <w:rPrChange w:id="5262" w:author="Maino Vieytes, Christian (NIH/NIA/IRP) [F]" w:date="2023-11-16T09:36:00Z">
                                    <w:rPr>
                                      <w:del w:id="5263" w:author="Maino Vieytes, Christian (NIH/NIA/IRP) [F]" w:date="2023-11-15T16:23:00Z"/>
                                      <w:rFonts w:ascii="Times New Roman" w:hAnsi="Times New Roman" w:cs="Times New Roman"/>
                                      <w:sz w:val="20"/>
                                      <w:szCs w:val="20"/>
                                    </w:rPr>
                                  </w:rPrChange>
                                </w:rPr>
                                <w:pPrChange w:id="5264" w:author="Maino Vieytes, Christian (NIH/NIA/IRP) [F]" w:date="2023-11-16T09:36:00Z">
                                  <w:pPr>
                                    <w:jc w:val="center"/>
                                  </w:pPr>
                                </w:pPrChange>
                              </w:pPr>
                              <w:ins w:id="5265" w:author="Maino Vieytes, Christian (NIH/NIA/IRP) [F]" w:date="2023-11-16T09:36:00Z">
                                <w:r w:rsidRPr="0049435F">
                                  <w:rPr>
                                    <w:rFonts w:ascii="Times New Roman" w:hAnsi="Times New Roman" w:cs="Times New Roman"/>
                                    <w:color w:val="000000"/>
                                    <w:sz w:val="18"/>
                                    <w:szCs w:val="18"/>
                                    <w:rPrChange w:id="5266"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267"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268" w:author="Maino Vieytes, Christian (NIH/NIA/IRP) [F]" w:date="2023-11-16T09:36:00Z">
                                      <w:rPr>
                                        <w:rFonts w:ascii="Calibri" w:hAnsi="Calibri" w:cs="Calibri"/>
                                        <w:color w:val="000000"/>
                                      </w:rPr>
                                    </w:rPrChange>
                                  </w:rPr>
                                  <w:t>*</w:t>
                                </w:r>
                              </w:ins>
                              <w:del w:id="5269" w:author="Maino Vieytes, Christian (NIH/NIA/IRP) [F]" w:date="2023-11-15T15:54:00Z">
                                <w:r w:rsidRPr="0049435F" w:rsidDel="00A12FDA">
                                  <w:rPr>
                                    <w:rFonts w:ascii="Times New Roman" w:hAnsi="Times New Roman" w:cs="Times New Roman"/>
                                    <w:sz w:val="18"/>
                                    <w:szCs w:val="18"/>
                                    <w:rPrChange w:id="5270"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5271"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rsidP="0049435F">
                              <w:pPr>
                                <w:jc w:val="center"/>
                                <w:rPr>
                                  <w:del w:id="5272" w:author="Maino Vieytes, Christian (NIH/NIA/IRP) [F]" w:date="2023-11-15T16:23:00Z"/>
                                  <w:rFonts w:ascii="Times New Roman" w:hAnsi="Times New Roman" w:cs="Times New Roman"/>
                                  <w:sz w:val="18"/>
                                  <w:szCs w:val="18"/>
                                  <w:rPrChange w:id="5273" w:author="Maino Vieytes, Christian (NIH/NIA/IRP) [F]" w:date="2023-11-16T09:36:00Z">
                                    <w:rPr>
                                      <w:del w:id="5274" w:author="Maino Vieytes, Christian (NIH/NIA/IRP) [F]" w:date="2023-11-15T16:23:00Z"/>
                                      <w:rFonts w:ascii="Times New Roman" w:hAnsi="Times New Roman" w:cs="Times New Roman"/>
                                      <w:sz w:val="20"/>
                                      <w:szCs w:val="20"/>
                                    </w:rPr>
                                  </w:rPrChange>
                                </w:rPr>
                                <w:pPrChange w:id="5275" w:author="Maino Vieytes, Christian (NIH/NIA/IRP) [F]" w:date="2023-11-16T09:36:00Z">
                                  <w:pPr>
                                    <w:jc w:val="center"/>
                                  </w:pPr>
                                </w:pPrChange>
                              </w:pPr>
                              <w:ins w:id="5276" w:author="Maino Vieytes, Christian (NIH/NIA/IRP) [F]" w:date="2023-11-16T09:36:00Z">
                                <w:r w:rsidRPr="0049435F">
                                  <w:rPr>
                                    <w:rFonts w:ascii="Times New Roman" w:hAnsi="Times New Roman" w:cs="Times New Roman"/>
                                    <w:color w:val="000000"/>
                                    <w:sz w:val="18"/>
                                    <w:szCs w:val="18"/>
                                    <w:rPrChange w:id="5277"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278"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279" w:author="Maino Vieytes, Christian (NIH/NIA/IRP) [F]" w:date="2023-11-16T09:36:00Z">
                                      <w:rPr>
                                        <w:rFonts w:ascii="Calibri" w:hAnsi="Calibri" w:cs="Calibri"/>
                                        <w:color w:val="000000"/>
                                      </w:rPr>
                                    </w:rPrChange>
                                  </w:rPr>
                                  <w:t>*</w:t>
                                </w:r>
                              </w:ins>
                              <w:del w:id="5280" w:author="Maino Vieytes, Christian (NIH/NIA/IRP) [F]" w:date="2023-11-15T15:54:00Z">
                                <w:r w:rsidRPr="0049435F" w:rsidDel="00A12FDA">
                                  <w:rPr>
                                    <w:rFonts w:ascii="Times New Roman" w:hAnsi="Times New Roman" w:cs="Times New Roman"/>
                                    <w:sz w:val="18"/>
                                    <w:szCs w:val="18"/>
                                    <w:rPrChange w:id="5281"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5282"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rsidP="0049435F">
                              <w:pPr>
                                <w:jc w:val="center"/>
                                <w:rPr>
                                  <w:del w:id="5283" w:author="Maino Vieytes, Christian (NIH/NIA/IRP) [F]" w:date="2023-11-15T16:23:00Z"/>
                                  <w:rFonts w:ascii="Times New Roman" w:hAnsi="Times New Roman" w:cs="Times New Roman"/>
                                  <w:sz w:val="18"/>
                                  <w:szCs w:val="18"/>
                                  <w:rPrChange w:id="5284" w:author="Maino Vieytes, Christian (NIH/NIA/IRP) [F]" w:date="2023-11-16T09:36:00Z">
                                    <w:rPr>
                                      <w:del w:id="5285" w:author="Maino Vieytes, Christian (NIH/NIA/IRP) [F]" w:date="2023-11-15T16:23:00Z"/>
                                      <w:rFonts w:ascii="Times New Roman" w:hAnsi="Times New Roman" w:cs="Times New Roman"/>
                                      <w:sz w:val="20"/>
                                      <w:szCs w:val="20"/>
                                    </w:rPr>
                                  </w:rPrChange>
                                </w:rPr>
                                <w:pPrChange w:id="5286" w:author="Maino Vieytes, Christian (NIH/NIA/IRP) [F]" w:date="2023-11-16T09:36:00Z">
                                  <w:pPr>
                                    <w:jc w:val="center"/>
                                  </w:pPr>
                                </w:pPrChange>
                              </w:pPr>
                              <w:ins w:id="5287" w:author="Maino Vieytes, Christian (NIH/NIA/IRP) [F]" w:date="2023-11-16T09:36:00Z">
                                <w:r w:rsidRPr="0049435F">
                                  <w:rPr>
                                    <w:rFonts w:ascii="Times New Roman" w:hAnsi="Times New Roman" w:cs="Times New Roman"/>
                                    <w:color w:val="000000"/>
                                    <w:sz w:val="18"/>
                                    <w:szCs w:val="18"/>
                                    <w:rPrChange w:id="5288"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289" w:author="Maino Vieytes, Christian (NIH/NIA/IRP) [F]" w:date="2023-11-16T09:36:00Z">
                                      <w:rPr>
                                        <w:rFonts w:ascii="Calibri" w:hAnsi="Calibri" w:cs="Calibri"/>
                                        <w:color w:val="000000"/>
                                      </w:rPr>
                                    </w:rPrChange>
                                  </w:rPr>
                                  <w:t>35)*</w:t>
                                </w:r>
                              </w:ins>
                              <w:proofErr w:type="gramEnd"/>
                              <w:del w:id="5290" w:author="Maino Vieytes, Christian (NIH/NIA/IRP) [F]" w:date="2023-11-15T15:54:00Z">
                                <w:r w:rsidRPr="0049435F" w:rsidDel="00A12FDA">
                                  <w:rPr>
                                    <w:rFonts w:ascii="Times New Roman" w:hAnsi="Times New Roman" w:cs="Times New Roman"/>
                                    <w:sz w:val="18"/>
                                    <w:szCs w:val="18"/>
                                    <w:rPrChange w:id="5291"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5292"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rsidP="0049435F">
                              <w:pPr>
                                <w:jc w:val="center"/>
                                <w:rPr>
                                  <w:del w:id="5293" w:author="Maino Vieytes, Christian (NIH/NIA/IRP) [F]" w:date="2023-11-15T16:23:00Z"/>
                                  <w:rFonts w:ascii="Times New Roman" w:hAnsi="Times New Roman" w:cs="Times New Roman"/>
                                  <w:sz w:val="18"/>
                                  <w:szCs w:val="18"/>
                                  <w:rPrChange w:id="5294" w:author="Maino Vieytes, Christian (NIH/NIA/IRP) [F]" w:date="2023-11-16T09:36:00Z">
                                    <w:rPr>
                                      <w:del w:id="5295" w:author="Maino Vieytes, Christian (NIH/NIA/IRP) [F]" w:date="2023-11-15T16:23:00Z"/>
                                      <w:rFonts w:ascii="Times New Roman" w:hAnsi="Times New Roman" w:cs="Times New Roman"/>
                                      <w:sz w:val="20"/>
                                      <w:szCs w:val="20"/>
                                    </w:rPr>
                                  </w:rPrChange>
                                </w:rPr>
                                <w:pPrChange w:id="5296" w:author="Maino Vieytes, Christian (NIH/NIA/IRP) [F]" w:date="2023-11-16T09:36:00Z">
                                  <w:pPr>
                                    <w:jc w:val="center"/>
                                  </w:pPr>
                                </w:pPrChange>
                              </w:pPr>
                              <w:ins w:id="5297" w:author="Maino Vieytes, Christian (NIH/NIA/IRP) [F]" w:date="2023-11-16T09:36:00Z">
                                <w:r w:rsidRPr="0049435F">
                                  <w:rPr>
                                    <w:rFonts w:ascii="Times New Roman" w:hAnsi="Times New Roman" w:cs="Times New Roman"/>
                                    <w:color w:val="000000"/>
                                    <w:sz w:val="18"/>
                                    <w:szCs w:val="18"/>
                                    <w:rPrChange w:id="5298" w:author="Maino Vieytes, Christian (NIH/NIA/IRP) [F]" w:date="2023-11-16T09:36:00Z">
                                      <w:rPr>
                                        <w:rFonts w:ascii="Calibri" w:hAnsi="Calibri" w:cs="Calibri"/>
                                        <w:color w:val="000000"/>
                                      </w:rPr>
                                    </w:rPrChange>
                                  </w:rPr>
                                  <w:t>&lt; 0.01**</w:t>
                                </w:r>
                              </w:ins>
                              <w:del w:id="5299" w:author="Maino Vieytes, Christian (NIH/NIA/IRP) [F]" w:date="2023-11-15T15:54:00Z">
                                <w:r w:rsidRPr="0049435F" w:rsidDel="00A12FDA">
                                  <w:rPr>
                                    <w:rFonts w:ascii="Times New Roman" w:hAnsi="Times New Roman" w:cs="Times New Roman"/>
                                    <w:sz w:val="18"/>
                                    <w:szCs w:val="18"/>
                                    <w:rPrChange w:id="5300"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5301"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rsidP="0049435F">
                              <w:pPr>
                                <w:jc w:val="center"/>
                                <w:rPr>
                                  <w:del w:id="5302" w:author="Maino Vieytes, Christian (NIH/NIA/IRP) [F]" w:date="2023-11-15T16:23:00Z"/>
                                  <w:rFonts w:ascii="Times New Roman" w:hAnsi="Times New Roman" w:cs="Times New Roman"/>
                                  <w:sz w:val="18"/>
                                  <w:szCs w:val="18"/>
                                  <w:rPrChange w:id="5303" w:author="Maino Vieytes, Christian (NIH/NIA/IRP) [F]" w:date="2023-11-16T09:36:00Z">
                                    <w:rPr>
                                      <w:del w:id="5304" w:author="Maino Vieytes, Christian (NIH/NIA/IRP) [F]" w:date="2023-11-15T16:23:00Z"/>
                                      <w:rFonts w:ascii="Times New Roman" w:hAnsi="Times New Roman" w:cs="Times New Roman"/>
                                      <w:sz w:val="20"/>
                                      <w:szCs w:val="20"/>
                                    </w:rPr>
                                  </w:rPrChange>
                                </w:rPr>
                                <w:pPrChange w:id="5305" w:author="Maino Vieytes, Christian (NIH/NIA/IRP) [F]" w:date="2023-11-16T09:36:00Z">
                                  <w:pPr>
                                    <w:jc w:val="center"/>
                                  </w:pPr>
                                </w:pPrChange>
                              </w:pPr>
                              <w:ins w:id="5306" w:author="Maino Vieytes, Christian (NIH/NIA/IRP) [F]" w:date="2023-11-16T09:36:00Z">
                                <w:r w:rsidRPr="0049435F">
                                  <w:rPr>
                                    <w:rFonts w:ascii="Times New Roman" w:hAnsi="Times New Roman" w:cs="Times New Roman"/>
                                    <w:color w:val="000000"/>
                                    <w:sz w:val="18"/>
                                    <w:szCs w:val="18"/>
                                    <w:rPrChange w:id="5307"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308" w:author="Maino Vieytes, Christian (NIH/NIA/IRP) [F]" w:date="2023-11-16T09:36:00Z">
                                      <w:rPr>
                                        <w:rFonts w:ascii="Calibri" w:hAnsi="Calibri" w:cs="Calibri"/>
                                        <w:color w:val="000000"/>
                                      </w:rPr>
                                    </w:rPrChange>
                                  </w:rPr>
                                  <w:t>31)*</w:t>
                                </w:r>
                              </w:ins>
                              <w:proofErr w:type="gramEnd"/>
                              <w:del w:id="5309" w:author="Maino Vieytes, Christian (NIH/NIA/IRP) [F]" w:date="2023-11-15T15:54:00Z">
                                <w:r w:rsidRPr="0049435F" w:rsidDel="00A12FDA">
                                  <w:rPr>
                                    <w:rFonts w:ascii="Times New Roman" w:hAnsi="Times New Roman" w:cs="Times New Roman"/>
                                    <w:sz w:val="18"/>
                                    <w:szCs w:val="18"/>
                                    <w:rPrChange w:id="5310"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5311"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rsidP="0049435F">
                              <w:pPr>
                                <w:jc w:val="center"/>
                                <w:rPr>
                                  <w:del w:id="5312" w:author="Maino Vieytes, Christian (NIH/NIA/IRP) [F]" w:date="2023-11-15T16:23:00Z"/>
                                  <w:rFonts w:ascii="Times New Roman" w:hAnsi="Times New Roman" w:cs="Times New Roman"/>
                                  <w:sz w:val="18"/>
                                  <w:szCs w:val="18"/>
                                  <w:rPrChange w:id="5313" w:author="Maino Vieytes, Christian (NIH/NIA/IRP) [F]" w:date="2023-11-16T09:36:00Z">
                                    <w:rPr>
                                      <w:del w:id="5314" w:author="Maino Vieytes, Christian (NIH/NIA/IRP) [F]" w:date="2023-11-15T16:23:00Z"/>
                                      <w:rFonts w:ascii="Times New Roman" w:hAnsi="Times New Roman" w:cs="Times New Roman"/>
                                      <w:sz w:val="20"/>
                                      <w:szCs w:val="20"/>
                                    </w:rPr>
                                  </w:rPrChange>
                                </w:rPr>
                                <w:pPrChange w:id="5315" w:author="Maino Vieytes, Christian (NIH/NIA/IRP) [F]" w:date="2023-11-16T09:36:00Z">
                                  <w:pPr>
                                    <w:jc w:val="center"/>
                                  </w:pPr>
                                </w:pPrChange>
                              </w:pPr>
                              <w:ins w:id="5316" w:author="Maino Vieytes, Christian (NIH/NIA/IRP) [F]" w:date="2023-11-16T09:36:00Z">
                                <w:r w:rsidRPr="0049435F">
                                  <w:rPr>
                                    <w:rFonts w:ascii="Times New Roman" w:hAnsi="Times New Roman" w:cs="Times New Roman"/>
                                    <w:color w:val="000000"/>
                                    <w:sz w:val="18"/>
                                    <w:szCs w:val="18"/>
                                    <w:rPrChange w:id="5317" w:author="Maino Vieytes, Christian (NIH/NIA/IRP) [F]" w:date="2023-11-16T09:36:00Z">
                                      <w:rPr>
                                        <w:rFonts w:ascii="Calibri" w:hAnsi="Calibri" w:cs="Calibri"/>
                                        <w:color w:val="000000"/>
                                      </w:rPr>
                                    </w:rPrChange>
                                  </w:rPr>
                                  <w:t>&lt; 0.01**</w:t>
                                </w:r>
                              </w:ins>
                              <w:del w:id="5318" w:author="Maino Vieytes, Christian (NIH/NIA/IRP) [F]" w:date="2023-11-15T15:54:00Z">
                                <w:r w:rsidRPr="0049435F" w:rsidDel="00A12FDA">
                                  <w:rPr>
                                    <w:rFonts w:ascii="Times New Roman" w:hAnsi="Times New Roman" w:cs="Times New Roman"/>
                                    <w:color w:val="000000"/>
                                    <w:sz w:val="18"/>
                                    <w:szCs w:val="18"/>
                                    <w:rPrChange w:id="5319"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5320" w:author="Maino Vieytes, Christian (NIH/NIA/IRP) [F]" w:date="2023-11-16T09:36:00Z">
                              <w:tblPrEx>
                                <w:tblW w:w="15091" w:type="dxa"/>
                              </w:tblPrEx>
                            </w:tblPrExChange>
                          </w:tblPrEx>
                          <w:trPr>
                            <w:trHeight w:val="320"/>
                            <w:del w:id="5321" w:author="Maino Vieytes, Christian (NIH/NIA/IRP) [F]" w:date="2023-11-15T16:23:00Z"/>
                            <w:trPrChange w:id="5322" w:author="Maino Vieytes, Christian (NIH/NIA/IRP) [F]" w:date="2023-11-16T09:36:00Z">
                              <w:trPr>
                                <w:gridAfter w:val="0"/>
                                <w:trHeight w:val="320"/>
                              </w:trPr>
                            </w:trPrChange>
                          </w:trPr>
                          <w:tc>
                            <w:tcPr>
                              <w:tcW w:w="2317" w:type="dxa"/>
                              <w:noWrap/>
                              <w:vAlign w:val="center"/>
                              <w:hideMark/>
                              <w:tcPrChange w:id="5323" w:author="Maino Vieytes, Christian (NIH/NIA/IRP) [F]" w:date="2023-11-16T09:36:00Z">
                                <w:tcPr>
                                  <w:tcW w:w="2317" w:type="dxa"/>
                                  <w:noWrap/>
                                  <w:vAlign w:val="center"/>
                                  <w:hideMark/>
                                </w:tcPr>
                              </w:tcPrChange>
                            </w:tcPr>
                            <w:p w14:paraId="1404DE72" w14:textId="4AF87C61" w:rsidR="0049435F" w:rsidRPr="008A6C8D" w:rsidDel="002B4FE9" w:rsidRDefault="0049435F" w:rsidP="0049435F">
                              <w:pPr>
                                <w:jc w:val="center"/>
                                <w:rPr>
                                  <w:del w:id="5324" w:author="Maino Vieytes, Christian (NIH/NIA/IRP) [F]" w:date="2023-11-15T16:23:00Z"/>
                                  <w:rFonts w:ascii="Times New Roman" w:hAnsi="Times New Roman" w:cs="Times New Roman"/>
                                  <w:sz w:val="18"/>
                                  <w:szCs w:val="18"/>
                                  <w:rPrChange w:id="5325" w:author="Maino Vieytes, Christian (NIH/NIA/IRP) [F]" w:date="2023-11-15T15:57:00Z">
                                    <w:rPr>
                                      <w:del w:id="5326" w:author="Maino Vieytes, Christian (NIH/NIA/IRP) [F]" w:date="2023-11-15T16:23:00Z"/>
                                      <w:rFonts w:ascii="Times New Roman" w:hAnsi="Times New Roman" w:cs="Times New Roman"/>
                                      <w:sz w:val="20"/>
                                      <w:szCs w:val="20"/>
                                    </w:rPr>
                                  </w:rPrChange>
                                </w:rPr>
                                <w:pPrChange w:id="5327" w:author="Maino Vieytes, Christian (NIH/NIA/IRP) [F]" w:date="2023-11-16T09:36:00Z">
                                  <w:pPr/>
                                </w:pPrChange>
                              </w:pPr>
                              <w:del w:id="5328" w:author="Maino Vieytes, Christian (NIH/NIA/IRP) [F]" w:date="2023-11-15T16:23:00Z">
                                <w:r w:rsidRPr="008A6C8D" w:rsidDel="002B4FE9">
                                  <w:rPr>
                                    <w:rFonts w:ascii="Times New Roman" w:hAnsi="Times New Roman" w:cs="Times New Roman"/>
                                    <w:sz w:val="18"/>
                                    <w:szCs w:val="18"/>
                                    <w:rPrChange w:id="5329"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3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331" w:author="Maino Vieytes, Christian (NIH/NIA/IRP) [F]" w:date="2023-11-16T09:36:00Z">
                                <w:tcPr>
                                  <w:tcW w:w="936" w:type="dxa"/>
                                  <w:noWrap/>
                                  <w:vAlign w:val="center"/>
                                  <w:hideMark/>
                                </w:tcPr>
                              </w:tcPrChange>
                            </w:tcPr>
                            <w:p w14:paraId="19D681A0" w14:textId="588AF1F7" w:rsidR="0049435F" w:rsidRPr="0049435F" w:rsidDel="002B4FE9" w:rsidRDefault="0049435F" w:rsidP="0049435F">
                              <w:pPr>
                                <w:jc w:val="center"/>
                                <w:rPr>
                                  <w:del w:id="5332" w:author="Maino Vieytes, Christian (NIH/NIA/IRP) [F]" w:date="2023-11-15T16:23:00Z"/>
                                  <w:rFonts w:ascii="Times New Roman" w:hAnsi="Times New Roman" w:cs="Times New Roman"/>
                                  <w:sz w:val="18"/>
                                  <w:szCs w:val="18"/>
                                  <w:rPrChange w:id="5333" w:author="Maino Vieytes, Christian (NIH/NIA/IRP) [F]" w:date="2023-11-16T09:36:00Z">
                                    <w:rPr>
                                      <w:del w:id="5334" w:author="Maino Vieytes, Christian (NIH/NIA/IRP) [F]" w:date="2023-11-15T16:23:00Z"/>
                                      <w:rFonts w:ascii="Times New Roman" w:hAnsi="Times New Roman" w:cs="Times New Roman"/>
                                      <w:sz w:val="20"/>
                                      <w:szCs w:val="20"/>
                                    </w:rPr>
                                  </w:rPrChange>
                                </w:rPr>
                                <w:pPrChange w:id="5335" w:author="Maino Vieytes, Christian (NIH/NIA/IRP) [F]" w:date="2023-11-16T09:36:00Z">
                                  <w:pPr>
                                    <w:jc w:val="center"/>
                                  </w:pPr>
                                </w:pPrChange>
                              </w:pPr>
                              <w:ins w:id="5336" w:author="Maino Vieytes, Christian (NIH/NIA/IRP) [F]" w:date="2023-11-16T09:36:00Z">
                                <w:r w:rsidRPr="0049435F">
                                  <w:rPr>
                                    <w:rFonts w:ascii="Times New Roman" w:hAnsi="Times New Roman" w:cs="Times New Roman"/>
                                    <w:color w:val="000000"/>
                                    <w:sz w:val="18"/>
                                    <w:szCs w:val="18"/>
                                    <w:rPrChange w:id="5337" w:author="Maino Vieytes, Christian (NIH/NIA/IRP) [F]" w:date="2023-11-16T09:36:00Z">
                                      <w:rPr>
                                        <w:rFonts w:ascii="Calibri" w:hAnsi="Calibri" w:cs="Calibri"/>
                                        <w:color w:val="000000"/>
                                      </w:rPr>
                                    </w:rPrChange>
                                  </w:rPr>
                                  <w:t>1745</w:t>
                                </w:r>
                              </w:ins>
                              <w:del w:id="5338" w:author="Maino Vieytes, Christian (NIH/NIA/IRP) [F]" w:date="2023-11-15T15:54:00Z">
                                <w:r w:rsidRPr="0049435F" w:rsidDel="00A12FDA">
                                  <w:rPr>
                                    <w:rFonts w:ascii="Times New Roman" w:hAnsi="Times New Roman" w:cs="Times New Roman"/>
                                    <w:sz w:val="18"/>
                                    <w:szCs w:val="18"/>
                                    <w:rPrChange w:id="53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340"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rsidP="0049435F">
                              <w:pPr>
                                <w:jc w:val="center"/>
                                <w:rPr>
                                  <w:del w:id="5341" w:author="Maino Vieytes, Christian (NIH/NIA/IRP) [F]" w:date="2023-11-15T16:23:00Z"/>
                                  <w:rFonts w:ascii="Times New Roman" w:hAnsi="Times New Roman" w:cs="Times New Roman"/>
                                  <w:sz w:val="18"/>
                                  <w:szCs w:val="18"/>
                                  <w:rPrChange w:id="5342" w:author="Maino Vieytes, Christian (NIH/NIA/IRP) [F]" w:date="2023-11-16T09:36:00Z">
                                    <w:rPr>
                                      <w:del w:id="5343" w:author="Maino Vieytes, Christian (NIH/NIA/IRP) [F]" w:date="2023-11-15T16:23:00Z"/>
                                      <w:rFonts w:ascii="Times New Roman" w:hAnsi="Times New Roman" w:cs="Times New Roman"/>
                                      <w:sz w:val="20"/>
                                      <w:szCs w:val="20"/>
                                    </w:rPr>
                                  </w:rPrChange>
                                </w:rPr>
                                <w:pPrChange w:id="5344" w:author="Maino Vieytes, Christian (NIH/NIA/IRP) [F]" w:date="2023-11-16T09:36:00Z">
                                  <w:pPr>
                                    <w:jc w:val="center"/>
                                  </w:pPr>
                                </w:pPrChange>
                              </w:pPr>
                              <w:ins w:id="5345" w:author="Maino Vieytes, Christian (NIH/NIA/IRP) [F]" w:date="2023-11-16T09:36:00Z">
                                <w:r w:rsidRPr="0049435F">
                                  <w:rPr>
                                    <w:rFonts w:ascii="Times New Roman" w:hAnsi="Times New Roman" w:cs="Times New Roman"/>
                                    <w:color w:val="000000"/>
                                    <w:sz w:val="18"/>
                                    <w:szCs w:val="18"/>
                                    <w:rPrChange w:id="5346" w:author="Maino Vieytes, Christian (NIH/NIA/IRP) [F]" w:date="2023-11-16T09:36:00Z">
                                      <w:rPr>
                                        <w:rFonts w:ascii="Calibri" w:hAnsi="Calibri" w:cs="Calibri"/>
                                        <w:color w:val="000000"/>
                                      </w:rPr>
                                    </w:rPrChange>
                                  </w:rPr>
                                  <w:t>1.00</w:t>
                                </w:r>
                              </w:ins>
                              <w:del w:id="5347" w:author="Maino Vieytes, Christian (NIH/NIA/IRP) [F]" w:date="2023-11-15T15:54:00Z">
                                <w:r w:rsidRPr="0049435F" w:rsidDel="00A12FDA">
                                  <w:rPr>
                                    <w:rFonts w:ascii="Times New Roman" w:hAnsi="Times New Roman" w:cs="Times New Roman"/>
                                    <w:sz w:val="18"/>
                                    <w:szCs w:val="18"/>
                                    <w:rPrChange w:id="53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349"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rsidP="0049435F">
                              <w:pPr>
                                <w:jc w:val="center"/>
                                <w:rPr>
                                  <w:del w:id="5350" w:author="Maino Vieytes, Christian (NIH/NIA/IRP) [F]" w:date="2023-11-15T16:23:00Z"/>
                                  <w:rFonts w:ascii="Times New Roman" w:hAnsi="Times New Roman" w:cs="Times New Roman"/>
                                  <w:sz w:val="18"/>
                                  <w:szCs w:val="18"/>
                                  <w:rPrChange w:id="5351" w:author="Maino Vieytes, Christian (NIH/NIA/IRP) [F]" w:date="2023-11-16T09:36:00Z">
                                    <w:rPr>
                                      <w:del w:id="5352" w:author="Maino Vieytes, Christian (NIH/NIA/IRP) [F]" w:date="2023-11-15T16:23:00Z"/>
                                      <w:rFonts w:ascii="Times New Roman" w:hAnsi="Times New Roman" w:cs="Times New Roman"/>
                                      <w:sz w:val="20"/>
                                      <w:szCs w:val="20"/>
                                    </w:rPr>
                                  </w:rPrChange>
                                </w:rPr>
                                <w:pPrChange w:id="5353" w:author="Maino Vieytes, Christian (NIH/NIA/IRP) [F]" w:date="2023-11-16T09:36:00Z">
                                  <w:pPr>
                                    <w:jc w:val="center"/>
                                  </w:pPr>
                                </w:pPrChange>
                              </w:pPr>
                              <w:ins w:id="5354" w:author="Maino Vieytes, Christian (NIH/NIA/IRP) [F]" w:date="2023-11-16T09:36:00Z">
                                <w:r w:rsidRPr="0049435F">
                                  <w:rPr>
                                    <w:rFonts w:ascii="Times New Roman" w:hAnsi="Times New Roman" w:cs="Times New Roman"/>
                                    <w:color w:val="000000"/>
                                    <w:sz w:val="18"/>
                                    <w:szCs w:val="18"/>
                                    <w:rPrChange w:id="5355" w:author="Maino Vieytes, Christian (NIH/NIA/IRP) [F]" w:date="2023-11-16T09:36:00Z">
                                      <w:rPr>
                                        <w:rFonts w:ascii="Calibri" w:hAnsi="Calibri" w:cs="Calibri"/>
                                        <w:color w:val="000000"/>
                                      </w:rPr>
                                    </w:rPrChange>
                                  </w:rPr>
                                  <w:t>0.98 (0.68-1.42)</w:t>
                                </w:r>
                              </w:ins>
                              <w:del w:id="5356" w:author="Maino Vieytes, Christian (NIH/NIA/IRP) [F]" w:date="2023-11-15T15:54:00Z">
                                <w:r w:rsidRPr="0049435F" w:rsidDel="00A12FDA">
                                  <w:rPr>
                                    <w:rFonts w:ascii="Times New Roman" w:hAnsi="Times New Roman" w:cs="Times New Roman"/>
                                    <w:sz w:val="18"/>
                                    <w:szCs w:val="18"/>
                                    <w:rPrChange w:id="5357"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5358"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rsidP="0049435F">
                              <w:pPr>
                                <w:jc w:val="center"/>
                                <w:rPr>
                                  <w:del w:id="5359" w:author="Maino Vieytes, Christian (NIH/NIA/IRP) [F]" w:date="2023-11-15T16:23:00Z"/>
                                  <w:rFonts w:ascii="Times New Roman" w:hAnsi="Times New Roman" w:cs="Times New Roman"/>
                                  <w:sz w:val="18"/>
                                  <w:szCs w:val="18"/>
                                  <w:rPrChange w:id="5360" w:author="Maino Vieytes, Christian (NIH/NIA/IRP) [F]" w:date="2023-11-16T09:36:00Z">
                                    <w:rPr>
                                      <w:del w:id="5361" w:author="Maino Vieytes, Christian (NIH/NIA/IRP) [F]" w:date="2023-11-15T16:23:00Z"/>
                                      <w:rFonts w:ascii="Times New Roman" w:hAnsi="Times New Roman" w:cs="Times New Roman"/>
                                      <w:sz w:val="20"/>
                                      <w:szCs w:val="20"/>
                                    </w:rPr>
                                  </w:rPrChange>
                                </w:rPr>
                                <w:pPrChange w:id="5362" w:author="Maino Vieytes, Christian (NIH/NIA/IRP) [F]" w:date="2023-11-16T09:36:00Z">
                                  <w:pPr>
                                    <w:jc w:val="center"/>
                                  </w:pPr>
                                </w:pPrChange>
                              </w:pPr>
                              <w:ins w:id="5363" w:author="Maino Vieytes, Christian (NIH/NIA/IRP) [F]" w:date="2023-11-16T09:36:00Z">
                                <w:r w:rsidRPr="0049435F">
                                  <w:rPr>
                                    <w:rFonts w:ascii="Times New Roman" w:hAnsi="Times New Roman" w:cs="Times New Roman"/>
                                    <w:color w:val="000000"/>
                                    <w:sz w:val="18"/>
                                    <w:szCs w:val="18"/>
                                    <w:rPrChange w:id="5364" w:author="Maino Vieytes, Christian (NIH/NIA/IRP) [F]" w:date="2023-11-16T09:36:00Z">
                                      <w:rPr>
                                        <w:rFonts w:ascii="Calibri" w:hAnsi="Calibri" w:cs="Calibri"/>
                                        <w:color w:val="000000"/>
                                      </w:rPr>
                                    </w:rPrChange>
                                  </w:rPr>
                                  <w:t>0.72 (0.47-1.10)</w:t>
                                </w:r>
                              </w:ins>
                              <w:del w:id="5365" w:author="Maino Vieytes, Christian (NIH/NIA/IRP) [F]" w:date="2023-11-15T15:54:00Z">
                                <w:r w:rsidRPr="0049435F" w:rsidDel="00A12FDA">
                                  <w:rPr>
                                    <w:rFonts w:ascii="Times New Roman" w:hAnsi="Times New Roman" w:cs="Times New Roman"/>
                                    <w:sz w:val="18"/>
                                    <w:szCs w:val="18"/>
                                    <w:rPrChange w:id="5366"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5367"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rsidP="0049435F">
                              <w:pPr>
                                <w:jc w:val="center"/>
                                <w:rPr>
                                  <w:del w:id="5368" w:author="Maino Vieytes, Christian (NIH/NIA/IRP) [F]" w:date="2023-11-15T16:23:00Z"/>
                                  <w:rFonts w:ascii="Times New Roman" w:hAnsi="Times New Roman" w:cs="Times New Roman"/>
                                  <w:sz w:val="18"/>
                                  <w:szCs w:val="18"/>
                                  <w:rPrChange w:id="5369" w:author="Maino Vieytes, Christian (NIH/NIA/IRP) [F]" w:date="2023-11-16T09:36:00Z">
                                    <w:rPr>
                                      <w:del w:id="5370" w:author="Maino Vieytes, Christian (NIH/NIA/IRP) [F]" w:date="2023-11-15T16:23:00Z"/>
                                      <w:rFonts w:ascii="Times New Roman" w:hAnsi="Times New Roman" w:cs="Times New Roman"/>
                                      <w:sz w:val="20"/>
                                      <w:szCs w:val="20"/>
                                    </w:rPr>
                                  </w:rPrChange>
                                </w:rPr>
                                <w:pPrChange w:id="5371" w:author="Maino Vieytes, Christian (NIH/NIA/IRP) [F]" w:date="2023-11-16T09:36:00Z">
                                  <w:pPr>
                                    <w:jc w:val="center"/>
                                  </w:pPr>
                                </w:pPrChange>
                              </w:pPr>
                              <w:ins w:id="5372" w:author="Maino Vieytes, Christian (NIH/NIA/IRP) [F]" w:date="2023-11-16T09:36:00Z">
                                <w:r w:rsidRPr="0049435F">
                                  <w:rPr>
                                    <w:rFonts w:ascii="Times New Roman" w:hAnsi="Times New Roman" w:cs="Times New Roman"/>
                                    <w:color w:val="000000"/>
                                    <w:sz w:val="18"/>
                                    <w:szCs w:val="18"/>
                                    <w:rPrChange w:id="5373" w:author="Maino Vieytes, Christian (NIH/NIA/IRP) [F]" w:date="2023-11-16T09:36:00Z">
                                      <w:rPr>
                                        <w:rFonts w:ascii="Calibri" w:hAnsi="Calibri" w:cs="Calibri"/>
                                        <w:color w:val="000000"/>
                                      </w:rPr>
                                    </w:rPrChange>
                                  </w:rPr>
                                  <w:t>0.83 (0.53-1.32)</w:t>
                                </w:r>
                              </w:ins>
                              <w:del w:id="5374" w:author="Maino Vieytes, Christian (NIH/NIA/IRP) [F]" w:date="2023-11-15T15:54:00Z">
                                <w:r w:rsidRPr="0049435F" w:rsidDel="00A12FDA">
                                  <w:rPr>
                                    <w:rFonts w:ascii="Times New Roman" w:hAnsi="Times New Roman" w:cs="Times New Roman"/>
                                    <w:sz w:val="18"/>
                                    <w:szCs w:val="18"/>
                                    <w:rPrChange w:id="5375"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5376"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rsidP="0049435F">
                              <w:pPr>
                                <w:jc w:val="center"/>
                                <w:rPr>
                                  <w:del w:id="5377" w:author="Maino Vieytes, Christian (NIH/NIA/IRP) [F]" w:date="2023-11-15T16:23:00Z"/>
                                  <w:rFonts w:ascii="Times New Roman" w:hAnsi="Times New Roman" w:cs="Times New Roman"/>
                                  <w:sz w:val="18"/>
                                  <w:szCs w:val="18"/>
                                  <w:rPrChange w:id="5378" w:author="Maino Vieytes, Christian (NIH/NIA/IRP) [F]" w:date="2023-11-16T09:36:00Z">
                                    <w:rPr>
                                      <w:del w:id="5379" w:author="Maino Vieytes, Christian (NIH/NIA/IRP) [F]" w:date="2023-11-15T16:23:00Z"/>
                                      <w:rFonts w:ascii="Times New Roman" w:hAnsi="Times New Roman" w:cs="Times New Roman"/>
                                      <w:sz w:val="20"/>
                                      <w:szCs w:val="20"/>
                                    </w:rPr>
                                  </w:rPrChange>
                                </w:rPr>
                                <w:pPrChange w:id="5380" w:author="Maino Vieytes, Christian (NIH/NIA/IRP) [F]" w:date="2023-11-16T09:36:00Z">
                                  <w:pPr>
                                    <w:jc w:val="center"/>
                                  </w:pPr>
                                </w:pPrChange>
                              </w:pPr>
                              <w:ins w:id="5381" w:author="Maino Vieytes, Christian (NIH/NIA/IRP) [F]" w:date="2023-11-16T09:36:00Z">
                                <w:r w:rsidRPr="0049435F">
                                  <w:rPr>
                                    <w:rFonts w:ascii="Times New Roman" w:hAnsi="Times New Roman" w:cs="Times New Roman"/>
                                    <w:color w:val="000000"/>
                                    <w:sz w:val="18"/>
                                    <w:szCs w:val="18"/>
                                    <w:rPrChange w:id="5382" w:author="Maino Vieytes, Christian (NIH/NIA/IRP) [F]" w:date="2023-11-16T09:36:00Z">
                                      <w:rPr>
                                        <w:rFonts w:ascii="Calibri" w:hAnsi="Calibri" w:cs="Calibri"/>
                                        <w:color w:val="000000"/>
                                      </w:rPr>
                                    </w:rPrChange>
                                  </w:rPr>
                                  <w:t>0.80 (0.52-1.22)</w:t>
                                </w:r>
                              </w:ins>
                              <w:del w:id="5383" w:author="Maino Vieytes, Christian (NIH/NIA/IRP) [F]" w:date="2023-11-15T15:54:00Z">
                                <w:r w:rsidRPr="0049435F" w:rsidDel="00A12FDA">
                                  <w:rPr>
                                    <w:rFonts w:ascii="Times New Roman" w:hAnsi="Times New Roman" w:cs="Times New Roman"/>
                                    <w:sz w:val="18"/>
                                    <w:szCs w:val="18"/>
                                    <w:rPrChange w:id="5384"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5385"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rsidP="0049435F">
                              <w:pPr>
                                <w:jc w:val="center"/>
                                <w:rPr>
                                  <w:del w:id="5386" w:author="Maino Vieytes, Christian (NIH/NIA/IRP) [F]" w:date="2023-11-15T16:23:00Z"/>
                                  <w:rFonts w:ascii="Times New Roman" w:hAnsi="Times New Roman" w:cs="Times New Roman"/>
                                  <w:sz w:val="18"/>
                                  <w:szCs w:val="18"/>
                                  <w:rPrChange w:id="5387" w:author="Maino Vieytes, Christian (NIH/NIA/IRP) [F]" w:date="2023-11-16T09:36:00Z">
                                    <w:rPr>
                                      <w:del w:id="5388" w:author="Maino Vieytes, Christian (NIH/NIA/IRP) [F]" w:date="2023-11-15T16:23:00Z"/>
                                      <w:rFonts w:ascii="Times New Roman" w:hAnsi="Times New Roman" w:cs="Times New Roman"/>
                                      <w:sz w:val="20"/>
                                      <w:szCs w:val="20"/>
                                    </w:rPr>
                                  </w:rPrChange>
                                </w:rPr>
                                <w:pPrChange w:id="5389" w:author="Maino Vieytes, Christian (NIH/NIA/IRP) [F]" w:date="2023-11-16T09:36:00Z">
                                  <w:pPr>
                                    <w:jc w:val="center"/>
                                  </w:pPr>
                                </w:pPrChange>
                              </w:pPr>
                              <w:ins w:id="5390" w:author="Maino Vieytes, Christian (NIH/NIA/IRP) [F]" w:date="2023-11-16T09:36:00Z">
                                <w:r w:rsidRPr="0049435F">
                                  <w:rPr>
                                    <w:rFonts w:ascii="Times New Roman" w:hAnsi="Times New Roman" w:cs="Times New Roman"/>
                                    <w:color w:val="000000"/>
                                    <w:sz w:val="18"/>
                                    <w:szCs w:val="18"/>
                                    <w:rPrChange w:id="5391" w:author="Maino Vieytes, Christian (NIH/NIA/IRP) [F]" w:date="2023-11-16T09:36:00Z">
                                      <w:rPr>
                                        <w:rFonts w:ascii="Calibri" w:hAnsi="Calibri" w:cs="Calibri"/>
                                        <w:color w:val="000000"/>
                                      </w:rPr>
                                    </w:rPrChange>
                                  </w:rPr>
                                  <w:t>0.22</w:t>
                                </w:r>
                              </w:ins>
                              <w:del w:id="5392" w:author="Maino Vieytes, Christian (NIH/NIA/IRP) [F]" w:date="2023-11-15T15:54:00Z">
                                <w:r w:rsidRPr="0049435F" w:rsidDel="00A12FDA">
                                  <w:rPr>
                                    <w:rFonts w:ascii="Times New Roman" w:hAnsi="Times New Roman" w:cs="Times New Roman"/>
                                    <w:sz w:val="18"/>
                                    <w:szCs w:val="18"/>
                                    <w:rPrChange w:id="5393"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5394"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rsidP="0049435F">
                              <w:pPr>
                                <w:jc w:val="center"/>
                                <w:rPr>
                                  <w:del w:id="5395" w:author="Maino Vieytes, Christian (NIH/NIA/IRP) [F]" w:date="2023-11-15T16:23:00Z"/>
                                  <w:rFonts w:ascii="Times New Roman" w:hAnsi="Times New Roman" w:cs="Times New Roman"/>
                                  <w:sz w:val="18"/>
                                  <w:szCs w:val="18"/>
                                  <w:rPrChange w:id="5396" w:author="Maino Vieytes, Christian (NIH/NIA/IRP) [F]" w:date="2023-11-16T09:36:00Z">
                                    <w:rPr>
                                      <w:del w:id="5397" w:author="Maino Vieytes, Christian (NIH/NIA/IRP) [F]" w:date="2023-11-15T16:23:00Z"/>
                                      <w:rFonts w:ascii="Times New Roman" w:hAnsi="Times New Roman" w:cs="Times New Roman"/>
                                      <w:sz w:val="20"/>
                                      <w:szCs w:val="20"/>
                                    </w:rPr>
                                  </w:rPrChange>
                                </w:rPr>
                                <w:pPrChange w:id="5398" w:author="Maino Vieytes, Christian (NIH/NIA/IRP) [F]" w:date="2023-11-16T09:36:00Z">
                                  <w:pPr>
                                    <w:jc w:val="center"/>
                                  </w:pPr>
                                </w:pPrChange>
                              </w:pPr>
                              <w:ins w:id="5399" w:author="Maino Vieytes, Christian (NIH/NIA/IRP) [F]" w:date="2023-11-16T09:36:00Z">
                                <w:r w:rsidRPr="0049435F">
                                  <w:rPr>
                                    <w:rFonts w:ascii="Times New Roman" w:hAnsi="Times New Roman" w:cs="Times New Roman"/>
                                    <w:color w:val="000000"/>
                                    <w:sz w:val="18"/>
                                    <w:szCs w:val="18"/>
                                    <w:rPrChange w:id="5400" w:author="Maino Vieytes, Christian (NIH/NIA/IRP) [F]" w:date="2023-11-16T09:36:00Z">
                                      <w:rPr>
                                        <w:rFonts w:ascii="Calibri" w:hAnsi="Calibri" w:cs="Calibri"/>
                                        <w:color w:val="000000"/>
                                      </w:rPr>
                                    </w:rPrChange>
                                  </w:rPr>
                                  <w:t>0.88 (0.75-1.02)</w:t>
                                </w:r>
                              </w:ins>
                              <w:del w:id="5401" w:author="Maino Vieytes, Christian (NIH/NIA/IRP) [F]" w:date="2023-11-15T15:54:00Z">
                                <w:r w:rsidRPr="0049435F" w:rsidDel="00A12FDA">
                                  <w:rPr>
                                    <w:rFonts w:ascii="Times New Roman" w:hAnsi="Times New Roman" w:cs="Times New Roman"/>
                                    <w:sz w:val="18"/>
                                    <w:szCs w:val="18"/>
                                    <w:rPrChange w:id="5402"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5403"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rsidP="0049435F">
                              <w:pPr>
                                <w:jc w:val="center"/>
                                <w:rPr>
                                  <w:del w:id="5404" w:author="Maino Vieytes, Christian (NIH/NIA/IRP) [F]" w:date="2023-11-15T16:23:00Z"/>
                                  <w:rFonts w:ascii="Times New Roman" w:hAnsi="Times New Roman" w:cs="Times New Roman"/>
                                  <w:sz w:val="18"/>
                                  <w:szCs w:val="18"/>
                                  <w:rPrChange w:id="5405" w:author="Maino Vieytes, Christian (NIH/NIA/IRP) [F]" w:date="2023-11-16T09:36:00Z">
                                    <w:rPr>
                                      <w:del w:id="5406" w:author="Maino Vieytes, Christian (NIH/NIA/IRP) [F]" w:date="2023-11-15T16:23:00Z"/>
                                      <w:rFonts w:ascii="Times New Roman" w:hAnsi="Times New Roman" w:cs="Times New Roman"/>
                                      <w:sz w:val="20"/>
                                      <w:szCs w:val="20"/>
                                    </w:rPr>
                                  </w:rPrChange>
                                </w:rPr>
                                <w:pPrChange w:id="5407" w:author="Maino Vieytes, Christian (NIH/NIA/IRP) [F]" w:date="2023-11-16T09:36:00Z">
                                  <w:pPr>
                                    <w:jc w:val="center"/>
                                  </w:pPr>
                                </w:pPrChange>
                              </w:pPr>
                              <w:ins w:id="5408" w:author="Maino Vieytes, Christian (NIH/NIA/IRP) [F]" w:date="2023-11-16T09:36:00Z">
                                <w:r w:rsidRPr="0049435F">
                                  <w:rPr>
                                    <w:rFonts w:ascii="Times New Roman" w:hAnsi="Times New Roman" w:cs="Times New Roman"/>
                                    <w:color w:val="000000"/>
                                    <w:sz w:val="18"/>
                                    <w:szCs w:val="18"/>
                                    <w:rPrChange w:id="5409" w:author="Maino Vieytes, Christian (NIH/NIA/IRP) [F]" w:date="2023-11-16T09:36:00Z">
                                      <w:rPr>
                                        <w:rFonts w:ascii="Calibri" w:hAnsi="Calibri" w:cs="Calibri"/>
                                        <w:color w:val="000000"/>
                                      </w:rPr>
                                    </w:rPrChange>
                                  </w:rPr>
                                  <w:t>0.42</w:t>
                                </w:r>
                              </w:ins>
                              <w:del w:id="5410" w:author="Maino Vieytes, Christian (NIH/NIA/IRP) [F]" w:date="2023-11-15T15:54:00Z">
                                <w:r w:rsidRPr="0049435F" w:rsidDel="00A12FDA">
                                  <w:rPr>
                                    <w:rFonts w:ascii="Times New Roman" w:hAnsi="Times New Roman" w:cs="Times New Roman"/>
                                    <w:color w:val="000000"/>
                                    <w:sz w:val="18"/>
                                    <w:szCs w:val="18"/>
                                    <w:rPrChange w:id="5411"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5412" w:author="Maino Vieytes, Christian (NIH/NIA/IRP) [F]" w:date="2023-11-16T09:36:00Z">
                              <w:tblPrEx>
                                <w:tblW w:w="15091" w:type="dxa"/>
                              </w:tblPrEx>
                            </w:tblPrExChange>
                          </w:tblPrEx>
                          <w:trPr>
                            <w:trHeight w:val="320"/>
                            <w:del w:id="5413" w:author="Maino Vieytes, Christian (NIH/NIA/IRP) [F]" w:date="2023-11-15T16:23:00Z"/>
                            <w:trPrChange w:id="5414" w:author="Maino Vieytes, Christian (NIH/NIA/IRP) [F]" w:date="2023-11-16T09:36:00Z">
                              <w:trPr>
                                <w:gridAfter w:val="0"/>
                                <w:trHeight w:val="320"/>
                              </w:trPr>
                            </w:trPrChange>
                          </w:trPr>
                          <w:tc>
                            <w:tcPr>
                              <w:tcW w:w="2317" w:type="dxa"/>
                              <w:noWrap/>
                              <w:vAlign w:val="center"/>
                              <w:hideMark/>
                              <w:tcPrChange w:id="5415" w:author="Maino Vieytes, Christian (NIH/NIA/IRP) [F]" w:date="2023-11-16T09:36:00Z">
                                <w:tcPr>
                                  <w:tcW w:w="2317" w:type="dxa"/>
                                  <w:noWrap/>
                                  <w:vAlign w:val="center"/>
                                  <w:hideMark/>
                                </w:tcPr>
                              </w:tcPrChange>
                            </w:tcPr>
                            <w:p w14:paraId="1C5E1DE4" w14:textId="5D595428" w:rsidR="0049435F" w:rsidRPr="008A6C8D" w:rsidDel="002B4FE9" w:rsidRDefault="0049435F" w:rsidP="0049435F">
                              <w:pPr>
                                <w:jc w:val="center"/>
                                <w:rPr>
                                  <w:del w:id="5416" w:author="Maino Vieytes, Christian (NIH/NIA/IRP) [F]" w:date="2023-11-15T16:23:00Z"/>
                                  <w:rFonts w:ascii="Times New Roman" w:hAnsi="Times New Roman" w:cs="Times New Roman"/>
                                  <w:sz w:val="18"/>
                                  <w:szCs w:val="18"/>
                                  <w:rPrChange w:id="5417" w:author="Maino Vieytes, Christian (NIH/NIA/IRP) [F]" w:date="2023-11-15T15:57:00Z">
                                    <w:rPr>
                                      <w:del w:id="5418" w:author="Maino Vieytes, Christian (NIH/NIA/IRP) [F]" w:date="2023-11-15T16:23:00Z"/>
                                      <w:rFonts w:ascii="Times New Roman" w:hAnsi="Times New Roman" w:cs="Times New Roman"/>
                                      <w:sz w:val="20"/>
                                      <w:szCs w:val="20"/>
                                    </w:rPr>
                                  </w:rPrChange>
                                </w:rPr>
                                <w:pPrChange w:id="5419" w:author="Maino Vieytes, Christian (NIH/NIA/IRP) [F]" w:date="2023-11-16T09:36:00Z">
                                  <w:pPr/>
                                </w:pPrChange>
                              </w:pPr>
                              <w:del w:id="5420" w:author="Maino Vieytes, Christian (NIH/NIA/IRP) [F]" w:date="2023-11-15T16:23:00Z">
                                <w:r w:rsidRPr="008A6C8D" w:rsidDel="002B4FE9">
                                  <w:rPr>
                                    <w:rFonts w:ascii="Times New Roman" w:hAnsi="Times New Roman" w:cs="Times New Roman"/>
                                    <w:sz w:val="18"/>
                                    <w:szCs w:val="18"/>
                                    <w:rPrChange w:id="5421"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422"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423" w:author="Maino Vieytes, Christian (NIH/NIA/IRP) [F]" w:date="2023-11-16T09:36:00Z">
                                <w:tcPr>
                                  <w:tcW w:w="936" w:type="dxa"/>
                                  <w:noWrap/>
                                  <w:vAlign w:val="center"/>
                                  <w:hideMark/>
                                </w:tcPr>
                              </w:tcPrChange>
                            </w:tcPr>
                            <w:p w14:paraId="61AD6F9F" w14:textId="445EF05A" w:rsidR="0049435F" w:rsidRPr="0049435F" w:rsidDel="002B4FE9" w:rsidRDefault="0049435F" w:rsidP="0049435F">
                              <w:pPr>
                                <w:jc w:val="center"/>
                                <w:rPr>
                                  <w:del w:id="5424" w:author="Maino Vieytes, Christian (NIH/NIA/IRP) [F]" w:date="2023-11-15T16:23:00Z"/>
                                  <w:rFonts w:ascii="Times New Roman" w:hAnsi="Times New Roman" w:cs="Times New Roman"/>
                                  <w:sz w:val="18"/>
                                  <w:szCs w:val="18"/>
                                  <w:rPrChange w:id="5425" w:author="Maino Vieytes, Christian (NIH/NIA/IRP) [F]" w:date="2023-11-16T09:36:00Z">
                                    <w:rPr>
                                      <w:del w:id="5426" w:author="Maino Vieytes, Christian (NIH/NIA/IRP) [F]" w:date="2023-11-15T16:23:00Z"/>
                                      <w:rFonts w:ascii="Times New Roman" w:hAnsi="Times New Roman" w:cs="Times New Roman"/>
                                      <w:sz w:val="20"/>
                                      <w:szCs w:val="20"/>
                                    </w:rPr>
                                  </w:rPrChange>
                                </w:rPr>
                                <w:pPrChange w:id="5427" w:author="Maino Vieytes, Christian (NIH/NIA/IRP) [F]" w:date="2023-11-16T09:36:00Z">
                                  <w:pPr>
                                    <w:jc w:val="center"/>
                                  </w:pPr>
                                </w:pPrChange>
                              </w:pPr>
                              <w:ins w:id="5428" w:author="Maino Vieytes, Christian (NIH/NIA/IRP) [F]" w:date="2023-11-16T09:36:00Z">
                                <w:r w:rsidRPr="0049435F">
                                  <w:rPr>
                                    <w:rFonts w:ascii="Times New Roman" w:hAnsi="Times New Roman" w:cs="Times New Roman"/>
                                    <w:color w:val="000000"/>
                                    <w:sz w:val="18"/>
                                    <w:szCs w:val="18"/>
                                    <w:rPrChange w:id="5429" w:author="Maino Vieytes, Christian (NIH/NIA/IRP) [F]" w:date="2023-11-16T09:36:00Z">
                                      <w:rPr>
                                        <w:rFonts w:ascii="Calibri" w:hAnsi="Calibri" w:cs="Calibri"/>
                                        <w:color w:val="000000"/>
                                      </w:rPr>
                                    </w:rPrChange>
                                  </w:rPr>
                                  <w:t>1745</w:t>
                                </w:r>
                              </w:ins>
                              <w:del w:id="5430" w:author="Maino Vieytes, Christian (NIH/NIA/IRP) [F]" w:date="2023-11-15T15:54:00Z">
                                <w:r w:rsidRPr="0049435F" w:rsidDel="00A12FDA">
                                  <w:rPr>
                                    <w:rFonts w:ascii="Times New Roman" w:hAnsi="Times New Roman" w:cs="Times New Roman"/>
                                    <w:sz w:val="18"/>
                                    <w:szCs w:val="18"/>
                                    <w:rPrChange w:id="543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432"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rsidP="0049435F">
                              <w:pPr>
                                <w:jc w:val="center"/>
                                <w:rPr>
                                  <w:del w:id="5433" w:author="Maino Vieytes, Christian (NIH/NIA/IRP) [F]" w:date="2023-11-15T16:23:00Z"/>
                                  <w:rFonts w:ascii="Times New Roman" w:hAnsi="Times New Roman" w:cs="Times New Roman"/>
                                  <w:sz w:val="18"/>
                                  <w:szCs w:val="18"/>
                                  <w:rPrChange w:id="5434" w:author="Maino Vieytes, Christian (NIH/NIA/IRP) [F]" w:date="2023-11-16T09:36:00Z">
                                    <w:rPr>
                                      <w:del w:id="5435" w:author="Maino Vieytes, Christian (NIH/NIA/IRP) [F]" w:date="2023-11-15T16:23:00Z"/>
                                      <w:rFonts w:ascii="Times New Roman" w:hAnsi="Times New Roman" w:cs="Times New Roman"/>
                                      <w:sz w:val="20"/>
                                      <w:szCs w:val="20"/>
                                    </w:rPr>
                                  </w:rPrChange>
                                </w:rPr>
                                <w:pPrChange w:id="5436" w:author="Maino Vieytes, Christian (NIH/NIA/IRP) [F]" w:date="2023-11-16T09:36:00Z">
                                  <w:pPr>
                                    <w:jc w:val="center"/>
                                  </w:pPr>
                                </w:pPrChange>
                              </w:pPr>
                              <w:ins w:id="5437" w:author="Maino Vieytes, Christian (NIH/NIA/IRP) [F]" w:date="2023-11-16T09:36:00Z">
                                <w:r w:rsidRPr="0049435F">
                                  <w:rPr>
                                    <w:rFonts w:ascii="Times New Roman" w:hAnsi="Times New Roman" w:cs="Times New Roman"/>
                                    <w:color w:val="000000"/>
                                    <w:sz w:val="18"/>
                                    <w:szCs w:val="18"/>
                                    <w:rPrChange w:id="5438" w:author="Maino Vieytes, Christian (NIH/NIA/IRP) [F]" w:date="2023-11-16T09:36:00Z">
                                      <w:rPr>
                                        <w:rFonts w:ascii="Calibri" w:hAnsi="Calibri" w:cs="Calibri"/>
                                        <w:color w:val="000000"/>
                                      </w:rPr>
                                    </w:rPrChange>
                                  </w:rPr>
                                  <w:t>1.00</w:t>
                                </w:r>
                              </w:ins>
                              <w:del w:id="5439" w:author="Maino Vieytes, Christian (NIH/NIA/IRP) [F]" w:date="2023-11-15T15:54:00Z">
                                <w:r w:rsidRPr="0049435F" w:rsidDel="00A12FDA">
                                  <w:rPr>
                                    <w:rFonts w:ascii="Times New Roman" w:hAnsi="Times New Roman" w:cs="Times New Roman"/>
                                    <w:sz w:val="18"/>
                                    <w:szCs w:val="18"/>
                                    <w:rPrChange w:id="5440"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441"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rsidP="0049435F">
                              <w:pPr>
                                <w:jc w:val="center"/>
                                <w:rPr>
                                  <w:del w:id="5442" w:author="Maino Vieytes, Christian (NIH/NIA/IRP) [F]" w:date="2023-11-15T16:23:00Z"/>
                                  <w:rFonts w:ascii="Times New Roman" w:hAnsi="Times New Roman" w:cs="Times New Roman"/>
                                  <w:sz w:val="18"/>
                                  <w:szCs w:val="18"/>
                                  <w:rPrChange w:id="5443" w:author="Maino Vieytes, Christian (NIH/NIA/IRP) [F]" w:date="2023-11-16T09:36:00Z">
                                    <w:rPr>
                                      <w:del w:id="5444" w:author="Maino Vieytes, Christian (NIH/NIA/IRP) [F]" w:date="2023-11-15T16:23:00Z"/>
                                      <w:rFonts w:ascii="Times New Roman" w:hAnsi="Times New Roman" w:cs="Times New Roman"/>
                                      <w:sz w:val="20"/>
                                      <w:szCs w:val="20"/>
                                    </w:rPr>
                                  </w:rPrChange>
                                </w:rPr>
                                <w:pPrChange w:id="5445" w:author="Maino Vieytes, Christian (NIH/NIA/IRP) [F]" w:date="2023-11-16T09:36:00Z">
                                  <w:pPr>
                                    <w:jc w:val="center"/>
                                  </w:pPr>
                                </w:pPrChange>
                              </w:pPr>
                              <w:ins w:id="5446" w:author="Maino Vieytes, Christian (NIH/NIA/IRP) [F]" w:date="2023-11-16T09:36:00Z">
                                <w:r w:rsidRPr="0049435F">
                                  <w:rPr>
                                    <w:rFonts w:ascii="Times New Roman" w:hAnsi="Times New Roman" w:cs="Times New Roman"/>
                                    <w:color w:val="000000"/>
                                    <w:sz w:val="18"/>
                                    <w:szCs w:val="18"/>
                                    <w:rPrChange w:id="5447" w:author="Maino Vieytes, Christian (NIH/NIA/IRP) [F]" w:date="2023-11-16T09:36:00Z">
                                      <w:rPr>
                                        <w:rFonts w:ascii="Calibri" w:hAnsi="Calibri" w:cs="Calibri"/>
                                        <w:color w:val="000000"/>
                                      </w:rPr>
                                    </w:rPrChange>
                                  </w:rPr>
                                  <w:t>0.98 (0.64-1.51)</w:t>
                                </w:r>
                              </w:ins>
                              <w:del w:id="5448" w:author="Maino Vieytes, Christian (NIH/NIA/IRP) [F]" w:date="2023-11-15T15:54:00Z">
                                <w:r w:rsidRPr="0049435F" w:rsidDel="00A12FDA">
                                  <w:rPr>
                                    <w:rFonts w:ascii="Times New Roman" w:hAnsi="Times New Roman" w:cs="Times New Roman"/>
                                    <w:sz w:val="18"/>
                                    <w:szCs w:val="18"/>
                                    <w:rPrChange w:id="5449"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5450"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rsidP="0049435F">
                              <w:pPr>
                                <w:jc w:val="center"/>
                                <w:rPr>
                                  <w:del w:id="5451" w:author="Maino Vieytes, Christian (NIH/NIA/IRP) [F]" w:date="2023-11-15T16:23:00Z"/>
                                  <w:rFonts w:ascii="Times New Roman" w:hAnsi="Times New Roman" w:cs="Times New Roman"/>
                                  <w:sz w:val="18"/>
                                  <w:szCs w:val="18"/>
                                  <w:rPrChange w:id="5452" w:author="Maino Vieytes, Christian (NIH/NIA/IRP) [F]" w:date="2023-11-16T09:36:00Z">
                                    <w:rPr>
                                      <w:del w:id="5453" w:author="Maino Vieytes, Christian (NIH/NIA/IRP) [F]" w:date="2023-11-15T16:23:00Z"/>
                                      <w:rFonts w:ascii="Times New Roman" w:hAnsi="Times New Roman" w:cs="Times New Roman"/>
                                      <w:sz w:val="20"/>
                                      <w:szCs w:val="20"/>
                                    </w:rPr>
                                  </w:rPrChange>
                                </w:rPr>
                                <w:pPrChange w:id="5454" w:author="Maino Vieytes, Christian (NIH/NIA/IRP) [F]" w:date="2023-11-16T09:36:00Z">
                                  <w:pPr>
                                    <w:jc w:val="center"/>
                                  </w:pPr>
                                </w:pPrChange>
                              </w:pPr>
                              <w:ins w:id="5455" w:author="Maino Vieytes, Christian (NIH/NIA/IRP) [F]" w:date="2023-11-16T09:36:00Z">
                                <w:r w:rsidRPr="0049435F">
                                  <w:rPr>
                                    <w:rFonts w:ascii="Times New Roman" w:hAnsi="Times New Roman" w:cs="Times New Roman"/>
                                    <w:color w:val="000000"/>
                                    <w:sz w:val="18"/>
                                    <w:szCs w:val="18"/>
                                    <w:rPrChange w:id="5456" w:author="Maino Vieytes, Christian (NIH/NIA/IRP) [F]" w:date="2023-11-16T09:36:00Z">
                                      <w:rPr>
                                        <w:rFonts w:ascii="Calibri" w:hAnsi="Calibri" w:cs="Calibri"/>
                                        <w:color w:val="000000"/>
                                      </w:rPr>
                                    </w:rPrChange>
                                  </w:rPr>
                                  <w:t>0.87 (0.60-1.26)</w:t>
                                </w:r>
                              </w:ins>
                              <w:del w:id="5457" w:author="Maino Vieytes, Christian (NIH/NIA/IRP) [F]" w:date="2023-11-15T15:54:00Z">
                                <w:r w:rsidRPr="0049435F" w:rsidDel="00A12FDA">
                                  <w:rPr>
                                    <w:rFonts w:ascii="Times New Roman" w:hAnsi="Times New Roman" w:cs="Times New Roman"/>
                                    <w:sz w:val="18"/>
                                    <w:szCs w:val="18"/>
                                    <w:rPrChange w:id="5458"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5459"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rsidP="0049435F">
                              <w:pPr>
                                <w:jc w:val="center"/>
                                <w:rPr>
                                  <w:del w:id="5460" w:author="Maino Vieytes, Christian (NIH/NIA/IRP) [F]" w:date="2023-11-15T16:23:00Z"/>
                                  <w:rFonts w:ascii="Times New Roman" w:hAnsi="Times New Roman" w:cs="Times New Roman"/>
                                  <w:sz w:val="18"/>
                                  <w:szCs w:val="18"/>
                                  <w:rPrChange w:id="5461" w:author="Maino Vieytes, Christian (NIH/NIA/IRP) [F]" w:date="2023-11-16T09:36:00Z">
                                    <w:rPr>
                                      <w:del w:id="5462" w:author="Maino Vieytes, Christian (NIH/NIA/IRP) [F]" w:date="2023-11-15T16:23:00Z"/>
                                      <w:rFonts w:ascii="Times New Roman" w:hAnsi="Times New Roman" w:cs="Times New Roman"/>
                                      <w:sz w:val="20"/>
                                      <w:szCs w:val="20"/>
                                    </w:rPr>
                                  </w:rPrChange>
                                </w:rPr>
                                <w:pPrChange w:id="5463" w:author="Maino Vieytes, Christian (NIH/NIA/IRP) [F]" w:date="2023-11-16T09:36:00Z">
                                  <w:pPr>
                                    <w:jc w:val="center"/>
                                  </w:pPr>
                                </w:pPrChange>
                              </w:pPr>
                              <w:ins w:id="5464" w:author="Maino Vieytes, Christian (NIH/NIA/IRP) [F]" w:date="2023-11-16T09:36:00Z">
                                <w:r w:rsidRPr="0049435F">
                                  <w:rPr>
                                    <w:rFonts w:ascii="Times New Roman" w:hAnsi="Times New Roman" w:cs="Times New Roman"/>
                                    <w:color w:val="000000"/>
                                    <w:sz w:val="18"/>
                                    <w:szCs w:val="18"/>
                                    <w:rPrChange w:id="5465" w:author="Maino Vieytes, Christian (NIH/NIA/IRP) [F]" w:date="2023-11-16T09:36:00Z">
                                      <w:rPr>
                                        <w:rFonts w:ascii="Calibri" w:hAnsi="Calibri" w:cs="Calibri"/>
                                        <w:color w:val="000000"/>
                                      </w:rPr>
                                    </w:rPrChange>
                                  </w:rPr>
                                  <w:t>0.88 (0.62-1.27)</w:t>
                                </w:r>
                              </w:ins>
                              <w:del w:id="5466" w:author="Maino Vieytes, Christian (NIH/NIA/IRP) [F]" w:date="2023-11-15T15:54:00Z">
                                <w:r w:rsidRPr="0049435F" w:rsidDel="00A12FDA">
                                  <w:rPr>
                                    <w:rFonts w:ascii="Times New Roman" w:hAnsi="Times New Roman" w:cs="Times New Roman"/>
                                    <w:sz w:val="18"/>
                                    <w:szCs w:val="18"/>
                                    <w:rPrChange w:id="5467"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5468"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rsidP="0049435F">
                              <w:pPr>
                                <w:jc w:val="center"/>
                                <w:rPr>
                                  <w:del w:id="5469" w:author="Maino Vieytes, Christian (NIH/NIA/IRP) [F]" w:date="2023-11-15T16:23:00Z"/>
                                  <w:rFonts w:ascii="Times New Roman" w:hAnsi="Times New Roman" w:cs="Times New Roman"/>
                                  <w:sz w:val="18"/>
                                  <w:szCs w:val="18"/>
                                  <w:rPrChange w:id="5470" w:author="Maino Vieytes, Christian (NIH/NIA/IRP) [F]" w:date="2023-11-16T09:36:00Z">
                                    <w:rPr>
                                      <w:del w:id="5471" w:author="Maino Vieytes, Christian (NIH/NIA/IRP) [F]" w:date="2023-11-15T16:23:00Z"/>
                                      <w:rFonts w:ascii="Times New Roman" w:hAnsi="Times New Roman" w:cs="Times New Roman"/>
                                      <w:sz w:val="20"/>
                                      <w:szCs w:val="20"/>
                                    </w:rPr>
                                  </w:rPrChange>
                                </w:rPr>
                                <w:pPrChange w:id="5472" w:author="Maino Vieytes, Christian (NIH/NIA/IRP) [F]" w:date="2023-11-16T09:36:00Z">
                                  <w:pPr>
                                    <w:jc w:val="center"/>
                                  </w:pPr>
                                </w:pPrChange>
                              </w:pPr>
                              <w:ins w:id="5473" w:author="Maino Vieytes, Christian (NIH/NIA/IRP) [F]" w:date="2023-11-16T09:36:00Z">
                                <w:r w:rsidRPr="0049435F">
                                  <w:rPr>
                                    <w:rFonts w:ascii="Times New Roman" w:hAnsi="Times New Roman" w:cs="Times New Roman"/>
                                    <w:color w:val="000000"/>
                                    <w:sz w:val="18"/>
                                    <w:szCs w:val="18"/>
                                    <w:rPrChange w:id="5474"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475" w:author="Maino Vieytes, Christian (NIH/NIA/IRP) [F]" w:date="2023-11-16T09:36:00Z">
                                      <w:rPr>
                                        <w:rFonts w:ascii="Calibri" w:hAnsi="Calibri" w:cs="Calibri"/>
                                        <w:color w:val="000000"/>
                                      </w:rPr>
                                    </w:rPrChange>
                                  </w:rPr>
                                  <w:t>97)*</w:t>
                                </w:r>
                              </w:ins>
                              <w:proofErr w:type="gramEnd"/>
                              <w:del w:id="5476" w:author="Maino Vieytes, Christian (NIH/NIA/IRP) [F]" w:date="2023-11-15T15:54:00Z">
                                <w:r w:rsidRPr="0049435F" w:rsidDel="00A12FDA">
                                  <w:rPr>
                                    <w:rFonts w:ascii="Times New Roman" w:hAnsi="Times New Roman" w:cs="Times New Roman"/>
                                    <w:sz w:val="18"/>
                                    <w:szCs w:val="18"/>
                                    <w:rPrChange w:id="5477"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5478"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rsidP="0049435F">
                              <w:pPr>
                                <w:jc w:val="center"/>
                                <w:rPr>
                                  <w:del w:id="5479" w:author="Maino Vieytes, Christian (NIH/NIA/IRP) [F]" w:date="2023-11-15T16:23:00Z"/>
                                  <w:rFonts w:ascii="Times New Roman" w:hAnsi="Times New Roman" w:cs="Times New Roman"/>
                                  <w:sz w:val="18"/>
                                  <w:szCs w:val="18"/>
                                  <w:rPrChange w:id="5480" w:author="Maino Vieytes, Christian (NIH/NIA/IRP) [F]" w:date="2023-11-16T09:36:00Z">
                                    <w:rPr>
                                      <w:del w:id="5481" w:author="Maino Vieytes, Christian (NIH/NIA/IRP) [F]" w:date="2023-11-15T16:23:00Z"/>
                                      <w:rFonts w:ascii="Times New Roman" w:hAnsi="Times New Roman" w:cs="Times New Roman"/>
                                      <w:sz w:val="20"/>
                                      <w:szCs w:val="20"/>
                                    </w:rPr>
                                  </w:rPrChange>
                                </w:rPr>
                                <w:pPrChange w:id="5482" w:author="Maino Vieytes, Christian (NIH/NIA/IRP) [F]" w:date="2023-11-16T09:36:00Z">
                                  <w:pPr>
                                    <w:jc w:val="center"/>
                                  </w:pPr>
                                </w:pPrChange>
                              </w:pPr>
                              <w:ins w:id="5483" w:author="Maino Vieytes, Christian (NIH/NIA/IRP) [F]" w:date="2023-11-16T09:36:00Z">
                                <w:r w:rsidRPr="0049435F">
                                  <w:rPr>
                                    <w:rFonts w:ascii="Times New Roman" w:hAnsi="Times New Roman" w:cs="Times New Roman"/>
                                    <w:color w:val="000000"/>
                                    <w:sz w:val="18"/>
                                    <w:szCs w:val="18"/>
                                    <w:rPrChange w:id="5484" w:author="Maino Vieytes, Christian (NIH/NIA/IRP) [F]" w:date="2023-11-16T09:36:00Z">
                                      <w:rPr>
                                        <w:rFonts w:ascii="Calibri" w:hAnsi="Calibri" w:cs="Calibri"/>
                                        <w:color w:val="000000"/>
                                      </w:rPr>
                                    </w:rPrChange>
                                  </w:rPr>
                                  <w:t>0.02*</w:t>
                                </w:r>
                              </w:ins>
                              <w:del w:id="5485" w:author="Maino Vieytes, Christian (NIH/NIA/IRP) [F]" w:date="2023-11-15T15:54:00Z">
                                <w:r w:rsidRPr="0049435F" w:rsidDel="00A12FDA">
                                  <w:rPr>
                                    <w:rFonts w:ascii="Times New Roman" w:hAnsi="Times New Roman" w:cs="Times New Roman"/>
                                    <w:sz w:val="18"/>
                                    <w:szCs w:val="18"/>
                                    <w:rPrChange w:id="5486"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5487"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rsidP="0049435F">
                              <w:pPr>
                                <w:jc w:val="center"/>
                                <w:rPr>
                                  <w:del w:id="5488" w:author="Maino Vieytes, Christian (NIH/NIA/IRP) [F]" w:date="2023-11-15T16:23:00Z"/>
                                  <w:rFonts w:ascii="Times New Roman" w:hAnsi="Times New Roman" w:cs="Times New Roman"/>
                                  <w:sz w:val="18"/>
                                  <w:szCs w:val="18"/>
                                  <w:rPrChange w:id="5489" w:author="Maino Vieytes, Christian (NIH/NIA/IRP) [F]" w:date="2023-11-16T09:36:00Z">
                                    <w:rPr>
                                      <w:del w:id="5490" w:author="Maino Vieytes, Christian (NIH/NIA/IRP) [F]" w:date="2023-11-15T16:23:00Z"/>
                                      <w:rFonts w:ascii="Times New Roman" w:hAnsi="Times New Roman" w:cs="Times New Roman"/>
                                      <w:sz w:val="20"/>
                                      <w:szCs w:val="20"/>
                                    </w:rPr>
                                  </w:rPrChange>
                                </w:rPr>
                                <w:pPrChange w:id="5491" w:author="Maino Vieytes, Christian (NIH/NIA/IRP) [F]" w:date="2023-11-16T09:36:00Z">
                                  <w:pPr>
                                    <w:jc w:val="center"/>
                                  </w:pPr>
                                </w:pPrChange>
                              </w:pPr>
                              <w:ins w:id="5492" w:author="Maino Vieytes, Christian (NIH/NIA/IRP) [F]" w:date="2023-11-16T09:36:00Z">
                                <w:r w:rsidRPr="0049435F">
                                  <w:rPr>
                                    <w:rFonts w:ascii="Times New Roman" w:hAnsi="Times New Roman" w:cs="Times New Roman"/>
                                    <w:color w:val="000000"/>
                                    <w:sz w:val="18"/>
                                    <w:szCs w:val="18"/>
                                    <w:rPrChange w:id="5493"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494" w:author="Maino Vieytes, Christian (NIH/NIA/IRP) [F]" w:date="2023-11-16T09:36:00Z">
                                      <w:rPr>
                                        <w:rFonts w:ascii="Calibri" w:hAnsi="Calibri" w:cs="Calibri"/>
                                        <w:color w:val="000000"/>
                                      </w:rPr>
                                    </w:rPrChange>
                                  </w:rPr>
                                  <w:t>99)*</w:t>
                                </w:r>
                              </w:ins>
                              <w:proofErr w:type="gramEnd"/>
                              <w:del w:id="5495" w:author="Maino Vieytes, Christian (NIH/NIA/IRP) [F]" w:date="2023-11-15T15:54:00Z">
                                <w:r w:rsidRPr="0049435F" w:rsidDel="00A12FDA">
                                  <w:rPr>
                                    <w:rFonts w:ascii="Times New Roman" w:hAnsi="Times New Roman" w:cs="Times New Roman"/>
                                    <w:sz w:val="18"/>
                                    <w:szCs w:val="18"/>
                                    <w:rPrChange w:id="5496"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5497"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rsidP="0049435F">
                              <w:pPr>
                                <w:jc w:val="center"/>
                                <w:rPr>
                                  <w:del w:id="5498" w:author="Maino Vieytes, Christian (NIH/NIA/IRP) [F]" w:date="2023-11-15T16:23:00Z"/>
                                  <w:rFonts w:ascii="Times New Roman" w:hAnsi="Times New Roman" w:cs="Times New Roman"/>
                                  <w:sz w:val="18"/>
                                  <w:szCs w:val="18"/>
                                  <w:rPrChange w:id="5499" w:author="Maino Vieytes, Christian (NIH/NIA/IRP) [F]" w:date="2023-11-16T09:36:00Z">
                                    <w:rPr>
                                      <w:del w:id="5500" w:author="Maino Vieytes, Christian (NIH/NIA/IRP) [F]" w:date="2023-11-15T16:23:00Z"/>
                                      <w:rFonts w:ascii="Times New Roman" w:hAnsi="Times New Roman" w:cs="Times New Roman"/>
                                      <w:sz w:val="20"/>
                                      <w:szCs w:val="20"/>
                                    </w:rPr>
                                  </w:rPrChange>
                                </w:rPr>
                                <w:pPrChange w:id="5501" w:author="Maino Vieytes, Christian (NIH/NIA/IRP) [F]" w:date="2023-11-16T09:36:00Z">
                                  <w:pPr>
                                    <w:jc w:val="center"/>
                                  </w:pPr>
                                </w:pPrChange>
                              </w:pPr>
                              <w:ins w:id="5502" w:author="Maino Vieytes, Christian (NIH/NIA/IRP) [F]" w:date="2023-11-16T09:36:00Z">
                                <w:r w:rsidRPr="0049435F">
                                  <w:rPr>
                                    <w:rFonts w:ascii="Times New Roman" w:hAnsi="Times New Roman" w:cs="Times New Roman"/>
                                    <w:color w:val="000000"/>
                                    <w:sz w:val="18"/>
                                    <w:szCs w:val="18"/>
                                    <w:rPrChange w:id="5503" w:author="Maino Vieytes, Christian (NIH/NIA/IRP) [F]" w:date="2023-11-16T09:36:00Z">
                                      <w:rPr>
                                        <w:rFonts w:ascii="Calibri" w:hAnsi="Calibri" w:cs="Calibri"/>
                                        <w:color w:val="000000"/>
                                      </w:rPr>
                                    </w:rPrChange>
                                  </w:rPr>
                                  <w:t>0.58</w:t>
                                </w:r>
                              </w:ins>
                              <w:del w:id="5504" w:author="Maino Vieytes, Christian (NIH/NIA/IRP) [F]" w:date="2023-11-15T15:54:00Z">
                                <w:r w:rsidRPr="0049435F" w:rsidDel="00A12FDA">
                                  <w:rPr>
                                    <w:rFonts w:ascii="Times New Roman" w:hAnsi="Times New Roman" w:cs="Times New Roman"/>
                                    <w:color w:val="000000"/>
                                    <w:sz w:val="18"/>
                                    <w:szCs w:val="18"/>
                                    <w:rPrChange w:id="5505"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5506" w:author="Maino Vieytes, Christian (NIH/NIA/IRP) [F]" w:date="2023-11-16T09:39:00Z">
                              <w:tblPrEx>
                                <w:tblW w:w="15011" w:type="dxa"/>
                              </w:tblPrEx>
                            </w:tblPrExChange>
                          </w:tblPrEx>
                          <w:trPr>
                            <w:trHeight w:val="320"/>
                            <w:trPrChange w:id="5507" w:author="Maino Vieytes, Christian (NIH/NIA/IRP) [F]" w:date="2023-11-16T09:39:00Z">
                              <w:trPr>
                                <w:gridAfter w:val="0"/>
                                <w:trHeight w:val="320"/>
                              </w:trPr>
                            </w:trPrChange>
                          </w:trPr>
                          <w:tc>
                            <w:tcPr>
                              <w:tcW w:w="2317" w:type="dxa"/>
                              <w:noWrap/>
                              <w:vAlign w:val="center"/>
                              <w:hideMark/>
                              <w:tcPrChange w:id="5508"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55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510"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551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512"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5513" w:author="Maino Vieytes, Christian (NIH/NIA/IRP) [F]" w:date="2023-11-16T09:36:00Z">
                                    <w:rPr>
                                      <w:rFonts w:ascii="Times New Roman" w:hAnsi="Times New Roman" w:cs="Times New Roman"/>
                                      <w:sz w:val="20"/>
                                      <w:szCs w:val="20"/>
                                    </w:rPr>
                                  </w:rPrChange>
                                </w:rPr>
                              </w:pPr>
                              <w:ins w:id="5514" w:author="Maino Vieytes, Christian (NIH/NIA/IRP) [F]" w:date="2023-11-16T09:36:00Z">
                                <w:r w:rsidRPr="0049435F">
                                  <w:rPr>
                                    <w:rFonts w:ascii="Times New Roman" w:hAnsi="Times New Roman" w:cs="Times New Roman"/>
                                    <w:color w:val="000000"/>
                                    <w:sz w:val="18"/>
                                    <w:szCs w:val="18"/>
                                    <w:rPrChange w:id="5515" w:author="Maino Vieytes, Christian (NIH/NIA/IRP) [F]" w:date="2023-11-16T09:36:00Z">
                                      <w:rPr>
                                        <w:rFonts w:ascii="Calibri" w:hAnsi="Calibri" w:cs="Calibri"/>
                                        <w:color w:val="000000"/>
                                      </w:rPr>
                                    </w:rPrChange>
                                  </w:rPr>
                                  <w:t>1745</w:t>
                                </w:r>
                              </w:ins>
                              <w:del w:id="5516" w:author="Maino Vieytes, Christian (NIH/NIA/IRP) [F]" w:date="2023-11-15T15:54:00Z">
                                <w:r w:rsidRPr="0049435F" w:rsidDel="00A12FDA">
                                  <w:rPr>
                                    <w:rFonts w:ascii="Times New Roman" w:hAnsi="Times New Roman" w:cs="Times New Roman"/>
                                    <w:sz w:val="18"/>
                                    <w:szCs w:val="18"/>
                                    <w:rPrChange w:id="551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18"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5519" w:author="Maino Vieytes, Christian (NIH/NIA/IRP) [F]" w:date="2023-11-16T09:36:00Z">
                                    <w:rPr>
                                      <w:rFonts w:ascii="Times New Roman" w:hAnsi="Times New Roman" w:cs="Times New Roman"/>
                                      <w:sz w:val="20"/>
                                      <w:szCs w:val="20"/>
                                    </w:rPr>
                                  </w:rPrChange>
                                </w:rPr>
                              </w:pPr>
                              <w:ins w:id="5520" w:author="Maino Vieytes, Christian (NIH/NIA/IRP) [F]" w:date="2023-11-16T09:36:00Z">
                                <w:r w:rsidRPr="0049435F">
                                  <w:rPr>
                                    <w:rFonts w:ascii="Times New Roman" w:hAnsi="Times New Roman" w:cs="Times New Roman"/>
                                    <w:color w:val="000000"/>
                                    <w:sz w:val="18"/>
                                    <w:szCs w:val="18"/>
                                    <w:rPrChange w:id="5521" w:author="Maino Vieytes, Christian (NIH/NIA/IRP) [F]" w:date="2023-11-16T09:36:00Z">
                                      <w:rPr>
                                        <w:rFonts w:ascii="Calibri" w:hAnsi="Calibri" w:cs="Calibri"/>
                                        <w:color w:val="000000"/>
                                      </w:rPr>
                                    </w:rPrChange>
                                  </w:rPr>
                                  <w:t>1.00</w:t>
                                </w:r>
                              </w:ins>
                              <w:del w:id="5522" w:author="Maino Vieytes, Christian (NIH/NIA/IRP) [F]" w:date="2023-11-15T15:54:00Z">
                                <w:r w:rsidRPr="0049435F" w:rsidDel="00A12FDA">
                                  <w:rPr>
                                    <w:rFonts w:ascii="Times New Roman" w:hAnsi="Times New Roman" w:cs="Times New Roman"/>
                                    <w:sz w:val="18"/>
                                    <w:szCs w:val="18"/>
                                    <w:rPrChange w:id="552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24"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5525" w:author="Maino Vieytes, Christian (NIH/NIA/IRP) [F]" w:date="2023-11-16T09:38:00Z">
                                    <w:rPr>
                                      <w:rFonts w:ascii="Times New Roman" w:hAnsi="Times New Roman" w:cs="Times New Roman"/>
                                      <w:sz w:val="20"/>
                                      <w:szCs w:val="20"/>
                                    </w:rPr>
                                  </w:rPrChange>
                                </w:rPr>
                              </w:pPr>
                              <w:ins w:id="5526" w:author="Maino Vieytes, Christian (NIH/NIA/IRP) [F]" w:date="2023-11-16T09:38:00Z">
                                <w:r w:rsidRPr="0049435F">
                                  <w:rPr>
                                    <w:rFonts w:ascii="Times New Roman" w:hAnsi="Times New Roman" w:cs="Times New Roman"/>
                                    <w:color w:val="000000"/>
                                    <w:sz w:val="18"/>
                                    <w:szCs w:val="18"/>
                                    <w:rPrChange w:id="5527"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528"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529" w:author="Maino Vieytes, Christian (NIH/NIA/IRP) [F]" w:date="2023-11-16T09:38:00Z">
                                      <w:rPr>
                                        <w:rFonts w:ascii="Calibri" w:hAnsi="Calibri" w:cs="Calibri"/>
                                        <w:color w:val="000000"/>
                                      </w:rPr>
                                    </w:rPrChange>
                                  </w:rPr>
                                  <w:t>*</w:t>
                                </w:r>
                              </w:ins>
                              <w:del w:id="5530" w:author="Maino Vieytes, Christian (NIH/NIA/IRP) [F]" w:date="2023-11-15T15:54:00Z">
                                <w:r w:rsidRPr="0049435F" w:rsidDel="00A12FDA">
                                  <w:rPr>
                                    <w:rFonts w:ascii="Times New Roman" w:hAnsi="Times New Roman" w:cs="Times New Roman"/>
                                    <w:sz w:val="18"/>
                                    <w:szCs w:val="18"/>
                                    <w:rPrChange w:id="5531"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5532"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5533" w:author="Maino Vieytes, Christian (NIH/NIA/IRP) [F]" w:date="2023-11-16T09:38:00Z">
                                    <w:rPr>
                                      <w:rFonts w:ascii="Times New Roman" w:hAnsi="Times New Roman" w:cs="Times New Roman"/>
                                      <w:sz w:val="20"/>
                                      <w:szCs w:val="20"/>
                                    </w:rPr>
                                  </w:rPrChange>
                                </w:rPr>
                              </w:pPr>
                              <w:ins w:id="5534" w:author="Maino Vieytes, Christian (NIH/NIA/IRP) [F]" w:date="2023-11-16T09:38:00Z">
                                <w:r w:rsidRPr="0049435F">
                                  <w:rPr>
                                    <w:rFonts w:ascii="Times New Roman" w:hAnsi="Times New Roman" w:cs="Times New Roman"/>
                                    <w:color w:val="000000"/>
                                    <w:sz w:val="18"/>
                                    <w:szCs w:val="18"/>
                                    <w:rPrChange w:id="5535"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536"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537" w:author="Maino Vieytes, Christian (NIH/NIA/IRP) [F]" w:date="2023-11-16T09:38:00Z">
                                      <w:rPr>
                                        <w:rFonts w:ascii="Calibri" w:hAnsi="Calibri" w:cs="Calibri"/>
                                        <w:color w:val="000000"/>
                                      </w:rPr>
                                    </w:rPrChange>
                                  </w:rPr>
                                  <w:t>*</w:t>
                                </w:r>
                              </w:ins>
                              <w:del w:id="5538" w:author="Maino Vieytes, Christian (NIH/NIA/IRP) [F]" w:date="2023-11-15T15:54:00Z">
                                <w:r w:rsidRPr="0049435F" w:rsidDel="00A12FDA">
                                  <w:rPr>
                                    <w:rFonts w:ascii="Times New Roman" w:hAnsi="Times New Roman" w:cs="Times New Roman"/>
                                    <w:sz w:val="18"/>
                                    <w:szCs w:val="18"/>
                                    <w:rPrChange w:id="5539"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5540"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5541" w:author="Maino Vieytes, Christian (NIH/NIA/IRP) [F]" w:date="2023-11-16T09:38:00Z">
                                    <w:rPr>
                                      <w:rFonts w:ascii="Times New Roman" w:hAnsi="Times New Roman" w:cs="Times New Roman"/>
                                      <w:sz w:val="20"/>
                                      <w:szCs w:val="20"/>
                                    </w:rPr>
                                  </w:rPrChange>
                                </w:rPr>
                              </w:pPr>
                              <w:ins w:id="5542" w:author="Maino Vieytes, Christian (NIH/NIA/IRP) [F]" w:date="2023-11-16T09:38:00Z">
                                <w:r w:rsidRPr="0049435F">
                                  <w:rPr>
                                    <w:rFonts w:ascii="Times New Roman" w:hAnsi="Times New Roman" w:cs="Times New Roman"/>
                                    <w:color w:val="000000"/>
                                    <w:sz w:val="18"/>
                                    <w:szCs w:val="18"/>
                                    <w:rPrChange w:id="5543"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544"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545" w:author="Maino Vieytes, Christian (NIH/NIA/IRP) [F]" w:date="2023-11-16T09:38:00Z">
                                      <w:rPr>
                                        <w:rFonts w:ascii="Calibri" w:hAnsi="Calibri" w:cs="Calibri"/>
                                        <w:color w:val="000000"/>
                                      </w:rPr>
                                    </w:rPrChange>
                                  </w:rPr>
                                  <w:t>*</w:t>
                                </w:r>
                              </w:ins>
                              <w:del w:id="5546" w:author="Maino Vieytes, Christian (NIH/NIA/IRP) [F]" w:date="2023-11-15T15:54:00Z">
                                <w:r w:rsidRPr="0049435F" w:rsidDel="00A12FDA">
                                  <w:rPr>
                                    <w:rFonts w:ascii="Times New Roman" w:hAnsi="Times New Roman" w:cs="Times New Roman"/>
                                    <w:sz w:val="18"/>
                                    <w:szCs w:val="18"/>
                                    <w:rPrChange w:id="5547"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5548"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5549" w:author="Maino Vieytes, Christian (NIH/NIA/IRP) [F]" w:date="2023-11-16T09:38:00Z">
                                    <w:rPr>
                                      <w:rFonts w:ascii="Times New Roman" w:hAnsi="Times New Roman" w:cs="Times New Roman"/>
                                      <w:sz w:val="20"/>
                                      <w:szCs w:val="20"/>
                                    </w:rPr>
                                  </w:rPrChange>
                                </w:rPr>
                              </w:pPr>
                              <w:ins w:id="5550" w:author="Maino Vieytes, Christian (NIH/NIA/IRP) [F]" w:date="2023-11-16T09:38:00Z">
                                <w:r w:rsidRPr="0049435F">
                                  <w:rPr>
                                    <w:rFonts w:ascii="Times New Roman" w:hAnsi="Times New Roman" w:cs="Times New Roman"/>
                                    <w:color w:val="000000"/>
                                    <w:sz w:val="18"/>
                                    <w:szCs w:val="18"/>
                                    <w:rPrChange w:id="5551"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552" w:author="Maino Vieytes, Christian (NIH/NIA/IRP) [F]" w:date="2023-11-16T09:38:00Z">
                                      <w:rPr>
                                        <w:rFonts w:ascii="Calibri" w:hAnsi="Calibri" w:cs="Calibri"/>
                                        <w:color w:val="000000"/>
                                      </w:rPr>
                                    </w:rPrChange>
                                  </w:rPr>
                                  <w:t>35)*</w:t>
                                </w:r>
                              </w:ins>
                              <w:proofErr w:type="gramEnd"/>
                              <w:del w:id="5553" w:author="Maino Vieytes, Christian (NIH/NIA/IRP) [F]" w:date="2023-11-15T15:54:00Z">
                                <w:r w:rsidRPr="0049435F" w:rsidDel="00A12FDA">
                                  <w:rPr>
                                    <w:rFonts w:ascii="Times New Roman" w:hAnsi="Times New Roman" w:cs="Times New Roman"/>
                                    <w:sz w:val="18"/>
                                    <w:szCs w:val="18"/>
                                    <w:rPrChange w:id="5554"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5555"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5556" w:author="Maino Vieytes, Christian (NIH/NIA/IRP) [F]" w:date="2023-11-16T09:38:00Z">
                                    <w:rPr>
                                      <w:rFonts w:ascii="Times New Roman" w:hAnsi="Times New Roman" w:cs="Times New Roman"/>
                                      <w:sz w:val="20"/>
                                      <w:szCs w:val="20"/>
                                    </w:rPr>
                                  </w:rPrChange>
                                </w:rPr>
                              </w:pPr>
                              <w:ins w:id="5557" w:author="Maino Vieytes, Christian (NIH/NIA/IRP) [F]" w:date="2023-11-16T09:38:00Z">
                                <w:r w:rsidRPr="0049435F">
                                  <w:rPr>
                                    <w:rFonts w:ascii="Times New Roman" w:hAnsi="Times New Roman" w:cs="Times New Roman"/>
                                    <w:color w:val="000000"/>
                                    <w:sz w:val="18"/>
                                    <w:szCs w:val="18"/>
                                    <w:rPrChange w:id="5558" w:author="Maino Vieytes, Christian (NIH/NIA/IRP) [F]" w:date="2023-11-16T09:38:00Z">
                                      <w:rPr>
                                        <w:rFonts w:ascii="Calibri" w:hAnsi="Calibri" w:cs="Calibri"/>
                                        <w:color w:val="000000"/>
                                      </w:rPr>
                                    </w:rPrChange>
                                  </w:rPr>
                                  <w:t>&lt; 0.01**</w:t>
                                </w:r>
                              </w:ins>
                              <w:del w:id="5559" w:author="Maino Vieytes, Christian (NIH/NIA/IRP) [F]" w:date="2023-11-15T15:54:00Z">
                                <w:r w:rsidRPr="0049435F" w:rsidDel="00A12FDA">
                                  <w:rPr>
                                    <w:rFonts w:ascii="Times New Roman" w:hAnsi="Times New Roman" w:cs="Times New Roman"/>
                                    <w:sz w:val="18"/>
                                    <w:szCs w:val="18"/>
                                    <w:rPrChange w:id="5560"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5561"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5562" w:author="Maino Vieytes, Christian (NIH/NIA/IRP) [F]" w:date="2023-11-16T09:38:00Z">
                                    <w:rPr>
                                      <w:rFonts w:ascii="Times New Roman" w:hAnsi="Times New Roman" w:cs="Times New Roman"/>
                                      <w:sz w:val="20"/>
                                      <w:szCs w:val="20"/>
                                    </w:rPr>
                                  </w:rPrChange>
                                </w:rPr>
                              </w:pPr>
                              <w:ins w:id="5563" w:author="Maino Vieytes, Christian (NIH/NIA/IRP) [F]" w:date="2023-11-16T09:38:00Z">
                                <w:r w:rsidRPr="0049435F">
                                  <w:rPr>
                                    <w:rFonts w:ascii="Times New Roman" w:hAnsi="Times New Roman" w:cs="Times New Roman"/>
                                    <w:color w:val="000000"/>
                                    <w:sz w:val="18"/>
                                    <w:szCs w:val="18"/>
                                    <w:rPrChange w:id="5564"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565" w:author="Maino Vieytes, Christian (NIH/NIA/IRP) [F]" w:date="2023-11-16T09:38:00Z">
                                      <w:rPr>
                                        <w:rFonts w:ascii="Calibri" w:hAnsi="Calibri" w:cs="Calibri"/>
                                        <w:color w:val="000000"/>
                                      </w:rPr>
                                    </w:rPrChange>
                                  </w:rPr>
                                  <w:t>31)*</w:t>
                                </w:r>
                              </w:ins>
                              <w:proofErr w:type="gramEnd"/>
                              <w:del w:id="5566" w:author="Maino Vieytes, Christian (NIH/NIA/IRP) [F]" w:date="2023-11-15T15:54:00Z">
                                <w:r w:rsidRPr="0049435F" w:rsidDel="00A12FDA">
                                  <w:rPr>
                                    <w:rFonts w:ascii="Times New Roman" w:hAnsi="Times New Roman" w:cs="Times New Roman"/>
                                    <w:sz w:val="18"/>
                                    <w:szCs w:val="18"/>
                                    <w:rPrChange w:id="5567"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5568"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5569" w:author="Maino Vieytes, Christian (NIH/NIA/IRP) [F]" w:date="2023-11-16T09:38:00Z">
                                    <w:rPr>
                                      <w:rFonts w:ascii="Times New Roman" w:hAnsi="Times New Roman" w:cs="Times New Roman"/>
                                      <w:sz w:val="20"/>
                                      <w:szCs w:val="20"/>
                                    </w:rPr>
                                  </w:rPrChange>
                                </w:rPr>
                              </w:pPr>
                              <w:ins w:id="5570" w:author="Maino Vieytes, Christian (NIH/NIA/IRP) [F]" w:date="2023-11-16T09:38:00Z">
                                <w:r w:rsidRPr="0049435F">
                                  <w:rPr>
                                    <w:rFonts w:ascii="Times New Roman" w:hAnsi="Times New Roman" w:cs="Times New Roman"/>
                                    <w:color w:val="000000"/>
                                    <w:sz w:val="18"/>
                                    <w:szCs w:val="18"/>
                                    <w:rPrChange w:id="5571" w:author="Maino Vieytes, Christian (NIH/NIA/IRP) [F]" w:date="2023-11-16T09:38:00Z">
                                      <w:rPr>
                                        <w:rFonts w:ascii="Calibri" w:hAnsi="Calibri" w:cs="Calibri"/>
                                        <w:color w:val="000000"/>
                                      </w:rPr>
                                    </w:rPrChange>
                                  </w:rPr>
                                  <w:t>&lt; 0.01**</w:t>
                                </w:r>
                              </w:ins>
                              <w:del w:id="5572" w:author="Maino Vieytes, Christian (NIH/NIA/IRP) [F]" w:date="2023-11-15T15:54:00Z">
                                <w:r w:rsidRPr="0049435F" w:rsidDel="00A12FDA">
                                  <w:rPr>
                                    <w:rFonts w:ascii="Times New Roman" w:hAnsi="Times New Roman" w:cs="Times New Roman"/>
                                    <w:color w:val="000000"/>
                                    <w:sz w:val="18"/>
                                    <w:szCs w:val="18"/>
                                    <w:rPrChange w:id="5573"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5574" w:author="Maino Vieytes, Christian (NIH/NIA/IRP) [F]" w:date="2023-11-16T09:39:00Z">
                              <w:tblPrEx>
                                <w:tblW w:w="15091" w:type="dxa"/>
                              </w:tblPrEx>
                            </w:tblPrExChange>
                          </w:tblPrEx>
                          <w:trPr>
                            <w:trHeight w:val="320"/>
                            <w:trPrChange w:id="5575" w:author="Maino Vieytes, Christian (NIH/NIA/IRP) [F]" w:date="2023-11-16T09:39:00Z">
                              <w:trPr>
                                <w:gridAfter w:val="0"/>
                                <w:trHeight w:val="320"/>
                              </w:trPr>
                            </w:trPrChange>
                          </w:trPr>
                          <w:tc>
                            <w:tcPr>
                              <w:tcW w:w="2317" w:type="dxa"/>
                              <w:noWrap/>
                              <w:vAlign w:val="center"/>
                              <w:hideMark/>
                              <w:tcPrChange w:id="5576"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5577"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5578"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5579" w:author="Maino Vieytes, Christian (NIH/NIA/IRP) [F]" w:date="2023-11-16T09:36:00Z">
                                    <w:rPr>
                                      <w:rFonts w:ascii="Times New Roman" w:hAnsi="Times New Roman" w:cs="Times New Roman"/>
                                      <w:sz w:val="20"/>
                                      <w:szCs w:val="20"/>
                                    </w:rPr>
                                  </w:rPrChange>
                                </w:rPr>
                              </w:pPr>
                              <w:ins w:id="5580" w:author="Maino Vieytes, Christian (NIH/NIA/IRP) [F]" w:date="2023-11-16T09:36:00Z">
                                <w:r w:rsidRPr="0049435F">
                                  <w:rPr>
                                    <w:rFonts w:ascii="Times New Roman" w:hAnsi="Times New Roman" w:cs="Times New Roman"/>
                                    <w:color w:val="000000"/>
                                    <w:sz w:val="18"/>
                                    <w:szCs w:val="18"/>
                                    <w:rPrChange w:id="5581" w:author="Maino Vieytes, Christian (NIH/NIA/IRP) [F]" w:date="2023-11-16T09:36:00Z">
                                      <w:rPr>
                                        <w:rFonts w:ascii="Calibri" w:hAnsi="Calibri" w:cs="Calibri"/>
                                        <w:color w:val="000000"/>
                                      </w:rPr>
                                    </w:rPrChange>
                                  </w:rPr>
                                  <w:t>1745</w:t>
                                </w:r>
                              </w:ins>
                              <w:del w:id="5582" w:author="Maino Vieytes, Christian (NIH/NIA/IRP) [F]" w:date="2023-11-15T15:54:00Z">
                                <w:r w:rsidRPr="0049435F" w:rsidDel="00A12FDA">
                                  <w:rPr>
                                    <w:rFonts w:ascii="Times New Roman" w:hAnsi="Times New Roman" w:cs="Times New Roman"/>
                                    <w:sz w:val="18"/>
                                    <w:szCs w:val="18"/>
                                    <w:rPrChange w:id="558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84"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5585" w:author="Maino Vieytes, Christian (NIH/NIA/IRP) [F]" w:date="2023-11-16T09:36:00Z">
                                    <w:rPr>
                                      <w:rFonts w:ascii="Times New Roman" w:hAnsi="Times New Roman" w:cs="Times New Roman"/>
                                      <w:sz w:val="20"/>
                                      <w:szCs w:val="20"/>
                                    </w:rPr>
                                  </w:rPrChange>
                                </w:rPr>
                              </w:pPr>
                              <w:ins w:id="5586" w:author="Maino Vieytes, Christian (NIH/NIA/IRP) [F]" w:date="2023-11-16T09:36:00Z">
                                <w:r w:rsidRPr="0049435F">
                                  <w:rPr>
                                    <w:rFonts w:ascii="Times New Roman" w:hAnsi="Times New Roman" w:cs="Times New Roman"/>
                                    <w:color w:val="000000"/>
                                    <w:sz w:val="18"/>
                                    <w:szCs w:val="18"/>
                                    <w:rPrChange w:id="5587" w:author="Maino Vieytes, Christian (NIH/NIA/IRP) [F]" w:date="2023-11-16T09:36:00Z">
                                      <w:rPr>
                                        <w:rFonts w:ascii="Calibri" w:hAnsi="Calibri" w:cs="Calibri"/>
                                        <w:color w:val="000000"/>
                                      </w:rPr>
                                    </w:rPrChange>
                                  </w:rPr>
                                  <w:t>1.00</w:t>
                                </w:r>
                              </w:ins>
                              <w:del w:id="5588" w:author="Maino Vieytes, Christian (NIH/NIA/IRP) [F]" w:date="2023-11-15T15:54:00Z">
                                <w:r w:rsidRPr="0049435F" w:rsidDel="00A12FDA">
                                  <w:rPr>
                                    <w:rFonts w:ascii="Times New Roman" w:hAnsi="Times New Roman" w:cs="Times New Roman"/>
                                    <w:sz w:val="18"/>
                                    <w:szCs w:val="18"/>
                                    <w:rPrChange w:id="558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90"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5591" w:author="Maino Vieytes, Christian (NIH/NIA/IRP) [F]" w:date="2023-11-16T09:38:00Z">
                                    <w:rPr>
                                      <w:rFonts w:ascii="Times New Roman" w:hAnsi="Times New Roman" w:cs="Times New Roman"/>
                                      <w:sz w:val="20"/>
                                      <w:szCs w:val="20"/>
                                    </w:rPr>
                                  </w:rPrChange>
                                </w:rPr>
                              </w:pPr>
                              <w:ins w:id="5592" w:author="Maino Vieytes, Christian (NIH/NIA/IRP) [F]" w:date="2023-11-16T09:38:00Z">
                                <w:r w:rsidRPr="0049435F">
                                  <w:rPr>
                                    <w:rFonts w:ascii="Times New Roman" w:hAnsi="Times New Roman" w:cs="Times New Roman"/>
                                    <w:color w:val="000000"/>
                                    <w:sz w:val="18"/>
                                    <w:szCs w:val="18"/>
                                    <w:rPrChange w:id="5593" w:author="Maino Vieytes, Christian (NIH/NIA/IRP) [F]" w:date="2023-11-16T09:38:00Z">
                                      <w:rPr>
                                        <w:rFonts w:ascii="Calibri" w:hAnsi="Calibri" w:cs="Calibri"/>
                                        <w:color w:val="000000"/>
                                      </w:rPr>
                                    </w:rPrChange>
                                  </w:rPr>
                                  <w:t>0.98 (0.68-1.42)</w:t>
                                </w:r>
                              </w:ins>
                              <w:del w:id="5594" w:author="Maino Vieytes, Christian (NIH/NIA/IRP) [F]" w:date="2023-11-15T15:54:00Z">
                                <w:r w:rsidRPr="0049435F" w:rsidDel="00A12FDA">
                                  <w:rPr>
                                    <w:rFonts w:ascii="Times New Roman" w:hAnsi="Times New Roman" w:cs="Times New Roman"/>
                                    <w:sz w:val="18"/>
                                    <w:szCs w:val="18"/>
                                    <w:rPrChange w:id="5595"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5596"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5597" w:author="Maino Vieytes, Christian (NIH/NIA/IRP) [F]" w:date="2023-11-16T09:38:00Z">
                                    <w:rPr>
                                      <w:rFonts w:ascii="Times New Roman" w:hAnsi="Times New Roman" w:cs="Times New Roman"/>
                                      <w:sz w:val="20"/>
                                      <w:szCs w:val="20"/>
                                    </w:rPr>
                                  </w:rPrChange>
                                </w:rPr>
                              </w:pPr>
                              <w:ins w:id="5598" w:author="Maino Vieytes, Christian (NIH/NIA/IRP) [F]" w:date="2023-11-16T09:38:00Z">
                                <w:r w:rsidRPr="0049435F">
                                  <w:rPr>
                                    <w:rFonts w:ascii="Times New Roman" w:hAnsi="Times New Roman" w:cs="Times New Roman"/>
                                    <w:color w:val="000000"/>
                                    <w:sz w:val="18"/>
                                    <w:szCs w:val="18"/>
                                    <w:rPrChange w:id="5599" w:author="Maino Vieytes, Christian (NIH/NIA/IRP) [F]" w:date="2023-11-16T09:38:00Z">
                                      <w:rPr>
                                        <w:rFonts w:ascii="Calibri" w:hAnsi="Calibri" w:cs="Calibri"/>
                                        <w:color w:val="000000"/>
                                      </w:rPr>
                                    </w:rPrChange>
                                  </w:rPr>
                                  <w:t>0.72 (0.47-1.10)</w:t>
                                </w:r>
                              </w:ins>
                              <w:del w:id="5600" w:author="Maino Vieytes, Christian (NIH/NIA/IRP) [F]" w:date="2023-11-15T15:54:00Z">
                                <w:r w:rsidRPr="0049435F" w:rsidDel="00A12FDA">
                                  <w:rPr>
                                    <w:rFonts w:ascii="Times New Roman" w:hAnsi="Times New Roman" w:cs="Times New Roman"/>
                                    <w:sz w:val="18"/>
                                    <w:szCs w:val="18"/>
                                    <w:rPrChange w:id="5601"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5602"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5603" w:author="Maino Vieytes, Christian (NIH/NIA/IRP) [F]" w:date="2023-11-16T09:38:00Z">
                                    <w:rPr>
                                      <w:rFonts w:ascii="Times New Roman" w:hAnsi="Times New Roman" w:cs="Times New Roman"/>
                                      <w:sz w:val="20"/>
                                      <w:szCs w:val="20"/>
                                    </w:rPr>
                                  </w:rPrChange>
                                </w:rPr>
                              </w:pPr>
                              <w:ins w:id="5604" w:author="Maino Vieytes, Christian (NIH/NIA/IRP) [F]" w:date="2023-11-16T09:38:00Z">
                                <w:r w:rsidRPr="0049435F">
                                  <w:rPr>
                                    <w:rFonts w:ascii="Times New Roman" w:hAnsi="Times New Roman" w:cs="Times New Roman"/>
                                    <w:color w:val="000000"/>
                                    <w:sz w:val="18"/>
                                    <w:szCs w:val="18"/>
                                    <w:rPrChange w:id="5605" w:author="Maino Vieytes, Christian (NIH/NIA/IRP) [F]" w:date="2023-11-16T09:38:00Z">
                                      <w:rPr>
                                        <w:rFonts w:ascii="Calibri" w:hAnsi="Calibri" w:cs="Calibri"/>
                                        <w:color w:val="000000"/>
                                      </w:rPr>
                                    </w:rPrChange>
                                  </w:rPr>
                                  <w:t>0.83 (0.53-1.32)</w:t>
                                </w:r>
                              </w:ins>
                              <w:del w:id="5606" w:author="Maino Vieytes, Christian (NIH/NIA/IRP) [F]" w:date="2023-11-15T15:54:00Z">
                                <w:r w:rsidRPr="0049435F" w:rsidDel="00A12FDA">
                                  <w:rPr>
                                    <w:rFonts w:ascii="Times New Roman" w:hAnsi="Times New Roman" w:cs="Times New Roman"/>
                                    <w:sz w:val="18"/>
                                    <w:szCs w:val="18"/>
                                    <w:rPrChange w:id="5607"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5608"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5609" w:author="Maino Vieytes, Christian (NIH/NIA/IRP) [F]" w:date="2023-11-16T09:38:00Z">
                                    <w:rPr>
                                      <w:rFonts w:ascii="Times New Roman" w:hAnsi="Times New Roman" w:cs="Times New Roman"/>
                                      <w:sz w:val="20"/>
                                      <w:szCs w:val="20"/>
                                    </w:rPr>
                                  </w:rPrChange>
                                </w:rPr>
                              </w:pPr>
                              <w:ins w:id="5610" w:author="Maino Vieytes, Christian (NIH/NIA/IRP) [F]" w:date="2023-11-16T09:38:00Z">
                                <w:r w:rsidRPr="0049435F">
                                  <w:rPr>
                                    <w:rFonts w:ascii="Times New Roman" w:hAnsi="Times New Roman" w:cs="Times New Roman"/>
                                    <w:color w:val="000000"/>
                                    <w:sz w:val="18"/>
                                    <w:szCs w:val="18"/>
                                    <w:rPrChange w:id="5611" w:author="Maino Vieytes, Christian (NIH/NIA/IRP) [F]" w:date="2023-11-16T09:38:00Z">
                                      <w:rPr>
                                        <w:rFonts w:ascii="Calibri" w:hAnsi="Calibri" w:cs="Calibri"/>
                                        <w:color w:val="000000"/>
                                      </w:rPr>
                                    </w:rPrChange>
                                  </w:rPr>
                                  <w:t>0.80 (0.52-1.22)</w:t>
                                </w:r>
                              </w:ins>
                              <w:del w:id="5612" w:author="Maino Vieytes, Christian (NIH/NIA/IRP) [F]" w:date="2023-11-15T15:54:00Z">
                                <w:r w:rsidRPr="0049435F" w:rsidDel="00A12FDA">
                                  <w:rPr>
                                    <w:rFonts w:ascii="Times New Roman" w:hAnsi="Times New Roman" w:cs="Times New Roman"/>
                                    <w:sz w:val="18"/>
                                    <w:szCs w:val="18"/>
                                    <w:rPrChange w:id="5613"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5614"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5615" w:author="Maino Vieytes, Christian (NIH/NIA/IRP) [F]" w:date="2023-11-16T09:38:00Z">
                                    <w:rPr>
                                      <w:rFonts w:ascii="Times New Roman" w:hAnsi="Times New Roman" w:cs="Times New Roman"/>
                                      <w:sz w:val="20"/>
                                      <w:szCs w:val="20"/>
                                    </w:rPr>
                                  </w:rPrChange>
                                </w:rPr>
                              </w:pPr>
                              <w:ins w:id="5616" w:author="Maino Vieytes, Christian (NIH/NIA/IRP) [F]" w:date="2023-11-16T09:38:00Z">
                                <w:r w:rsidRPr="0049435F">
                                  <w:rPr>
                                    <w:rFonts w:ascii="Times New Roman" w:hAnsi="Times New Roman" w:cs="Times New Roman"/>
                                    <w:color w:val="000000"/>
                                    <w:sz w:val="18"/>
                                    <w:szCs w:val="18"/>
                                    <w:rPrChange w:id="5617" w:author="Maino Vieytes, Christian (NIH/NIA/IRP) [F]" w:date="2023-11-16T09:38:00Z">
                                      <w:rPr>
                                        <w:rFonts w:ascii="Calibri" w:hAnsi="Calibri" w:cs="Calibri"/>
                                        <w:color w:val="000000"/>
                                      </w:rPr>
                                    </w:rPrChange>
                                  </w:rPr>
                                  <w:t>0.22</w:t>
                                </w:r>
                              </w:ins>
                              <w:del w:id="5618" w:author="Maino Vieytes, Christian (NIH/NIA/IRP) [F]" w:date="2023-11-15T15:54:00Z">
                                <w:r w:rsidRPr="0049435F" w:rsidDel="00A12FDA">
                                  <w:rPr>
                                    <w:rFonts w:ascii="Times New Roman" w:hAnsi="Times New Roman" w:cs="Times New Roman"/>
                                    <w:sz w:val="18"/>
                                    <w:szCs w:val="18"/>
                                    <w:rPrChange w:id="5619"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5620"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5621" w:author="Maino Vieytes, Christian (NIH/NIA/IRP) [F]" w:date="2023-11-16T09:38:00Z">
                                    <w:rPr>
                                      <w:rFonts w:ascii="Times New Roman" w:hAnsi="Times New Roman" w:cs="Times New Roman"/>
                                      <w:sz w:val="20"/>
                                      <w:szCs w:val="20"/>
                                    </w:rPr>
                                  </w:rPrChange>
                                </w:rPr>
                              </w:pPr>
                              <w:ins w:id="5622" w:author="Maino Vieytes, Christian (NIH/NIA/IRP) [F]" w:date="2023-11-16T09:38:00Z">
                                <w:r w:rsidRPr="0049435F">
                                  <w:rPr>
                                    <w:rFonts w:ascii="Times New Roman" w:hAnsi="Times New Roman" w:cs="Times New Roman"/>
                                    <w:color w:val="000000"/>
                                    <w:sz w:val="18"/>
                                    <w:szCs w:val="18"/>
                                    <w:rPrChange w:id="5623" w:author="Maino Vieytes, Christian (NIH/NIA/IRP) [F]" w:date="2023-11-16T09:38:00Z">
                                      <w:rPr>
                                        <w:rFonts w:ascii="Calibri" w:hAnsi="Calibri" w:cs="Calibri"/>
                                        <w:color w:val="000000"/>
                                      </w:rPr>
                                    </w:rPrChange>
                                  </w:rPr>
                                  <w:t>0.88 (0.75-1.02)</w:t>
                                </w:r>
                              </w:ins>
                              <w:del w:id="5624" w:author="Maino Vieytes, Christian (NIH/NIA/IRP) [F]" w:date="2023-11-15T15:54:00Z">
                                <w:r w:rsidRPr="0049435F" w:rsidDel="00A12FDA">
                                  <w:rPr>
                                    <w:rFonts w:ascii="Times New Roman" w:hAnsi="Times New Roman" w:cs="Times New Roman"/>
                                    <w:sz w:val="18"/>
                                    <w:szCs w:val="18"/>
                                    <w:rPrChange w:id="5625"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5626"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5627" w:author="Maino Vieytes, Christian (NIH/NIA/IRP) [F]" w:date="2023-11-16T09:38:00Z">
                                    <w:rPr>
                                      <w:rFonts w:ascii="Times New Roman" w:hAnsi="Times New Roman" w:cs="Times New Roman"/>
                                      <w:sz w:val="20"/>
                                      <w:szCs w:val="20"/>
                                    </w:rPr>
                                  </w:rPrChange>
                                </w:rPr>
                              </w:pPr>
                              <w:ins w:id="5628" w:author="Maino Vieytes, Christian (NIH/NIA/IRP) [F]" w:date="2023-11-16T09:38:00Z">
                                <w:r w:rsidRPr="0049435F">
                                  <w:rPr>
                                    <w:rFonts w:ascii="Times New Roman" w:hAnsi="Times New Roman" w:cs="Times New Roman"/>
                                    <w:color w:val="000000"/>
                                    <w:sz w:val="18"/>
                                    <w:szCs w:val="18"/>
                                    <w:rPrChange w:id="5629" w:author="Maino Vieytes, Christian (NIH/NIA/IRP) [F]" w:date="2023-11-16T09:38:00Z">
                                      <w:rPr>
                                        <w:rFonts w:ascii="Calibri" w:hAnsi="Calibri" w:cs="Calibri"/>
                                        <w:color w:val="000000"/>
                                      </w:rPr>
                                    </w:rPrChange>
                                  </w:rPr>
                                  <w:t>0.42</w:t>
                                </w:r>
                              </w:ins>
                              <w:del w:id="5630" w:author="Maino Vieytes, Christian (NIH/NIA/IRP) [F]" w:date="2023-11-15T15:54:00Z">
                                <w:r w:rsidRPr="0049435F" w:rsidDel="00A12FDA">
                                  <w:rPr>
                                    <w:rFonts w:ascii="Times New Roman" w:hAnsi="Times New Roman" w:cs="Times New Roman"/>
                                    <w:color w:val="000000"/>
                                    <w:sz w:val="18"/>
                                    <w:szCs w:val="18"/>
                                    <w:rPrChange w:id="5631"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5632" w:author="Maino Vieytes, Christian (NIH/NIA/IRP) [F]" w:date="2023-11-16T09:39:00Z">
                              <w:tblPrEx>
                                <w:tblW w:w="15011" w:type="dxa"/>
                              </w:tblPrEx>
                            </w:tblPrExChange>
                          </w:tblPrEx>
                          <w:trPr>
                            <w:trHeight w:val="320"/>
                            <w:trPrChange w:id="5633" w:author="Maino Vieytes, Christian (NIH/NIA/IRP) [F]" w:date="2023-11-16T09:39:00Z">
                              <w:trPr>
                                <w:gridAfter w:val="0"/>
                                <w:trHeight w:val="320"/>
                              </w:trPr>
                            </w:trPrChange>
                          </w:trPr>
                          <w:tc>
                            <w:tcPr>
                              <w:tcW w:w="2317" w:type="dxa"/>
                              <w:noWrap/>
                              <w:vAlign w:val="center"/>
                              <w:tcPrChange w:id="5634"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563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636"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5637"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5638"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5639" w:author="Maino Vieytes, Christian (NIH/NIA/IRP) [F]" w:date="2023-11-16T09:36:00Z">
                                    <w:rPr>
                                      <w:rFonts w:ascii="Times New Roman" w:hAnsi="Times New Roman" w:cs="Times New Roman"/>
                                      <w:sz w:val="20"/>
                                      <w:szCs w:val="20"/>
                                    </w:rPr>
                                  </w:rPrChange>
                                </w:rPr>
                              </w:pPr>
                              <w:ins w:id="5640" w:author="Maino Vieytes, Christian (NIH/NIA/IRP) [F]" w:date="2023-11-16T09:36:00Z">
                                <w:r w:rsidRPr="0049435F">
                                  <w:rPr>
                                    <w:rFonts w:ascii="Times New Roman" w:hAnsi="Times New Roman" w:cs="Times New Roman"/>
                                    <w:color w:val="000000"/>
                                    <w:sz w:val="18"/>
                                    <w:szCs w:val="18"/>
                                    <w:rPrChange w:id="5641" w:author="Maino Vieytes, Christian (NIH/NIA/IRP) [F]" w:date="2023-11-16T09:36:00Z">
                                      <w:rPr>
                                        <w:rFonts w:ascii="Calibri" w:hAnsi="Calibri" w:cs="Calibri"/>
                                        <w:color w:val="000000"/>
                                      </w:rPr>
                                    </w:rPrChange>
                                  </w:rPr>
                                  <w:t>1745</w:t>
                                </w:r>
                              </w:ins>
                              <w:del w:id="5642" w:author="Maino Vieytes, Christian (NIH/NIA/IRP) [F]" w:date="2023-11-15T15:54:00Z">
                                <w:r w:rsidRPr="0049435F" w:rsidDel="00A12FDA">
                                  <w:rPr>
                                    <w:rFonts w:ascii="Times New Roman" w:hAnsi="Times New Roman" w:cs="Times New Roman"/>
                                    <w:color w:val="000000"/>
                                    <w:sz w:val="18"/>
                                    <w:szCs w:val="18"/>
                                    <w:rPrChange w:id="5643"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5644"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5645" w:author="Maino Vieytes, Christian (NIH/NIA/IRP) [F]" w:date="2023-11-16T09:36:00Z">
                                    <w:rPr>
                                      <w:rFonts w:ascii="Times New Roman" w:hAnsi="Times New Roman" w:cs="Times New Roman"/>
                                      <w:sz w:val="20"/>
                                      <w:szCs w:val="20"/>
                                    </w:rPr>
                                  </w:rPrChange>
                                </w:rPr>
                              </w:pPr>
                              <w:ins w:id="5646" w:author="Maino Vieytes, Christian (NIH/NIA/IRP) [F]" w:date="2023-11-16T09:36:00Z">
                                <w:r w:rsidRPr="0049435F">
                                  <w:rPr>
                                    <w:rFonts w:ascii="Times New Roman" w:hAnsi="Times New Roman" w:cs="Times New Roman"/>
                                    <w:color w:val="000000"/>
                                    <w:sz w:val="18"/>
                                    <w:szCs w:val="18"/>
                                    <w:rPrChange w:id="5647" w:author="Maino Vieytes, Christian (NIH/NIA/IRP) [F]" w:date="2023-11-16T09:36:00Z">
                                      <w:rPr>
                                        <w:rFonts w:ascii="Calibri" w:hAnsi="Calibri" w:cs="Calibri"/>
                                        <w:color w:val="000000"/>
                                      </w:rPr>
                                    </w:rPrChange>
                                  </w:rPr>
                                  <w:t>1.00</w:t>
                                </w:r>
                              </w:ins>
                              <w:del w:id="5648" w:author="Maino Vieytes, Christian (NIH/NIA/IRP) [F]" w:date="2023-11-15T15:54:00Z">
                                <w:r w:rsidRPr="0049435F" w:rsidDel="00A12FDA">
                                  <w:rPr>
                                    <w:rFonts w:ascii="Times New Roman" w:hAnsi="Times New Roman" w:cs="Times New Roman"/>
                                    <w:color w:val="000000"/>
                                    <w:sz w:val="18"/>
                                    <w:szCs w:val="18"/>
                                    <w:rPrChange w:id="5649"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5650"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5651" w:author="Maino Vieytes, Christian (NIH/NIA/IRP) [F]" w:date="2023-11-16T09:38:00Z">
                                    <w:rPr>
                                      <w:rFonts w:ascii="Times New Roman" w:hAnsi="Times New Roman" w:cs="Times New Roman"/>
                                      <w:sz w:val="20"/>
                                      <w:szCs w:val="20"/>
                                    </w:rPr>
                                  </w:rPrChange>
                                </w:rPr>
                              </w:pPr>
                              <w:ins w:id="5652" w:author="Maino Vieytes, Christian (NIH/NIA/IRP) [F]" w:date="2023-11-16T09:38:00Z">
                                <w:r w:rsidRPr="0049435F">
                                  <w:rPr>
                                    <w:rFonts w:ascii="Times New Roman" w:hAnsi="Times New Roman" w:cs="Times New Roman"/>
                                    <w:color w:val="000000"/>
                                    <w:sz w:val="18"/>
                                    <w:szCs w:val="18"/>
                                    <w:rPrChange w:id="5653" w:author="Maino Vieytes, Christian (NIH/NIA/IRP) [F]" w:date="2023-11-16T09:38:00Z">
                                      <w:rPr>
                                        <w:rFonts w:ascii="Calibri" w:hAnsi="Calibri" w:cs="Calibri"/>
                                        <w:color w:val="000000"/>
                                      </w:rPr>
                                    </w:rPrChange>
                                  </w:rPr>
                                  <w:t>0.98 (0.64-1.51)</w:t>
                                </w:r>
                              </w:ins>
                              <w:del w:id="5654" w:author="Maino Vieytes, Christian (NIH/NIA/IRP) [F]" w:date="2023-11-15T15:54:00Z">
                                <w:r w:rsidRPr="0049435F" w:rsidDel="00A12FDA">
                                  <w:rPr>
                                    <w:rFonts w:ascii="Times New Roman" w:hAnsi="Times New Roman" w:cs="Times New Roman"/>
                                    <w:color w:val="000000"/>
                                    <w:sz w:val="18"/>
                                    <w:szCs w:val="18"/>
                                    <w:rPrChange w:id="5655"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5656"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5657" w:author="Maino Vieytes, Christian (NIH/NIA/IRP) [F]" w:date="2023-11-16T09:38:00Z">
                                    <w:rPr>
                                      <w:rFonts w:ascii="Times New Roman" w:hAnsi="Times New Roman" w:cs="Times New Roman"/>
                                      <w:sz w:val="20"/>
                                      <w:szCs w:val="20"/>
                                    </w:rPr>
                                  </w:rPrChange>
                                </w:rPr>
                              </w:pPr>
                              <w:ins w:id="5658" w:author="Maino Vieytes, Christian (NIH/NIA/IRP) [F]" w:date="2023-11-16T09:38:00Z">
                                <w:r w:rsidRPr="0049435F">
                                  <w:rPr>
                                    <w:rFonts w:ascii="Times New Roman" w:hAnsi="Times New Roman" w:cs="Times New Roman"/>
                                    <w:color w:val="000000"/>
                                    <w:sz w:val="18"/>
                                    <w:szCs w:val="18"/>
                                    <w:rPrChange w:id="5659" w:author="Maino Vieytes, Christian (NIH/NIA/IRP) [F]" w:date="2023-11-16T09:38:00Z">
                                      <w:rPr>
                                        <w:rFonts w:ascii="Calibri" w:hAnsi="Calibri" w:cs="Calibri"/>
                                        <w:color w:val="000000"/>
                                      </w:rPr>
                                    </w:rPrChange>
                                  </w:rPr>
                                  <w:t>0.87 (0.60-1.26)</w:t>
                                </w:r>
                              </w:ins>
                              <w:del w:id="5660" w:author="Maino Vieytes, Christian (NIH/NIA/IRP) [F]" w:date="2023-11-15T15:54:00Z">
                                <w:r w:rsidRPr="0049435F" w:rsidDel="00A12FDA">
                                  <w:rPr>
                                    <w:rFonts w:ascii="Times New Roman" w:hAnsi="Times New Roman" w:cs="Times New Roman"/>
                                    <w:color w:val="000000"/>
                                    <w:sz w:val="18"/>
                                    <w:szCs w:val="18"/>
                                    <w:rPrChange w:id="5661"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5662"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5663" w:author="Maino Vieytes, Christian (NIH/NIA/IRP) [F]" w:date="2023-11-16T09:38:00Z">
                                    <w:rPr>
                                      <w:rFonts w:ascii="Times New Roman" w:hAnsi="Times New Roman" w:cs="Times New Roman"/>
                                      <w:sz w:val="20"/>
                                      <w:szCs w:val="20"/>
                                    </w:rPr>
                                  </w:rPrChange>
                                </w:rPr>
                              </w:pPr>
                              <w:ins w:id="5664" w:author="Maino Vieytes, Christian (NIH/NIA/IRP) [F]" w:date="2023-11-16T09:38:00Z">
                                <w:r w:rsidRPr="0049435F">
                                  <w:rPr>
                                    <w:rFonts w:ascii="Times New Roman" w:hAnsi="Times New Roman" w:cs="Times New Roman"/>
                                    <w:color w:val="000000"/>
                                    <w:sz w:val="18"/>
                                    <w:szCs w:val="18"/>
                                    <w:rPrChange w:id="5665" w:author="Maino Vieytes, Christian (NIH/NIA/IRP) [F]" w:date="2023-11-16T09:38:00Z">
                                      <w:rPr>
                                        <w:rFonts w:ascii="Calibri" w:hAnsi="Calibri" w:cs="Calibri"/>
                                        <w:color w:val="000000"/>
                                      </w:rPr>
                                    </w:rPrChange>
                                  </w:rPr>
                                  <w:t>0.88 (0.62-1.27)</w:t>
                                </w:r>
                              </w:ins>
                              <w:del w:id="5666" w:author="Maino Vieytes, Christian (NIH/NIA/IRP) [F]" w:date="2023-11-15T15:54:00Z">
                                <w:r w:rsidRPr="0049435F" w:rsidDel="00A12FDA">
                                  <w:rPr>
                                    <w:rFonts w:ascii="Times New Roman" w:hAnsi="Times New Roman" w:cs="Times New Roman"/>
                                    <w:color w:val="000000"/>
                                    <w:sz w:val="18"/>
                                    <w:szCs w:val="18"/>
                                    <w:rPrChange w:id="5667"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5668"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5669" w:author="Maino Vieytes, Christian (NIH/NIA/IRP) [F]" w:date="2023-11-16T09:38:00Z">
                                    <w:rPr>
                                      <w:rFonts w:ascii="Times New Roman" w:hAnsi="Times New Roman" w:cs="Times New Roman"/>
                                      <w:sz w:val="20"/>
                                      <w:szCs w:val="20"/>
                                    </w:rPr>
                                  </w:rPrChange>
                                </w:rPr>
                              </w:pPr>
                              <w:ins w:id="5670" w:author="Maino Vieytes, Christian (NIH/NIA/IRP) [F]" w:date="2023-11-16T09:38:00Z">
                                <w:r w:rsidRPr="0049435F">
                                  <w:rPr>
                                    <w:rFonts w:ascii="Times New Roman" w:hAnsi="Times New Roman" w:cs="Times New Roman"/>
                                    <w:color w:val="000000"/>
                                    <w:sz w:val="18"/>
                                    <w:szCs w:val="18"/>
                                    <w:rPrChange w:id="5671"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672" w:author="Maino Vieytes, Christian (NIH/NIA/IRP) [F]" w:date="2023-11-16T09:38:00Z">
                                      <w:rPr>
                                        <w:rFonts w:ascii="Calibri" w:hAnsi="Calibri" w:cs="Calibri"/>
                                        <w:color w:val="000000"/>
                                      </w:rPr>
                                    </w:rPrChange>
                                  </w:rPr>
                                  <w:t>97)*</w:t>
                                </w:r>
                              </w:ins>
                              <w:proofErr w:type="gramEnd"/>
                              <w:del w:id="5673" w:author="Maino Vieytes, Christian (NIH/NIA/IRP) [F]" w:date="2023-11-15T15:54:00Z">
                                <w:r w:rsidRPr="0049435F" w:rsidDel="00A12FDA">
                                  <w:rPr>
                                    <w:rFonts w:ascii="Times New Roman" w:hAnsi="Times New Roman" w:cs="Times New Roman"/>
                                    <w:color w:val="000000"/>
                                    <w:sz w:val="18"/>
                                    <w:szCs w:val="18"/>
                                    <w:rPrChange w:id="5674"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5675"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5676" w:author="Maino Vieytes, Christian (NIH/NIA/IRP) [F]" w:date="2023-11-16T09:38:00Z">
                                    <w:rPr>
                                      <w:rFonts w:ascii="Times New Roman" w:hAnsi="Times New Roman" w:cs="Times New Roman"/>
                                      <w:sz w:val="20"/>
                                      <w:szCs w:val="20"/>
                                    </w:rPr>
                                  </w:rPrChange>
                                </w:rPr>
                              </w:pPr>
                              <w:ins w:id="5677" w:author="Maino Vieytes, Christian (NIH/NIA/IRP) [F]" w:date="2023-11-16T09:38:00Z">
                                <w:r w:rsidRPr="0049435F">
                                  <w:rPr>
                                    <w:rFonts w:ascii="Times New Roman" w:hAnsi="Times New Roman" w:cs="Times New Roman"/>
                                    <w:color w:val="000000"/>
                                    <w:sz w:val="18"/>
                                    <w:szCs w:val="18"/>
                                    <w:rPrChange w:id="5678" w:author="Maino Vieytes, Christian (NIH/NIA/IRP) [F]" w:date="2023-11-16T09:38:00Z">
                                      <w:rPr>
                                        <w:rFonts w:ascii="Calibri" w:hAnsi="Calibri" w:cs="Calibri"/>
                                        <w:color w:val="000000"/>
                                      </w:rPr>
                                    </w:rPrChange>
                                  </w:rPr>
                                  <w:t>0.02*</w:t>
                                </w:r>
                              </w:ins>
                              <w:del w:id="5679" w:author="Maino Vieytes, Christian (NIH/NIA/IRP) [F]" w:date="2023-11-15T15:54:00Z">
                                <w:r w:rsidRPr="0049435F" w:rsidDel="00A12FDA">
                                  <w:rPr>
                                    <w:rFonts w:ascii="Times New Roman" w:hAnsi="Times New Roman" w:cs="Times New Roman"/>
                                    <w:color w:val="000000"/>
                                    <w:sz w:val="18"/>
                                    <w:szCs w:val="18"/>
                                    <w:rPrChange w:id="5680"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5681"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5682" w:author="Maino Vieytes, Christian (NIH/NIA/IRP) [F]" w:date="2023-11-16T09:38:00Z">
                                    <w:rPr>
                                      <w:rFonts w:ascii="Times New Roman" w:hAnsi="Times New Roman" w:cs="Times New Roman"/>
                                      <w:sz w:val="20"/>
                                      <w:szCs w:val="20"/>
                                    </w:rPr>
                                  </w:rPrChange>
                                </w:rPr>
                              </w:pPr>
                              <w:ins w:id="5683" w:author="Maino Vieytes, Christian (NIH/NIA/IRP) [F]" w:date="2023-11-16T09:38:00Z">
                                <w:r w:rsidRPr="0049435F">
                                  <w:rPr>
                                    <w:rFonts w:ascii="Times New Roman" w:hAnsi="Times New Roman" w:cs="Times New Roman"/>
                                    <w:color w:val="000000"/>
                                    <w:sz w:val="18"/>
                                    <w:szCs w:val="18"/>
                                    <w:rPrChange w:id="5684"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685" w:author="Maino Vieytes, Christian (NIH/NIA/IRP) [F]" w:date="2023-11-16T09:38:00Z">
                                      <w:rPr>
                                        <w:rFonts w:ascii="Calibri" w:hAnsi="Calibri" w:cs="Calibri"/>
                                        <w:color w:val="000000"/>
                                      </w:rPr>
                                    </w:rPrChange>
                                  </w:rPr>
                                  <w:t>99)*</w:t>
                                </w:r>
                              </w:ins>
                              <w:proofErr w:type="gramEnd"/>
                              <w:del w:id="5686" w:author="Maino Vieytes, Christian (NIH/NIA/IRP) [F]" w:date="2023-11-15T15:54:00Z">
                                <w:r w:rsidRPr="0049435F" w:rsidDel="00A12FDA">
                                  <w:rPr>
                                    <w:rFonts w:ascii="Times New Roman" w:hAnsi="Times New Roman" w:cs="Times New Roman"/>
                                    <w:color w:val="000000"/>
                                    <w:sz w:val="18"/>
                                    <w:szCs w:val="18"/>
                                    <w:rPrChange w:id="5687"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5688"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5689" w:author="Maino Vieytes, Christian (NIH/NIA/IRP) [F]" w:date="2023-11-16T09:38:00Z">
                                    <w:rPr>
                                      <w:rFonts w:ascii="Times New Roman" w:hAnsi="Times New Roman" w:cs="Times New Roman"/>
                                      <w:color w:val="000000"/>
                                      <w:sz w:val="20"/>
                                      <w:szCs w:val="20"/>
                                    </w:rPr>
                                  </w:rPrChange>
                                </w:rPr>
                              </w:pPr>
                              <w:ins w:id="5690" w:author="Maino Vieytes, Christian (NIH/NIA/IRP) [F]" w:date="2023-11-16T09:38:00Z">
                                <w:r w:rsidRPr="0049435F">
                                  <w:rPr>
                                    <w:rFonts w:ascii="Times New Roman" w:hAnsi="Times New Roman" w:cs="Times New Roman"/>
                                    <w:color w:val="000000"/>
                                    <w:sz w:val="18"/>
                                    <w:szCs w:val="18"/>
                                    <w:rPrChange w:id="5691" w:author="Maino Vieytes, Christian (NIH/NIA/IRP) [F]" w:date="2023-11-16T09:38:00Z">
                                      <w:rPr>
                                        <w:rFonts w:ascii="Calibri" w:hAnsi="Calibri" w:cs="Calibri"/>
                                        <w:color w:val="000000"/>
                                      </w:rPr>
                                    </w:rPrChange>
                                  </w:rPr>
                                  <w:t>0.58</w:t>
                                </w:r>
                              </w:ins>
                              <w:del w:id="5692" w:author="Maino Vieytes, Christian (NIH/NIA/IRP) [F]" w:date="2023-11-15T15:54:00Z">
                                <w:r w:rsidRPr="0049435F" w:rsidDel="00A12FDA">
                                  <w:rPr>
                                    <w:rFonts w:ascii="Times New Roman" w:hAnsi="Times New Roman" w:cs="Times New Roman"/>
                                    <w:color w:val="000000"/>
                                    <w:sz w:val="18"/>
                                    <w:szCs w:val="18"/>
                                    <w:rPrChange w:id="5693"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5694" w:author="Maino Vieytes, Christian (NIH/NIA/IRP) [F]" w:date="2023-11-15T16:23:00Z">
                              <w:trPr>
                                <w:gridAfter w:val="0"/>
                                <w:trHeight w:val="320"/>
                              </w:trPr>
                            </w:trPrChange>
                          </w:trPr>
                          <w:tc>
                            <w:tcPr>
                              <w:tcW w:w="15091" w:type="dxa"/>
                              <w:gridSpan w:val="10"/>
                              <w:noWrap/>
                              <w:vAlign w:val="center"/>
                              <w:tcPrChange w:id="5695"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5696"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5697"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5698" w:author="Maino Vieytes, Christian (NIH/NIA/IRP) [F]" w:date="2023-11-16T09:37:00Z">
                              <w:tblPrEx>
                                <w:tblW w:w="15091" w:type="dxa"/>
                              </w:tblPrEx>
                            </w:tblPrExChange>
                          </w:tblPrEx>
                          <w:trPr>
                            <w:trHeight w:val="320"/>
                            <w:trPrChange w:id="5699" w:author="Maino Vieytes, Christian (NIH/NIA/IRP) [F]" w:date="2023-11-16T09:37:00Z">
                              <w:trPr>
                                <w:gridAfter w:val="0"/>
                                <w:trHeight w:val="320"/>
                              </w:trPr>
                            </w:trPrChange>
                          </w:trPr>
                          <w:tc>
                            <w:tcPr>
                              <w:tcW w:w="2317" w:type="dxa"/>
                              <w:noWrap/>
                              <w:vAlign w:val="center"/>
                              <w:hideMark/>
                              <w:tcPrChange w:id="5700"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570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70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70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704"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5705" w:author="Maino Vieytes, Christian (NIH/NIA/IRP) [F]" w:date="2023-11-16T09:37:00Z">
                                    <w:rPr>
                                      <w:rFonts w:ascii="Times New Roman" w:hAnsi="Times New Roman" w:cs="Times New Roman"/>
                                      <w:sz w:val="20"/>
                                      <w:szCs w:val="20"/>
                                    </w:rPr>
                                  </w:rPrChange>
                                </w:rPr>
                              </w:pPr>
                              <w:ins w:id="5706" w:author="Maino Vieytes, Christian (NIH/NIA/IRP) [F]" w:date="2023-11-16T09:37:00Z">
                                <w:r w:rsidRPr="0049435F">
                                  <w:rPr>
                                    <w:rFonts w:ascii="Times New Roman" w:hAnsi="Times New Roman" w:cs="Times New Roman"/>
                                    <w:color w:val="000000"/>
                                    <w:sz w:val="18"/>
                                    <w:szCs w:val="18"/>
                                    <w:rPrChange w:id="5707" w:author="Maino Vieytes, Christian (NIH/NIA/IRP) [F]" w:date="2023-11-16T09:37:00Z">
                                      <w:rPr>
                                        <w:rFonts w:ascii="Calibri" w:hAnsi="Calibri" w:cs="Calibri"/>
                                        <w:color w:val="000000"/>
                                      </w:rPr>
                                    </w:rPrChange>
                                  </w:rPr>
                                  <w:t>1745</w:t>
                                </w:r>
                              </w:ins>
                              <w:del w:id="5708" w:author="Maino Vieytes, Christian (NIH/NIA/IRP) [F]" w:date="2023-11-15T15:57:00Z">
                                <w:r w:rsidRPr="0049435F" w:rsidDel="0055657D">
                                  <w:rPr>
                                    <w:rFonts w:ascii="Times New Roman" w:hAnsi="Times New Roman" w:cs="Times New Roman"/>
                                    <w:sz w:val="18"/>
                                    <w:szCs w:val="18"/>
                                    <w:rPrChange w:id="570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10"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5711" w:author="Maino Vieytes, Christian (NIH/NIA/IRP) [F]" w:date="2023-11-16T09:37:00Z">
                                    <w:rPr>
                                      <w:rFonts w:ascii="Times New Roman" w:hAnsi="Times New Roman" w:cs="Times New Roman"/>
                                      <w:sz w:val="20"/>
                                      <w:szCs w:val="20"/>
                                    </w:rPr>
                                  </w:rPrChange>
                                </w:rPr>
                              </w:pPr>
                              <w:ins w:id="5712" w:author="Maino Vieytes, Christian (NIH/NIA/IRP) [F]" w:date="2023-11-16T09:37:00Z">
                                <w:r w:rsidRPr="0049435F">
                                  <w:rPr>
                                    <w:rFonts w:ascii="Times New Roman" w:hAnsi="Times New Roman" w:cs="Times New Roman"/>
                                    <w:color w:val="000000"/>
                                    <w:sz w:val="18"/>
                                    <w:szCs w:val="18"/>
                                    <w:rPrChange w:id="5713" w:author="Maino Vieytes, Christian (NIH/NIA/IRP) [F]" w:date="2023-11-16T09:37:00Z">
                                      <w:rPr>
                                        <w:rFonts w:ascii="Calibri" w:hAnsi="Calibri" w:cs="Calibri"/>
                                        <w:color w:val="000000"/>
                                      </w:rPr>
                                    </w:rPrChange>
                                  </w:rPr>
                                  <w:t>1.00</w:t>
                                </w:r>
                              </w:ins>
                              <w:del w:id="5714" w:author="Maino Vieytes, Christian (NIH/NIA/IRP) [F]" w:date="2023-11-15T15:57:00Z">
                                <w:r w:rsidRPr="0049435F" w:rsidDel="0055657D">
                                  <w:rPr>
                                    <w:rFonts w:ascii="Times New Roman" w:hAnsi="Times New Roman" w:cs="Times New Roman"/>
                                    <w:sz w:val="18"/>
                                    <w:szCs w:val="18"/>
                                    <w:rPrChange w:id="5715"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16"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5717" w:author="Maino Vieytes, Christian (NIH/NIA/IRP) [F]" w:date="2023-11-16T09:37:00Z">
                                    <w:rPr>
                                      <w:rFonts w:ascii="Times New Roman" w:hAnsi="Times New Roman" w:cs="Times New Roman"/>
                                      <w:sz w:val="20"/>
                                      <w:szCs w:val="20"/>
                                    </w:rPr>
                                  </w:rPrChange>
                                </w:rPr>
                              </w:pPr>
                              <w:ins w:id="5718" w:author="Maino Vieytes, Christian (NIH/NIA/IRP) [F]" w:date="2023-11-16T09:37:00Z">
                                <w:r w:rsidRPr="0049435F">
                                  <w:rPr>
                                    <w:rFonts w:ascii="Times New Roman" w:hAnsi="Times New Roman" w:cs="Times New Roman"/>
                                    <w:color w:val="000000"/>
                                    <w:sz w:val="18"/>
                                    <w:szCs w:val="18"/>
                                    <w:rPrChange w:id="5719" w:author="Maino Vieytes, Christian (NIH/NIA/IRP) [F]" w:date="2023-11-16T09:37:00Z">
                                      <w:rPr>
                                        <w:rFonts w:ascii="Calibri" w:hAnsi="Calibri" w:cs="Calibri"/>
                                        <w:color w:val="000000"/>
                                      </w:rPr>
                                    </w:rPrChange>
                                  </w:rPr>
                                  <w:t>0.88 (0.43-1.80)</w:t>
                                </w:r>
                              </w:ins>
                              <w:del w:id="5720" w:author="Maino Vieytes, Christian (NIH/NIA/IRP) [F]" w:date="2023-11-15T15:57:00Z">
                                <w:r w:rsidRPr="0049435F" w:rsidDel="0055657D">
                                  <w:rPr>
                                    <w:rFonts w:ascii="Times New Roman" w:hAnsi="Times New Roman" w:cs="Times New Roman"/>
                                    <w:sz w:val="18"/>
                                    <w:szCs w:val="18"/>
                                    <w:rPrChange w:id="5721"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5722"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5723" w:author="Maino Vieytes, Christian (NIH/NIA/IRP) [F]" w:date="2023-11-16T09:37:00Z">
                                    <w:rPr>
                                      <w:rFonts w:ascii="Times New Roman" w:hAnsi="Times New Roman" w:cs="Times New Roman"/>
                                      <w:sz w:val="20"/>
                                      <w:szCs w:val="20"/>
                                    </w:rPr>
                                  </w:rPrChange>
                                </w:rPr>
                              </w:pPr>
                              <w:ins w:id="5724" w:author="Maino Vieytes, Christian (NIH/NIA/IRP) [F]" w:date="2023-11-16T09:37:00Z">
                                <w:r w:rsidRPr="0049435F">
                                  <w:rPr>
                                    <w:rFonts w:ascii="Times New Roman" w:hAnsi="Times New Roman" w:cs="Times New Roman"/>
                                    <w:color w:val="000000"/>
                                    <w:sz w:val="18"/>
                                    <w:szCs w:val="18"/>
                                    <w:rPrChange w:id="5725" w:author="Maino Vieytes, Christian (NIH/NIA/IRP) [F]" w:date="2023-11-16T09:37:00Z">
                                      <w:rPr>
                                        <w:rFonts w:ascii="Calibri" w:hAnsi="Calibri" w:cs="Calibri"/>
                                        <w:color w:val="000000"/>
                                      </w:rPr>
                                    </w:rPrChange>
                                  </w:rPr>
                                  <w:t>0.92 (0.51-1.68)</w:t>
                                </w:r>
                              </w:ins>
                              <w:del w:id="5726" w:author="Maino Vieytes, Christian (NIH/NIA/IRP) [F]" w:date="2023-11-15T15:57:00Z">
                                <w:r w:rsidRPr="0049435F" w:rsidDel="0055657D">
                                  <w:rPr>
                                    <w:rFonts w:ascii="Times New Roman" w:hAnsi="Times New Roman" w:cs="Times New Roman"/>
                                    <w:sz w:val="18"/>
                                    <w:szCs w:val="18"/>
                                    <w:rPrChange w:id="5727"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5728"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5729" w:author="Maino Vieytes, Christian (NIH/NIA/IRP) [F]" w:date="2023-11-16T09:37:00Z">
                                    <w:rPr>
                                      <w:rFonts w:ascii="Times New Roman" w:hAnsi="Times New Roman" w:cs="Times New Roman"/>
                                      <w:sz w:val="20"/>
                                      <w:szCs w:val="20"/>
                                    </w:rPr>
                                  </w:rPrChange>
                                </w:rPr>
                              </w:pPr>
                              <w:ins w:id="5730" w:author="Maino Vieytes, Christian (NIH/NIA/IRP) [F]" w:date="2023-11-16T09:37:00Z">
                                <w:r w:rsidRPr="0049435F">
                                  <w:rPr>
                                    <w:rFonts w:ascii="Times New Roman" w:hAnsi="Times New Roman" w:cs="Times New Roman"/>
                                    <w:color w:val="000000"/>
                                    <w:sz w:val="18"/>
                                    <w:szCs w:val="18"/>
                                    <w:rPrChange w:id="5731" w:author="Maino Vieytes, Christian (NIH/NIA/IRP) [F]" w:date="2023-11-16T09:37:00Z">
                                      <w:rPr>
                                        <w:rFonts w:ascii="Calibri" w:hAnsi="Calibri" w:cs="Calibri"/>
                                        <w:color w:val="000000"/>
                                      </w:rPr>
                                    </w:rPrChange>
                                  </w:rPr>
                                  <w:t>1.35 (0.67-2.73)</w:t>
                                </w:r>
                              </w:ins>
                              <w:del w:id="5732" w:author="Maino Vieytes, Christian (NIH/NIA/IRP) [F]" w:date="2023-11-15T15:57:00Z">
                                <w:r w:rsidRPr="0049435F" w:rsidDel="0055657D">
                                  <w:rPr>
                                    <w:rFonts w:ascii="Times New Roman" w:hAnsi="Times New Roman" w:cs="Times New Roman"/>
                                    <w:sz w:val="18"/>
                                    <w:szCs w:val="18"/>
                                    <w:rPrChange w:id="5733"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5734"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5735" w:author="Maino Vieytes, Christian (NIH/NIA/IRP) [F]" w:date="2023-11-16T09:37:00Z">
                                    <w:rPr>
                                      <w:rFonts w:ascii="Times New Roman" w:hAnsi="Times New Roman" w:cs="Times New Roman"/>
                                      <w:sz w:val="20"/>
                                      <w:szCs w:val="20"/>
                                    </w:rPr>
                                  </w:rPrChange>
                                </w:rPr>
                              </w:pPr>
                              <w:ins w:id="5736" w:author="Maino Vieytes, Christian (NIH/NIA/IRP) [F]" w:date="2023-11-16T09:37:00Z">
                                <w:r w:rsidRPr="0049435F">
                                  <w:rPr>
                                    <w:rFonts w:ascii="Times New Roman" w:hAnsi="Times New Roman" w:cs="Times New Roman"/>
                                    <w:color w:val="000000"/>
                                    <w:sz w:val="18"/>
                                    <w:szCs w:val="18"/>
                                    <w:rPrChange w:id="5737"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5738"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5739" w:author="Maino Vieytes, Christian (NIH/NIA/IRP) [F]" w:date="2023-11-16T09:37:00Z">
                                      <w:rPr>
                                        <w:rFonts w:ascii="Calibri" w:hAnsi="Calibri" w:cs="Calibri"/>
                                        <w:color w:val="000000"/>
                                      </w:rPr>
                                    </w:rPrChange>
                                  </w:rPr>
                                  <w:t>*</w:t>
                                </w:r>
                              </w:ins>
                              <w:del w:id="5740" w:author="Maino Vieytes, Christian (NIH/NIA/IRP) [F]" w:date="2023-11-15T15:57:00Z">
                                <w:r w:rsidRPr="0049435F" w:rsidDel="0055657D">
                                  <w:rPr>
                                    <w:rFonts w:ascii="Times New Roman" w:hAnsi="Times New Roman" w:cs="Times New Roman"/>
                                    <w:sz w:val="18"/>
                                    <w:szCs w:val="18"/>
                                    <w:rPrChange w:id="5741"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5742"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5743" w:author="Maino Vieytes, Christian (NIH/NIA/IRP) [F]" w:date="2023-11-16T09:37:00Z">
                                    <w:rPr>
                                      <w:rFonts w:ascii="Times New Roman" w:hAnsi="Times New Roman" w:cs="Times New Roman"/>
                                      <w:sz w:val="20"/>
                                      <w:szCs w:val="20"/>
                                    </w:rPr>
                                  </w:rPrChange>
                                </w:rPr>
                              </w:pPr>
                              <w:ins w:id="5744" w:author="Maino Vieytes, Christian (NIH/NIA/IRP) [F]" w:date="2023-11-16T09:37:00Z">
                                <w:r w:rsidRPr="0049435F">
                                  <w:rPr>
                                    <w:rFonts w:ascii="Times New Roman" w:hAnsi="Times New Roman" w:cs="Times New Roman"/>
                                    <w:color w:val="000000"/>
                                    <w:sz w:val="18"/>
                                    <w:szCs w:val="18"/>
                                    <w:rPrChange w:id="5745" w:author="Maino Vieytes, Christian (NIH/NIA/IRP) [F]" w:date="2023-11-16T09:37:00Z">
                                      <w:rPr>
                                        <w:rFonts w:ascii="Calibri" w:hAnsi="Calibri" w:cs="Calibri"/>
                                        <w:color w:val="000000"/>
                                      </w:rPr>
                                    </w:rPrChange>
                                  </w:rPr>
                                  <w:t>&lt; 0.01**</w:t>
                                </w:r>
                              </w:ins>
                              <w:del w:id="5746" w:author="Maino Vieytes, Christian (NIH/NIA/IRP) [F]" w:date="2023-11-15T15:57:00Z">
                                <w:r w:rsidRPr="0049435F" w:rsidDel="0055657D">
                                  <w:rPr>
                                    <w:rFonts w:ascii="Times New Roman" w:hAnsi="Times New Roman" w:cs="Times New Roman"/>
                                    <w:sz w:val="18"/>
                                    <w:szCs w:val="18"/>
                                    <w:rPrChange w:id="5747"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5748"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5749" w:author="Maino Vieytes, Christian (NIH/NIA/IRP) [F]" w:date="2023-11-16T09:37:00Z">
                                    <w:rPr>
                                      <w:rFonts w:ascii="Times New Roman" w:hAnsi="Times New Roman" w:cs="Times New Roman"/>
                                      <w:sz w:val="20"/>
                                      <w:szCs w:val="20"/>
                                    </w:rPr>
                                  </w:rPrChange>
                                </w:rPr>
                              </w:pPr>
                              <w:ins w:id="5750" w:author="Maino Vieytes, Christian (NIH/NIA/IRP) [F]" w:date="2023-11-16T09:37:00Z">
                                <w:r w:rsidRPr="0049435F">
                                  <w:rPr>
                                    <w:rFonts w:ascii="Times New Roman" w:hAnsi="Times New Roman" w:cs="Times New Roman"/>
                                    <w:color w:val="000000"/>
                                    <w:sz w:val="18"/>
                                    <w:szCs w:val="18"/>
                                    <w:rPrChange w:id="5751"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5752"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5753" w:author="Maino Vieytes, Christian (NIH/NIA/IRP) [F]" w:date="2023-11-16T09:37:00Z">
                                      <w:rPr>
                                        <w:rFonts w:ascii="Calibri" w:hAnsi="Calibri" w:cs="Calibri"/>
                                        <w:color w:val="000000"/>
                                      </w:rPr>
                                    </w:rPrChange>
                                  </w:rPr>
                                  <w:t>*</w:t>
                                </w:r>
                              </w:ins>
                              <w:del w:id="5754" w:author="Maino Vieytes, Christian (NIH/NIA/IRP) [F]" w:date="2023-11-15T15:57:00Z">
                                <w:r w:rsidRPr="0049435F" w:rsidDel="0055657D">
                                  <w:rPr>
                                    <w:rFonts w:ascii="Times New Roman" w:hAnsi="Times New Roman" w:cs="Times New Roman"/>
                                    <w:sz w:val="18"/>
                                    <w:szCs w:val="18"/>
                                    <w:rPrChange w:id="5755"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5756"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5757" w:author="Maino Vieytes, Christian (NIH/NIA/IRP) [F]" w:date="2023-11-16T09:37:00Z">
                                    <w:rPr>
                                      <w:rFonts w:ascii="Times New Roman" w:hAnsi="Times New Roman" w:cs="Times New Roman"/>
                                      <w:sz w:val="20"/>
                                      <w:szCs w:val="20"/>
                                    </w:rPr>
                                  </w:rPrChange>
                                </w:rPr>
                              </w:pPr>
                              <w:ins w:id="5758" w:author="Maino Vieytes, Christian (NIH/NIA/IRP) [F]" w:date="2023-11-16T09:37:00Z">
                                <w:r w:rsidRPr="0049435F">
                                  <w:rPr>
                                    <w:rFonts w:ascii="Times New Roman" w:hAnsi="Times New Roman" w:cs="Times New Roman"/>
                                    <w:color w:val="000000"/>
                                    <w:sz w:val="18"/>
                                    <w:szCs w:val="18"/>
                                    <w:rPrChange w:id="5759" w:author="Maino Vieytes, Christian (NIH/NIA/IRP) [F]" w:date="2023-11-16T09:37:00Z">
                                      <w:rPr>
                                        <w:rFonts w:ascii="Calibri" w:hAnsi="Calibri" w:cs="Calibri"/>
                                        <w:color w:val="000000"/>
                                      </w:rPr>
                                    </w:rPrChange>
                                  </w:rPr>
                                  <w:t>0.80</w:t>
                                </w:r>
                              </w:ins>
                              <w:del w:id="5760" w:author="Maino Vieytes, Christian (NIH/NIA/IRP) [F]" w:date="2023-11-15T15:57:00Z">
                                <w:r w:rsidRPr="0049435F" w:rsidDel="0055657D">
                                  <w:rPr>
                                    <w:rFonts w:ascii="Times New Roman" w:hAnsi="Times New Roman" w:cs="Times New Roman"/>
                                    <w:color w:val="000000"/>
                                    <w:sz w:val="18"/>
                                    <w:szCs w:val="18"/>
                                    <w:rPrChange w:id="5761"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5762" w:author="Maino Vieytes, Christian (NIH/NIA/IRP) [F]" w:date="2023-11-16T09:37:00Z">
                              <w:tblPrEx>
                                <w:tblW w:w="15091" w:type="dxa"/>
                              </w:tblPrEx>
                            </w:tblPrExChange>
                          </w:tblPrEx>
                          <w:trPr>
                            <w:trHeight w:val="320"/>
                            <w:del w:id="5763" w:author="Maino Vieytes, Christian (NIH/NIA/IRP) [F]" w:date="2023-11-15T16:27:00Z"/>
                            <w:trPrChange w:id="5764" w:author="Maino Vieytes, Christian (NIH/NIA/IRP) [F]" w:date="2023-11-16T09:37:00Z">
                              <w:trPr>
                                <w:gridAfter w:val="0"/>
                                <w:trHeight w:val="320"/>
                              </w:trPr>
                            </w:trPrChange>
                          </w:trPr>
                          <w:tc>
                            <w:tcPr>
                              <w:tcW w:w="2317" w:type="dxa"/>
                              <w:noWrap/>
                              <w:vAlign w:val="center"/>
                              <w:hideMark/>
                              <w:tcPrChange w:id="5765"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5766" w:author="Maino Vieytes, Christian (NIH/NIA/IRP) [F]" w:date="2023-11-15T16:27:00Z"/>
                                  <w:rFonts w:ascii="Times New Roman" w:hAnsi="Times New Roman" w:cs="Times New Roman"/>
                                  <w:sz w:val="18"/>
                                  <w:szCs w:val="18"/>
                                  <w:rPrChange w:id="5767" w:author="Maino Vieytes, Christian (NIH/NIA/IRP) [F]" w:date="2023-11-15T15:57:00Z">
                                    <w:rPr>
                                      <w:del w:id="5768" w:author="Maino Vieytes, Christian (NIH/NIA/IRP) [F]" w:date="2023-11-15T16:27:00Z"/>
                                      <w:rFonts w:ascii="Times New Roman" w:hAnsi="Times New Roman" w:cs="Times New Roman"/>
                                      <w:sz w:val="20"/>
                                      <w:szCs w:val="20"/>
                                    </w:rPr>
                                  </w:rPrChange>
                                </w:rPr>
                              </w:pPr>
                              <w:del w:id="5769" w:author="Maino Vieytes, Christian (NIH/NIA/IRP) [F]" w:date="2023-11-15T16:27:00Z">
                                <w:r w:rsidRPr="008A6C8D" w:rsidDel="002B4FE9">
                                  <w:rPr>
                                    <w:rFonts w:ascii="Times New Roman" w:hAnsi="Times New Roman" w:cs="Times New Roman"/>
                                    <w:sz w:val="18"/>
                                    <w:szCs w:val="18"/>
                                    <w:rPrChange w:id="5770"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77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772" w:author="Maino Vieytes, Christian (NIH/NIA/IRP) [F]" w:date="2023-11-16T09:37:00Z">
                                <w:tcPr>
                                  <w:tcW w:w="936" w:type="dxa"/>
                                  <w:noWrap/>
                                  <w:vAlign w:val="center"/>
                                  <w:hideMark/>
                                </w:tcPr>
                              </w:tcPrChange>
                            </w:tcPr>
                            <w:p w14:paraId="115F658A" w14:textId="19EF6592" w:rsidR="0049435F" w:rsidRPr="0049435F" w:rsidDel="002B4FE9" w:rsidRDefault="0049435F" w:rsidP="0049435F">
                              <w:pPr>
                                <w:jc w:val="center"/>
                                <w:rPr>
                                  <w:del w:id="5773" w:author="Maino Vieytes, Christian (NIH/NIA/IRP) [F]" w:date="2023-11-15T16:27:00Z"/>
                                  <w:rFonts w:ascii="Times New Roman" w:hAnsi="Times New Roman" w:cs="Times New Roman"/>
                                  <w:sz w:val="18"/>
                                  <w:szCs w:val="18"/>
                                  <w:rPrChange w:id="5774" w:author="Maino Vieytes, Christian (NIH/NIA/IRP) [F]" w:date="2023-11-16T09:37:00Z">
                                    <w:rPr>
                                      <w:del w:id="5775" w:author="Maino Vieytes, Christian (NIH/NIA/IRP) [F]" w:date="2023-11-15T16:27:00Z"/>
                                      <w:rFonts w:ascii="Times New Roman" w:hAnsi="Times New Roman" w:cs="Times New Roman"/>
                                      <w:sz w:val="20"/>
                                      <w:szCs w:val="20"/>
                                    </w:rPr>
                                  </w:rPrChange>
                                </w:rPr>
                                <w:pPrChange w:id="5776" w:author="Maino Vieytes, Christian (NIH/NIA/IRP) [F]" w:date="2023-11-16T09:37:00Z">
                                  <w:pPr>
                                    <w:jc w:val="center"/>
                                  </w:pPr>
                                </w:pPrChange>
                              </w:pPr>
                              <w:ins w:id="5777" w:author="Maino Vieytes, Christian (NIH/NIA/IRP) [F]" w:date="2023-11-16T09:37:00Z">
                                <w:r w:rsidRPr="0049435F">
                                  <w:rPr>
                                    <w:rFonts w:ascii="Times New Roman" w:hAnsi="Times New Roman" w:cs="Times New Roman"/>
                                    <w:color w:val="000000"/>
                                    <w:sz w:val="18"/>
                                    <w:szCs w:val="18"/>
                                    <w:rPrChange w:id="5778" w:author="Maino Vieytes, Christian (NIH/NIA/IRP) [F]" w:date="2023-11-16T09:37:00Z">
                                      <w:rPr>
                                        <w:rFonts w:ascii="Calibri" w:hAnsi="Calibri" w:cs="Calibri"/>
                                        <w:color w:val="000000"/>
                                      </w:rPr>
                                    </w:rPrChange>
                                  </w:rPr>
                                  <w:t>1745</w:t>
                                </w:r>
                              </w:ins>
                              <w:del w:id="5779" w:author="Maino Vieytes, Christian (NIH/NIA/IRP) [F]" w:date="2023-11-15T15:57:00Z">
                                <w:r w:rsidRPr="0049435F" w:rsidDel="0055657D">
                                  <w:rPr>
                                    <w:rFonts w:ascii="Times New Roman" w:hAnsi="Times New Roman" w:cs="Times New Roman"/>
                                    <w:sz w:val="18"/>
                                    <w:szCs w:val="18"/>
                                    <w:rPrChange w:id="5780"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81"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rsidP="0049435F">
                              <w:pPr>
                                <w:jc w:val="center"/>
                                <w:rPr>
                                  <w:del w:id="5782" w:author="Maino Vieytes, Christian (NIH/NIA/IRP) [F]" w:date="2023-11-15T16:27:00Z"/>
                                  <w:rFonts w:ascii="Times New Roman" w:hAnsi="Times New Roman" w:cs="Times New Roman"/>
                                  <w:sz w:val="18"/>
                                  <w:szCs w:val="18"/>
                                  <w:rPrChange w:id="5783" w:author="Maino Vieytes, Christian (NIH/NIA/IRP) [F]" w:date="2023-11-16T09:37:00Z">
                                    <w:rPr>
                                      <w:del w:id="5784" w:author="Maino Vieytes, Christian (NIH/NIA/IRP) [F]" w:date="2023-11-15T16:27:00Z"/>
                                      <w:rFonts w:ascii="Times New Roman" w:hAnsi="Times New Roman" w:cs="Times New Roman"/>
                                      <w:sz w:val="20"/>
                                      <w:szCs w:val="20"/>
                                    </w:rPr>
                                  </w:rPrChange>
                                </w:rPr>
                                <w:pPrChange w:id="5785" w:author="Maino Vieytes, Christian (NIH/NIA/IRP) [F]" w:date="2023-11-16T09:37:00Z">
                                  <w:pPr>
                                    <w:jc w:val="center"/>
                                  </w:pPr>
                                </w:pPrChange>
                              </w:pPr>
                              <w:ins w:id="5786" w:author="Maino Vieytes, Christian (NIH/NIA/IRP) [F]" w:date="2023-11-16T09:37:00Z">
                                <w:r w:rsidRPr="0049435F">
                                  <w:rPr>
                                    <w:rFonts w:ascii="Times New Roman" w:hAnsi="Times New Roman" w:cs="Times New Roman"/>
                                    <w:color w:val="000000"/>
                                    <w:sz w:val="18"/>
                                    <w:szCs w:val="18"/>
                                    <w:rPrChange w:id="5787" w:author="Maino Vieytes, Christian (NIH/NIA/IRP) [F]" w:date="2023-11-16T09:37:00Z">
                                      <w:rPr>
                                        <w:rFonts w:ascii="Calibri" w:hAnsi="Calibri" w:cs="Calibri"/>
                                        <w:color w:val="000000"/>
                                      </w:rPr>
                                    </w:rPrChange>
                                  </w:rPr>
                                  <w:t>1.00</w:t>
                                </w:r>
                              </w:ins>
                              <w:del w:id="5788" w:author="Maino Vieytes, Christian (NIH/NIA/IRP) [F]" w:date="2023-11-15T15:57:00Z">
                                <w:r w:rsidRPr="0049435F" w:rsidDel="0055657D">
                                  <w:rPr>
                                    <w:rFonts w:ascii="Times New Roman" w:hAnsi="Times New Roman" w:cs="Times New Roman"/>
                                    <w:sz w:val="18"/>
                                    <w:szCs w:val="18"/>
                                    <w:rPrChange w:id="578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90"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rsidP="0049435F">
                              <w:pPr>
                                <w:jc w:val="center"/>
                                <w:rPr>
                                  <w:del w:id="5791" w:author="Maino Vieytes, Christian (NIH/NIA/IRP) [F]" w:date="2023-11-15T16:27:00Z"/>
                                  <w:rFonts w:ascii="Times New Roman" w:hAnsi="Times New Roman" w:cs="Times New Roman"/>
                                  <w:sz w:val="18"/>
                                  <w:szCs w:val="18"/>
                                  <w:rPrChange w:id="5792" w:author="Maino Vieytes, Christian (NIH/NIA/IRP) [F]" w:date="2023-11-16T09:37:00Z">
                                    <w:rPr>
                                      <w:del w:id="5793" w:author="Maino Vieytes, Christian (NIH/NIA/IRP) [F]" w:date="2023-11-15T16:27:00Z"/>
                                      <w:rFonts w:ascii="Times New Roman" w:hAnsi="Times New Roman" w:cs="Times New Roman"/>
                                      <w:sz w:val="20"/>
                                      <w:szCs w:val="20"/>
                                    </w:rPr>
                                  </w:rPrChange>
                                </w:rPr>
                                <w:pPrChange w:id="5794" w:author="Maino Vieytes, Christian (NIH/NIA/IRP) [F]" w:date="2023-11-16T09:37:00Z">
                                  <w:pPr>
                                    <w:jc w:val="center"/>
                                  </w:pPr>
                                </w:pPrChange>
                              </w:pPr>
                              <w:ins w:id="5795" w:author="Maino Vieytes, Christian (NIH/NIA/IRP) [F]" w:date="2023-11-16T09:37:00Z">
                                <w:r w:rsidRPr="0049435F">
                                  <w:rPr>
                                    <w:rFonts w:ascii="Times New Roman" w:hAnsi="Times New Roman" w:cs="Times New Roman"/>
                                    <w:color w:val="000000"/>
                                    <w:sz w:val="18"/>
                                    <w:szCs w:val="18"/>
                                    <w:rPrChange w:id="5796" w:author="Maino Vieytes, Christian (NIH/NIA/IRP) [F]" w:date="2023-11-16T09:37:00Z">
                                      <w:rPr>
                                        <w:rFonts w:ascii="Calibri" w:hAnsi="Calibri" w:cs="Calibri"/>
                                        <w:color w:val="000000"/>
                                      </w:rPr>
                                    </w:rPrChange>
                                  </w:rPr>
                                  <w:t>1.21 (0.62-2.36)</w:t>
                                </w:r>
                              </w:ins>
                              <w:del w:id="5797" w:author="Maino Vieytes, Christian (NIH/NIA/IRP) [F]" w:date="2023-11-15T15:57:00Z">
                                <w:r w:rsidRPr="0049435F" w:rsidDel="0055657D">
                                  <w:rPr>
                                    <w:rFonts w:ascii="Times New Roman" w:hAnsi="Times New Roman" w:cs="Times New Roman"/>
                                    <w:sz w:val="18"/>
                                    <w:szCs w:val="18"/>
                                    <w:rPrChange w:id="5798"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5799"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rsidP="0049435F">
                              <w:pPr>
                                <w:jc w:val="center"/>
                                <w:rPr>
                                  <w:del w:id="5800" w:author="Maino Vieytes, Christian (NIH/NIA/IRP) [F]" w:date="2023-11-15T16:27:00Z"/>
                                  <w:rFonts w:ascii="Times New Roman" w:hAnsi="Times New Roman" w:cs="Times New Roman"/>
                                  <w:sz w:val="18"/>
                                  <w:szCs w:val="18"/>
                                  <w:rPrChange w:id="5801" w:author="Maino Vieytes, Christian (NIH/NIA/IRP) [F]" w:date="2023-11-16T09:37:00Z">
                                    <w:rPr>
                                      <w:del w:id="5802" w:author="Maino Vieytes, Christian (NIH/NIA/IRP) [F]" w:date="2023-11-15T16:27:00Z"/>
                                      <w:rFonts w:ascii="Times New Roman" w:hAnsi="Times New Roman" w:cs="Times New Roman"/>
                                      <w:sz w:val="20"/>
                                      <w:szCs w:val="20"/>
                                    </w:rPr>
                                  </w:rPrChange>
                                </w:rPr>
                                <w:pPrChange w:id="5803" w:author="Maino Vieytes, Christian (NIH/NIA/IRP) [F]" w:date="2023-11-16T09:37:00Z">
                                  <w:pPr>
                                    <w:jc w:val="center"/>
                                  </w:pPr>
                                </w:pPrChange>
                              </w:pPr>
                              <w:ins w:id="5804" w:author="Maino Vieytes, Christian (NIH/NIA/IRP) [F]" w:date="2023-11-16T09:37:00Z">
                                <w:r w:rsidRPr="0049435F">
                                  <w:rPr>
                                    <w:rFonts w:ascii="Times New Roman" w:hAnsi="Times New Roman" w:cs="Times New Roman"/>
                                    <w:color w:val="000000"/>
                                    <w:sz w:val="18"/>
                                    <w:szCs w:val="18"/>
                                    <w:rPrChange w:id="5805"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5806" w:author="Maino Vieytes, Christian (NIH/NIA/IRP) [F]" w:date="2023-11-16T09:37:00Z">
                                      <w:rPr>
                                        <w:rFonts w:ascii="Calibri" w:hAnsi="Calibri" w:cs="Calibri"/>
                                        <w:color w:val="000000"/>
                                      </w:rPr>
                                    </w:rPrChange>
                                  </w:rPr>
                                  <w:t>20)*</w:t>
                                </w:r>
                              </w:ins>
                              <w:proofErr w:type="gramEnd"/>
                              <w:del w:id="5807" w:author="Maino Vieytes, Christian (NIH/NIA/IRP) [F]" w:date="2023-11-15T15:57:00Z">
                                <w:r w:rsidRPr="0049435F" w:rsidDel="0055657D">
                                  <w:rPr>
                                    <w:rFonts w:ascii="Times New Roman" w:hAnsi="Times New Roman" w:cs="Times New Roman"/>
                                    <w:sz w:val="18"/>
                                    <w:szCs w:val="18"/>
                                    <w:rPrChange w:id="5808"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5809"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rsidP="0049435F">
                              <w:pPr>
                                <w:jc w:val="center"/>
                                <w:rPr>
                                  <w:del w:id="5810" w:author="Maino Vieytes, Christian (NIH/NIA/IRP) [F]" w:date="2023-11-15T16:27:00Z"/>
                                  <w:rFonts w:ascii="Times New Roman" w:hAnsi="Times New Roman" w:cs="Times New Roman"/>
                                  <w:sz w:val="18"/>
                                  <w:szCs w:val="18"/>
                                  <w:rPrChange w:id="5811" w:author="Maino Vieytes, Christian (NIH/NIA/IRP) [F]" w:date="2023-11-16T09:37:00Z">
                                    <w:rPr>
                                      <w:del w:id="5812" w:author="Maino Vieytes, Christian (NIH/NIA/IRP) [F]" w:date="2023-11-15T16:27:00Z"/>
                                      <w:rFonts w:ascii="Times New Roman" w:hAnsi="Times New Roman" w:cs="Times New Roman"/>
                                      <w:sz w:val="20"/>
                                      <w:szCs w:val="20"/>
                                    </w:rPr>
                                  </w:rPrChange>
                                </w:rPr>
                                <w:pPrChange w:id="5813" w:author="Maino Vieytes, Christian (NIH/NIA/IRP) [F]" w:date="2023-11-16T09:37:00Z">
                                  <w:pPr>
                                    <w:jc w:val="center"/>
                                  </w:pPr>
                                </w:pPrChange>
                              </w:pPr>
                              <w:ins w:id="5814" w:author="Maino Vieytes, Christian (NIH/NIA/IRP) [F]" w:date="2023-11-16T09:37:00Z">
                                <w:r w:rsidRPr="0049435F">
                                  <w:rPr>
                                    <w:rFonts w:ascii="Times New Roman" w:hAnsi="Times New Roman" w:cs="Times New Roman"/>
                                    <w:color w:val="000000"/>
                                    <w:sz w:val="18"/>
                                    <w:szCs w:val="18"/>
                                    <w:rPrChange w:id="5815" w:author="Maino Vieytes, Christian (NIH/NIA/IRP) [F]" w:date="2023-11-16T09:37:00Z">
                                      <w:rPr>
                                        <w:rFonts w:ascii="Calibri" w:hAnsi="Calibri" w:cs="Calibri"/>
                                        <w:color w:val="000000"/>
                                      </w:rPr>
                                    </w:rPrChange>
                                  </w:rPr>
                                  <w:t>1.72 (0.81-3.65)</w:t>
                                </w:r>
                              </w:ins>
                              <w:del w:id="5816" w:author="Maino Vieytes, Christian (NIH/NIA/IRP) [F]" w:date="2023-11-15T15:57:00Z">
                                <w:r w:rsidRPr="0049435F" w:rsidDel="0055657D">
                                  <w:rPr>
                                    <w:rFonts w:ascii="Times New Roman" w:hAnsi="Times New Roman" w:cs="Times New Roman"/>
                                    <w:sz w:val="18"/>
                                    <w:szCs w:val="18"/>
                                    <w:rPrChange w:id="5817"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5818"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rsidP="0049435F">
                              <w:pPr>
                                <w:jc w:val="center"/>
                                <w:rPr>
                                  <w:del w:id="5819" w:author="Maino Vieytes, Christian (NIH/NIA/IRP) [F]" w:date="2023-11-15T16:27:00Z"/>
                                  <w:rFonts w:ascii="Times New Roman" w:hAnsi="Times New Roman" w:cs="Times New Roman"/>
                                  <w:sz w:val="18"/>
                                  <w:szCs w:val="18"/>
                                  <w:rPrChange w:id="5820" w:author="Maino Vieytes, Christian (NIH/NIA/IRP) [F]" w:date="2023-11-16T09:37:00Z">
                                    <w:rPr>
                                      <w:del w:id="5821" w:author="Maino Vieytes, Christian (NIH/NIA/IRP) [F]" w:date="2023-11-15T16:27:00Z"/>
                                      <w:rFonts w:ascii="Times New Roman" w:hAnsi="Times New Roman" w:cs="Times New Roman"/>
                                      <w:sz w:val="20"/>
                                      <w:szCs w:val="20"/>
                                    </w:rPr>
                                  </w:rPrChange>
                                </w:rPr>
                                <w:pPrChange w:id="5822" w:author="Maino Vieytes, Christian (NIH/NIA/IRP) [F]" w:date="2023-11-16T09:37:00Z">
                                  <w:pPr>
                                    <w:jc w:val="center"/>
                                  </w:pPr>
                                </w:pPrChange>
                              </w:pPr>
                              <w:ins w:id="5823" w:author="Maino Vieytes, Christian (NIH/NIA/IRP) [F]" w:date="2023-11-16T09:37:00Z">
                                <w:r w:rsidRPr="0049435F">
                                  <w:rPr>
                                    <w:rFonts w:ascii="Times New Roman" w:hAnsi="Times New Roman" w:cs="Times New Roman"/>
                                    <w:color w:val="000000"/>
                                    <w:sz w:val="18"/>
                                    <w:szCs w:val="18"/>
                                    <w:rPrChange w:id="5824"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5825" w:author="Maino Vieytes, Christian (NIH/NIA/IRP) [F]" w:date="2023-11-16T09:37:00Z">
                                      <w:rPr>
                                        <w:rFonts w:ascii="Calibri" w:hAnsi="Calibri" w:cs="Calibri"/>
                                        <w:color w:val="000000"/>
                                      </w:rPr>
                                    </w:rPrChange>
                                  </w:rPr>
                                  <w:t>35)*</w:t>
                                </w:r>
                              </w:ins>
                              <w:proofErr w:type="gramEnd"/>
                              <w:del w:id="5826" w:author="Maino Vieytes, Christian (NIH/NIA/IRP) [F]" w:date="2023-11-15T15:57:00Z">
                                <w:r w:rsidRPr="0049435F" w:rsidDel="0055657D">
                                  <w:rPr>
                                    <w:rFonts w:ascii="Times New Roman" w:hAnsi="Times New Roman" w:cs="Times New Roman"/>
                                    <w:sz w:val="18"/>
                                    <w:szCs w:val="18"/>
                                    <w:rPrChange w:id="5827"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5828"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rsidP="0049435F">
                              <w:pPr>
                                <w:jc w:val="center"/>
                                <w:rPr>
                                  <w:del w:id="5829" w:author="Maino Vieytes, Christian (NIH/NIA/IRP) [F]" w:date="2023-11-15T16:27:00Z"/>
                                  <w:rFonts w:ascii="Times New Roman" w:hAnsi="Times New Roman" w:cs="Times New Roman"/>
                                  <w:sz w:val="18"/>
                                  <w:szCs w:val="18"/>
                                  <w:rPrChange w:id="5830" w:author="Maino Vieytes, Christian (NIH/NIA/IRP) [F]" w:date="2023-11-16T09:37:00Z">
                                    <w:rPr>
                                      <w:del w:id="5831" w:author="Maino Vieytes, Christian (NIH/NIA/IRP) [F]" w:date="2023-11-15T16:27:00Z"/>
                                      <w:rFonts w:ascii="Times New Roman" w:hAnsi="Times New Roman" w:cs="Times New Roman"/>
                                      <w:sz w:val="20"/>
                                      <w:szCs w:val="20"/>
                                    </w:rPr>
                                  </w:rPrChange>
                                </w:rPr>
                                <w:pPrChange w:id="5832" w:author="Maino Vieytes, Christian (NIH/NIA/IRP) [F]" w:date="2023-11-16T09:37:00Z">
                                  <w:pPr>
                                    <w:jc w:val="center"/>
                                  </w:pPr>
                                </w:pPrChange>
                              </w:pPr>
                              <w:ins w:id="5833" w:author="Maino Vieytes, Christian (NIH/NIA/IRP) [F]" w:date="2023-11-16T09:37:00Z">
                                <w:r w:rsidRPr="0049435F">
                                  <w:rPr>
                                    <w:rFonts w:ascii="Times New Roman" w:hAnsi="Times New Roman" w:cs="Times New Roman"/>
                                    <w:color w:val="000000"/>
                                    <w:sz w:val="18"/>
                                    <w:szCs w:val="18"/>
                                    <w:rPrChange w:id="5834" w:author="Maino Vieytes, Christian (NIH/NIA/IRP) [F]" w:date="2023-11-16T09:37:00Z">
                                      <w:rPr>
                                        <w:rFonts w:ascii="Calibri" w:hAnsi="Calibri" w:cs="Calibri"/>
                                        <w:color w:val="000000"/>
                                      </w:rPr>
                                    </w:rPrChange>
                                  </w:rPr>
                                  <w:t>0.01*</w:t>
                                </w:r>
                              </w:ins>
                              <w:del w:id="5835" w:author="Maino Vieytes, Christian (NIH/NIA/IRP) [F]" w:date="2023-11-15T15:57:00Z">
                                <w:r w:rsidRPr="0049435F" w:rsidDel="0055657D">
                                  <w:rPr>
                                    <w:rFonts w:ascii="Times New Roman" w:hAnsi="Times New Roman" w:cs="Times New Roman"/>
                                    <w:sz w:val="18"/>
                                    <w:szCs w:val="18"/>
                                    <w:rPrChange w:id="5836"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5837"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rsidP="0049435F">
                              <w:pPr>
                                <w:jc w:val="center"/>
                                <w:rPr>
                                  <w:del w:id="5838" w:author="Maino Vieytes, Christian (NIH/NIA/IRP) [F]" w:date="2023-11-15T16:27:00Z"/>
                                  <w:rFonts w:ascii="Times New Roman" w:hAnsi="Times New Roman" w:cs="Times New Roman"/>
                                  <w:sz w:val="18"/>
                                  <w:szCs w:val="18"/>
                                  <w:rPrChange w:id="5839" w:author="Maino Vieytes, Christian (NIH/NIA/IRP) [F]" w:date="2023-11-16T09:37:00Z">
                                    <w:rPr>
                                      <w:del w:id="5840" w:author="Maino Vieytes, Christian (NIH/NIA/IRP) [F]" w:date="2023-11-15T16:27:00Z"/>
                                      <w:rFonts w:ascii="Times New Roman" w:hAnsi="Times New Roman" w:cs="Times New Roman"/>
                                      <w:sz w:val="20"/>
                                      <w:szCs w:val="20"/>
                                    </w:rPr>
                                  </w:rPrChange>
                                </w:rPr>
                                <w:pPrChange w:id="5841" w:author="Maino Vieytes, Christian (NIH/NIA/IRP) [F]" w:date="2023-11-16T09:37:00Z">
                                  <w:pPr>
                                    <w:jc w:val="center"/>
                                  </w:pPr>
                                </w:pPrChange>
                              </w:pPr>
                              <w:ins w:id="5842" w:author="Maino Vieytes, Christian (NIH/NIA/IRP) [F]" w:date="2023-11-16T09:37:00Z">
                                <w:r w:rsidRPr="0049435F">
                                  <w:rPr>
                                    <w:rFonts w:ascii="Times New Roman" w:hAnsi="Times New Roman" w:cs="Times New Roman"/>
                                    <w:color w:val="000000"/>
                                    <w:sz w:val="18"/>
                                    <w:szCs w:val="18"/>
                                    <w:rPrChange w:id="5843"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5844" w:author="Maino Vieytes, Christian (NIH/NIA/IRP) [F]" w:date="2023-11-16T09:37:00Z">
                                      <w:rPr>
                                        <w:rFonts w:ascii="Calibri" w:hAnsi="Calibri" w:cs="Calibri"/>
                                        <w:color w:val="000000"/>
                                      </w:rPr>
                                    </w:rPrChange>
                                  </w:rPr>
                                  <w:t>34)*</w:t>
                                </w:r>
                              </w:ins>
                              <w:proofErr w:type="gramEnd"/>
                              <w:del w:id="5845" w:author="Maino Vieytes, Christian (NIH/NIA/IRP) [F]" w:date="2023-11-15T15:57:00Z">
                                <w:r w:rsidRPr="0049435F" w:rsidDel="0055657D">
                                  <w:rPr>
                                    <w:rFonts w:ascii="Times New Roman" w:hAnsi="Times New Roman" w:cs="Times New Roman"/>
                                    <w:sz w:val="18"/>
                                    <w:szCs w:val="18"/>
                                    <w:rPrChange w:id="5846"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5847"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rsidP="0049435F">
                              <w:pPr>
                                <w:jc w:val="center"/>
                                <w:rPr>
                                  <w:del w:id="5848" w:author="Maino Vieytes, Christian (NIH/NIA/IRP) [F]" w:date="2023-11-15T16:27:00Z"/>
                                  <w:rFonts w:ascii="Times New Roman" w:hAnsi="Times New Roman" w:cs="Times New Roman"/>
                                  <w:sz w:val="18"/>
                                  <w:szCs w:val="18"/>
                                  <w:rPrChange w:id="5849" w:author="Maino Vieytes, Christian (NIH/NIA/IRP) [F]" w:date="2023-11-16T09:37:00Z">
                                    <w:rPr>
                                      <w:del w:id="5850" w:author="Maino Vieytes, Christian (NIH/NIA/IRP) [F]" w:date="2023-11-15T16:27:00Z"/>
                                      <w:rFonts w:ascii="Times New Roman" w:hAnsi="Times New Roman" w:cs="Times New Roman"/>
                                      <w:sz w:val="20"/>
                                      <w:szCs w:val="20"/>
                                    </w:rPr>
                                  </w:rPrChange>
                                </w:rPr>
                                <w:pPrChange w:id="5851" w:author="Maino Vieytes, Christian (NIH/NIA/IRP) [F]" w:date="2023-11-16T09:37:00Z">
                                  <w:pPr>
                                    <w:jc w:val="center"/>
                                  </w:pPr>
                                </w:pPrChange>
                              </w:pPr>
                              <w:ins w:id="5852" w:author="Maino Vieytes, Christian (NIH/NIA/IRP) [F]" w:date="2023-11-16T09:37:00Z">
                                <w:r w:rsidRPr="0049435F">
                                  <w:rPr>
                                    <w:rFonts w:ascii="Times New Roman" w:hAnsi="Times New Roman" w:cs="Times New Roman"/>
                                    <w:color w:val="000000"/>
                                    <w:sz w:val="18"/>
                                    <w:szCs w:val="18"/>
                                    <w:rPrChange w:id="5853" w:author="Maino Vieytes, Christian (NIH/NIA/IRP) [F]" w:date="2023-11-16T09:37:00Z">
                                      <w:rPr>
                                        <w:rFonts w:ascii="Calibri" w:hAnsi="Calibri" w:cs="Calibri"/>
                                        <w:color w:val="000000"/>
                                      </w:rPr>
                                    </w:rPrChange>
                                  </w:rPr>
                                  <w:t>0.15</w:t>
                                </w:r>
                              </w:ins>
                              <w:del w:id="5854" w:author="Maino Vieytes, Christian (NIH/NIA/IRP) [F]" w:date="2023-11-15T15:57:00Z">
                                <w:r w:rsidRPr="0049435F" w:rsidDel="0055657D">
                                  <w:rPr>
                                    <w:rFonts w:ascii="Times New Roman" w:hAnsi="Times New Roman" w:cs="Times New Roman"/>
                                    <w:color w:val="000000"/>
                                    <w:sz w:val="18"/>
                                    <w:szCs w:val="18"/>
                                    <w:rPrChange w:id="5855"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5856" w:author="Maino Vieytes, Christian (NIH/NIA/IRP) [F]" w:date="2023-11-16T09:37:00Z">
                              <w:tblPrEx>
                                <w:tblW w:w="15091" w:type="dxa"/>
                              </w:tblPrEx>
                            </w:tblPrExChange>
                          </w:tblPrEx>
                          <w:trPr>
                            <w:trHeight w:val="320"/>
                            <w:del w:id="5857" w:author="Maino Vieytes, Christian (NIH/NIA/IRP) [F]" w:date="2023-11-15T16:27:00Z"/>
                            <w:trPrChange w:id="5858" w:author="Maino Vieytes, Christian (NIH/NIA/IRP) [F]" w:date="2023-11-16T09:37:00Z">
                              <w:trPr>
                                <w:gridAfter w:val="0"/>
                                <w:trHeight w:val="320"/>
                              </w:trPr>
                            </w:trPrChange>
                          </w:trPr>
                          <w:tc>
                            <w:tcPr>
                              <w:tcW w:w="2317" w:type="dxa"/>
                              <w:noWrap/>
                              <w:vAlign w:val="center"/>
                              <w:hideMark/>
                              <w:tcPrChange w:id="5859" w:author="Maino Vieytes, Christian (NIH/NIA/IRP) [F]" w:date="2023-11-16T09:37:00Z">
                                <w:tcPr>
                                  <w:tcW w:w="2317" w:type="dxa"/>
                                  <w:noWrap/>
                                  <w:vAlign w:val="center"/>
                                  <w:hideMark/>
                                </w:tcPr>
                              </w:tcPrChange>
                            </w:tcPr>
                            <w:p w14:paraId="6A877E78" w14:textId="41E818A7" w:rsidR="0049435F" w:rsidRPr="008A6C8D" w:rsidDel="002B4FE9" w:rsidRDefault="0049435F" w:rsidP="0049435F">
                              <w:pPr>
                                <w:jc w:val="center"/>
                                <w:rPr>
                                  <w:del w:id="5860" w:author="Maino Vieytes, Christian (NIH/NIA/IRP) [F]" w:date="2023-11-15T16:27:00Z"/>
                                  <w:rFonts w:ascii="Times New Roman" w:hAnsi="Times New Roman" w:cs="Times New Roman"/>
                                  <w:sz w:val="18"/>
                                  <w:szCs w:val="18"/>
                                  <w:rPrChange w:id="5861" w:author="Maino Vieytes, Christian (NIH/NIA/IRP) [F]" w:date="2023-11-15T15:57:00Z">
                                    <w:rPr>
                                      <w:del w:id="5862" w:author="Maino Vieytes, Christian (NIH/NIA/IRP) [F]" w:date="2023-11-15T16:27:00Z"/>
                                      <w:rFonts w:ascii="Times New Roman" w:hAnsi="Times New Roman" w:cs="Times New Roman"/>
                                      <w:sz w:val="20"/>
                                      <w:szCs w:val="20"/>
                                    </w:rPr>
                                  </w:rPrChange>
                                </w:rPr>
                                <w:pPrChange w:id="5863" w:author="Maino Vieytes, Christian (NIH/NIA/IRP) [F]" w:date="2023-11-16T09:37:00Z">
                                  <w:pPr/>
                                </w:pPrChange>
                              </w:pPr>
                              <w:del w:id="5864" w:author="Maino Vieytes, Christian (NIH/NIA/IRP) [F]" w:date="2023-11-15T16:27:00Z">
                                <w:r w:rsidRPr="008A6C8D" w:rsidDel="002B4FE9">
                                  <w:rPr>
                                    <w:rFonts w:ascii="Times New Roman" w:hAnsi="Times New Roman" w:cs="Times New Roman"/>
                                    <w:sz w:val="18"/>
                                    <w:szCs w:val="18"/>
                                    <w:rPrChange w:id="5865"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86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867" w:author="Maino Vieytes, Christian (NIH/NIA/IRP) [F]" w:date="2023-11-16T09:37:00Z">
                                <w:tcPr>
                                  <w:tcW w:w="936" w:type="dxa"/>
                                  <w:noWrap/>
                                  <w:vAlign w:val="center"/>
                                  <w:hideMark/>
                                </w:tcPr>
                              </w:tcPrChange>
                            </w:tcPr>
                            <w:p w14:paraId="6B0BBCEC" w14:textId="74D6741F" w:rsidR="0049435F" w:rsidRPr="0049435F" w:rsidDel="002B4FE9" w:rsidRDefault="0049435F" w:rsidP="0049435F">
                              <w:pPr>
                                <w:jc w:val="center"/>
                                <w:rPr>
                                  <w:del w:id="5868" w:author="Maino Vieytes, Christian (NIH/NIA/IRP) [F]" w:date="2023-11-15T16:27:00Z"/>
                                  <w:rFonts w:ascii="Times New Roman" w:hAnsi="Times New Roman" w:cs="Times New Roman"/>
                                  <w:sz w:val="18"/>
                                  <w:szCs w:val="18"/>
                                  <w:rPrChange w:id="5869" w:author="Maino Vieytes, Christian (NIH/NIA/IRP) [F]" w:date="2023-11-16T09:37:00Z">
                                    <w:rPr>
                                      <w:del w:id="5870" w:author="Maino Vieytes, Christian (NIH/NIA/IRP) [F]" w:date="2023-11-15T16:27:00Z"/>
                                      <w:rFonts w:ascii="Times New Roman" w:hAnsi="Times New Roman" w:cs="Times New Roman"/>
                                      <w:sz w:val="20"/>
                                      <w:szCs w:val="20"/>
                                    </w:rPr>
                                  </w:rPrChange>
                                </w:rPr>
                                <w:pPrChange w:id="5871" w:author="Maino Vieytes, Christian (NIH/NIA/IRP) [F]" w:date="2023-11-16T09:37:00Z">
                                  <w:pPr>
                                    <w:jc w:val="center"/>
                                  </w:pPr>
                                </w:pPrChange>
                              </w:pPr>
                              <w:ins w:id="5872" w:author="Maino Vieytes, Christian (NIH/NIA/IRP) [F]" w:date="2023-11-16T09:37:00Z">
                                <w:r w:rsidRPr="0049435F">
                                  <w:rPr>
                                    <w:rFonts w:ascii="Times New Roman" w:hAnsi="Times New Roman" w:cs="Times New Roman"/>
                                    <w:color w:val="000000"/>
                                    <w:sz w:val="18"/>
                                    <w:szCs w:val="18"/>
                                    <w:rPrChange w:id="5873" w:author="Maino Vieytes, Christian (NIH/NIA/IRP) [F]" w:date="2023-11-16T09:37:00Z">
                                      <w:rPr>
                                        <w:rFonts w:ascii="Calibri" w:hAnsi="Calibri" w:cs="Calibri"/>
                                        <w:color w:val="000000"/>
                                      </w:rPr>
                                    </w:rPrChange>
                                  </w:rPr>
                                  <w:t>1745</w:t>
                                </w:r>
                              </w:ins>
                              <w:del w:id="5874" w:author="Maino Vieytes, Christian (NIH/NIA/IRP) [F]" w:date="2023-11-15T15:57:00Z">
                                <w:r w:rsidRPr="0049435F" w:rsidDel="0055657D">
                                  <w:rPr>
                                    <w:rFonts w:ascii="Times New Roman" w:hAnsi="Times New Roman" w:cs="Times New Roman"/>
                                    <w:sz w:val="18"/>
                                    <w:szCs w:val="18"/>
                                    <w:rPrChange w:id="587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876"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rsidP="0049435F">
                              <w:pPr>
                                <w:jc w:val="center"/>
                                <w:rPr>
                                  <w:del w:id="5877" w:author="Maino Vieytes, Christian (NIH/NIA/IRP) [F]" w:date="2023-11-15T16:27:00Z"/>
                                  <w:rFonts w:ascii="Times New Roman" w:hAnsi="Times New Roman" w:cs="Times New Roman"/>
                                  <w:sz w:val="18"/>
                                  <w:szCs w:val="18"/>
                                  <w:rPrChange w:id="5878" w:author="Maino Vieytes, Christian (NIH/NIA/IRP) [F]" w:date="2023-11-16T09:37:00Z">
                                    <w:rPr>
                                      <w:del w:id="5879" w:author="Maino Vieytes, Christian (NIH/NIA/IRP) [F]" w:date="2023-11-15T16:27:00Z"/>
                                      <w:rFonts w:ascii="Times New Roman" w:hAnsi="Times New Roman" w:cs="Times New Roman"/>
                                      <w:sz w:val="20"/>
                                      <w:szCs w:val="20"/>
                                    </w:rPr>
                                  </w:rPrChange>
                                </w:rPr>
                                <w:pPrChange w:id="5880" w:author="Maino Vieytes, Christian (NIH/NIA/IRP) [F]" w:date="2023-11-16T09:37:00Z">
                                  <w:pPr>
                                    <w:jc w:val="center"/>
                                  </w:pPr>
                                </w:pPrChange>
                              </w:pPr>
                              <w:ins w:id="5881" w:author="Maino Vieytes, Christian (NIH/NIA/IRP) [F]" w:date="2023-11-16T09:37:00Z">
                                <w:r w:rsidRPr="0049435F">
                                  <w:rPr>
                                    <w:rFonts w:ascii="Times New Roman" w:hAnsi="Times New Roman" w:cs="Times New Roman"/>
                                    <w:color w:val="000000"/>
                                    <w:sz w:val="18"/>
                                    <w:szCs w:val="18"/>
                                    <w:rPrChange w:id="5882" w:author="Maino Vieytes, Christian (NIH/NIA/IRP) [F]" w:date="2023-11-16T09:37:00Z">
                                      <w:rPr>
                                        <w:rFonts w:ascii="Calibri" w:hAnsi="Calibri" w:cs="Calibri"/>
                                        <w:color w:val="000000"/>
                                      </w:rPr>
                                    </w:rPrChange>
                                  </w:rPr>
                                  <w:t>1.00</w:t>
                                </w:r>
                              </w:ins>
                              <w:del w:id="5883" w:author="Maino Vieytes, Christian (NIH/NIA/IRP) [F]" w:date="2023-11-15T15:57:00Z">
                                <w:r w:rsidRPr="0049435F" w:rsidDel="0055657D">
                                  <w:rPr>
                                    <w:rFonts w:ascii="Times New Roman" w:hAnsi="Times New Roman" w:cs="Times New Roman"/>
                                    <w:sz w:val="18"/>
                                    <w:szCs w:val="18"/>
                                    <w:rPrChange w:id="588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885"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rsidP="0049435F">
                              <w:pPr>
                                <w:jc w:val="center"/>
                                <w:rPr>
                                  <w:del w:id="5886" w:author="Maino Vieytes, Christian (NIH/NIA/IRP) [F]" w:date="2023-11-15T16:27:00Z"/>
                                  <w:rFonts w:ascii="Times New Roman" w:hAnsi="Times New Roman" w:cs="Times New Roman"/>
                                  <w:sz w:val="18"/>
                                  <w:szCs w:val="18"/>
                                  <w:rPrChange w:id="5887" w:author="Maino Vieytes, Christian (NIH/NIA/IRP) [F]" w:date="2023-11-16T09:37:00Z">
                                    <w:rPr>
                                      <w:del w:id="5888" w:author="Maino Vieytes, Christian (NIH/NIA/IRP) [F]" w:date="2023-11-15T16:27:00Z"/>
                                      <w:rFonts w:ascii="Times New Roman" w:hAnsi="Times New Roman" w:cs="Times New Roman"/>
                                      <w:sz w:val="20"/>
                                      <w:szCs w:val="20"/>
                                    </w:rPr>
                                  </w:rPrChange>
                                </w:rPr>
                                <w:pPrChange w:id="5889" w:author="Maino Vieytes, Christian (NIH/NIA/IRP) [F]" w:date="2023-11-16T09:37:00Z">
                                  <w:pPr>
                                    <w:jc w:val="center"/>
                                  </w:pPr>
                                </w:pPrChange>
                              </w:pPr>
                              <w:ins w:id="5890" w:author="Maino Vieytes, Christian (NIH/NIA/IRP) [F]" w:date="2023-11-16T09:37:00Z">
                                <w:r w:rsidRPr="0049435F">
                                  <w:rPr>
                                    <w:rFonts w:ascii="Times New Roman" w:hAnsi="Times New Roman" w:cs="Times New Roman"/>
                                    <w:color w:val="000000"/>
                                    <w:sz w:val="18"/>
                                    <w:szCs w:val="18"/>
                                    <w:rPrChange w:id="5891" w:author="Maino Vieytes, Christian (NIH/NIA/IRP) [F]" w:date="2023-11-16T09:37:00Z">
                                      <w:rPr>
                                        <w:rFonts w:ascii="Calibri" w:hAnsi="Calibri" w:cs="Calibri"/>
                                        <w:color w:val="000000"/>
                                      </w:rPr>
                                    </w:rPrChange>
                                  </w:rPr>
                                  <w:t>0.73 (0.44-1.21)</w:t>
                                </w:r>
                              </w:ins>
                              <w:del w:id="5892" w:author="Maino Vieytes, Christian (NIH/NIA/IRP) [F]" w:date="2023-11-15T15:57:00Z">
                                <w:r w:rsidRPr="0049435F" w:rsidDel="0055657D">
                                  <w:rPr>
                                    <w:rFonts w:ascii="Times New Roman" w:hAnsi="Times New Roman" w:cs="Times New Roman"/>
                                    <w:sz w:val="18"/>
                                    <w:szCs w:val="18"/>
                                    <w:rPrChange w:id="5893"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5894"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rsidP="0049435F">
                              <w:pPr>
                                <w:jc w:val="center"/>
                                <w:rPr>
                                  <w:del w:id="5895" w:author="Maino Vieytes, Christian (NIH/NIA/IRP) [F]" w:date="2023-11-15T16:27:00Z"/>
                                  <w:rFonts w:ascii="Times New Roman" w:hAnsi="Times New Roman" w:cs="Times New Roman"/>
                                  <w:sz w:val="18"/>
                                  <w:szCs w:val="18"/>
                                  <w:rPrChange w:id="5896" w:author="Maino Vieytes, Christian (NIH/NIA/IRP) [F]" w:date="2023-11-16T09:37:00Z">
                                    <w:rPr>
                                      <w:del w:id="5897" w:author="Maino Vieytes, Christian (NIH/NIA/IRP) [F]" w:date="2023-11-15T16:27:00Z"/>
                                      <w:rFonts w:ascii="Times New Roman" w:hAnsi="Times New Roman" w:cs="Times New Roman"/>
                                      <w:sz w:val="20"/>
                                      <w:szCs w:val="20"/>
                                    </w:rPr>
                                  </w:rPrChange>
                                </w:rPr>
                                <w:pPrChange w:id="5898" w:author="Maino Vieytes, Christian (NIH/NIA/IRP) [F]" w:date="2023-11-16T09:37:00Z">
                                  <w:pPr>
                                    <w:jc w:val="center"/>
                                  </w:pPr>
                                </w:pPrChange>
                              </w:pPr>
                              <w:ins w:id="5899" w:author="Maino Vieytes, Christian (NIH/NIA/IRP) [F]" w:date="2023-11-16T09:37:00Z">
                                <w:r w:rsidRPr="0049435F">
                                  <w:rPr>
                                    <w:rFonts w:ascii="Times New Roman" w:hAnsi="Times New Roman" w:cs="Times New Roman"/>
                                    <w:color w:val="000000"/>
                                    <w:sz w:val="18"/>
                                    <w:szCs w:val="18"/>
                                    <w:rPrChange w:id="5900" w:author="Maino Vieytes, Christian (NIH/NIA/IRP) [F]" w:date="2023-11-16T09:37:00Z">
                                      <w:rPr>
                                        <w:rFonts w:ascii="Calibri" w:hAnsi="Calibri" w:cs="Calibri"/>
                                        <w:color w:val="000000"/>
                                      </w:rPr>
                                    </w:rPrChange>
                                  </w:rPr>
                                  <w:t>0.63 (0.33-1.20)</w:t>
                                </w:r>
                              </w:ins>
                              <w:del w:id="5901" w:author="Maino Vieytes, Christian (NIH/NIA/IRP) [F]" w:date="2023-11-15T15:57:00Z">
                                <w:r w:rsidRPr="0049435F" w:rsidDel="0055657D">
                                  <w:rPr>
                                    <w:rFonts w:ascii="Times New Roman" w:hAnsi="Times New Roman" w:cs="Times New Roman"/>
                                    <w:sz w:val="18"/>
                                    <w:szCs w:val="18"/>
                                    <w:rPrChange w:id="5902"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5903"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rsidP="0049435F">
                              <w:pPr>
                                <w:jc w:val="center"/>
                                <w:rPr>
                                  <w:del w:id="5904" w:author="Maino Vieytes, Christian (NIH/NIA/IRP) [F]" w:date="2023-11-15T16:27:00Z"/>
                                  <w:rFonts w:ascii="Times New Roman" w:hAnsi="Times New Roman" w:cs="Times New Roman"/>
                                  <w:sz w:val="18"/>
                                  <w:szCs w:val="18"/>
                                  <w:rPrChange w:id="5905" w:author="Maino Vieytes, Christian (NIH/NIA/IRP) [F]" w:date="2023-11-16T09:37:00Z">
                                    <w:rPr>
                                      <w:del w:id="5906" w:author="Maino Vieytes, Christian (NIH/NIA/IRP) [F]" w:date="2023-11-15T16:27:00Z"/>
                                      <w:rFonts w:ascii="Times New Roman" w:hAnsi="Times New Roman" w:cs="Times New Roman"/>
                                      <w:sz w:val="20"/>
                                      <w:szCs w:val="20"/>
                                    </w:rPr>
                                  </w:rPrChange>
                                </w:rPr>
                                <w:pPrChange w:id="5907" w:author="Maino Vieytes, Christian (NIH/NIA/IRP) [F]" w:date="2023-11-16T09:37:00Z">
                                  <w:pPr>
                                    <w:jc w:val="center"/>
                                  </w:pPr>
                                </w:pPrChange>
                              </w:pPr>
                              <w:ins w:id="5908" w:author="Maino Vieytes, Christian (NIH/NIA/IRP) [F]" w:date="2023-11-16T09:37:00Z">
                                <w:r w:rsidRPr="0049435F">
                                  <w:rPr>
                                    <w:rFonts w:ascii="Times New Roman" w:hAnsi="Times New Roman" w:cs="Times New Roman"/>
                                    <w:color w:val="000000"/>
                                    <w:sz w:val="18"/>
                                    <w:szCs w:val="18"/>
                                    <w:rPrChange w:id="5909" w:author="Maino Vieytes, Christian (NIH/NIA/IRP) [F]" w:date="2023-11-16T09:37:00Z">
                                      <w:rPr>
                                        <w:rFonts w:ascii="Calibri" w:hAnsi="Calibri" w:cs="Calibri"/>
                                        <w:color w:val="000000"/>
                                      </w:rPr>
                                    </w:rPrChange>
                                  </w:rPr>
                                  <w:t>0.84 (0.50-1.41)</w:t>
                                </w:r>
                              </w:ins>
                              <w:del w:id="5910" w:author="Maino Vieytes, Christian (NIH/NIA/IRP) [F]" w:date="2023-11-15T15:57:00Z">
                                <w:r w:rsidRPr="0049435F" w:rsidDel="0055657D">
                                  <w:rPr>
                                    <w:rFonts w:ascii="Times New Roman" w:hAnsi="Times New Roman" w:cs="Times New Roman"/>
                                    <w:sz w:val="18"/>
                                    <w:szCs w:val="18"/>
                                    <w:rPrChange w:id="5911"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5912"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rsidP="0049435F">
                              <w:pPr>
                                <w:jc w:val="center"/>
                                <w:rPr>
                                  <w:del w:id="5913" w:author="Maino Vieytes, Christian (NIH/NIA/IRP) [F]" w:date="2023-11-15T16:27:00Z"/>
                                  <w:rFonts w:ascii="Times New Roman" w:hAnsi="Times New Roman" w:cs="Times New Roman"/>
                                  <w:sz w:val="18"/>
                                  <w:szCs w:val="18"/>
                                  <w:rPrChange w:id="5914" w:author="Maino Vieytes, Christian (NIH/NIA/IRP) [F]" w:date="2023-11-16T09:37:00Z">
                                    <w:rPr>
                                      <w:del w:id="5915" w:author="Maino Vieytes, Christian (NIH/NIA/IRP) [F]" w:date="2023-11-15T16:27:00Z"/>
                                      <w:rFonts w:ascii="Times New Roman" w:hAnsi="Times New Roman" w:cs="Times New Roman"/>
                                      <w:sz w:val="20"/>
                                      <w:szCs w:val="20"/>
                                    </w:rPr>
                                  </w:rPrChange>
                                </w:rPr>
                                <w:pPrChange w:id="5916" w:author="Maino Vieytes, Christian (NIH/NIA/IRP) [F]" w:date="2023-11-16T09:37:00Z">
                                  <w:pPr>
                                    <w:jc w:val="center"/>
                                  </w:pPr>
                                </w:pPrChange>
                              </w:pPr>
                              <w:ins w:id="5917" w:author="Maino Vieytes, Christian (NIH/NIA/IRP) [F]" w:date="2023-11-16T09:37:00Z">
                                <w:r w:rsidRPr="0049435F">
                                  <w:rPr>
                                    <w:rFonts w:ascii="Times New Roman" w:hAnsi="Times New Roman" w:cs="Times New Roman"/>
                                    <w:color w:val="000000"/>
                                    <w:sz w:val="18"/>
                                    <w:szCs w:val="18"/>
                                    <w:rPrChange w:id="5918" w:author="Maino Vieytes, Christian (NIH/NIA/IRP) [F]" w:date="2023-11-16T09:37:00Z">
                                      <w:rPr>
                                        <w:rFonts w:ascii="Calibri" w:hAnsi="Calibri" w:cs="Calibri"/>
                                        <w:color w:val="000000"/>
                                      </w:rPr>
                                    </w:rPrChange>
                                  </w:rPr>
                                  <w:t>0.84 (0.50-1.40)</w:t>
                                </w:r>
                              </w:ins>
                              <w:del w:id="5919" w:author="Maino Vieytes, Christian (NIH/NIA/IRP) [F]" w:date="2023-11-15T15:57:00Z">
                                <w:r w:rsidRPr="0049435F" w:rsidDel="0055657D">
                                  <w:rPr>
                                    <w:rFonts w:ascii="Times New Roman" w:hAnsi="Times New Roman" w:cs="Times New Roman"/>
                                    <w:sz w:val="18"/>
                                    <w:szCs w:val="18"/>
                                    <w:rPrChange w:id="5920"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5921"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rsidP="0049435F">
                              <w:pPr>
                                <w:jc w:val="center"/>
                                <w:rPr>
                                  <w:del w:id="5922" w:author="Maino Vieytes, Christian (NIH/NIA/IRP) [F]" w:date="2023-11-15T16:27:00Z"/>
                                  <w:rFonts w:ascii="Times New Roman" w:hAnsi="Times New Roman" w:cs="Times New Roman"/>
                                  <w:sz w:val="18"/>
                                  <w:szCs w:val="18"/>
                                  <w:rPrChange w:id="5923" w:author="Maino Vieytes, Christian (NIH/NIA/IRP) [F]" w:date="2023-11-16T09:37:00Z">
                                    <w:rPr>
                                      <w:del w:id="5924" w:author="Maino Vieytes, Christian (NIH/NIA/IRP) [F]" w:date="2023-11-15T16:27:00Z"/>
                                      <w:rFonts w:ascii="Times New Roman" w:hAnsi="Times New Roman" w:cs="Times New Roman"/>
                                      <w:sz w:val="20"/>
                                      <w:szCs w:val="20"/>
                                    </w:rPr>
                                  </w:rPrChange>
                                </w:rPr>
                                <w:pPrChange w:id="5925" w:author="Maino Vieytes, Christian (NIH/NIA/IRP) [F]" w:date="2023-11-16T09:37:00Z">
                                  <w:pPr>
                                    <w:jc w:val="center"/>
                                  </w:pPr>
                                </w:pPrChange>
                              </w:pPr>
                              <w:ins w:id="5926" w:author="Maino Vieytes, Christian (NIH/NIA/IRP) [F]" w:date="2023-11-16T09:37:00Z">
                                <w:r w:rsidRPr="0049435F">
                                  <w:rPr>
                                    <w:rFonts w:ascii="Times New Roman" w:hAnsi="Times New Roman" w:cs="Times New Roman"/>
                                    <w:color w:val="000000"/>
                                    <w:sz w:val="18"/>
                                    <w:szCs w:val="18"/>
                                    <w:rPrChange w:id="5927" w:author="Maino Vieytes, Christian (NIH/NIA/IRP) [F]" w:date="2023-11-16T09:37:00Z">
                                      <w:rPr>
                                        <w:rFonts w:ascii="Calibri" w:hAnsi="Calibri" w:cs="Calibri"/>
                                        <w:color w:val="000000"/>
                                      </w:rPr>
                                    </w:rPrChange>
                                  </w:rPr>
                                  <w:t>0.59</w:t>
                                </w:r>
                              </w:ins>
                              <w:del w:id="5928" w:author="Maino Vieytes, Christian (NIH/NIA/IRP) [F]" w:date="2023-11-15T15:57:00Z">
                                <w:r w:rsidRPr="0049435F" w:rsidDel="0055657D">
                                  <w:rPr>
                                    <w:rFonts w:ascii="Times New Roman" w:hAnsi="Times New Roman" w:cs="Times New Roman"/>
                                    <w:sz w:val="18"/>
                                    <w:szCs w:val="18"/>
                                    <w:rPrChange w:id="5929"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5930"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rsidP="0049435F">
                              <w:pPr>
                                <w:jc w:val="center"/>
                                <w:rPr>
                                  <w:del w:id="5931" w:author="Maino Vieytes, Christian (NIH/NIA/IRP) [F]" w:date="2023-11-15T16:27:00Z"/>
                                  <w:rFonts w:ascii="Times New Roman" w:hAnsi="Times New Roman" w:cs="Times New Roman"/>
                                  <w:sz w:val="18"/>
                                  <w:szCs w:val="18"/>
                                  <w:rPrChange w:id="5932" w:author="Maino Vieytes, Christian (NIH/NIA/IRP) [F]" w:date="2023-11-16T09:37:00Z">
                                    <w:rPr>
                                      <w:del w:id="5933" w:author="Maino Vieytes, Christian (NIH/NIA/IRP) [F]" w:date="2023-11-15T16:27:00Z"/>
                                      <w:rFonts w:ascii="Times New Roman" w:hAnsi="Times New Roman" w:cs="Times New Roman"/>
                                      <w:sz w:val="20"/>
                                      <w:szCs w:val="20"/>
                                    </w:rPr>
                                  </w:rPrChange>
                                </w:rPr>
                                <w:pPrChange w:id="5934" w:author="Maino Vieytes, Christian (NIH/NIA/IRP) [F]" w:date="2023-11-16T09:37:00Z">
                                  <w:pPr>
                                    <w:jc w:val="center"/>
                                  </w:pPr>
                                </w:pPrChange>
                              </w:pPr>
                              <w:ins w:id="5935" w:author="Maino Vieytes, Christian (NIH/NIA/IRP) [F]" w:date="2023-11-16T09:37:00Z">
                                <w:r w:rsidRPr="0049435F">
                                  <w:rPr>
                                    <w:rFonts w:ascii="Times New Roman" w:hAnsi="Times New Roman" w:cs="Times New Roman"/>
                                    <w:color w:val="000000"/>
                                    <w:sz w:val="18"/>
                                    <w:szCs w:val="18"/>
                                    <w:rPrChange w:id="5936" w:author="Maino Vieytes, Christian (NIH/NIA/IRP) [F]" w:date="2023-11-16T09:37:00Z">
                                      <w:rPr>
                                        <w:rFonts w:ascii="Calibri" w:hAnsi="Calibri" w:cs="Calibri"/>
                                        <w:color w:val="000000"/>
                                      </w:rPr>
                                    </w:rPrChange>
                                  </w:rPr>
                                  <w:t>0.96 (0.76-1.22)</w:t>
                                </w:r>
                              </w:ins>
                              <w:del w:id="5937" w:author="Maino Vieytes, Christian (NIH/NIA/IRP) [F]" w:date="2023-11-15T15:57:00Z">
                                <w:r w:rsidRPr="0049435F" w:rsidDel="0055657D">
                                  <w:rPr>
                                    <w:rFonts w:ascii="Times New Roman" w:hAnsi="Times New Roman" w:cs="Times New Roman"/>
                                    <w:sz w:val="18"/>
                                    <w:szCs w:val="18"/>
                                    <w:rPrChange w:id="5938"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5939"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rsidP="0049435F">
                              <w:pPr>
                                <w:jc w:val="center"/>
                                <w:rPr>
                                  <w:del w:id="5940" w:author="Maino Vieytes, Christian (NIH/NIA/IRP) [F]" w:date="2023-11-15T16:27:00Z"/>
                                  <w:rFonts w:ascii="Times New Roman" w:hAnsi="Times New Roman" w:cs="Times New Roman"/>
                                  <w:sz w:val="18"/>
                                  <w:szCs w:val="18"/>
                                  <w:rPrChange w:id="5941" w:author="Maino Vieytes, Christian (NIH/NIA/IRP) [F]" w:date="2023-11-16T09:37:00Z">
                                    <w:rPr>
                                      <w:del w:id="5942" w:author="Maino Vieytes, Christian (NIH/NIA/IRP) [F]" w:date="2023-11-15T16:27:00Z"/>
                                      <w:rFonts w:ascii="Times New Roman" w:hAnsi="Times New Roman" w:cs="Times New Roman"/>
                                      <w:sz w:val="20"/>
                                      <w:szCs w:val="20"/>
                                    </w:rPr>
                                  </w:rPrChange>
                                </w:rPr>
                                <w:pPrChange w:id="5943" w:author="Maino Vieytes, Christian (NIH/NIA/IRP) [F]" w:date="2023-11-16T09:37:00Z">
                                  <w:pPr>
                                    <w:jc w:val="center"/>
                                  </w:pPr>
                                </w:pPrChange>
                              </w:pPr>
                              <w:ins w:id="5944" w:author="Maino Vieytes, Christian (NIH/NIA/IRP) [F]" w:date="2023-11-16T09:37:00Z">
                                <w:r w:rsidRPr="0049435F">
                                  <w:rPr>
                                    <w:rFonts w:ascii="Times New Roman" w:hAnsi="Times New Roman" w:cs="Times New Roman"/>
                                    <w:color w:val="000000"/>
                                    <w:sz w:val="18"/>
                                    <w:szCs w:val="18"/>
                                    <w:rPrChange w:id="5945" w:author="Maino Vieytes, Christian (NIH/NIA/IRP) [F]" w:date="2023-11-16T09:37:00Z">
                                      <w:rPr>
                                        <w:rFonts w:ascii="Calibri" w:hAnsi="Calibri" w:cs="Calibri"/>
                                        <w:color w:val="000000"/>
                                      </w:rPr>
                                    </w:rPrChange>
                                  </w:rPr>
                                  <w:t>0.10</w:t>
                                </w:r>
                              </w:ins>
                              <w:del w:id="5946" w:author="Maino Vieytes, Christian (NIH/NIA/IRP) [F]" w:date="2023-11-15T15:57:00Z">
                                <w:r w:rsidRPr="0049435F" w:rsidDel="0055657D">
                                  <w:rPr>
                                    <w:rFonts w:ascii="Times New Roman" w:hAnsi="Times New Roman" w:cs="Times New Roman"/>
                                    <w:color w:val="000000"/>
                                    <w:sz w:val="18"/>
                                    <w:szCs w:val="18"/>
                                    <w:rPrChange w:id="5947"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5948" w:author="Maino Vieytes, Christian (NIH/NIA/IRP) [F]" w:date="2023-11-16T09:37:00Z">
                              <w:tblPrEx>
                                <w:tblW w:w="15091" w:type="dxa"/>
                              </w:tblPrEx>
                            </w:tblPrExChange>
                          </w:tblPrEx>
                          <w:trPr>
                            <w:trHeight w:val="320"/>
                            <w:del w:id="5949" w:author="Maino Vieytes, Christian (NIH/NIA/IRP) [F]" w:date="2023-11-15T16:27:00Z"/>
                            <w:trPrChange w:id="5950" w:author="Maino Vieytes, Christian (NIH/NIA/IRP) [F]" w:date="2023-11-16T09:37:00Z">
                              <w:trPr>
                                <w:gridAfter w:val="0"/>
                                <w:trHeight w:val="320"/>
                              </w:trPr>
                            </w:trPrChange>
                          </w:trPr>
                          <w:tc>
                            <w:tcPr>
                              <w:tcW w:w="2317" w:type="dxa"/>
                              <w:noWrap/>
                              <w:vAlign w:val="center"/>
                              <w:hideMark/>
                              <w:tcPrChange w:id="5951" w:author="Maino Vieytes, Christian (NIH/NIA/IRP) [F]" w:date="2023-11-16T09:37:00Z">
                                <w:tcPr>
                                  <w:tcW w:w="2317" w:type="dxa"/>
                                  <w:noWrap/>
                                  <w:vAlign w:val="center"/>
                                  <w:hideMark/>
                                </w:tcPr>
                              </w:tcPrChange>
                            </w:tcPr>
                            <w:p w14:paraId="76DDB7E7" w14:textId="29B9C539" w:rsidR="0049435F" w:rsidRPr="008A6C8D" w:rsidDel="002B4FE9" w:rsidRDefault="0049435F" w:rsidP="0049435F">
                              <w:pPr>
                                <w:jc w:val="center"/>
                                <w:rPr>
                                  <w:del w:id="5952" w:author="Maino Vieytes, Christian (NIH/NIA/IRP) [F]" w:date="2023-11-15T16:27:00Z"/>
                                  <w:rFonts w:ascii="Times New Roman" w:hAnsi="Times New Roman" w:cs="Times New Roman"/>
                                  <w:sz w:val="18"/>
                                  <w:szCs w:val="18"/>
                                  <w:rPrChange w:id="5953" w:author="Maino Vieytes, Christian (NIH/NIA/IRP) [F]" w:date="2023-11-15T15:57:00Z">
                                    <w:rPr>
                                      <w:del w:id="5954" w:author="Maino Vieytes, Christian (NIH/NIA/IRP) [F]" w:date="2023-11-15T16:27:00Z"/>
                                      <w:rFonts w:ascii="Times New Roman" w:hAnsi="Times New Roman" w:cs="Times New Roman"/>
                                      <w:sz w:val="20"/>
                                      <w:szCs w:val="20"/>
                                    </w:rPr>
                                  </w:rPrChange>
                                </w:rPr>
                                <w:pPrChange w:id="5955" w:author="Maino Vieytes, Christian (NIH/NIA/IRP) [F]" w:date="2023-11-16T09:37:00Z">
                                  <w:pPr/>
                                </w:pPrChange>
                              </w:pPr>
                              <w:del w:id="5956" w:author="Maino Vieytes, Christian (NIH/NIA/IRP) [F]" w:date="2023-11-15T16:27:00Z">
                                <w:r w:rsidRPr="008A6C8D" w:rsidDel="002B4FE9">
                                  <w:rPr>
                                    <w:rFonts w:ascii="Times New Roman" w:hAnsi="Times New Roman" w:cs="Times New Roman"/>
                                    <w:sz w:val="18"/>
                                    <w:szCs w:val="18"/>
                                    <w:rPrChange w:id="5957"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958"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959" w:author="Maino Vieytes, Christian (NIH/NIA/IRP) [F]" w:date="2023-11-16T09:37:00Z">
                                <w:tcPr>
                                  <w:tcW w:w="936" w:type="dxa"/>
                                  <w:noWrap/>
                                  <w:vAlign w:val="center"/>
                                  <w:hideMark/>
                                </w:tcPr>
                              </w:tcPrChange>
                            </w:tcPr>
                            <w:p w14:paraId="32E520B0" w14:textId="5CE9B0F9" w:rsidR="0049435F" w:rsidRPr="0049435F" w:rsidDel="002B4FE9" w:rsidRDefault="0049435F" w:rsidP="0049435F">
                              <w:pPr>
                                <w:jc w:val="center"/>
                                <w:rPr>
                                  <w:del w:id="5960" w:author="Maino Vieytes, Christian (NIH/NIA/IRP) [F]" w:date="2023-11-15T16:27:00Z"/>
                                  <w:rFonts w:ascii="Times New Roman" w:hAnsi="Times New Roman" w:cs="Times New Roman"/>
                                  <w:sz w:val="18"/>
                                  <w:szCs w:val="18"/>
                                  <w:rPrChange w:id="5961" w:author="Maino Vieytes, Christian (NIH/NIA/IRP) [F]" w:date="2023-11-16T09:37:00Z">
                                    <w:rPr>
                                      <w:del w:id="5962" w:author="Maino Vieytes, Christian (NIH/NIA/IRP) [F]" w:date="2023-11-15T16:27:00Z"/>
                                      <w:rFonts w:ascii="Times New Roman" w:hAnsi="Times New Roman" w:cs="Times New Roman"/>
                                      <w:sz w:val="20"/>
                                      <w:szCs w:val="20"/>
                                    </w:rPr>
                                  </w:rPrChange>
                                </w:rPr>
                                <w:pPrChange w:id="5963" w:author="Maino Vieytes, Christian (NIH/NIA/IRP) [F]" w:date="2023-11-16T09:37:00Z">
                                  <w:pPr>
                                    <w:jc w:val="center"/>
                                  </w:pPr>
                                </w:pPrChange>
                              </w:pPr>
                              <w:ins w:id="5964" w:author="Maino Vieytes, Christian (NIH/NIA/IRP) [F]" w:date="2023-11-16T09:37:00Z">
                                <w:r w:rsidRPr="0049435F">
                                  <w:rPr>
                                    <w:rFonts w:ascii="Times New Roman" w:hAnsi="Times New Roman" w:cs="Times New Roman"/>
                                    <w:color w:val="000000"/>
                                    <w:sz w:val="18"/>
                                    <w:szCs w:val="18"/>
                                    <w:rPrChange w:id="5965" w:author="Maino Vieytes, Christian (NIH/NIA/IRP) [F]" w:date="2023-11-16T09:37:00Z">
                                      <w:rPr>
                                        <w:rFonts w:ascii="Calibri" w:hAnsi="Calibri" w:cs="Calibri"/>
                                        <w:color w:val="000000"/>
                                      </w:rPr>
                                    </w:rPrChange>
                                  </w:rPr>
                                  <w:t>1745</w:t>
                                </w:r>
                              </w:ins>
                              <w:del w:id="5966" w:author="Maino Vieytes, Christian (NIH/NIA/IRP) [F]" w:date="2023-11-15T15:57:00Z">
                                <w:r w:rsidRPr="0049435F" w:rsidDel="0055657D">
                                  <w:rPr>
                                    <w:rFonts w:ascii="Times New Roman" w:hAnsi="Times New Roman" w:cs="Times New Roman"/>
                                    <w:sz w:val="18"/>
                                    <w:szCs w:val="18"/>
                                    <w:rPrChange w:id="596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968"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rsidP="0049435F">
                              <w:pPr>
                                <w:jc w:val="center"/>
                                <w:rPr>
                                  <w:del w:id="5969" w:author="Maino Vieytes, Christian (NIH/NIA/IRP) [F]" w:date="2023-11-15T16:27:00Z"/>
                                  <w:rFonts w:ascii="Times New Roman" w:hAnsi="Times New Roman" w:cs="Times New Roman"/>
                                  <w:sz w:val="18"/>
                                  <w:szCs w:val="18"/>
                                  <w:rPrChange w:id="5970" w:author="Maino Vieytes, Christian (NIH/NIA/IRP) [F]" w:date="2023-11-16T09:37:00Z">
                                    <w:rPr>
                                      <w:del w:id="5971" w:author="Maino Vieytes, Christian (NIH/NIA/IRP) [F]" w:date="2023-11-15T16:27:00Z"/>
                                      <w:rFonts w:ascii="Times New Roman" w:hAnsi="Times New Roman" w:cs="Times New Roman"/>
                                      <w:sz w:val="20"/>
                                      <w:szCs w:val="20"/>
                                    </w:rPr>
                                  </w:rPrChange>
                                </w:rPr>
                                <w:pPrChange w:id="5972" w:author="Maino Vieytes, Christian (NIH/NIA/IRP) [F]" w:date="2023-11-16T09:37:00Z">
                                  <w:pPr>
                                    <w:jc w:val="center"/>
                                  </w:pPr>
                                </w:pPrChange>
                              </w:pPr>
                              <w:ins w:id="5973" w:author="Maino Vieytes, Christian (NIH/NIA/IRP) [F]" w:date="2023-11-16T09:37:00Z">
                                <w:r w:rsidRPr="0049435F">
                                  <w:rPr>
                                    <w:rFonts w:ascii="Times New Roman" w:hAnsi="Times New Roman" w:cs="Times New Roman"/>
                                    <w:color w:val="000000"/>
                                    <w:sz w:val="18"/>
                                    <w:szCs w:val="18"/>
                                    <w:rPrChange w:id="5974" w:author="Maino Vieytes, Christian (NIH/NIA/IRP) [F]" w:date="2023-11-16T09:37:00Z">
                                      <w:rPr>
                                        <w:rFonts w:ascii="Calibri" w:hAnsi="Calibri" w:cs="Calibri"/>
                                        <w:color w:val="000000"/>
                                      </w:rPr>
                                    </w:rPrChange>
                                  </w:rPr>
                                  <w:t>1.00</w:t>
                                </w:r>
                              </w:ins>
                              <w:del w:id="5975" w:author="Maino Vieytes, Christian (NIH/NIA/IRP) [F]" w:date="2023-11-15T15:57:00Z">
                                <w:r w:rsidRPr="0049435F" w:rsidDel="0055657D">
                                  <w:rPr>
                                    <w:rFonts w:ascii="Times New Roman" w:hAnsi="Times New Roman" w:cs="Times New Roman"/>
                                    <w:sz w:val="18"/>
                                    <w:szCs w:val="18"/>
                                    <w:rPrChange w:id="5976"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977"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rsidP="0049435F">
                              <w:pPr>
                                <w:jc w:val="center"/>
                                <w:rPr>
                                  <w:del w:id="5978" w:author="Maino Vieytes, Christian (NIH/NIA/IRP) [F]" w:date="2023-11-15T16:27:00Z"/>
                                  <w:rFonts w:ascii="Times New Roman" w:hAnsi="Times New Roman" w:cs="Times New Roman"/>
                                  <w:sz w:val="18"/>
                                  <w:szCs w:val="18"/>
                                  <w:rPrChange w:id="5979" w:author="Maino Vieytes, Christian (NIH/NIA/IRP) [F]" w:date="2023-11-16T09:37:00Z">
                                    <w:rPr>
                                      <w:del w:id="5980" w:author="Maino Vieytes, Christian (NIH/NIA/IRP) [F]" w:date="2023-11-15T16:27:00Z"/>
                                      <w:rFonts w:ascii="Times New Roman" w:hAnsi="Times New Roman" w:cs="Times New Roman"/>
                                      <w:sz w:val="20"/>
                                      <w:szCs w:val="20"/>
                                    </w:rPr>
                                  </w:rPrChange>
                                </w:rPr>
                                <w:pPrChange w:id="5981" w:author="Maino Vieytes, Christian (NIH/NIA/IRP) [F]" w:date="2023-11-16T09:37:00Z">
                                  <w:pPr>
                                    <w:jc w:val="center"/>
                                  </w:pPr>
                                </w:pPrChange>
                              </w:pPr>
                              <w:ins w:id="5982" w:author="Maino Vieytes, Christian (NIH/NIA/IRP) [F]" w:date="2023-11-16T09:37:00Z">
                                <w:r w:rsidRPr="0049435F">
                                  <w:rPr>
                                    <w:rFonts w:ascii="Times New Roman" w:hAnsi="Times New Roman" w:cs="Times New Roman"/>
                                    <w:color w:val="000000"/>
                                    <w:sz w:val="18"/>
                                    <w:szCs w:val="18"/>
                                    <w:rPrChange w:id="5983" w:author="Maino Vieytes, Christian (NIH/NIA/IRP) [F]" w:date="2023-11-16T09:37:00Z">
                                      <w:rPr>
                                        <w:rFonts w:ascii="Calibri" w:hAnsi="Calibri" w:cs="Calibri"/>
                                        <w:color w:val="000000"/>
                                      </w:rPr>
                                    </w:rPrChange>
                                  </w:rPr>
                                  <w:t>0.81 (0.38-1.74)</w:t>
                                </w:r>
                              </w:ins>
                              <w:del w:id="5984" w:author="Maino Vieytes, Christian (NIH/NIA/IRP) [F]" w:date="2023-11-15T15:57:00Z">
                                <w:r w:rsidRPr="0049435F" w:rsidDel="0055657D">
                                  <w:rPr>
                                    <w:rFonts w:ascii="Times New Roman" w:hAnsi="Times New Roman" w:cs="Times New Roman"/>
                                    <w:sz w:val="18"/>
                                    <w:szCs w:val="18"/>
                                    <w:rPrChange w:id="5985"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5986"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rsidP="0049435F">
                              <w:pPr>
                                <w:jc w:val="center"/>
                                <w:rPr>
                                  <w:del w:id="5987" w:author="Maino Vieytes, Christian (NIH/NIA/IRP) [F]" w:date="2023-11-15T16:27:00Z"/>
                                  <w:rFonts w:ascii="Times New Roman" w:hAnsi="Times New Roman" w:cs="Times New Roman"/>
                                  <w:sz w:val="18"/>
                                  <w:szCs w:val="18"/>
                                  <w:rPrChange w:id="5988" w:author="Maino Vieytes, Christian (NIH/NIA/IRP) [F]" w:date="2023-11-16T09:37:00Z">
                                    <w:rPr>
                                      <w:del w:id="5989" w:author="Maino Vieytes, Christian (NIH/NIA/IRP) [F]" w:date="2023-11-15T16:27:00Z"/>
                                      <w:rFonts w:ascii="Times New Roman" w:hAnsi="Times New Roman" w:cs="Times New Roman"/>
                                      <w:sz w:val="20"/>
                                      <w:szCs w:val="20"/>
                                    </w:rPr>
                                  </w:rPrChange>
                                </w:rPr>
                                <w:pPrChange w:id="5990" w:author="Maino Vieytes, Christian (NIH/NIA/IRP) [F]" w:date="2023-11-16T09:37:00Z">
                                  <w:pPr>
                                    <w:jc w:val="center"/>
                                  </w:pPr>
                                </w:pPrChange>
                              </w:pPr>
                              <w:ins w:id="5991" w:author="Maino Vieytes, Christian (NIH/NIA/IRP) [F]" w:date="2023-11-16T09:37:00Z">
                                <w:r w:rsidRPr="0049435F">
                                  <w:rPr>
                                    <w:rFonts w:ascii="Times New Roman" w:hAnsi="Times New Roman" w:cs="Times New Roman"/>
                                    <w:color w:val="000000"/>
                                    <w:sz w:val="18"/>
                                    <w:szCs w:val="18"/>
                                    <w:rPrChange w:id="5992"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5993" w:author="Maino Vieytes, Christian (NIH/NIA/IRP) [F]" w:date="2023-11-16T09:37:00Z">
                                      <w:rPr>
                                        <w:rFonts w:ascii="Calibri" w:hAnsi="Calibri" w:cs="Calibri"/>
                                        <w:color w:val="000000"/>
                                      </w:rPr>
                                    </w:rPrChange>
                                  </w:rPr>
                                  <w:t>89)*</w:t>
                                </w:r>
                              </w:ins>
                              <w:proofErr w:type="gramEnd"/>
                              <w:del w:id="5994" w:author="Maino Vieytes, Christian (NIH/NIA/IRP) [F]" w:date="2023-11-15T15:57:00Z">
                                <w:r w:rsidRPr="0049435F" w:rsidDel="0055657D">
                                  <w:rPr>
                                    <w:rFonts w:ascii="Times New Roman" w:hAnsi="Times New Roman" w:cs="Times New Roman"/>
                                    <w:sz w:val="18"/>
                                    <w:szCs w:val="18"/>
                                    <w:rPrChange w:id="5995"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5996"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rsidP="0049435F">
                              <w:pPr>
                                <w:jc w:val="center"/>
                                <w:rPr>
                                  <w:del w:id="5997" w:author="Maino Vieytes, Christian (NIH/NIA/IRP) [F]" w:date="2023-11-15T16:27:00Z"/>
                                  <w:rFonts w:ascii="Times New Roman" w:hAnsi="Times New Roman" w:cs="Times New Roman"/>
                                  <w:sz w:val="18"/>
                                  <w:szCs w:val="18"/>
                                  <w:rPrChange w:id="5998" w:author="Maino Vieytes, Christian (NIH/NIA/IRP) [F]" w:date="2023-11-16T09:37:00Z">
                                    <w:rPr>
                                      <w:del w:id="5999" w:author="Maino Vieytes, Christian (NIH/NIA/IRP) [F]" w:date="2023-11-15T16:27:00Z"/>
                                      <w:rFonts w:ascii="Times New Roman" w:hAnsi="Times New Roman" w:cs="Times New Roman"/>
                                      <w:sz w:val="20"/>
                                      <w:szCs w:val="20"/>
                                    </w:rPr>
                                  </w:rPrChange>
                                </w:rPr>
                                <w:pPrChange w:id="6000" w:author="Maino Vieytes, Christian (NIH/NIA/IRP) [F]" w:date="2023-11-16T09:37:00Z">
                                  <w:pPr>
                                    <w:jc w:val="center"/>
                                  </w:pPr>
                                </w:pPrChange>
                              </w:pPr>
                              <w:ins w:id="6001" w:author="Maino Vieytes, Christian (NIH/NIA/IRP) [F]" w:date="2023-11-16T09:37:00Z">
                                <w:r w:rsidRPr="0049435F">
                                  <w:rPr>
                                    <w:rFonts w:ascii="Times New Roman" w:hAnsi="Times New Roman" w:cs="Times New Roman"/>
                                    <w:color w:val="000000"/>
                                    <w:sz w:val="18"/>
                                    <w:szCs w:val="18"/>
                                    <w:rPrChange w:id="6002" w:author="Maino Vieytes, Christian (NIH/NIA/IRP) [F]" w:date="2023-11-16T09:37:00Z">
                                      <w:rPr>
                                        <w:rFonts w:ascii="Calibri" w:hAnsi="Calibri" w:cs="Calibri"/>
                                        <w:color w:val="000000"/>
                                      </w:rPr>
                                    </w:rPrChange>
                                  </w:rPr>
                                  <w:t>0.84 (0.53-1.35)</w:t>
                                </w:r>
                              </w:ins>
                              <w:del w:id="6003" w:author="Maino Vieytes, Christian (NIH/NIA/IRP) [F]" w:date="2023-11-15T15:57:00Z">
                                <w:r w:rsidRPr="0049435F" w:rsidDel="0055657D">
                                  <w:rPr>
                                    <w:rFonts w:ascii="Times New Roman" w:hAnsi="Times New Roman" w:cs="Times New Roman"/>
                                    <w:sz w:val="18"/>
                                    <w:szCs w:val="18"/>
                                    <w:rPrChange w:id="6004"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6005"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rsidP="0049435F">
                              <w:pPr>
                                <w:jc w:val="center"/>
                                <w:rPr>
                                  <w:del w:id="6006" w:author="Maino Vieytes, Christian (NIH/NIA/IRP) [F]" w:date="2023-11-15T16:27:00Z"/>
                                  <w:rFonts w:ascii="Times New Roman" w:hAnsi="Times New Roman" w:cs="Times New Roman"/>
                                  <w:sz w:val="18"/>
                                  <w:szCs w:val="18"/>
                                  <w:rPrChange w:id="6007" w:author="Maino Vieytes, Christian (NIH/NIA/IRP) [F]" w:date="2023-11-16T09:37:00Z">
                                    <w:rPr>
                                      <w:del w:id="6008" w:author="Maino Vieytes, Christian (NIH/NIA/IRP) [F]" w:date="2023-11-15T16:27:00Z"/>
                                      <w:rFonts w:ascii="Times New Roman" w:hAnsi="Times New Roman" w:cs="Times New Roman"/>
                                      <w:sz w:val="20"/>
                                      <w:szCs w:val="20"/>
                                    </w:rPr>
                                  </w:rPrChange>
                                </w:rPr>
                                <w:pPrChange w:id="6009" w:author="Maino Vieytes, Christian (NIH/NIA/IRP) [F]" w:date="2023-11-16T09:37:00Z">
                                  <w:pPr>
                                    <w:jc w:val="center"/>
                                  </w:pPr>
                                </w:pPrChange>
                              </w:pPr>
                              <w:ins w:id="6010" w:author="Maino Vieytes, Christian (NIH/NIA/IRP) [F]" w:date="2023-11-16T09:37:00Z">
                                <w:r w:rsidRPr="0049435F">
                                  <w:rPr>
                                    <w:rFonts w:ascii="Times New Roman" w:hAnsi="Times New Roman" w:cs="Times New Roman"/>
                                    <w:color w:val="000000"/>
                                    <w:sz w:val="18"/>
                                    <w:szCs w:val="18"/>
                                    <w:rPrChange w:id="6011"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012"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013" w:author="Maino Vieytes, Christian (NIH/NIA/IRP) [F]" w:date="2023-11-16T09:37:00Z">
                                      <w:rPr>
                                        <w:rFonts w:ascii="Calibri" w:hAnsi="Calibri" w:cs="Calibri"/>
                                        <w:color w:val="000000"/>
                                      </w:rPr>
                                    </w:rPrChange>
                                  </w:rPr>
                                  <w:t>*</w:t>
                                </w:r>
                              </w:ins>
                              <w:del w:id="6014" w:author="Maino Vieytes, Christian (NIH/NIA/IRP) [F]" w:date="2023-11-15T15:57:00Z">
                                <w:r w:rsidRPr="0049435F" w:rsidDel="0055657D">
                                  <w:rPr>
                                    <w:rFonts w:ascii="Times New Roman" w:hAnsi="Times New Roman" w:cs="Times New Roman"/>
                                    <w:sz w:val="18"/>
                                    <w:szCs w:val="18"/>
                                    <w:rPrChange w:id="6015"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6016"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rsidP="0049435F">
                              <w:pPr>
                                <w:jc w:val="center"/>
                                <w:rPr>
                                  <w:del w:id="6017" w:author="Maino Vieytes, Christian (NIH/NIA/IRP) [F]" w:date="2023-11-15T16:27:00Z"/>
                                  <w:rFonts w:ascii="Times New Roman" w:hAnsi="Times New Roman" w:cs="Times New Roman"/>
                                  <w:sz w:val="18"/>
                                  <w:szCs w:val="18"/>
                                  <w:rPrChange w:id="6018" w:author="Maino Vieytes, Christian (NIH/NIA/IRP) [F]" w:date="2023-11-16T09:37:00Z">
                                    <w:rPr>
                                      <w:del w:id="6019" w:author="Maino Vieytes, Christian (NIH/NIA/IRP) [F]" w:date="2023-11-15T16:27:00Z"/>
                                      <w:rFonts w:ascii="Times New Roman" w:hAnsi="Times New Roman" w:cs="Times New Roman"/>
                                      <w:sz w:val="20"/>
                                      <w:szCs w:val="20"/>
                                    </w:rPr>
                                  </w:rPrChange>
                                </w:rPr>
                                <w:pPrChange w:id="6020" w:author="Maino Vieytes, Christian (NIH/NIA/IRP) [F]" w:date="2023-11-16T09:37:00Z">
                                  <w:pPr>
                                    <w:jc w:val="center"/>
                                  </w:pPr>
                                </w:pPrChange>
                              </w:pPr>
                              <w:ins w:id="6021" w:author="Maino Vieytes, Christian (NIH/NIA/IRP) [F]" w:date="2023-11-16T09:37:00Z">
                                <w:r w:rsidRPr="0049435F">
                                  <w:rPr>
                                    <w:rFonts w:ascii="Times New Roman" w:hAnsi="Times New Roman" w:cs="Times New Roman"/>
                                    <w:color w:val="000000"/>
                                    <w:sz w:val="18"/>
                                    <w:szCs w:val="18"/>
                                    <w:rPrChange w:id="6022" w:author="Maino Vieytes, Christian (NIH/NIA/IRP) [F]" w:date="2023-11-16T09:37:00Z">
                                      <w:rPr>
                                        <w:rFonts w:ascii="Calibri" w:hAnsi="Calibri" w:cs="Calibri"/>
                                        <w:color w:val="000000"/>
                                      </w:rPr>
                                    </w:rPrChange>
                                  </w:rPr>
                                  <w:t>&lt; 0.01**</w:t>
                                </w:r>
                              </w:ins>
                              <w:del w:id="6023" w:author="Maino Vieytes, Christian (NIH/NIA/IRP) [F]" w:date="2023-11-15T15:57:00Z">
                                <w:r w:rsidRPr="0049435F" w:rsidDel="0055657D">
                                  <w:rPr>
                                    <w:rFonts w:ascii="Times New Roman" w:hAnsi="Times New Roman" w:cs="Times New Roman"/>
                                    <w:sz w:val="18"/>
                                    <w:szCs w:val="18"/>
                                    <w:rPrChange w:id="6024"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6025"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rsidP="0049435F">
                              <w:pPr>
                                <w:jc w:val="center"/>
                                <w:rPr>
                                  <w:del w:id="6026" w:author="Maino Vieytes, Christian (NIH/NIA/IRP) [F]" w:date="2023-11-15T16:27:00Z"/>
                                  <w:rFonts w:ascii="Times New Roman" w:hAnsi="Times New Roman" w:cs="Times New Roman"/>
                                  <w:sz w:val="18"/>
                                  <w:szCs w:val="18"/>
                                  <w:rPrChange w:id="6027" w:author="Maino Vieytes, Christian (NIH/NIA/IRP) [F]" w:date="2023-11-16T09:37:00Z">
                                    <w:rPr>
                                      <w:del w:id="6028" w:author="Maino Vieytes, Christian (NIH/NIA/IRP) [F]" w:date="2023-11-15T16:27:00Z"/>
                                      <w:rFonts w:ascii="Times New Roman" w:hAnsi="Times New Roman" w:cs="Times New Roman"/>
                                      <w:sz w:val="20"/>
                                      <w:szCs w:val="20"/>
                                    </w:rPr>
                                  </w:rPrChange>
                                </w:rPr>
                                <w:pPrChange w:id="6029" w:author="Maino Vieytes, Christian (NIH/NIA/IRP) [F]" w:date="2023-11-16T09:37:00Z">
                                  <w:pPr>
                                    <w:jc w:val="center"/>
                                  </w:pPr>
                                </w:pPrChange>
                              </w:pPr>
                              <w:ins w:id="6030" w:author="Maino Vieytes, Christian (NIH/NIA/IRP) [F]" w:date="2023-11-16T09:37:00Z">
                                <w:r w:rsidRPr="0049435F">
                                  <w:rPr>
                                    <w:rFonts w:ascii="Times New Roman" w:hAnsi="Times New Roman" w:cs="Times New Roman"/>
                                    <w:color w:val="000000"/>
                                    <w:sz w:val="18"/>
                                    <w:szCs w:val="18"/>
                                    <w:rPrChange w:id="6031"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032" w:author="Maino Vieytes, Christian (NIH/NIA/IRP) [F]" w:date="2023-11-16T09:37:00Z">
                                      <w:rPr>
                                        <w:rFonts w:ascii="Calibri" w:hAnsi="Calibri" w:cs="Calibri"/>
                                        <w:color w:val="000000"/>
                                      </w:rPr>
                                    </w:rPrChange>
                                  </w:rPr>
                                  <w:t>97)*</w:t>
                                </w:r>
                              </w:ins>
                              <w:proofErr w:type="gramEnd"/>
                              <w:del w:id="6033" w:author="Maino Vieytes, Christian (NIH/NIA/IRP) [F]" w:date="2023-11-15T15:57:00Z">
                                <w:r w:rsidRPr="0049435F" w:rsidDel="0055657D">
                                  <w:rPr>
                                    <w:rFonts w:ascii="Times New Roman" w:hAnsi="Times New Roman" w:cs="Times New Roman"/>
                                    <w:sz w:val="18"/>
                                    <w:szCs w:val="18"/>
                                    <w:rPrChange w:id="6034"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6035"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rsidP="0049435F">
                              <w:pPr>
                                <w:jc w:val="center"/>
                                <w:rPr>
                                  <w:del w:id="6036" w:author="Maino Vieytes, Christian (NIH/NIA/IRP) [F]" w:date="2023-11-15T16:27:00Z"/>
                                  <w:rFonts w:ascii="Times New Roman" w:hAnsi="Times New Roman" w:cs="Times New Roman"/>
                                  <w:sz w:val="18"/>
                                  <w:szCs w:val="18"/>
                                  <w:rPrChange w:id="6037" w:author="Maino Vieytes, Christian (NIH/NIA/IRP) [F]" w:date="2023-11-16T09:37:00Z">
                                    <w:rPr>
                                      <w:del w:id="6038" w:author="Maino Vieytes, Christian (NIH/NIA/IRP) [F]" w:date="2023-11-15T16:27:00Z"/>
                                      <w:rFonts w:ascii="Times New Roman" w:hAnsi="Times New Roman" w:cs="Times New Roman"/>
                                      <w:sz w:val="20"/>
                                      <w:szCs w:val="20"/>
                                    </w:rPr>
                                  </w:rPrChange>
                                </w:rPr>
                                <w:pPrChange w:id="6039" w:author="Maino Vieytes, Christian (NIH/NIA/IRP) [F]" w:date="2023-11-16T09:37:00Z">
                                  <w:pPr>
                                    <w:jc w:val="center"/>
                                  </w:pPr>
                                </w:pPrChange>
                              </w:pPr>
                              <w:ins w:id="6040" w:author="Maino Vieytes, Christian (NIH/NIA/IRP) [F]" w:date="2023-11-16T09:37:00Z">
                                <w:r w:rsidRPr="0049435F">
                                  <w:rPr>
                                    <w:rFonts w:ascii="Times New Roman" w:hAnsi="Times New Roman" w:cs="Times New Roman"/>
                                    <w:color w:val="000000"/>
                                    <w:sz w:val="18"/>
                                    <w:szCs w:val="18"/>
                                    <w:rPrChange w:id="6041" w:author="Maino Vieytes, Christian (NIH/NIA/IRP) [F]" w:date="2023-11-16T09:37:00Z">
                                      <w:rPr>
                                        <w:rFonts w:ascii="Calibri" w:hAnsi="Calibri" w:cs="Calibri"/>
                                        <w:color w:val="000000"/>
                                      </w:rPr>
                                    </w:rPrChange>
                                  </w:rPr>
                                  <w:t>0.89</w:t>
                                </w:r>
                              </w:ins>
                              <w:del w:id="6042" w:author="Maino Vieytes, Christian (NIH/NIA/IRP) [F]" w:date="2023-11-15T15:57:00Z">
                                <w:r w:rsidRPr="0049435F" w:rsidDel="0055657D">
                                  <w:rPr>
                                    <w:rFonts w:ascii="Times New Roman" w:hAnsi="Times New Roman" w:cs="Times New Roman"/>
                                    <w:color w:val="000000"/>
                                    <w:sz w:val="18"/>
                                    <w:szCs w:val="18"/>
                                    <w:rPrChange w:id="6043"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6044" w:author="Maino Vieytes, Christian (NIH/NIA/IRP) [F]" w:date="2023-11-16T09:39:00Z">
                              <w:tblPrEx>
                                <w:tblW w:w="15091" w:type="dxa"/>
                              </w:tblPrEx>
                            </w:tblPrExChange>
                          </w:tblPrEx>
                          <w:trPr>
                            <w:trHeight w:val="320"/>
                            <w:trPrChange w:id="6045" w:author="Maino Vieytes, Christian (NIH/NIA/IRP) [F]" w:date="2023-11-16T09:39:00Z">
                              <w:trPr>
                                <w:gridAfter w:val="0"/>
                                <w:trHeight w:val="320"/>
                              </w:trPr>
                            </w:trPrChange>
                          </w:trPr>
                          <w:tc>
                            <w:tcPr>
                              <w:tcW w:w="2317" w:type="dxa"/>
                              <w:noWrap/>
                              <w:vAlign w:val="center"/>
                              <w:hideMark/>
                              <w:tcPrChange w:id="6046"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604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04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604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050"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6051" w:author="Maino Vieytes, Christian (NIH/NIA/IRP) [F]" w:date="2023-11-16T09:37:00Z">
                                    <w:rPr>
                                      <w:rFonts w:ascii="Times New Roman" w:hAnsi="Times New Roman" w:cs="Times New Roman"/>
                                      <w:sz w:val="20"/>
                                      <w:szCs w:val="20"/>
                                    </w:rPr>
                                  </w:rPrChange>
                                </w:rPr>
                              </w:pPr>
                              <w:ins w:id="6052" w:author="Maino Vieytes, Christian (NIH/NIA/IRP) [F]" w:date="2023-11-16T09:37:00Z">
                                <w:r w:rsidRPr="0049435F">
                                  <w:rPr>
                                    <w:rFonts w:ascii="Times New Roman" w:hAnsi="Times New Roman" w:cs="Times New Roman"/>
                                    <w:color w:val="000000"/>
                                    <w:sz w:val="18"/>
                                    <w:szCs w:val="18"/>
                                    <w:rPrChange w:id="6053" w:author="Maino Vieytes, Christian (NIH/NIA/IRP) [F]" w:date="2023-11-16T09:37:00Z">
                                      <w:rPr>
                                        <w:rFonts w:ascii="Calibri" w:hAnsi="Calibri" w:cs="Calibri"/>
                                        <w:color w:val="000000"/>
                                      </w:rPr>
                                    </w:rPrChange>
                                  </w:rPr>
                                  <w:t>1745</w:t>
                                </w:r>
                              </w:ins>
                              <w:del w:id="6054" w:author="Maino Vieytes, Christian (NIH/NIA/IRP) [F]" w:date="2023-11-15T15:57:00Z">
                                <w:r w:rsidRPr="0049435F" w:rsidDel="0055657D">
                                  <w:rPr>
                                    <w:rFonts w:ascii="Times New Roman" w:hAnsi="Times New Roman" w:cs="Times New Roman"/>
                                    <w:sz w:val="18"/>
                                    <w:szCs w:val="18"/>
                                    <w:rPrChange w:id="605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056"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6057" w:author="Maino Vieytes, Christian (NIH/NIA/IRP) [F]" w:date="2023-11-16T09:37:00Z">
                                    <w:rPr>
                                      <w:rFonts w:ascii="Times New Roman" w:hAnsi="Times New Roman" w:cs="Times New Roman"/>
                                      <w:sz w:val="20"/>
                                      <w:szCs w:val="20"/>
                                    </w:rPr>
                                  </w:rPrChange>
                                </w:rPr>
                              </w:pPr>
                              <w:ins w:id="6058" w:author="Maino Vieytes, Christian (NIH/NIA/IRP) [F]" w:date="2023-11-16T09:37:00Z">
                                <w:r w:rsidRPr="0049435F">
                                  <w:rPr>
                                    <w:rFonts w:ascii="Times New Roman" w:hAnsi="Times New Roman" w:cs="Times New Roman"/>
                                    <w:color w:val="000000"/>
                                    <w:sz w:val="18"/>
                                    <w:szCs w:val="18"/>
                                    <w:rPrChange w:id="6059" w:author="Maino Vieytes, Christian (NIH/NIA/IRP) [F]" w:date="2023-11-16T09:37:00Z">
                                      <w:rPr>
                                        <w:rFonts w:ascii="Calibri" w:hAnsi="Calibri" w:cs="Calibri"/>
                                        <w:color w:val="000000"/>
                                      </w:rPr>
                                    </w:rPrChange>
                                  </w:rPr>
                                  <w:t>1.00</w:t>
                                </w:r>
                              </w:ins>
                              <w:del w:id="6060" w:author="Maino Vieytes, Christian (NIH/NIA/IRP) [F]" w:date="2023-11-15T15:57:00Z">
                                <w:r w:rsidRPr="0049435F" w:rsidDel="0055657D">
                                  <w:rPr>
                                    <w:rFonts w:ascii="Times New Roman" w:hAnsi="Times New Roman" w:cs="Times New Roman"/>
                                    <w:sz w:val="18"/>
                                    <w:szCs w:val="18"/>
                                    <w:rPrChange w:id="606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062"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6063" w:author="Maino Vieytes, Christian (NIH/NIA/IRP) [F]" w:date="2023-11-16T09:39:00Z">
                                    <w:rPr>
                                      <w:rFonts w:ascii="Times New Roman" w:hAnsi="Times New Roman" w:cs="Times New Roman"/>
                                      <w:sz w:val="20"/>
                                      <w:szCs w:val="20"/>
                                    </w:rPr>
                                  </w:rPrChange>
                                </w:rPr>
                              </w:pPr>
                              <w:ins w:id="6064" w:author="Maino Vieytes, Christian (NIH/NIA/IRP) [F]" w:date="2023-11-16T09:39:00Z">
                                <w:r w:rsidRPr="0049435F">
                                  <w:rPr>
                                    <w:rFonts w:ascii="Times New Roman" w:hAnsi="Times New Roman" w:cs="Times New Roman"/>
                                    <w:color w:val="000000"/>
                                    <w:sz w:val="18"/>
                                    <w:szCs w:val="18"/>
                                    <w:rPrChange w:id="6065" w:author="Maino Vieytes, Christian (NIH/NIA/IRP) [F]" w:date="2023-11-16T09:39:00Z">
                                      <w:rPr>
                                        <w:rFonts w:ascii="Calibri" w:hAnsi="Calibri" w:cs="Calibri"/>
                                        <w:color w:val="000000"/>
                                      </w:rPr>
                                    </w:rPrChange>
                                  </w:rPr>
                                  <w:t>1.21 (0.62-2.36)</w:t>
                                </w:r>
                              </w:ins>
                              <w:del w:id="6066" w:author="Maino Vieytes, Christian (NIH/NIA/IRP) [F]" w:date="2023-11-15T15:57:00Z">
                                <w:r w:rsidRPr="0049435F" w:rsidDel="0055657D">
                                  <w:rPr>
                                    <w:rFonts w:ascii="Times New Roman" w:hAnsi="Times New Roman" w:cs="Times New Roman"/>
                                    <w:sz w:val="18"/>
                                    <w:szCs w:val="18"/>
                                    <w:rPrChange w:id="6067"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6068"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6069" w:author="Maino Vieytes, Christian (NIH/NIA/IRP) [F]" w:date="2023-11-16T09:39:00Z">
                                    <w:rPr>
                                      <w:rFonts w:ascii="Times New Roman" w:hAnsi="Times New Roman" w:cs="Times New Roman"/>
                                      <w:sz w:val="20"/>
                                      <w:szCs w:val="20"/>
                                    </w:rPr>
                                  </w:rPrChange>
                                </w:rPr>
                              </w:pPr>
                              <w:ins w:id="6070" w:author="Maino Vieytes, Christian (NIH/NIA/IRP) [F]" w:date="2023-11-16T09:39:00Z">
                                <w:r w:rsidRPr="0049435F">
                                  <w:rPr>
                                    <w:rFonts w:ascii="Times New Roman" w:hAnsi="Times New Roman" w:cs="Times New Roman"/>
                                    <w:color w:val="000000"/>
                                    <w:sz w:val="18"/>
                                    <w:szCs w:val="18"/>
                                    <w:rPrChange w:id="6071"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6072" w:author="Maino Vieytes, Christian (NIH/NIA/IRP) [F]" w:date="2023-11-16T09:39:00Z">
                                      <w:rPr>
                                        <w:rFonts w:ascii="Calibri" w:hAnsi="Calibri" w:cs="Calibri"/>
                                        <w:color w:val="000000"/>
                                      </w:rPr>
                                    </w:rPrChange>
                                  </w:rPr>
                                  <w:t>20)*</w:t>
                                </w:r>
                              </w:ins>
                              <w:proofErr w:type="gramEnd"/>
                              <w:del w:id="6073" w:author="Maino Vieytes, Christian (NIH/NIA/IRP) [F]" w:date="2023-11-15T15:57:00Z">
                                <w:r w:rsidRPr="0049435F" w:rsidDel="0055657D">
                                  <w:rPr>
                                    <w:rFonts w:ascii="Times New Roman" w:hAnsi="Times New Roman" w:cs="Times New Roman"/>
                                    <w:sz w:val="18"/>
                                    <w:szCs w:val="18"/>
                                    <w:rPrChange w:id="6074"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6075"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6076" w:author="Maino Vieytes, Christian (NIH/NIA/IRP) [F]" w:date="2023-11-16T09:39:00Z">
                                    <w:rPr>
                                      <w:rFonts w:ascii="Times New Roman" w:hAnsi="Times New Roman" w:cs="Times New Roman"/>
                                      <w:sz w:val="20"/>
                                      <w:szCs w:val="20"/>
                                    </w:rPr>
                                  </w:rPrChange>
                                </w:rPr>
                              </w:pPr>
                              <w:ins w:id="6077" w:author="Maino Vieytes, Christian (NIH/NIA/IRP) [F]" w:date="2023-11-16T09:39:00Z">
                                <w:r w:rsidRPr="0049435F">
                                  <w:rPr>
                                    <w:rFonts w:ascii="Times New Roman" w:hAnsi="Times New Roman" w:cs="Times New Roman"/>
                                    <w:color w:val="000000"/>
                                    <w:sz w:val="18"/>
                                    <w:szCs w:val="18"/>
                                    <w:rPrChange w:id="6078" w:author="Maino Vieytes, Christian (NIH/NIA/IRP) [F]" w:date="2023-11-16T09:39:00Z">
                                      <w:rPr>
                                        <w:rFonts w:ascii="Calibri" w:hAnsi="Calibri" w:cs="Calibri"/>
                                        <w:color w:val="000000"/>
                                      </w:rPr>
                                    </w:rPrChange>
                                  </w:rPr>
                                  <w:t>1.72 (0.81-3.65)</w:t>
                                </w:r>
                              </w:ins>
                              <w:del w:id="6079" w:author="Maino Vieytes, Christian (NIH/NIA/IRP) [F]" w:date="2023-11-15T15:57:00Z">
                                <w:r w:rsidRPr="0049435F" w:rsidDel="0055657D">
                                  <w:rPr>
                                    <w:rFonts w:ascii="Times New Roman" w:hAnsi="Times New Roman" w:cs="Times New Roman"/>
                                    <w:sz w:val="18"/>
                                    <w:szCs w:val="18"/>
                                    <w:rPrChange w:id="6080"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6081"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6082" w:author="Maino Vieytes, Christian (NIH/NIA/IRP) [F]" w:date="2023-11-16T09:39:00Z">
                                    <w:rPr>
                                      <w:rFonts w:ascii="Times New Roman" w:hAnsi="Times New Roman" w:cs="Times New Roman"/>
                                      <w:sz w:val="20"/>
                                      <w:szCs w:val="20"/>
                                    </w:rPr>
                                  </w:rPrChange>
                                </w:rPr>
                              </w:pPr>
                              <w:ins w:id="6083" w:author="Maino Vieytes, Christian (NIH/NIA/IRP) [F]" w:date="2023-11-16T09:39:00Z">
                                <w:r w:rsidRPr="0049435F">
                                  <w:rPr>
                                    <w:rFonts w:ascii="Times New Roman" w:hAnsi="Times New Roman" w:cs="Times New Roman"/>
                                    <w:color w:val="000000"/>
                                    <w:sz w:val="18"/>
                                    <w:szCs w:val="18"/>
                                    <w:rPrChange w:id="6084"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6085" w:author="Maino Vieytes, Christian (NIH/NIA/IRP) [F]" w:date="2023-11-16T09:39:00Z">
                                      <w:rPr>
                                        <w:rFonts w:ascii="Calibri" w:hAnsi="Calibri" w:cs="Calibri"/>
                                        <w:color w:val="000000"/>
                                      </w:rPr>
                                    </w:rPrChange>
                                  </w:rPr>
                                  <w:t>35)*</w:t>
                                </w:r>
                              </w:ins>
                              <w:proofErr w:type="gramEnd"/>
                              <w:del w:id="6086" w:author="Maino Vieytes, Christian (NIH/NIA/IRP) [F]" w:date="2023-11-15T15:57:00Z">
                                <w:r w:rsidRPr="0049435F" w:rsidDel="0055657D">
                                  <w:rPr>
                                    <w:rFonts w:ascii="Times New Roman" w:hAnsi="Times New Roman" w:cs="Times New Roman"/>
                                    <w:sz w:val="18"/>
                                    <w:szCs w:val="18"/>
                                    <w:rPrChange w:id="6087"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6088"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6089" w:author="Maino Vieytes, Christian (NIH/NIA/IRP) [F]" w:date="2023-11-16T09:39:00Z">
                                    <w:rPr>
                                      <w:rFonts w:ascii="Times New Roman" w:hAnsi="Times New Roman" w:cs="Times New Roman"/>
                                      <w:sz w:val="20"/>
                                      <w:szCs w:val="20"/>
                                    </w:rPr>
                                  </w:rPrChange>
                                </w:rPr>
                              </w:pPr>
                              <w:ins w:id="6090" w:author="Maino Vieytes, Christian (NIH/NIA/IRP) [F]" w:date="2023-11-16T09:39:00Z">
                                <w:r w:rsidRPr="0049435F">
                                  <w:rPr>
                                    <w:rFonts w:ascii="Times New Roman" w:hAnsi="Times New Roman" w:cs="Times New Roman"/>
                                    <w:color w:val="000000"/>
                                    <w:sz w:val="18"/>
                                    <w:szCs w:val="18"/>
                                    <w:rPrChange w:id="6091" w:author="Maino Vieytes, Christian (NIH/NIA/IRP) [F]" w:date="2023-11-16T09:39:00Z">
                                      <w:rPr>
                                        <w:rFonts w:ascii="Calibri" w:hAnsi="Calibri" w:cs="Calibri"/>
                                        <w:color w:val="000000"/>
                                      </w:rPr>
                                    </w:rPrChange>
                                  </w:rPr>
                                  <w:t>0.01*</w:t>
                                </w:r>
                              </w:ins>
                              <w:del w:id="6092" w:author="Maino Vieytes, Christian (NIH/NIA/IRP) [F]" w:date="2023-11-15T15:57:00Z">
                                <w:r w:rsidRPr="0049435F" w:rsidDel="0055657D">
                                  <w:rPr>
                                    <w:rFonts w:ascii="Times New Roman" w:hAnsi="Times New Roman" w:cs="Times New Roman"/>
                                    <w:sz w:val="18"/>
                                    <w:szCs w:val="18"/>
                                    <w:rPrChange w:id="6093"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6094"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6095" w:author="Maino Vieytes, Christian (NIH/NIA/IRP) [F]" w:date="2023-11-16T09:39:00Z">
                                    <w:rPr>
                                      <w:rFonts w:ascii="Times New Roman" w:hAnsi="Times New Roman" w:cs="Times New Roman"/>
                                      <w:sz w:val="20"/>
                                      <w:szCs w:val="20"/>
                                    </w:rPr>
                                  </w:rPrChange>
                                </w:rPr>
                              </w:pPr>
                              <w:ins w:id="6096" w:author="Maino Vieytes, Christian (NIH/NIA/IRP) [F]" w:date="2023-11-16T09:39:00Z">
                                <w:r w:rsidRPr="0049435F">
                                  <w:rPr>
                                    <w:rFonts w:ascii="Times New Roman" w:hAnsi="Times New Roman" w:cs="Times New Roman"/>
                                    <w:color w:val="000000"/>
                                    <w:sz w:val="18"/>
                                    <w:szCs w:val="18"/>
                                    <w:rPrChange w:id="6097"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6098" w:author="Maino Vieytes, Christian (NIH/NIA/IRP) [F]" w:date="2023-11-16T09:39:00Z">
                                      <w:rPr>
                                        <w:rFonts w:ascii="Calibri" w:hAnsi="Calibri" w:cs="Calibri"/>
                                        <w:color w:val="000000"/>
                                      </w:rPr>
                                    </w:rPrChange>
                                  </w:rPr>
                                  <w:t>34)*</w:t>
                                </w:r>
                              </w:ins>
                              <w:proofErr w:type="gramEnd"/>
                              <w:del w:id="6099" w:author="Maino Vieytes, Christian (NIH/NIA/IRP) [F]" w:date="2023-11-15T15:57:00Z">
                                <w:r w:rsidRPr="0049435F" w:rsidDel="0055657D">
                                  <w:rPr>
                                    <w:rFonts w:ascii="Times New Roman" w:hAnsi="Times New Roman" w:cs="Times New Roman"/>
                                    <w:sz w:val="18"/>
                                    <w:szCs w:val="18"/>
                                    <w:rPrChange w:id="6100"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6101"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6102" w:author="Maino Vieytes, Christian (NIH/NIA/IRP) [F]" w:date="2023-11-16T09:39:00Z">
                                    <w:rPr>
                                      <w:rFonts w:ascii="Times New Roman" w:hAnsi="Times New Roman" w:cs="Times New Roman"/>
                                      <w:sz w:val="20"/>
                                      <w:szCs w:val="20"/>
                                    </w:rPr>
                                  </w:rPrChange>
                                </w:rPr>
                              </w:pPr>
                              <w:ins w:id="6103" w:author="Maino Vieytes, Christian (NIH/NIA/IRP) [F]" w:date="2023-11-16T09:39:00Z">
                                <w:r w:rsidRPr="0049435F">
                                  <w:rPr>
                                    <w:rFonts w:ascii="Times New Roman" w:hAnsi="Times New Roman" w:cs="Times New Roman"/>
                                    <w:color w:val="000000"/>
                                    <w:sz w:val="18"/>
                                    <w:szCs w:val="18"/>
                                    <w:rPrChange w:id="6104" w:author="Maino Vieytes, Christian (NIH/NIA/IRP) [F]" w:date="2023-11-16T09:39:00Z">
                                      <w:rPr>
                                        <w:rFonts w:ascii="Calibri" w:hAnsi="Calibri" w:cs="Calibri"/>
                                        <w:color w:val="000000"/>
                                      </w:rPr>
                                    </w:rPrChange>
                                  </w:rPr>
                                  <w:t>0.15</w:t>
                                </w:r>
                              </w:ins>
                              <w:del w:id="6105" w:author="Maino Vieytes, Christian (NIH/NIA/IRP) [F]" w:date="2023-11-15T15:57:00Z">
                                <w:r w:rsidRPr="0049435F" w:rsidDel="0055657D">
                                  <w:rPr>
                                    <w:rFonts w:ascii="Times New Roman" w:hAnsi="Times New Roman" w:cs="Times New Roman"/>
                                    <w:color w:val="000000"/>
                                    <w:sz w:val="18"/>
                                    <w:szCs w:val="18"/>
                                    <w:rPrChange w:id="6106"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6107" w:author="Maino Vieytes, Christian (NIH/NIA/IRP) [F]" w:date="2023-11-16T09:39:00Z">
                              <w:tblPrEx>
                                <w:tblW w:w="15091" w:type="dxa"/>
                              </w:tblPrEx>
                            </w:tblPrExChange>
                          </w:tblPrEx>
                          <w:trPr>
                            <w:trHeight w:val="320"/>
                            <w:trPrChange w:id="6108" w:author="Maino Vieytes, Christian (NIH/NIA/IRP) [F]" w:date="2023-11-16T09:39:00Z">
                              <w:trPr>
                                <w:gridAfter w:val="0"/>
                                <w:trHeight w:val="320"/>
                              </w:trPr>
                            </w:trPrChange>
                          </w:trPr>
                          <w:tc>
                            <w:tcPr>
                              <w:tcW w:w="2317" w:type="dxa"/>
                              <w:noWrap/>
                              <w:vAlign w:val="center"/>
                              <w:hideMark/>
                              <w:tcPrChange w:id="6109"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611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11"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6112"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113"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6114" w:author="Maino Vieytes, Christian (NIH/NIA/IRP) [F]" w:date="2023-11-16T09:37:00Z">
                                    <w:rPr>
                                      <w:rFonts w:ascii="Times New Roman" w:hAnsi="Times New Roman" w:cs="Times New Roman"/>
                                      <w:sz w:val="20"/>
                                      <w:szCs w:val="20"/>
                                    </w:rPr>
                                  </w:rPrChange>
                                </w:rPr>
                              </w:pPr>
                              <w:ins w:id="6115" w:author="Maino Vieytes, Christian (NIH/NIA/IRP) [F]" w:date="2023-11-16T09:37:00Z">
                                <w:r w:rsidRPr="0049435F">
                                  <w:rPr>
                                    <w:rFonts w:ascii="Times New Roman" w:hAnsi="Times New Roman" w:cs="Times New Roman"/>
                                    <w:color w:val="000000"/>
                                    <w:sz w:val="18"/>
                                    <w:szCs w:val="18"/>
                                    <w:rPrChange w:id="6116" w:author="Maino Vieytes, Christian (NIH/NIA/IRP) [F]" w:date="2023-11-16T09:37:00Z">
                                      <w:rPr>
                                        <w:rFonts w:ascii="Calibri" w:hAnsi="Calibri" w:cs="Calibri"/>
                                        <w:color w:val="000000"/>
                                      </w:rPr>
                                    </w:rPrChange>
                                  </w:rPr>
                                  <w:t>1745</w:t>
                                </w:r>
                              </w:ins>
                              <w:del w:id="6117" w:author="Maino Vieytes, Christian (NIH/NIA/IRP) [F]" w:date="2023-11-15T15:57:00Z">
                                <w:r w:rsidRPr="0049435F" w:rsidDel="0055657D">
                                  <w:rPr>
                                    <w:rFonts w:ascii="Times New Roman" w:hAnsi="Times New Roman" w:cs="Times New Roman"/>
                                    <w:sz w:val="18"/>
                                    <w:szCs w:val="18"/>
                                    <w:rPrChange w:id="611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119"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6120" w:author="Maino Vieytes, Christian (NIH/NIA/IRP) [F]" w:date="2023-11-16T09:37:00Z">
                                    <w:rPr>
                                      <w:rFonts w:ascii="Times New Roman" w:hAnsi="Times New Roman" w:cs="Times New Roman"/>
                                      <w:sz w:val="20"/>
                                      <w:szCs w:val="20"/>
                                    </w:rPr>
                                  </w:rPrChange>
                                </w:rPr>
                              </w:pPr>
                              <w:ins w:id="6121" w:author="Maino Vieytes, Christian (NIH/NIA/IRP) [F]" w:date="2023-11-16T09:37:00Z">
                                <w:r w:rsidRPr="0049435F">
                                  <w:rPr>
                                    <w:rFonts w:ascii="Times New Roman" w:hAnsi="Times New Roman" w:cs="Times New Roman"/>
                                    <w:color w:val="000000"/>
                                    <w:sz w:val="18"/>
                                    <w:szCs w:val="18"/>
                                    <w:rPrChange w:id="6122" w:author="Maino Vieytes, Christian (NIH/NIA/IRP) [F]" w:date="2023-11-16T09:37:00Z">
                                      <w:rPr>
                                        <w:rFonts w:ascii="Calibri" w:hAnsi="Calibri" w:cs="Calibri"/>
                                        <w:color w:val="000000"/>
                                      </w:rPr>
                                    </w:rPrChange>
                                  </w:rPr>
                                  <w:t>1.00</w:t>
                                </w:r>
                              </w:ins>
                              <w:del w:id="6123" w:author="Maino Vieytes, Christian (NIH/NIA/IRP) [F]" w:date="2023-11-15T15:57:00Z">
                                <w:r w:rsidRPr="0049435F" w:rsidDel="0055657D">
                                  <w:rPr>
                                    <w:rFonts w:ascii="Times New Roman" w:hAnsi="Times New Roman" w:cs="Times New Roman"/>
                                    <w:sz w:val="18"/>
                                    <w:szCs w:val="18"/>
                                    <w:rPrChange w:id="612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125"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6126" w:author="Maino Vieytes, Christian (NIH/NIA/IRP) [F]" w:date="2023-11-16T09:39:00Z">
                                    <w:rPr>
                                      <w:rFonts w:ascii="Times New Roman" w:hAnsi="Times New Roman" w:cs="Times New Roman"/>
                                      <w:sz w:val="20"/>
                                      <w:szCs w:val="20"/>
                                    </w:rPr>
                                  </w:rPrChange>
                                </w:rPr>
                              </w:pPr>
                              <w:ins w:id="6127" w:author="Maino Vieytes, Christian (NIH/NIA/IRP) [F]" w:date="2023-11-16T09:39:00Z">
                                <w:r w:rsidRPr="0049435F">
                                  <w:rPr>
                                    <w:rFonts w:ascii="Times New Roman" w:hAnsi="Times New Roman" w:cs="Times New Roman"/>
                                    <w:color w:val="000000"/>
                                    <w:sz w:val="18"/>
                                    <w:szCs w:val="18"/>
                                    <w:rPrChange w:id="6128" w:author="Maino Vieytes, Christian (NIH/NIA/IRP) [F]" w:date="2023-11-16T09:39:00Z">
                                      <w:rPr>
                                        <w:rFonts w:ascii="Calibri" w:hAnsi="Calibri" w:cs="Calibri"/>
                                        <w:color w:val="000000"/>
                                      </w:rPr>
                                    </w:rPrChange>
                                  </w:rPr>
                                  <w:t>0.73 (0.44-1.21)</w:t>
                                </w:r>
                              </w:ins>
                              <w:del w:id="6129" w:author="Maino Vieytes, Christian (NIH/NIA/IRP) [F]" w:date="2023-11-15T15:57:00Z">
                                <w:r w:rsidRPr="0049435F" w:rsidDel="0055657D">
                                  <w:rPr>
                                    <w:rFonts w:ascii="Times New Roman" w:hAnsi="Times New Roman" w:cs="Times New Roman"/>
                                    <w:sz w:val="18"/>
                                    <w:szCs w:val="18"/>
                                    <w:rPrChange w:id="6130"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6131"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6132" w:author="Maino Vieytes, Christian (NIH/NIA/IRP) [F]" w:date="2023-11-16T09:39:00Z">
                                    <w:rPr>
                                      <w:rFonts w:ascii="Times New Roman" w:hAnsi="Times New Roman" w:cs="Times New Roman"/>
                                      <w:sz w:val="20"/>
                                      <w:szCs w:val="20"/>
                                    </w:rPr>
                                  </w:rPrChange>
                                </w:rPr>
                              </w:pPr>
                              <w:ins w:id="6133" w:author="Maino Vieytes, Christian (NIH/NIA/IRP) [F]" w:date="2023-11-16T09:39:00Z">
                                <w:r w:rsidRPr="0049435F">
                                  <w:rPr>
                                    <w:rFonts w:ascii="Times New Roman" w:hAnsi="Times New Roman" w:cs="Times New Roman"/>
                                    <w:color w:val="000000"/>
                                    <w:sz w:val="18"/>
                                    <w:szCs w:val="18"/>
                                    <w:rPrChange w:id="6134" w:author="Maino Vieytes, Christian (NIH/NIA/IRP) [F]" w:date="2023-11-16T09:39:00Z">
                                      <w:rPr>
                                        <w:rFonts w:ascii="Calibri" w:hAnsi="Calibri" w:cs="Calibri"/>
                                        <w:color w:val="000000"/>
                                      </w:rPr>
                                    </w:rPrChange>
                                  </w:rPr>
                                  <w:t>0.63 (0.33-1.20)</w:t>
                                </w:r>
                              </w:ins>
                              <w:del w:id="6135" w:author="Maino Vieytes, Christian (NIH/NIA/IRP) [F]" w:date="2023-11-15T15:57:00Z">
                                <w:r w:rsidRPr="0049435F" w:rsidDel="0055657D">
                                  <w:rPr>
                                    <w:rFonts w:ascii="Times New Roman" w:hAnsi="Times New Roman" w:cs="Times New Roman"/>
                                    <w:sz w:val="18"/>
                                    <w:szCs w:val="18"/>
                                    <w:rPrChange w:id="6136"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6137"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6138" w:author="Maino Vieytes, Christian (NIH/NIA/IRP) [F]" w:date="2023-11-16T09:39:00Z">
                                    <w:rPr>
                                      <w:rFonts w:ascii="Times New Roman" w:hAnsi="Times New Roman" w:cs="Times New Roman"/>
                                      <w:sz w:val="20"/>
                                      <w:szCs w:val="20"/>
                                    </w:rPr>
                                  </w:rPrChange>
                                </w:rPr>
                              </w:pPr>
                              <w:ins w:id="6139" w:author="Maino Vieytes, Christian (NIH/NIA/IRP) [F]" w:date="2023-11-16T09:39:00Z">
                                <w:r w:rsidRPr="0049435F">
                                  <w:rPr>
                                    <w:rFonts w:ascii="Times New Roman" w:hAnsi="Times New Roman" w:cs="Times New Roman"/>
                                    <w:color w:val="000000"/>
                                    <w:sz w:val="18"/>
                                    <w:szCs w:val="18"/>
                                    <w:rPrChange w:id="6140" w:author="Maino Vieytes, Christian (NIH/NIA/IRP) [F]" w:date="2023-11-16T09:39:00Z">
                                      <w:rPr>
                                        <w:rFonts w:ascii="Calibri" w:hAnsi="Calibri" w:cs="Calibri"/>
                                        <w:color w:val="000000"/>
                                      </w:rPr>
                                    </w:rPrChange>
                                  </w:rPr>
                                  <w:t>0.84 (0.50-1.41)</w:t>
                                </w:r>
                              </w:ins>
                              <w:del w:id="6141" w:author="Maino Vieytes, Christian (NIH/NIA/IRP) [F]" w:date="2023-11-15T15:57:00Z">
                                <w:r w:rsidRPr="0049435F" w:rsidDel="0055657D">
                                  <w:rPr>
                                    <w:rFonts w:ascii="Times New Roman" w:hAnsi="Times New Roman" w:cs="Times New Roman"/>
                                    <w:sz w:val="18"/>
                                    <w:szCs w:val="18"/>
                                    <w:rPrChange w:id="6142"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6143"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6144" w:author="Maino Vieytes, Christian (NIH/NIA/IRP) [F]" w:date="2023-11-16T09:39:00Z">
                                    <w:rPr>
                                      <w:rFonts w:ascii="Times New Roman" w:hAnsi="Times New Roman" w:cs="Times New Roman"/>
                                      <w:sz w:val="20"/>
                                      <w:szCs w:val="20"/>
                                    </w:rPr>
                                  </w:rPrChange>
                                </w:rPr>
                              </w:pPr>
                              <w:ins w:id="6145" w:author="Maino Vieytes, Christian (NIH/NIA/IRP) [F]" w:date="2023-11-16T09:39:00Z">
                                <w:r w:rsidRPr="0049435F">
                                  <w:rPr>
                                    <w:rFonts w:ascii="Times New Roman" w:hAnsi="Times New Roman" w:cs="Times New Roman"/>
                                    <w:color w:val="000000"/>
                                    <w:sz w:val="18"/>
                                    <w:szCs w:val="18"/>
                                    <w:rPrChange w:id="6146" w:author="Maino Vieytes, Christian (NIH/NIA/IRP) [F]" w:date="2023-11-16T09:39:00Z">
                                      <w:rPr>
                                        <w:rFonts w:ascii="Calibri" w:hAnsi="Calibri" w:cs="Calibri"/>
                                        <w:color w:val="000000"/>
                                      </w:rPr>
                                    </w:rPrChange>
                                  </w:rPr>
                                  <w:t>0.84 (0.50-1.40)</w:t>
                                </w:r>
                              </w:ins>
                              <w:del w:id="6147" w:author="Maino Vieytes, Christian (NIH/NIA/IRP) [F]" w:date="2023-11-15T15:57:00Z">
                                <w:r w:rsidRPr="0049435F" w:rsidDel="0055657D">
                                  <w:rPr>
                                    <w:rFonts w:ascii="Times New Roman" w:hAnsi="Times New Roman" w:cs="Times New Roman"/>
                                    <w:sz w:val="18"/>
                                    <w:szCs w:val="18"/>
                                    <w:rPrChange w:id="6148"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6149"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6150" w:author="Maino Vieytes, Christian (NIH/NIA/IRP) [F]" w:date="2023-11-16T09:39:00Z">
                                    <w:rPr>
                                      <w:rFonts w:ascii="Times New Roman" w:hAnsi="Times New Roman" w:cs="Times New Roman"/>
                                      <w:sz w:val="20"/>
                                      <w:szCs w:val="20"/>
                                    </w:rPr>
                                  </w:rPrChange>
                                </w:rPr>
                              </w:pPr>
                              <w:ins w:id="6151" w:author="Maino Vieytes, Christian (NIH/NIA/IRP) [F]" w:date="2023-11-16T09:39:00Z">
                                <w:r w:rsidRPr="0049435F">
                                  <w:rPr>
                                    <w:rFonts w:ascii="Times New Roman" w:hAnsi="Times New Roman" w:cs="Times New Roman"/>
                                    <w:color w:val="000000"/>
                                    <w:sz w:val="18"/>
                                    <w:szCs w:val="18"/>
                                    <w:rPrChange w:id="6152" w:author="Maino Vieytes, Christian (NIH/NIA/IRP) [F]" w:date="2023-11-16T09:39:00Z">
                                      <w:rPr>
                                        <w:rFonts w:ascii="Calibri" w:hAnsi="Calibri" w:cs="Calibri"/>
                                        <w:color w:val="000000"/>
                                      </w:rPr>
                                    </w:rPrChange>
                                  </w:rPr>
                                  <w:t>0.59</w:t>
                                </w:r>
                              </w:ins>
                              <w:del w:id="6153" w:author="Maino Vieytes, Christian (NIH/NIA/IRP) [F]" w:date="2023-11-15T15:57:00Z">
                                <w:r w:rsidRPr="0049435F" w:rsidDel="0055657D">
                                  <w:rPr>
                                    <w:rFonts w:ascii="Times New Roman" w:hAnsi="Times New Roman" w:cs="Times New Roman"/>
                                    <w:sz w:val="18"/>
                                    <w:szCs w:val="18"/>
                                    <w:rPrChange w:id="6154"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6155"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6156" w:author="Maino Vieytes, Christian (NIH/NIA/IRP) [F]" w:date="2023-11-16T09:39:00Z">
                                    <w:rPr>
                                      <w:rFonts w:ascii="Times New Roman" w:hAnsi="Times New Roman" w:cs="Times New Roman"/>
                                      <w:sz w:val="20"/>
                                      <w:szCs w:val="20"/>
                                    </w:rPr>
                                  </w:rPrChange>
                                </w:rPr>
                              </w:pPr>
                              <w:ins w:id="6157" w:author="Maino Vieytes, Christian (NIH/NIA/IRP) [F]" w:date="2023-11-16T09:39:00Z">
                                <w:r w:rsidRPr="0049435F">
                                  <w:rPr>
                                    <w:rFonts w:ascii="Times New Roman" w:hAnsi="Times New Roman" w:cs="Times New Roman"/>
                                    <w:color w:val="000000"/>
                                    <w:sz w:val="18"/>
                                    <w:szCs w:val="18"/>
                                    <w:rPrChange w:id="6158" w:author="Maino Vieytes, Christian (NIH/NIA/IRP) [F]" w:date="2023-11-16T09:39:00Z">
                                      <w:rPr>
                                        <w:rFonts w:ascii="Calibri" w:hAnsi="Calibri" w:cs="Calibri"/>
                                        <w:color w:val="000000"/>
                                      </w:rPr>
                                    </w:rPrChange>
                                  </w:rPr>
                                  <w:t>0.96 (0.76-1.22)</w:t>
                                </w:r>
                              </w:ins>
                              <w:del w:id="6159" w:author="Maino Vieytes, Christian (NIH/NIA/IRP) [F]" w:date="2023-11-15T15:57:00Z">
                                <w:r w:rsidRPr="0049435F" w:rsidDel="0055657D">
                                  <w:rPr>
                                    <w:rFonts w:ascii="Times New Roman" w:hAnsi="Times New Roman" w:cs="Times New Roman"/>
                                    <w:sz w:val="18"/>
                                    <w:szCs w:val="18"/>
                                    <w:rPrChange w:id="6160"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6161"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6162" w:author="Maino Vieytes, Christian (NIH/NIA/IRP) [F]" w:date="2023-11-16T09:39:00Z">
                                    <w:rPr>
                                      <w:rFonts w:ascii="Times New Roman" w:hAnsi="Times New Roman" w:cs="Times New Roman"/>
                                      <w:sz w:val="20"/>
                                      <w:szCs w:val="20"/>
                                    </w:rPr>
                                  </w:rPrChange>
                                </w:rPr>
                              </w:pPr>
                              <w:ins w:id="6163" w:author="Maino Vieytes, Christian (NIH/NIA/IRP) [F]" w:date="2023-11-16T09:39:00Z">
                                <w:r w:rsidRPr="0049435F">
                                  <w:rPr>
                                    <w:rFonts w:ascii="Times New Roman" w:hAnsi="Times New Roman" w:cs="Times New Roman"/>
                                    <w:color w:val="000000"/>
                                    <w:sz w:val="18"/>
                                    <w:szCs w:val="18"/>
                                    <w:rPrChange w:id="6164" w:author="Maino Vieytes, Christian (NIH/NIA/IRP) [F]" w:date="2023-11-16T09:39:00Z">
                                      <w:rPr>
                                        <w:rFonts w:ascii="Calibri" w:hAnsi="Calibri" w:cs="Calibri"/>
                                        <w:color w:val="000000"/>
                                      </w:rPr>
                                    </w:rPrChange>
                                  </w:rPr>
                                  <w:t>0.10</w:t>
                                </w:r>
                              </w:ins>
                              <w:del w:id="6165" w:author="Maino Vieytes, Christian (NIH/NIA/IRP) [F]" w:date="2023-11-15T15:57:00Z">
                                <w:r w:rsidRPr="0049435F" w:rsidDel="0055657D">
                                  <w:rPr>
                                    <w:rFonts w:ascii="Times New Roman" w:hAnsi="Times New Roman" w:cs="Times New Roman"/>
                                    <w:color w:val="000000"/>
                                    <w:sz w:val="18"/>
                                    <w:szCs w:val="18"/>
                                    <w:rPrChange w:id="6166"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6167" w:author="Maino Vieytes, Christian (NIH/NIA/IRP) [F]" w:date="2023-11-16T09:39:00Z">
                              <w:tblPrEx>
                                <w:tblW w:w="15091" w:type="dxa"/>
                              </w:tblPrEx>
                            </w:tblPrExChange>
                          </w:tblPrEx>
                          <w:trPr>
                            <w:trHeight w:val="320"/>
                            <w:trPrChange w:id="6168" w:author="Maino Vieytes, Christian (NIH/NIA/IRP) [F]" w:date="2023-11-16T09:39:00Z">
                              <w:trPr>
                                <w:gridAfter w:val="0"/>
                                <w:trHeight w:val="320"/>
                              </w:trPr>
                            </w:trPrChange>
                          </w:trPr>
                          <w:tc>
                            <w:tcPr>
                              <w:tcW w:w="2317" w:type="dxa"/>
                              <w:noWrap/>
                              <w:vAlign w:val="center"/>
                              <w:tcPrChange w:id="6169"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617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71"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6172"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6173"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6174" w:author="Maino Vieytes, Christian (NIH/NIA/IRP) [F]" w:date="2023-11-16T09:37:00Z">
                                    <w:rPr>
                                      <w:rFonts w:ascii="Times New Roman" w:hAnsi="Times New Roman" w:cs="Times New Roman"/>
                                      <w:sz w:val="20"/>
                                      <w:szCs w:val="20"/>
                                    </w:rPr>
                                  </w:rPrChange>
                                </w:rPr>
                              </w:pPr>
                              <w:ins w:id="6175" w:author="Maino Vieytes, Christian (NIH/NIA/IRP) [F]" w:date="2023-11-16T09:37:00Z">
                                <w:r w:rsidRPr="0049435F">
                                  <w:rPr>
                                    <w:rFonts w:ascii="Times New Roman" w:hAnsi="Times New Roman" w:cs="Times New Roman"/>
                                    <w:color w:val="000000"/>
                                    <w:sz w:val="18"/>
                                    <w:szCs w:val="18"/>
                                    <w:rPrChange w:id="6176" w:author="Maino Vieytes, Christian (NIH/NIA/IRP) [F]" w:date="2023-11-16T09:37:00Z">
                                      <w:rPr>
                                        <w:rFonts w:ascii="Calibri" w:hAnsi="Calibri" w:cs="Calibri"/>
                                        <w:color w:val="000000"/>
                                      </w:rPr>
                                    </w:rPrChange>
                                  </w:rPr>
                                  <w:t>1745</w:t>
                                </w:r>
                              </w:ins>
                              <w:del w:id="6177" w:author="Maino Vieytes, Christian (NIH/NIA/IRP) [F]" w:date="2023-11-15T15:57:00Z">
                                <w:r w:rsidRPr="0049435F" w:rsidDel="0055657D">
                                  <w:rPr>
                                    <w:rFonts w:ascii="Times New Roman" w:hAnsi="Times New Roman" w:cs="Times New Roman"/>
                                    <w:color w:val="000000"/>
                                    <w:sz w:val="18"/>
                                    <w:szCs w:val="18"/>
                                    <w:rPrChange w:id="6178"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6179"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6180" w:author="Maino Vieytes, Christian (NIH/NIA/IRP) [F]" w:date="2023-11-16T09:37:00Z">
                                    <w:rPr>
                                      <w:rFonts w:ascii="Times New Roman" w:hAnsi="Times New Roman" w:cs="Times New Roman"/>
                                      <w:sz w:val="20"/>
                                      <w:szCs w:val="20"/>
                                    </w:rPr>
                                  </w:rPrChange>
                                </w:rPr>
                              </w:pPr>
                              <w:ins w:id="6181" w:author="Maino Vieytes, Christian (NIH/NIA/IRP) [F]" w:date="2023-11-16T09:37:00Z">
                                <w:r w:rsidRPr="0049435F">
                                  <w:rPr>
                                    <w:rFonts w:ascii="Times New Roman" w:hAnsi="Times New Roman" w:cs="Times New Roman"/>
                                    <w:color w:val="000000"/>
                                    <w:sz w:val="18"/>
                                    <w:szCs w:val="18"/>
                                    <w:rPrChange w:id="6182" w:author="Maino Vieytes, Christian (NIH/NIA/IRP) [F]" w:date="2023-11-16T09:37:00Z">
                                      <w:rPr>
                                        <w:rFonts w:ascii="Calibri" w:hAnsi="Calibri" w:cs="Calibri"/>
                                        <w:color w:val="000000"/>
                                      </w:rPr>
                                    </w:rPrChange>
                                  </w:rPr>
                                  <w:t>1.00</w:t>
                                </w:r>
                              </w:ins>
                              <w:del w:id="6183" w:author="Maino Vieytes, Christian (NIH/NIA/IRP) [F]" w:date="2023-11-15T15:57:00Z">
                                <w:r w:rsidRPr="0049435F" w:rsidDel="0055657D">
                                  <w:rPr>
                                    <w:rFonts w:ascii="Times New Roman" w:hAnsi="Times New Roman" w:cs="Times New Roman"/>
                                    <w:color w:val="000000"/>
                                    <w:sz w:val="18"/>
                                    <w:szCs w:val="18"/>
                                    <w:rPrChange w:id="6184"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6185"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6186" w:author="Maino Vieytes, Christian (NIH/NIA/IRP) [F]" w:date="2023-11-16T09:39:00Z">
                                    <w:rPr>
                                      <w:rFonts w:ascii="Times New Roman" w:hAnsi="Times New Roman" w:cs="Times New Roman"/>
                                      <w:sz w:val="20"/>
                                      <w:szCs w:val="20"/>
                                    </w:rPr>
                                  </w:rPrChange>
                                </w:rPr>
                              </w:pPr>
                              <w:ins w:id="6187" w:author="Maino Vieytes, Christian (NIH/NIA/IRP) [F]" w:date="2023-11-16T09:39:00Z">
                                <w:r w:rsidRPr="0049435F">
                                  <w:rPr>
                                    <w:rFonts w:ascii="Times New Roman" w:hAnsi="Times New Roman" w:cs="Times New Roman"/>
                                    <w:color w:val="000000"/>
                                    <w:sz w:val="18"/>
                                    <w:szCs w:val="18"/>
                                    <w:rPrChange w:id="6188" w:author="Maino Vieytes, Christian (NIH/NIA/IRP) [F]" w:date="2023-11-16T09:39:00Z">
                                      <w:rPr>
                                        <w:rFonts w:ascii="Calibri" w:hAnsi="Calibri" w:cs="Calibri"/>
                                        <w:color w:val="000000"/>
                                      </w:rPr>
                                    </w:rPrChange>
                                  </w:rPr>
                                  <w:t>0.81 (0.38-1.74)</w:t>
                                </w:r>
                              </w:ins>
                              <w:del w:id="6189" w:author="Maino Vieytes, Christian (NIH/NIA/IRP) [F]" w:date="2023-11-15T15:57:00Z">
                                <w:r w:rsidRPr="0049435F" w:rsidDel="0055657D">
                                  <w:rPr>
                                    <w:rFonts w:ascii="Times New Roman" w:hAnsi="Times New Roman" w:cs="Times New Roman"/>
                                    <w:color w:val="000000"/>
                                    <w:sz w:val="18"/>
                                    <w:szCs w:val="18"/>
                                    <w:rPrChange w:id="6190"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6191"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6192" w:author="Maino Vieytes, Christian (NIH/NIA/IRP) [F]" w:date="2023-11-16T09:39:00Z">
                                    <w:rPr>
                                      <w:rFonts w:ascii="Times New Roman" w:hAnsi="Times New Roman" w:cs="Times New Roman"/>
                                      <w:sz w:val="20"/>
                                      <w:szCs w:val="20"/>
                                    </w:rPr>
                                  </w:rPrChange>
                                </w:rPr>
                              </w:pPr>
                              <w:ins w:id="6193" w:author="Maino Vieytes, Christian (NIH/NIA/IRP) [F]" w:date="2023-11-16T09:39:00Z">
                                <w:r w:rsidRPr="0049435F">
                                  <w:rPr>
                                    <w:rFonts w:ascii="Times New Roman" w:hAnsi="Times New Roman" w:cs="Times New Roman"/>
                                    <w:color w:val="000000"/>
                                    <w:sz w:val="18"/>
                                    <w:szCs w:val="18"/>
                                    <w:rPrChange w:id="6194"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6195" w:author="Maino Vieytes, Christian (NIH/NIA/IRP) [F]" w:date="2023-11-16T09:39:00Z">
                                      <w:rPr>
                                        <w:rFonts w:ascii="Calibri" w:hAnsi="Calibri" w:cs="Calibri"/>
                                        <w:color w:val="000000"/>
                                      </w:rPr>
                                    </w:rPrChange>
                                  </w:rPr>
                                  <w:t>89)*</w:t>
                                </w:r>
                              </w:ins>
                              <w:proofErr w:type="gramEnd"/>
                              <w:del w:id="6196" w:author="Maino Vieytes, Christian (NIH/NIA/IRP) [F]" w:date="2023-11-15T15:57:00Z">
                                <w:r w:rsidRPr="0049435F" w:rsidDel="0055657D">
                                  <w:rPr>
                                    <w:rFonts w:ascii="Times New Roman" w:hAnsi="Times New Roman" w:cs="Times New Roman"/>
                                    <w:color w:val="000000"/>
                                    <w:sz w:val="18"/>
                                    <w:szCs w:val="18"/>
                                    <w:rPrChange w:id="6197"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6198"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6199" w:author="Maino Vieytes, Christian (NIH/NIA/IRP) [F]" w:date="2023-11-16T09:39:00Z">
                                    <w:rPr>
                                      <w:rFonts w:ascii="Times New Roman" w:hAnsi="Times New Roman" w:cs="Times New Roman"/>
                                      <w:sz w:val="20"/>
                                      <w:szCs w:val="20"/>
                                    </w:rPr>
                                  </w:rPrChange>
                                </w:rPr>
                              </w:pPr>
                              <w:ins w:id="6200" w:author="Maino Vieytes, Christian (NIH/NIA/IRP) [F]" w:date="2023-11-16T09:39:00Z">
                                <w:r w:rsidRPr="0049435F">
                                  <w:rPr>
                                    <w:rFonts w:ascii="Times New Roman" w:hAnsi="Times New Roman" w:cs="Times New Roman"/>
                                    <w:color w:val="000000"/>
                                    <w:sz w:val="18"/>
                                    <w:szCs w:val="18"/>
                                    <w:rPrChange w:id="6201" w:author="Maino Vieytes, Christian (NIH/NIA/IRP) [F]" w:date="2023-11-16T09:39:00Z">
                                      <w:rPr>
                                        <w:rFonts w:ascii="Calibri" w:hAnsi="Calibri" w:cs="Calibri"/>
                                        <w:color w:val="000000"/>
                                      </w:rPr>
                                    </w:rPrChange>
                                  </w:rPr>
                                  <w:t>0.84 (0.53-1.35)</w:t>
                                </w:r>
                              </w:ins>
                              <w:del w:id="6202" w:author="Maino Vieytes, Christian (NIH/NIA/IRP) [F]" w:date="2023-11-15T15:57:00Z">
                                <w:r w:rsidRPr="0049435F" w:rsidDel="0055657D">
                                  <w:rPr>
                                    <w:rFonts w:ascii="Times New Roman" w:hAnsi="Times New Roman" w:cs="Times New Roman"/>
                                    <w:color w:val="000000"/>
                                    <w:sz w:val="18"/>
                                    <w:szCs w:val="18"/>
                                    <w:rPrChange w:id="6203"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6204"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6205" w:author="Maino Vieytes, Christian (NIH/NIA/IRP) [F]" w:date="2023-11-16T09:39:00Z">
                                    <w:rPr>
                                      <w:rFonts w:ascii="Times New Roman" w:hAnsi="Times New Roman" w:cs="Times New Roman"/>
                                      <w:sz w:val="20"/>
                                      <w:szCs w:val="20"/>
                                    </w:rPr>
                                  </w:rPrChange>
                                </w:rPr>
                              </w:pPr>
                              <w:ins w:id="6206" w:author="Maino Vieytes, Christian (NIH/NIA/IRP) [F]" w:date="2023-11-16T09:39:00Z">
                                <w:r w:rsidRPr="0049435F">
                                  <w:rPr>
                                    <w:rFonts w:ascii="Times New Roman" w:hAnsi="Times New Roman" w:cs="Times New Roman"/>
                                    <w:color w:val="000000"/>
                                    <w:sz w:val="18"/>
                                    <w:szCs w:val="18"/>
                                    <w:rPrChange w:id="6207"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208"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209" w:author="Maino Vieytes, Christian (NIH/NIA/IRP) [F]" w:date="2023-11-16T09:39:00Z">
                                      <w:rPr>
                                        <w:rFonts w:ascii="Calibri" w:hAnsi="Calibri" w:cs="Calibri"/>
                                        <w:color w:val="000000"/>
                                      </w:rPr>
                                    </w:rPrChange>
                                  </w:rPr>
                                  <w:t>*</w:t>
                                </w:r>
                              </w:ins>
                              <w:del w:id="6210" w:author="Maino Vieytes, Christian (NIH/NIA/IRP) [F]" w:date="2023-11-15T15:57:00Z">
                                <w:r w:rsidRPr="0049435F" w:rsidDel="0055657D">
                                  <w:rPr>
                                    <w:rFonts w:ascii="Times New Roman" w:hAnsi="Times New Roman" w:cs="Times New Roman"/>
                                    <w:color w:val="000000"/>
                                    <w:sz w:val="18"/>
                                    <w:szCs w:val="18"/>
                                    <w:rPrChange w:id="6211"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6212"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6213" w:author="Maino Vieytes, Christian (NIH/NIA/IRP) [F]" w:date="2023-11-16T09:39:00Z">
                                    <w:rPr>
                                      <w:rFonts w:ascii="Times New Roman" w:hAnsi="Times New Roman" w:cs="Times New Roman"/>
                                      <w:sz w:val="20"/>
                                      <w:szCs w:val="20"/>
                                    </w:rPr>
                                  </w:rPrChange>
                                </w:rPr>
                              </w:pPr>
                              <w:ins w:id="6214" w:author="Maino Vieytes, Christian (NIH/NIA/IRP) [F]" w:date="2023-11-16T09:39:00Z">
                                <w:r w:rsidRPr="0049435F">
                                  <w:rPr>
                                    <w:rFonts w:ascii="Times New Roman" w:hAnsi="Times New Roman" w:cs="Times New Roman"/>
                                    <w:color w:val="000000"/>
                                    <w:sz w:val="18"/>
                                    <w:szCs w:val="18"/>
                                    <w:rPrChange w:id="6215" w:author="Maino Vieytes, Christian (NIH/NIA/IRP) [F]" w:date="2023-11-16T09:39:00Z">
                                      <w:rPr>
                                        <w:rFonts w:ascii="Calibri" w:hAnsi="Calibri" w:cs="Calibri"/>
                                        <w:color w:val="000000"/>
                                      </w:rPr>
                                    </w:rPrChange>
                                  </w:rPr>
                                  <w:t>&lt; 0.01**</w:t>
                                </w:r>
                              </w:ins>
                              <w:del w:id="6216" w:author="Maino Vieytes, Christian (NIH/NIA/IRP) [F]" w:date="2023-11-15T15:57:00Z">
                                <w:r w:rsidRPr="0049435F" w:rsidDel="0055657D">
                                  <w:rPr>
                                    <w:rFonts w:ascii="Times New Roman" w:hAnsi="Times New Roman" w:cs="Times New Roman"/>
                                    <w:color w:val="000000"/>
                                    <w:sz w:val="18"/>
                                    <w:szCs w:val="18"/>
                                    <w:rPrChange w:id="6217"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6218"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6219" w:author="Maino Vieytes, Christian (NIH/NIA/IRP) [F]" w:date="2023-11-16T09:39:00Z">
                                    <w:rPr>
                                      <w:rFonts w:ascii="Times New Roman" w:hAnsi="Times New Roman" w:cs="Times New Roman"/>
                                      <w:sz w:val="20"/>
                                      <w:szCs w:val="20"/>
                                    </w:rPr>
                                  </w:rPrChange>
                                </w:rPr>
                              </w:pPr>
                              <w:ins w:id="6220" w:author="Maino Vieytes, Christian (NIH/NIA/IRP) [F]" w:date="2023-11-16T09:39:00Z">
                                <w:r w:rsidRPr="0049435F">
                                  <w:rPr>
                                    <w:rFonts w:ascii="Times New Roman" w:hAnsi="Times New Roman" w:cs="Times New Roman"/>
                                    <w:color w:val="000000"/>
                                    <w:sz w:val="18"/>
                                    <w:szCs w:val="18"/>
                                    <w:rPrChange w:id="6221"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222" w:author="Maino Vieytes, Christian (NIH/NIA/IRP) [F]" w:date="2023-11-16T09:39:00Z">
                                      <w:rPr>
                                        <w:rFonts w:ascii="Calibri" w:hAnsi="Calibri" w:cs="Calibri"/>
                                        <w:color w:val="000000"/>
                                      </w:rPr>
                                    </w:rPrChange>
                                  </w:rPr>
                                  <w:t>97)*</w:t>
                                </w:r>
                              </w:ins>
                              <w:proofErr w:type="gramEnd"/>
                              <w:del w:id="6223" w:author="Maino Vieytes, Christian (NIH/NIA/IRP) [F]" w:date="2023-11-15T15:57:00Z">
                                <w:r w:rsidRPr="0049435F" w:rsidDel="0055657D">
                                  <w:rPr>
                                    <w:rFonts w:ascii="Times New Roman" w:hAnsi="Times New Roman" w:cs="Times New Roman"/>
                                    <w:color w:val="000000"/>
                                    <w:sz w:val="18"/>
                                    <w:szCs w:val="18"/>
                                    <w:rPrChange w:id="6224"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6225"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6226" w:author="Maino Vieytes, Christian (NIH/NIA/IRP) [F]" w:date="2023-11-16T09:39:00Z">
                                    <w:rPr>
                                      <w:rFonts w:ascii="Times New Roman" w:hAnsi="Times New Roman" w:cs="Times New Roman"/>
                                      <w:color w:val="000000"/>
                                      <w:sz w:val="20"/>
                                      <w:szCs w:val="20"/>
                                    </w:rPr>
                                  </w:rPrChange>
                                </w:rPr>
                              </w:pPr>
                              <w:ins w:id="6227" w:author="Maino Vieytes, Christian (NIH/NIA/IRP) [F]" w:date="2023-11-16T09:39:00Z">
                                <w:r w:rsidRPr="0049435F">
                                  <w:rPr>
                                    <w:rFonts w:ascii="Times New Roman" w:hAnsi="Times New Roman" w:cs="Times New Roman"/>
                                    <w:color w:val="000000"/>
                                    <w:sz w:val="18"/>
                                    <w:szCs w:val="18"/>
                                    <w:rPrChange w:id="6228" w:author="Maino Vieytes, Christian (NIH/NIA/IRP) [F]" w:date="2023-11-16T09:39:00Z">
                                      <w:rPr>
                                        <w:rFonts w:ascii="Calibri" w:hAnsi="Calibri" w:cs="Calibri"/>
                                        <w:color w:val="000000"/>
                                      </w:rPr>
                                    </w:rPrChange>
                                  </w:rPr>
                                  <w:t>0.89</w:t>
                                </w:r>
                              </w:ins>
                              <w:del w:id="6229" w:author="Maino Vieytes, Christian (NIH/NIA/IRP) [F]" w:date="2023-11-15T15:57:00Z">
                                <w:r w:rsidRPr="0049435F" w:rsidDel="0055657D">
                                  <w:rPr>
                                    <w:rFonts w:ascii="Times New Roman" w:hAnsi="Times New Roman" w:cs="Times New Roman"/>
                                    <w:color w:val="000000"/>
                                    <w:sz w:val="18"/>
                                    <w:szCs w:val="18"/>
                                    <w:rPrChange w:id="6230"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6231" w:author="Maino Vieytes, Christian (NIH/NIA/IRP) [F]" w:date="2023-11-15T09:29:00Z"/>
                            <w:trPrChange w:id="6232" w:author="Maino Vieytes, Christian (NIH/NIA/IRP) [F]" w:date="2023-11-15T16:23:00Z">
                              <w:trPr>
                                <w:gridAfter w:val="0"/>
                                <w:trHeight w:val="320"/>
                              </w:trPr>
                            </w:trPrChange>
                          </w:trPr>
                          <w:tc>
                            <w:tcPr>
                              <w:tcW w:w="15091" w:type="dxa"/>
                              <w:gridSpan w:val="10"/>
                              <w:noWrap/>
                              <w:vAlign w:val="center"/>
                              <w:tcPrChange w:id="6233"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6234" w:author="Maino Vieytes, Christian (NIH/NIA/IRP) [F]" w:date="2023-11-15T09:29:00Z"/>
                                  <w:rFonts w:ascii="Times New Roman" w:hAnsi="Times New Roman" w:cs="Times New Roman"/>
                                  <w:i/>
                                  <w:iCs/>
                                  <w:sz w:val="18"/>
                                  <w:szCs w:val="18"/>
                                  <w:rPrChange w:id="6235" w:author="Maino Vieytes, Christian (NIH/NIA/IRP) [F]" w:date="2023-11-15T15:57:00Z">
                                    <w:rPr>
                                      <w:del w:id="6236" w:author="Maino Vieytes, Christian (NIH/NIA/IRP) [F]" w:date="2023-11-15T09:29:00Z"/>
                                      <w:rFonts w:ascii="Times New Roman" w:hAnsi="Times New Roman" w:cs="Times New Roman"/>
                                      <w:i/>
                                      <w:iCs/>
                                      <w:sz w:val="20"/>
                                      <w:szCs w:val="20"/>
                                    </w:rPr>
                                  </w:rPrChange>
                                </w:rPr>
                              </w:pPr>
                              <w:del w:id="6237" w:author="Maino Vieytes, Christian (NIH/NIA/IRP) [F]" w:date="2023-11-15T09:29:00Z">
                                <w:r w:rsidRPr="008A6C8D" w:rsidDel="001F5A7E">
                                  <w:rPr>
                                    <w:rFonts w:ascii="Times New Roman" w:hAnsi="Times New Roman" w:cs="Times New Roman"/>
                                    <w:i/>
                                    <w:iCs/>
                                    <w:sz w:val="18"/>
                                    <w:szCs w:val="18"/>
                                    <w:rPrChange w:id="6238"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6239" w:author="Maino Vieytes, Christian (NIH/NIA/IRP) [F]" w:date="2023-11-15T09:29:00Z"/>
                            <w:trPrChange w:id="6240" w:author="Maino Vieytes, Christian (NIH/NIA/IRP) [F]" w:date="2023-11-15T16:23:00Z">
                              <w:trPr>
                                <w:gridAfter w:val="0"/>
                                <w:trHeight w:val="320"/>
                              </w:trPr>
                            </w:trPrChange>
                          </w:trPr>
                          <w:tc>
                            <w:tcPr>
                              <w:tcW w:w="2317" w:type="dxa"/>
                              <w:noWrap/>
                              <w:vAlign w:val="center"/>
                              <w:hideMark/>
                              <w:tcPrChange w:id="6241"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6242" w:author="Maino Vieytes, Christian (NIH/NIA/IRP) [F]" w:date="2023-11-15T09:29:00Z"/>
                                  <w:rFonts w:ascii="Times New Roman" w:hAnsi="Times New Roman" w:cs="Times New Roman"/>
                                  <w:sz w:val="18"/>
                                  <w:szCs w:val="18"/>
                                  <w:rPrChange w:id="6243" w:author="Maino Vieytes, Christian (NIH/NIA/IRP) [F]" w:date="2023-11-15T15:57:00Z">
                                    <w:rPr>
                                      <w:del w:id="6244" w:author="Maino Vieytes, Christian (NIH/NIA/IRP) [F]" w:date="2023-11-15T09:29:00Z"/>
                                      <w:rFonts w:ascii="Times New Roman" w:hAnsi="Times New Roman" w:cs="Times New Roman"/>
                                      <w:sz w:val="20"/>
                                      <w:szCs w:val="20"/>
                                    </w:rPr>
                                  </w:rPrChange>
                                </w:rPr>
                              </w:pPr>
                              <w:del w:id="6245" w:author="Maino Vieytes, Christian (NIH/NIA/IRP) [F]" w:date="2023-11-15T09:29:00Z">
                                <w:r w:rsidRPr="008A6C8D" w:rsidDel="001F5A7E">
                                  <w:rPr>
                                    <w:rFonts w:ascii="Times New Roman" w:hAnsi="Times New Roman" w:cs="Times New Roman"/>
                                    <w:sz w:val="18"/>
                                    <w:szCs w:val="18"/>
                                    <w:rPrChange w:id="6246"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624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248"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6249" w:author="Maino Vieytes, Christian (NIH/NIA/IRP) [F]" w:date="2023-11-15T09:29:00Z"/>
                                  <w:rFonts w:ascii="Times New Roman" w:hAnsi="Times New Roman" w:cs="Times New Roman"/>
                                  <w:sz w:val="18"/>
                                  <w:szCs w:val="18"/>
                                  <w:rPrChange w:id="6250" w:author="Maino Vieytes, Christian (NIH/NIA/IRP) [F]" w:date="2023-11-15T15:57:00Z">
                                    <w:rPr>
                                      <w:del w:id="6251" w:author="Maino Vieytes, Christian (NIH/NIA/IRP) [F]" w:date="2023-11-15T09:29:00Z"/>
                                      <w:rFonts w:ascii="Times New Roman" w:hAnsi="Times New Roman" w:cs="Times New Roman"/>
                                      <w:sz w:val="20"/>
                                      <w:szCs w:val="20"/>
                                    </w:rPr>
                                  </w:rPrChange>
                                </w:rPr>
                              </w:pPr>
                              <w:del w:id="6252" w:author="Maino Vieytes, Christian (NIH/NIA/IRP) [F]" w:date="2023-11-15T09:29:00Z">
                                <w:r w:rsidRPr="008A6C8D" w:rsidDel="001F5A7E">
                                  <w:rPr>
                                    <w:rFonts w:ascii="Times New Roman" w:hAnsi="Times New Roman" w:cs="Times New Roman"/>
                                    <w:sz w:val="18"/>
                                    <w:szCs w:val="18"/>
                                    <w:rPrChange w:id="625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254"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6255" w:author="Maino Vieytes, Christian (NIH/NIA/IRP) [F]" w:date="2023-11-15T09:29:00Z"/>
                                  <w:rFonts w:ascii="Times New Roman" w:hAnsi="Times New Roman" w:cs="Times New Roman"/>
                                  <w:sz w:val="18"/>
                                  <w:szCs w:val="18"/>
                                  <w:rPrChange w:id="6256" w:author="Maino Vieytes, Christian (NIH/NIA/IRP) [F]" w:date="2023-11-15T15:57:00Z">
                                    <w:rPr>
                                      <w:del w:id="6257" w:author="Maino Vieytes, Christian (NIH/NIA/IRP) [F]" w:date="2023-11-15T09:29:00Z"/>
                                      <w:rFonts w:ascii="Times New Roman" w:hAnsi="Times New Roman" w:cs="Times New Roman"/>
                                      <w:sz w:val="20"/>
                                      <w:szCs w:val="20"/>
                                    </w:rPr>
                                  </w:rPrChange>
                                </w:rPr>
                              </w:pPr>
                              <w:del w:id="6258" w:author="Maino Vieytes, Christian (NIH/NIA/IRP) [F]" w:date="2023-11-15T09:29:00Z">
                                <w:r w:rsidRPr="008A6C8D" w:rsidDel="001F5A7E">
                                  <w:rPr>
                                    <w:rFonts w:ascii="Times New Roman" w:hAnsi="Times New Roman" w:cs="Times New Roman"/>
                                    <w:sz w:val="18"/>
                                    <w:szCs w:val="18"/>
                                    <w:rPrChange w:id="625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260"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6261" w:author="Maino Vieytes, Christian (NIH/NIA/IRP) [F]" w:date="2023-11-15T09:29:00Z"/>
                                  <w:rFonts w:ascii="Times New Roman" w:hAnsi="Times New Roman" w:cs="Times New Roman"/>
                                  <w:sz w:val="18"/>
                                  <w:szCs w:val="18"/>
                                  <w:rPrChange w:id="6262" w:author="Maino Vieytes, Christian (NIH/NIA/IRP) [F]" w:date="2023-11-15T15:57:00Z">
                                    <w:rPr>
                                      <w:del w:id="6263" w:author="Maino Vieytes, Christian (NIH/NIA/IRP) [F]" w:date="2023-11-15T09:29:00Z"/>
                                      <w:rFonts w:ascii="Times New Roman" w:hAnsi="Times New Roman" w:cs="Times New Roman"/>
                                      <w:sz w:val="20"/>
                                      <w:szCs w:val="20"/>
                                    </w:rPr>
                                  </w:rPrChange>
                                </w:rPr>
                              </w:pPr>
                              <w:del w:id="6264" w:author="Maino Vieytes, Christian (NIH/NIA/IRP) [F]" w:date="2023-11-15T09:29:00Z">
                                <w:r w:rsidRPr="008A6C8D" w:rsidDel="001F5A7E">
                                  <w:rPr>
                                    <w:rFonts w:ascii="Times New Roman" w:hAnsi="Times New Roman" w:cs="Times New Roman"/>
                                    <w:sz w:val="18"/>
                                    <w:szCs w:val="18"/>
                                    <w:rPrChange w:id="6265"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6266"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6267" w:author="Maino Vieytes, Christian (NIH/NIA/IRP) [F]" w:date="2023-11-15T09:29:00Z"/>
                                  <w:rFonts w:ascii="Times New Roman" w:hAnsi="Times New Roman" w:cs="Times New Roman"/>
                                  <w:sz w:val="18"/>
                                  <w:szCs w:val="18"/>
                                  <w:rPrChange w:id="6268" w:author="Maino Vieytes, Christian (NIH/NIA/IRP) [F]" w:date="2023-11-15T15:57:00Z">
                                    <w:rPr>
                                      <w:del w:id="6269" w:author="Maino Vieytes, Christian (NIH/NIA/IRP) [F]" w:date="2023-11-15T09:29:00Z"/>
                                      <w:rFonts w:ascii="Times New Roman" w:hAnsi="Times New Roman" w:cs="Times New Roman"/>
                                      <w:sz w:val="20"/>
                                      <w:szCs w:val="20"/>
                                    </w:rPr>
                                  </w:rPrChange>
                                </w:rPr>
                              </w:pPr>
                              <w:del w:id="6270" w:author="Maino Vieytes, Christian (NIH/NIA/IRP) [F]" w:date="2023-11-15T09:29:00Z">
                                <w:r w:rsidRPr="008A6C8D" w:rsidDel="001F5A7E">
                                  <w:rPr>
                                    <w:rFonts w:ascii="Times New Roman" w:hAnsi="Times New Roman" w:cs="Times New Roman"/>
                                    <w:sz w:val="18"/>
                                    <w:szCs w:val="18"/>
                                    <w:rPrChange w:id="6271"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6272"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6273" w:author="Maino Vieytes, Christian (NIH/NIA/IRP) [F]" w:date="2023-11-15T09:29:00Z"/>
                                  <w:rFonts w:ascii="Times New Roman" w:hAnsi="Times New Roman" w:cs="Times New Roman"/>
                                  <w:sz w:val="18"/>
                                  <w:szCs w:val="18"/>
                                  <w:rPrChange w:id="6274" w:author="Maino Vieytes, Christian (NIH/NIA/IRP) [F]" w:date="2023-11-15T15:57:00Z">
                                    <w:rPr>
                                      <w:del w:id="6275" w:author="Maino Vieytes, Christian (NIH/NIA/IRP) [F]" w:date="2023-11-15T09:29:00Z"/>
                                      <w:rFonts w:ascii="Times New Roman" w:hAnsi="Times New Roman" w:cs="Times New Roman"/>
                                      <w:sz w:val="20"/>
                                      <w:szCs w:val="20"/>
                                    </w:rPr>
                                  </w:rPrChange>
                                </w:rPr>
                              </w:pPr>
                              <w:del w:id="6276" w:author="Maino Vieytes, Christian (NIH/NIA/IRP) [F]" w:date="2023-11-15T09:29:00Z">
                                <w:r w:rsidRPr="008A6C8D" w:rsidDel="001F5A7E">
                                  <w:rPr>
                                    <w:rFonts w:ascii="Times New Roman" w:hAnsi="Times New Roman" w:cs="Times New Roman"/>
                                    <w:sz w:val="18"/>
                                    <w:szCs w:val="18"/>
                                    <w:rPrChange w:id="6277"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6278"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6279" w:author="Maino Vieytes, Christian (NIH/NIA/IRP) [F]" w:date="2023-11-15T09:29:00Z"/>
                                  <w:rFonts w:ascii="Times New Roman" w:hAnsi="Times New Roman" w:cs="Times New Roman"/>
                                  <w:sz w:val="18"/>
                                  <w:szCs w:val="18"/>
                                  <w:rPrChange w:id="6280" w:author="Maino Vieytes, Christian (NIH/NIA/IRP) [F]" w:date="2023-11-15T15:57:00Z">
                                    <w:rPr>
                                      <w:del w:id="6281" w:author="Maino Vieytes, Christian (NIH/NIA/IRP) [F]" w:date="2023-11-15T09:29:00Z"/>
                                      <w:rFonts w:ascii="Times New Roman" w:hAnsi="Times New Roman" w:cs="Times New Roman"/>
                                      <w:sz w:val="20"/>
                                      <w:szCs w:val="20"/>
                                    </w:rPr>
                                  </w:rPrChange>
                                </w:rPr>
                              </w:pPr>
                              <w:del w:id="6282" w:author="Maino Vieytes, Christian (NIH/NIA/IRP) [F]" w:date="2023-11-15T09:29:00Z">
                                <w:r w:rsidRPr="008A6C8D" w:rsidDel="001F5A7E">
                                  <w:rPr>
                                    <w:rFonts w:ascii="Times New Roman" w:hAnsi="Times New Roman" w:cs="Times New Roman"/>
                                    <w:sz w:val="18"/>
                                    <w:szCs w:val="18"/>
                                    <w:rPrChange w:id="6283"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6284"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6285" w:author="Maino Vieytes, Christian (NIH/NIA/IRP) [F]" w:date="2023-11-15T09:29:00Z"/>
                                  <w:rFonts w:ascii="Times New Roman" w:hAnsi="Times New Roman" w:cs="Times New Roman"/>
                                  <w:sz w:val="18"/>
                                  <w:szCs w:val="18"/>
                                  <w:rPrChange w:id="6286" w:author="Maino Vieytes, Christian (NIH/NIA/IRP) [F]" w:date="2023-11-15T15:57:00Z">
                                    <w:rPr>
                                      <w:del w:id="6287" w:author="Maino Vieytes, Christian (NIH/NIA/IRP) [F]" w:date="2023-11-15T09:29:00Z"/>
                                      <w:rFonts w:ascii="Times New Roman" w:hAnsi="Times New Roman" w:cs="Times New Roman"/>
                                      <w:sz w:val="20"/>
                                      <w:szCs w:val="20"/>
                                    </w:rPr>
                                  </w:rPrChange>
                                </w:rPr>
                              </w:pPr>
                              <w:del w:id="6288" w:author="Maino Vieytes, Christian (NIH/NIA/IRP) [F]" w:date="2023-11-15T09:29:00Z">
                                <w:r w:rsidRPr="008A6C8D" w:rsidDel="001F5A7E">
                                  <w:rPr>
                                    <w:rFonts w:ascii="Times New Roman" w:hAnsi="Times New Roman" w:cs="Times New Roman"/>
                                    <w:sz w:val="18"/>
                                    <w:szCs w:val="18"/>
                                    <w:rPrChange w:id="6289"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6290"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6291" w:author="Maino Vieytes, Christian (NIH/NIA/IRP) [F]" w:date="2023-11-15T09:29:00Z"/>
                                  <w:rFonts w:ascii="Times New Roman" w:hAnsi="Times New Roman" w:cs="Times New Roman"/>
                                  <w:sz w:val="18"/>
                                  <w:szCs w:val="18"/>
                                  <w:rPrChange w:id="6292" w:author="Maino Vieytes, Christian (NIH/NIA/IRP) [F]" w:date="2023-11-15T15:57:00Z">
                                    <w:rPr>
                                      <w:del w:id="6293" w:author="Maino Vieytes, Christian (NIH/NIA/IRP) [F]" w:date="2023-11-15T09:29:00Z"/>
                                      <w:rFonts w:ascii="Times New Roman" w:hAnsi="Times New Roman" w:cs="Times New Roman"/>
                                      <w:sz w:val="20"/>
                                      <w:szCs w:val="20"/>
                                    </w:rPr>
                                  </w:rPrChange>
                                </w:rPr>
                              </w:pPr>
                              <w:del w:id="6294" w:author="Maino Vieytes, Christian (NIH/NIA/IRP) [F]" w:date="2023-11-15T09:29:00Z">
                                <w:r w:rsidRPr="008A6C8D" w:rsidDel="001F5A7E">
                                  <w:rPr>
                                    <w:rFonts w:ascii="Times New Roman" w:hAnsi="Times New Roman" w:cs="Times New Roman"/>
                                    <w:sz w:val="18"/>
                                    <w:szCs w:val="18"/>
                                    <w:rPrChange w:id="6295"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6296"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6297" w:author="Maino Vieytes, Christian (NIH/NIA/IRP) [F]" w:date="2023-11-15T09:29:00Z"/>
                                  <w:rFonts w:ascii="Times New Roman" w:hAnsi="Times New Roman" w:cs="Times New Roman"/>
                                  <w:sz w:val="18"/>
                                  <w:szCs w:val="18"/>
                                  <w:rPrChange w:id="6298" w:author="Maino Vieytes, Christian (NIH/NIA/IRP) [F]" w:date="2023-11-15T15:57:00Z">
                                    <w:rPr>
                                      <w:del w:id="6299" w:author="Maino Vieytes, Christian (NIH/NIA/IRP) [F]" w:date="2023-11-15T09:29:00Z"/>
                                      <w:rFonts w:ascii="Times New Roman" w:hAnsi="Times New Roman" w:cs="Times New Roman"/>
                                      <w:sz w:val="20"/>
                                      <w:szCs w:val="20"/>
                                    </w:rPr>
                                  </w:rPrChange>
                                </w:rPr>
                              </w:pPr>
                              <w:del w:id="6300" w:author="Maino Vieytes, Christian (NIH/NIA/IRP) [F]" w:date="2023-11-15T09:29:00Z">
                                <w:r w:rsidRPr="008A6C8D" w:rsidDel="001F5A7E">
                                  <w:rPr>
                                    <w:rFonts w:ascii="Times New Roman" w:hAnsi="Times New Roman" w:cs="Times New Roman"/>
                                    <w:color w:val="000000"/>
                                    <w:sz w:val="18"/>
                                    <w:szCs w:val="18"/>
                                    <w:rPrChange w:id="6301"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6302" w:author="Maino Vieytes, Christian (NIH/NIA/IRP) [F]" w:date="2023-11-15T09:29:00Z"/>
                            <w:trPrChange w:id="6303" w:author="Maino Vieytes, Christian (NIH/NIA/IRP) [F]" w:date="2023-11-15T16:23:00Z">
                              <w:trPr>
                                <w:gridAfter w:val="0"/>
                                <w:trHeight w:val="320"/>
                              </w:trPr>
                            </w:trPrChange>
                          </w:trPr>
                          <w:tc>
                            <w:tcPr>
                              <w:tcW w:w="2317" w:type="dxa"/>
                              <w:noWrap/>
                              <w:vAlign w:val="center"/>
                              <w:hideMark/>
                              <w:tcPrChange w:id="6304"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6305" w:author="Maino Vieytes, Christian (NIH/NIA/IRP) [F]" w:date="2023-11-15T09:29:00Z"/>
                                  <w:rFonts w:ascii="Times New Roman" w:hAnsi="Times New Roman" w:cs="Times New Roman"/>
                                  <w:sz w:val="18"/>
                                  <w:szCs w:val="18"/>
                                  <w:rPrChange w:id="6306" w:author="Maino Vieytes, Christian (NIH/NIA/IRP) [F]" w:date="2023-11-15T15:57:00Z">
                                    <w:rPr>
                                      <w:del w:id="6307" w:author="Maino Vieytes, Christian (NIH/NIA/IRP) [F]" w:date="2023-11-15T09:29:00Z"/>
                                      <w:rFonts w:ascii="Times New Roman" w:hAnsi="Times New Roman" w:cs="Times New Roman"/>
                                      <w:sz w:val="20"/>
                                      <w:szCs w:val="20"/>
                                    </w:rPr>
                                  </w:rPrChange>
                                </w:rPr>
                              </w:pPr>
                              <w:del w:id="6308" w:author="Maino Vieytes, Christian (NIH/NIA/IRP) [F]" w:date="2023-11-15T09:29:00Z">
                                <w:r w:rsidRPr="008A6C8D" w:rsidDel="001F5A7E">
                                  <w:rPr>
                                    <w:rFonts w:ascii="Times New Roman" w:hAnsi="Times New Roman" w:cs="Times New Roman"/>
                                    <w:sz w:val="18"/>
                                    <w:szCs w:val="18"/>
                                    <w:rPrChange w:id="6309"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631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11"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6312" w:author="Maino Vieytes, Christian (NIH/NIA/IRP) [F]" w:date="2023-11-15T09:29:00Z"/>
                                  <w:rFonts w:ascii="Times New Roman" w:hAnsi="Times New Roman" w:cs="Times New Roman"/>
                                  <w:sz w:val="18"/>
                                  <w:szCs w:val="18"/>
                                  <w:rPrChange w:id="6313" w:author="Maino Vieytes, Christian (NIH/NIA/IRP) [F]" w:date="2023-11-15T15:57:00Z">
                                    <w:rPr>
                                      <w:del w:id="6314" w:author="Maino Vieytes, Christian (NIH/NIA/IRP) [F]" w:date="2023-11-15T09:29:00Z"/>
                                      <w:rFonts w:ascii="Times New Roman" w:hAnsi="Times New Roman" w:cs="Times New Roman"/>
                                      <w:sz w:val="20"/>
                                      <w:szCs w:val="20"/>
                                    </w:rPr>
                                  </w:rPrChange>
                                </w:rPr>
                              </w:pPr>
                              <w:del w:id="6315" w:author="Maino Vieytes, Christian (NIH/NIA/IRP) [F]" w:date="2023-11-15T09:29:00Z">
                                <w:r w:rsidRPr="008A6C8D" w:rsidDel="001F5A7E">
                                  <w:rPr>
                                    <w:rFonts w:ascii="Times New Roman" w:hAnsi="Times New Roman" w:cs="Times New Roman"/>
                                    <w:sz w:val="18"/>
                                    <w:szCs w:val="18"/>
                                    <w:rPrChange w:id="631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17"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6318" w:author="Maino Vieytes, Christian (NIH/NIA/IRP) [F]" w:date="2023-11-15T09:29:00Z"/>
                                  <w:rFonts w:ascii="Times New Roman" w:hAnsi="Times New Roman" w:cs="Times New Roman"/>
                                  <w:sz w:val="18"/>
                                  <w:szCs w:val="18"/>
                                  <w:rPrChange w:id="6319" w:author="Maino Vieytes, Christian (NIH/NIA/IRP) [F]" w:date="2023-11-15T15:57:00Z">
                                    <w:rPr>
                                      <w:del w:id="6320" w:author="Maino Vieytes, Christian (NIH/NIA/IRP) [F]" w:date="2023-11-15T09:29:00Z"/>
                                      <w:rFonts w:ascii="Times New Roman" w:hAnsi="Times New Roman" w:cs="Times New Roman"/>
                                      <w:sz w:val="20"/>
                                      <w:szCs w:val="20"/>
                                    </w:rPr>
                                  </w:rPrChange>
                                </w:rPr>
                              </w:pPr>
                              <w:del w:id="6321" w:author="Maino Vieytes, Christian (NIH/NIA/IRP) [F]" w:date="2023-11-15T09:29:00Z">
                                <w:r w:rsidRPr="008A6C8D" w:rsidDel="001F5A7E">
                                  <w:rPr>
                                    <w:rFonts w:ascii="Times New Roman" w:hAnsi="Times New Roman" w:cs="Times New Roman"/>
                                    <w:sz w:val="18"/>
                                    <w:szCs w:val="18"/>
                                    <w:rPrChange w:id="632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23"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6324" w:author="Maino Vieytes, Christian (NIH/NIA/IRP) [F]" w:date="2023-11-15T09:29:00Z"/>
                                  <w:rFonts w:ascii="Times New Roman" w:hAnsi="Times New Roman" w:cs="Times New Roman"/>
                                  <w:sz w:val="18"/>
                                  <w:szCs w:val="18"/>
                                  <w:rPrChange w:id="6325" w:author="Maino Vieytes, Christian (NIH/NIA/IRP) [F]" w:date="2023-11-15T15:57:00Z">
                                    <w:rPr>
                                      <w:del w:id="6326" w:author="Maino Vieytes, Christian (NIH/NIA/IRP) [F]" w:date="2023-11-15T09:29:00Z"/>
                                      <w:rFonts w:ascii="Times New Roman" w:hAnsi="Times New Roman" w:cs="Times New Roman"/>
                                      <w:sz w:val="20"/>
                                      <w:szCs w:val="20"/>
                                    </w:rPr>
                                  </w:rPrChange>
                                </w:rPr>
                              </w:pPr>
                              <w:del w:id="6327" w:author="Maino Vieytes, Christian (NIH/NIA/IRP) [F]" w:date="2023-11-15T09:29:00Z">
                                <w:r w:rsidRPr="008A6C8D" w:rsidDel="001F5A7E">
                                  <w:rPr>
                                    <w:rFonts w:ascii="Times New Roman" w:hAnsi="Times New Roman" w:cs="Times New Roman"/>
                                    <w:sz w:val="18"/>
                                    <w:szCs w:val="18"/>
                                    <w:rPrChange w:id="6328"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6329"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6330" w:author="Maino Vieytes, Christian (NIH/NIA/IRP) [F]" w:date="2023-11-15T09:29:00Z"/>
                                  <w:rFonts w:ascii="Times New Roman" w:hAnsi="Times New Roman" w:cs="Times New Roman"/>
                                  <w:sz w:val="18"/>
                                  <w:szCs w:val="18"/>
                                  <w:rPrChange w:id="6331" w:author="Maino Vieytes, Christian (NIH/NIA/IRP) [F]" w:date="2023-11-15T15:57:00Z">
                                    <w:rPr>
                                      <w:del w:id="6332" w:author="Maino Vieytes, Christian (NIH/NIA/IRP) [F]" w:date="2023-11-15T09:29:00Z"/>
                                      <w:rFonts w:ascii="Times New Roman" w:hAnsi="Times New Roman" w:cs="Times New Roman"/>
                                      <w:sz w:val="20"/>
                                      <w:szCs w:val="20"/>
                                    </w:rPr>
                                  </w:rPrChange>
                                </w:rPr>
                              </w:pPr>
                              <w:del w:id="6333" w:author="Maino Vieytes, Christian (NIH/NIA/IRP) [F]" w:date="2023-11-15T09:29:00Z">
                                <w:r w:rsidRPr="008A6C8D" w:rsidDel="001F5A7E">
                                  <w:rPr>
                                    <w:rFonts w:ascii="Times New Roman" w:hAnsi="Times New Roman" w:cs="Times New Roman"/>
                                    <w:sz w:val="18"/>
                                    <w:szCs w:val="18"/>
                                    <w:rPrChange w:id="6334"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6335"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6336" w:author="Maino Vieytes, Christian (NIH/NIA/IRP) [F]" w:date="2023-11-15T09:29:00Z"/>
                                  <w:rFonts w:ascii="Times New Roman" w:hAnsi="Times New Roman" w:cs="Times New Roman"/>
                                  <w:sz w:val="18"/>
                                  <w:szCs w:val="18"/>
                                  <w:rPrChange w:id="6337" w:author="Maino Vieytes, Christian (NIH/NIA/IRP) [F]" w:date="2023-11-15T15:57:00Z">
                                    <w:rPr>
                                      <w:del w:id="6338" w:author="Maino Vieytes, Christian (NIH/NIA/IRP) [F]" w:date="2023-11-15T09:29:00Z"/>
                                      <w:rFonts w:ascii="Times New Roman" w:hAnsi="Times New Roman" w:cs="Times New Roman"/>
                                      <w:sz w:val="20"/>
                                      <w:szCs w:val="20"/>
                                    </w:rPr>
                                  </w:rPrChange>
                                </w:rPr>
                              </w:pPr>
                              <w:del w:id="6339" w:author="Maino Vieytes, Christian (NIH/NIA/IRP) [F]" w:date="2023-11-15T09:29:00Z">
                                <w:r w:rsidRPr="008A6C8D" w:rsidDel="001F5A7E">
                                  <w:rPr>
                                    <w:rFonts w:ascii="Times New Roman" w:hAnsi="Times New Roman" w:cs="Times New Roman"/>
                                    <w:sz w:val="18"/>
                                    <w:szCs w:val="18"/>
                                    <w:rPrChange w:id="6340"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6341"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6342" w:author="Maino Vieytes, Christian (NIH/NIA/IRP) [F]" w:date="2023-11-15T09:29:00Z"/>
                                  <w:rFonts w:ascii="Times New Roman" w:hAnsi="Times New Roman" w:cs="Times New Roman"/>
                                  <w:sz w:val="18"/>
                                  <w:szCs w:val="18"/>
                                  <w:rPrChange w:id="6343" w:author="Maino Vieytes, Christian (NIH/NIA/IRP) [F]" w:date="2023-11-15T15:57:00Z">
                                    <w:rPr>
                                      <w:del w:id="6344" w:author="Maino Vieytes, Christian (NIH/NIA/IRP) [F]" w:date="2023-11-15T09:29:00Z"/>
                                      <w:rFonts w:ascii="Times New Roman" w:hAnsi="Times New Roman" w:cs="Times New Roman"/>
                                      <w:sz w:val="20"/>
                                      <w:szCs w:val="20"/>
                                    </w:rPr>
                                  </w:rPrChange>
                                </w:rPr>
                              </w:pPr>
                              <w:del w:id="6345" w:author="Maino Vieytes, Christian (NIH/NIA/IRP) [F]" w:date="2023-11-15T09:29:00Z">
                                <w:r w:rsidRPr="008A6C8D" w:rsidDel="001F5A7E">
                                  <w:rPr>
                                    <w:rFonts w:ascii="Times New Roman" w:hAnsi="Times New Roman" w:cs="Times New Roman"/>
                                    <w:sz w:val="18"/>
                                    <w:szCs w:val="18"/>
                                    <w:rPrChange w:id="6346"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6347"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6348" w:author="Maino Vieytes, Christian (NIH/NIA/IRP) [F]" w:date="2023-11-15T09:29:00Z"/>
                                  <w:rFonts w:ascii="Times New Roman" w:hAnsi="Times New Roman" w:cs="Times New Roman"/>
                                  <w:sz w:val="18"/>
                                  <w:szCs w:val="18"/>
                                  <w:rPrChange w:id="6349" w:author="Maino Vieytes, Christian (NIH/NIA/IRP) [F]" w:date="2023-11-15T15:57:00Z">
                                    <w:rPr>
                                      <w:del w:id="6350" w:author="Maino Vieytes, Christian (NIH/NIA/IRP) [F]" w:date="2023-11-15T09:29:00Z"/>
                                      <w:rFonts w:ascii="Times New Roman" w:hAnsi="Times New Roman" w:cs="Times New Roman"/>
                                      <w:sz w:val="20"/>
                                      <w:szCs w:val="20"/>
                                    </w:rPr>
                                  </w:rPrChange>
                                </w:rPr>
                              </w:pPr>
                              <w:del w:id="6351" w:author="Maino Vieytes, Christian (NIH/NIA/IRP) [F]" w:date="2023-11-15T09:29:00Z">
                                <w:r w:rsidRPr="008A6C8D" w:rsidDel="001F5A7E">
                                  <w:rPr>
                                    <w:rFonts w:ascii="Times New Roman" w:hAnsi="Times New Roman" w:cs="Times New Roman"/>
                                    <w:sz w:val="18"/>
                                    <w:szCs w:val="18"/>
                                    <w:rPrChange w:id="6352"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6353"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6354" w:author="Maino Vieytes, Christian (NIH/NIA/IRP) [F]" w:date="2023-11-15T09:29:00Z"/>
                                  <w:rFonts w:ascii="Times New Roman" w:hAnsi="Times New Roman" w:cs="Times New Roman"/>
                                  <w:sz w:val="18"/>
                                  <w:szCs w:val="18"/>
                                  <w:rPrChange w:id="6355" w:author="Maino Vieytes, Christian (NIH/NIA/IRP) [F]" w:date="2023-11-15T15:57:00Z">
                                    <w:rPr>
                                      <w:del w:id="6356" w:author="Maino Vieytes, Christian (NIH/NIA/IRP) [F]" w:date="2023-11-15T09:29:00Z"/>
                                      <w:rFonts w:ascii="Times New Roman" w:hAnsi="Times New Roman" w:cs="Times New Roman"/>
                                      <w:sz w:val="20"/>
                                      <w:szCs w:val="20"/>
                                    </w:rPr>
                                  </w:rPrChange>
                                </w:rPr>
                              </w:pPr>
                              <w:del w:id="6357" w:author="Maino Vieytes, Christian (NIH/NIA/IRP) [F]" w:date="2023-11-15T09:29:00Z">
                                <w:r w:rsidRPr="008A6C8D" w:rsidDel="001F5A7E">
                                  <w:rPr>
                                    <w:rFonts w:ascii="Times New Roman" w:hAnsi="Times New Roman" w:cs="Times New Roman"/>
                                    <w:sz w:val="18"/>
                                    <w:szCs w:val="18"/>
                                    <w:rPrChange w:id="6358"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6359"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6360" w:author="Maino Vieytes, Christian (NIH/NIA/IRP) [F]" w:date="2023-11-15T09:29:00Z"/>
                                  <w:rFonts w:ascii="Times New Roman" w:hAnsi="Times New Roman" w:cs="Times New Roman"/>
                                  <w:sz w:val="18"/>
                                  <w:szCs w:val="18"/>
                                  <w:rPrChange w:id="6361" w:author="Maino Vieytes, Christian (NIH/NIA/IRP) [F]" w:date="2023-11-15T15:57:00Z">
                                    <w:rPr>
                                      <w:del w:id="6362" w:author="Maino Vieytes, Christian (NIH/NIA/IRP) [F]" w:date="2023-11-15T09:29:00Z"/>
                                      <w:rFonts w:ascii="Times New Roman" w:hAnsi="Times New Roman" w:cs="Times New Roman"/>
                                      <w:sz w:val="20"/>
                                      <w:szCs w:val="20"/>
                                    </w:rPr>
                                  </w:rPrChange>
                                </w:rPr>
                              </w:pPr>
                              <w:del w:id="6363" w:author="Maino Vieytes, Christian (NIH/NIA/IRP) [F]" w:date="2023-11-15T09:29:00Z">
                                <w:r w:rsidRPr="008A6C8D" w:rsidDel="001F5A7E">
                                  <w:rPr>
                                    <w:rFonts w:ascii="Times New Roman" w:hAnsi="Times New Roman" w:cs="Times New Roman"/>
                                    <w:color w:val="000000"/>
                                    <w:sz w:val="18"/>
                                    <w:szCs w:val="18"/>
                                    <w:rPrChange w:id="6364"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6365" w:author="Maino Vieytes, Christian (NIH/NIA/IRP) [F]" w:date="2023-11-15T09:29:00Z"/>
                            <w:trPrChange w:id="6366" w:author="Maino Vieytes, Christian (NIH/NIA/IRP) [F]" w:date="2023-11-15T16:23:00Z">
                              <w:trPr>
                                <w:gridAfter w:val="0"/>
                                <w:trHeight w:val="320"/>
                              </w:trPr>
                            </w:trPrChange>
                          </w:trPr>
                          <w:tc>
                            <w:tcPr>
                              <w:tcW w:w="2317" w:type="dxa"/>
                              <w:noWrap/>
                              <w:vAlign w:val="center"/>
                              <w:hideMark/>
                              <w:tcPrChange w:id="6367"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6368" w:author="Maino Vieytes, Christian (NIH/NIA/IRP) [F]" w:date="2023-11-15T09:29:00Z"/>
                                  <w:rFonts w:ascii="Times New Roman" w:hAnsi="Times New Roman" w:cs="Times New Roman"/>
                                  <w:sz w:val="18"/>
                                  <w:szCs w:val="18"/>
                                  <w:rPrChange w:id="6369" w:author="Maino Vieytes, Christian (NIH/NIA/IRP) [F]" w:date="2023-11-15T15:57:00Z">
                                    <w:rPr>
                                      <w:del w:id="6370" w:author="Maino Vieytes, Christian (NIH/NIA/IRP) [F]" w:date="2023-11-15T09:29:00Z"/>
                                      <w:rFonts w:ascii="Times New Roman" w:hAnsi="Times New Roman" w:cs="Times New Roman"/>
                                      <w:sz w:val="20"/>
                                      <w:szCs w:val="20"/>
                                    </w:rPr>
                                  </w:rPrChange>
                                </w:rPr>
                              </w:pPr>
                              <w:del w:id="6371" w:author="Maino Vieytes, Christian (NIH/NIA/IRP) [F]" w:date="2023-11-15T09:29:00Z">
                                <w:r w:rsidRPr="008A6C8D" w:rsidDel="001F5A7E">
                                  <w:rPr>
                                    <w:rFonts w:ascii="Times New Roman" w:hAnsi="Times New Roman" w:cs="Times New Roman"/>
                                    <w:sz w:val="18"/>
                                    <w:szCs w:val="18"/>
                                    <w:rPrChange w:id="6372"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637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74"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6375" w:author="Maino Vieytes, Christian (NIH/NIA/IRP) [F]" w:date="2023-11-15T09:29:00Z"/>
                                  <w:rFonts w:ascii="Times New Roman" w:hAnsi="Times New Roman" w:cs="Times New Roman"/>
                                  <w:sz w:val="18"/>
                                  <w:szCs w:val="18"/>
                                  <w:rPrChange w:id="6376" w:author="Maino Vieytes, Christian (NIH/NIA/IRP) [F]" w:date="2023-11-15T15:57:00Z">
                                    <w:rPr>
                                      <w:del w:id="6377" w:author="Maino Vieytes, Christian (NIH/NIA/IRP) [F]" w:date="2023-11-15T09:29:00Z"/>
                                      <w:rFonts w:ascii="Times New Roman" w:hAnsi="Times New Roman" w:cs="Times New Roman"/>
                                      <w:sz w:val="20"/>
                                      <w:szCs w:val="20"/>
                                    </w:rPr>
                                  </w:rPrChange>
                                </w:rPr>
                              </w:pPr>
                              <w:del w:id="6378" w:author="Maino Vieytes, Christian (NIH/NIA/IRP) [F]" w:date="2023-11-15T09:29:00Z">
                                <w:r w:rsidRPr="008A6C8D" w:rsidDel="001F5A7E">
                                  <w:rPr>
                                    <w:rFonts w:ascii="Times New Roman" w:hAnsi="Times New Roman" w:cs="Times New Roman"/>
                                    <w:sz w:val="18"/>
                                    <w:szCs w:val="18"/>
                                    <w:rPrChange w:id="637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80"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6381" w:author="Maino Vieytes, Christian (NIH/NIA/IRP) [F]" w:date="2023-11-15T09:29:00Z"/>
                                  <w:rFonts w:ascii="Times New Roman" w:hAnsi="Times New Roman" w:cs="Times New Roman"/>
                                  <w:sz w:val="18"/>
                                  <w:szCs w:val="18"/>
                                  <w:rPrChange w:id="6382" w:author="Maino Vieytes, Christian (NIH/NIA/IRP) [F]" w:date="2023-11-15T15:57:00Z">
                                    <w:rPr>
                                      <w:del w:id="6383" w:author="Maino Vieytes, Christian (NIH/NIA/IRP) [F]" w:date="2023-11-15T09:29:00Z"/>
                                      <w:rFonts w:ascii="Times New Roman" w:hAnsi="Times New Roman" w:cs="Times New Roman"/>
                                      <w:sz w:val="20"/>
                                      <w:szCs w:val="20"/>
                                    </w:rPr>
                                  </w:rPrChange>
                                </w:rPr>
                              </w:pPr>
                              <w:del w:id="6384" w:author="Maino Vieytes, Christian (NIH/NIA/IRP) [F]" w:date="2023-11-15T09:29:00Z">
                                <w:r w:rsidRPr="008A6C8D" w:rsidDel="001F5A7E">
                                  <w:rPr>
                                    <w:rFonts w:ascii="Times New Roman" w:hAnsi="Times New Roman" w:cs="Times New Roman"/>
                                    <w:sz w:val="18"/>
                                    <w:szCs w:val="18"/>
                                    <w:rPrChange w:id="638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86"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6387" w:author="Maino Vieytes, Christian (NIH/NIA/IRP) [F]" w:date="2023-11-15T09:29:00Z"/>
                                  <w:rFonts w:ascii="Times New Roman" w:hAnsi="Times New Roman" w:cs="Times New Roman"/>
                                  <w:sz w:val="18"/>
                                  <w:szCs w:val="18"/>
                                  <w:rPrChange w:id="6388" w:author="Maino Vieytes, Christian (NIH/NIA/IRP) [F]" w:date="2023-11-15T15:57:00Z">
                                    <w:rPr>
                                      <w:del w:id="6389" w:author="Maino Vieytes, Christian (NIH/NIA/IRP) [F]" w:date="2023-11-15T09:29:00Z"/>
                                      <w:rFonts w:ascii="Times New Roman" w:hAnsi="Times New Roman" w:cs="Times New Roman"/>
                                      <w:sz w:val="20"/>
                                      <w:szCs w:val="20"/>
                                    </w:rPr>
                                  </w:rPrChange>
                                </w:rPr>
                              </w:pPr>
                              <w:del w:id="6390" w:author="Maino Vieytes, Christian (NIH/NIA/IRP) [F]" w:date="2023-11-15T09:29:00Z">
                                <w:r w:rsidRPr="008A6C8D" w:rsidDel="001F5A7E">
                                  <w:rPr>
                                    <w:rFonts w:ascii="Times New Roman" w:hAnsi="Times New Roman" w:cs="Times New Roman"/>
                                    <w:sz w:val="18"/>
                                    <w:szCs w:val="18"/>
                                    <w:rPrChange w:id="6391"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6392"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6393" w:author="Maino Vieytes, Christian (NIH/NIA/IRP) [F]" w:date="2023-11-15T09:29:00Z"/>
                                  <w:rFonts w:ascii="Times New Roman" w:hAnsi="Times New Roman" w:cs="Times New Roman"/>
                                  <w:sz w:val="18"/>
                                  <w:szCs w:val="18"/>
                                  <w:rPrChange w:id="6394" w:author="Maino Vieytes, Christian (NIH/NIA/IRP) [F]" w:date="2023-11-15T15:57:00Z">
                                    <w:rPr>
                                      <w:del w:id="6395" w:author="Maino Vieytes, Christian (NIH/NIA/IRP) [F]" w:date="2023-11-15T09:29:00Z"/>
                                      <w:rFonts w:ascii="Times New Roman" w:hAnsi="Times New Roman" w:cs="Times New Roman"/>
                                      <w:sz w:val="20"/>
                                      <w:szCs w:val="20"/>
                                    </w:rPr>
                                  </w:rPrChange>
                                </w:rPr>
                              </w:pPr>
                              <w:del w:id="6396" w:author="Maino Vieytes, Christian (NIH/NIA/IRP) [F]" w:date="2023-11-15T09:29:00Z">
                                <w:r w:rsidRPr="008A6C8D" w:rsidDel="001F5A7E">
                                  <w:rPr>
                                    <w:rFonts w:ascii="Times New Roman" w:hAnsi="Times New Roman" w:cs="Times New Roman"/>
                                    <w:sz w:val="18"/>
                                    <w:szCs w:val="18"/>
                                    <w:rPrChange w:id="6397"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6398"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6399" w:author="Maino Vieytes, Christian (NIH/NIA/IRP) [F]" w:date="2023-11-15T09:29:00Z"/>
                                  <w:rFonts w:ascii="Times New Roman" w:hAnsi="Times New Roman" w:cs="Times New Roman"/>
                                  <w:sz w:val="18"/>
                                  <w:szCs w:val="18"/>
                                  <w:rPrChange w:id="6400" w:author="Maino Vieytes, Christian (NIH/NIA/IRP) [F]" w:date="2023-11-15T15:57:00Z">
                                    <w:rPr>
                                      <w:del w:id="6401" w:author="Maino Vieytes, Christian (NIH/NIA/IRP) [F]" w:date="2023-11-15T09:29:00Z"/>
                                      <w:rFonts w:ascii="Times New Roman" w:hAnsi="Times New Roman" w:cs="Times New Roman"/>
                                      <w:sz w:val="20"/>
                                      <w:szCs w:val="20"/>
                                    </w:rPr>
                                  </w:rPrChange>
                                </w:rPr>
                              </w:pPr>
                              <w:del w:id="6402" w:author="Maino Vieytes, Christian (NIH/NIA/IRP) [F]" w:date="2023-11-15T09:29:00Z">
                                <w:r w:rsidRPr="008A6C8D" w:rsidDel="001F5A7E">
                                  <w:rPr>
                                    <w:rFonts w:ascii="Times New Roman" w:hAnsi="Times New Roman" w:cs="Times New Roman"/>
                                    <w:sz w:val="18"/>
                                    <w:szCs w:val="18"/>
                                    <w:rPrChange w:id="6403"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6404"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6405" w:author="Maino Vieytes, Christian (NIH/NIA/IRP) [F]" w:date="2023-11-15T09:29:00Z"/>
                                  <w:rFonts w:ascii="Times New Roman" w:hAnsi="Times New Roman" w:cs="Times New Roman"/>
                                  <w:sz w:val="18"/>
                                  <w:szCs w:val="18"/>
                                  <w:rPrChange w:id="6406" w:author="Maino Vieytes, Christian (NIH/NIA/IRP) [F]" w:date="2023-11-15T15:57:00Z">
                                    <w:rPr>
                                      <w:del w:id="6407" w:author="Maino Vieytes, Christian (NIH/NIA/IRP) [F]" w:date="2023-11-15T09:29:00Z"/>
                                      <w:rFonts w:ascii="Times New Roman" w:hAnsi="Times New Roman" w:cs="Times New Roman"/>
                                      <w:sz w:val="20"/>
                                      <w:szCs w:val="20"/>
                                    </w:rPr>
                                  </w:rPrChange>
                                </w:rPr>
                              </w:pPr>
                              <w:del w:id="6408" w:author="Maino Vieytes, Christian (NIH/NIA/IRP) [F]" w:date="2023-11-15T09:29:00Z">
                                <w:r w:rsidRPr="008A6C8D" w:rsidDel="001F5A7E">
                                  <w:rPr>
                                    <w:rFonts w:ascii="Times New Roman" w:hAnsi="Times New Roman" w:cs="Times New Roman"/>
                                    <w:sz w:val="18"/>
                                    <w:szCs w:val="18"/>
                                    <w:rPrChange w:id="6409"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6410"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6411" w:author="Maino Vieytes, Christian (NIH/NIA/IRP) [F]" w:date="2023-11-15T09:29:00Z"/>
                                  <w:rFonts w:ascii="Times New Roman" w:hAnsi="Times New Roman" w:cs="Times New Roman"/>
                                  <w:sz w:val="18"/>
                                  <w:szCs w:val="18"/>
                                  <w:rPrChange w:id="6412" w:author="Maino Vieytes, Christian (NIH/NIA/IRP) [F]" w:date="2023-11-15T15:57:00Z">
                                    <w:rPr>
                                      <w:del w:id="6413" w:author="Maino Vieytes, Christian (NIH/NIA/IRP) [F]" w:date="2023-11-15T09:29:00Z"/>
                                      <w:rFonts w:ascii="Times New Roman" w:hAnsi="Times New Roman" w:cs="Times New Roman"/>
                                      <w:sz w:val="20"/>
                                      <w:szCs w:val="20"/>
                                    </w:rPr>
                                  </w:rPrChange>
                                </w:rPr>
                              </w:pPr>
                              <w:del w:id="6414" w:author="Maino Vieytes, Christian (NIH/NIA/IRP) [F]" w:date="2023-11-15T09:29:00Z">
                                <w:r w:rsidRPr="008A6C8D" w:rsidDel="001F5A7E">
                                  <w:rPr>
                                    <w:rFonts w:ascii="Times New Roman" w:hAnsi="Times New Roman" w:cs="Times New Roman"/>
                                    <w:sz w:val="18"/>
                                    <w:szCs w:val="18"/>
                                    <w:rPrChange w:id="6415"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6416"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6417" w:author="Maino Vieytes, Christian (NIH/NIA/IRP) [F]" w:date="2023-11-15T09:29:00Z"/>
                                  <w:rFonts w:ascii="Times New Roman" w:hAnsi="Times New Roman" w:cs="Times New Roman"/>
                                  <w:sz w:val="18"/>
                                  <w:szCs w:val="18"/>
                                  <w:rPrChange w:id="6418" w:author="Maino Vieytes, Christian (NIH/NIA/IRP) [F]" w:date="2023-11-15T15:57:00Z">
                                    <w:rPr>
                                      <w:del w:id="6419" w:author="Maino Vieytes, Christian (NIH/NIA/IRP) [F]" w:date="2023-11-15T09:29:00Z"/>
                                      <w:rFonts w:ascii="Times New Roman" w:hAnsi="Times New Roman" w:cs="Times New Roman"/>
                                      <w:sz w:val="20"/>
                                      <w:szCs w:val="20"/>
                                    </w:rPr>
                                  </w:rPrChange>
                                </w:rPr>
                              </w:pPr>
                              <w:del w:id="6420" w:author="Maino Vieytes, Christian (NIH/NIA/IRP) [F]" w:date="2023-11-15T09:29:00Z">
                                <w:r w:rsidRPr="008A6C8D" w:rsidDel="001F5A7E">
                                  <w:rPr>
                                    <w:rFonts w:ascii="Times New Roman" w:hAnsi="Times New Roman" w:cs="Times New Roman"/>
                                    <w:sz w:val="18"/>
                                    <w:szCs w:val="18"/>
                                    <w:rPrChange w:id="6421"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6422"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6423" w:author="Maino Vieytes, Christian (NIH/NIA/IRP) [F]" w:date="2023-11-15T09:29:00Z"/>
                                  <w:rFonts w:ascii="Times New Roman" w:hAnsi="Times New Roman" w:cs="Times New Roman"/>
                                  <w:sz w:val="18"/>
                                  <w:szCs w:val="18"/>
                                  <w:rPrChange w:id="6424" w:author="Maino Vieytes, Christian (NIH/NIA/IRP) [F]" w:date="2023-11-15T15:57:00Z">
                                    <w:rPr>
                                      <w:del w:id="6425" w:author="Maino Vieytes, Christian (NIH/NIA/IRP) [F]" w:date="2023-11-15T09:29:00Z"/>
                                      <w:rFonts w:ascii="Times New Roman" w:hAnsi="Times New Roman" w:cs="Times New Roman"/>
                                      <w:sz w:val="20"/>
                                      <w:szCs w:val="20"/>
                                    </w:rPr>
                                  </w:rPrChange>
                                </w:rPr>
                              </w:pPr>
                              <w:del w:id="6426" w:author="Maino Vieytes, Christian (NIH/NIA/IRP) [F]" w:date="2023-11-15T09:29:00Z">
                                <w:r w:rsidRPr="008A6C8D" w:rsidDel="001F5A7E">
                                  <w:rPr>
                                    <w:rFonts w:ascii="Times New Roman" w:hAnsi="Times New Roman" w:cs="Times New Roman"/>
                                    <w:color w:val="000000"/>
                                    <w:sz w:val="18"/>
                                    <w:szCs w:val="18"/>
                                    <w:rPrChange w:id="6427"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6428" w:author="Maino Vieytes, Christian (NIH/NIA/IRP) [F]" w:date="2023-11-15T09:29:00Z"/>
                            <w:trPrChange w:id="6429" w:author="Maino Vieytes, Christian (NIH/NIA/IRP) [F]" w:date="2023-11-15T16:23:00Z">
                              <w:trPr>
                                <w:gridAfter w:val="0"/>
                                <w:trHeight w:val="320"/>
                              </w:trPr>
                            </w:trPrChange>
                          </w:trPr>
                          <w:tc>
                            <w:tcPr>
                              <w:tcW w:w="2317" w:type="dxa"/>
                              <w:noWrap/>
                              <w:vAlign w:val="center"/>
                              <w:hideMark/>
                              <w:tcPrChange w:id="6430"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6431" w:author="Maino Vieytes, Christian (NIH/NIA/IRP) [F]" w:date="2023-11-15T09:29:00Z"/>
                                  <w:rFonts w:ascii="Times New Roman" w:hAnsi="Times New Roman" w:cs="Times New Roman"/>
                                  <w:sz w:val="18"/>
                                  <w:szCs w:val="18"/>
                                  <w:rPrChange w:id="6432" w:author="Maino Vieytes, Christian (NIH/NIA/IRP) [F]" w:date="2023-11-15T15:57:00Z">
                                    <w:rPr>
                                      <w:del w:id="6433" w:author="Maino Vieytes, Christian (NIH/NIA/IRP) [F]" w:date="2023-11-15T09:29:00Z"/>
                                      <w:rFonts w:ascii="Times New Roman" w:hAnsi="Times New Roman" w:cs="Times New Roman"/>
                                      <w:sz w:val="20"/>
                                      <w:szCs w:val="20"/>
                                    </w:rPr>
                                  </w:rPrChange>
                                </w:rPr>
                              </w:pPr>
                              <w:del w:id="6434" w:author="Maino Vieytes, Christian (NIH/NIA/IRP) [F]" w:date="2023-11-15T09:29:00Z">
                                <w:r w:rsidRPr="008A6C8D" w:rsidDel="001F5A7E">
                                  <w:rPr>
                                    <w:rFonts w:ascii="Times New Roman" w:hAnsi="Times New Roman" w:cs="Times New Roman"/>
                                    <w:sz w:val="18"/>
                                    <w:szCs w:val="18"/>
                                    <w:rPrChange w:id="6435"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643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6437"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6438" w:author="Maino Vieytes, Christian (NIH/NIA/IRP) [F]" w:date="2023-11-15T09:29:00Z"/>
                                  <w:rFonts w:ascii="Times New Roman" w:hAnsi="Times New Roman" w:cs="Times New Roman"/>
                                  <w:sz w:val="18"/>
                                  <w:szCs w:val="18"/>
                                  <w:rPrChange w:id="6439" w:author="Maino Vieytes, Christian (NIH/NIA/IRP) [F]" w:date="2023-11-15T15:57:00Z">
                                    <w:rPr>
                                      <w:del w:id="6440" w:author="Maino Vieytes, Christian (NIH/NIA/IRP) [F]" w:date="2023-11-15T09:29:00Z"/>
                                      <w:rFonts w:ascii="Times New Roman" w:hAnsi="Times New Roman" w:cs="Times New Roman"/>
                                      <w:sz w:val="20"/>
                                      <w:szCs w:val="20"/>
                                    </w:rPr>
                                  </w:rPrChange>
                                </w:rPr>
                              </w:pPr>
                              <w:del w:id="6441" w:author="Maino Vieytes, Christian (NIH/NIA/IRP) [F]" w:date="2023-11-15T09:29:00Z">
                                <w:r w:rsidRPr="008A6C8D" w:rsidDel="001F5A7E">
                                  <w:rPr>
                                    <w:rFonts w:ascii="Times New Roman" w:hAnsi="Times New Roman" w:cs="Times New Roman"/>
                                    <w:sz w:val="18"/>
                                    <w:szCs w:val="18"/>
                                    <w:rPrChange w:id="644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443"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6444" w:author="Maino Vieytes, Christian (NIH/NIA/IRP) [F]" w:date="2023-11-15T09:29:00Z"/>
                                  <w:rFonts w:ascii="Times New Roman" w:hAnsi="Times New Roman" w:cs="Times New Roman"/>
                                  <w:sz w:val="18"/>
                                  <w:szCs w:val="18"/>
                                  <w:rPrChange w:id="6445" w:author="Maino Vieytes, Christian (NIH/NIA/IRP) [F]" w:date="2023-11-15T15:57:00Z">
                                    <w:rPr>
                                      <w:del w:id="6446" w:author="Maino Vieytes, Christian (NIH/NIA/IRP) [F]" w:date="2023-11-15T09:29:00Z"/>
                                      <w:rFonts w:ascii="Times New Roman" w:hAnsi="Times New Roman" w:cs="Times New Roman"/>
                                      <w:sz w:val="20"/>
                                      <w:szCs w:val="20"/>
                                    </w:rPr>
                                  </w:rPrChange>
                                </w:rPr>
                              </w:pPr>
                              <w:del w:id="6447" w:author="Maino Vieytes, Christian (NIH/NIA/IRP) [F]" w:date="2023-11-15T09:29:00Z">
                                <w:r w:rsidRPr="008A6C8D" w:rsidDel="001F5A7E">
                                  <w:rPr>
                                    <w:rFonts w:ascii="Times New Roman" w:hAnsi="Times New Roman" w:cs="Times New Roman"/>
                                    <w:sz w:val="18"/>
                                    <w:szCs w:val="18"/>
                                    <w:rPrChange w:id="644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449"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6450" w:author="Maino Vieytes, Christian (NIH/NIA/IRP) [F]" w:date="2023-11-15T09:29:00Z"/>
                                  <w:rFonts w:ascii="Times New Roman" w:hAnsi="Times New Roman" w:cs="Times New Roman"/>
                                  <w:sz w:val="18"/>
                                  <w:szCs w:val="18"/>
                                  <w:rPrChange w:id="6451" w:author="Maino Vieytes, Christian (NIH/NIA/IRP) [F]" w:date="2023-11-15T15:57:00Z">
                                    <w:rPr>
                                      <w:del w:id="6452" w:author="Maino Vieytes, Christian (NIH/NIA/IRP) [F]" w:date="2023-11-15T09:29:00Z"/>
                                      <w:rFonts w:ascii="Times New Roman" w:hAnsi="Times New Roman" w:cs="Times New Roman"/>
                                      <w:sz w:val="20"/>
                                      <w:szCs w:val="20"/>
                                    </w:rPr>
                                  </w:rPrChange>
                                </w:rPr>
                              </w:pPr>
                              <w:del w:id="6453" w:author="Maino Vieytes, Christian (NIH/NIA/IRP) [F]" w:date="2023-11-15T09:29:00Z">
                                <w:r w:rsidRPr="008A6C8D" w:rsidDel="001F5A7E">
                                  <w:rPr>
                                    <w:rFonts w:ascii="Times New Roman" w:hAnsi="Times New Roman" w:cs="Times New Roman"/>
                                    <w:sz w:val="18"/>
                                    <w:szCs w:val="18"/>
                                    <w:rPrChange w:id="6454"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6455"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6456" w:author="Maino Vieytes, Christian (NIH/NIA/IRP) [F]" w:date="2023-11-15T09:29:00Z"/>
                                  <w:rFonts w:ascii="Times New Roman" w:hAnsi="Times New Roman" w:cs="Times New Roman"/>
                                  <w:sz w:val="18"/>
                                  <w:szCs w:val="18"/>
                                  <w:rPrChange w:id="6457" w:author="Maino Vieytes, Christian (NIH/NIA/IRP) [F]" w:date="2023-11-15T15:57:00Z">
                                    <w:rPr>
                                      <w:del w:id="6458" w:author="Maino Vieytes, Christian (NIH/NIA/IRP) [F]" w:date="2023-11-15T09:29:00Z"/>
                                      <w:rFonts w:ascii="Times New Roman" w:hAnsi="Times New Roman" w:cs="Times New Roman"/>
                                      <w:sz w:val="20"/>
                                      <w:szCs w:val="20"/>
                                    </w:rPr>
                                  </w:rPrChange>
                                </w:rPr>
                              </w:pPr>
                              <w:del w:id="6459" w:author="Maino Vieytes, Christian (NIH/NIA/IRP) [F]" w:date="2023-11-15T09:29:00Z">
                                <w:r w:rsidRPr="008A6C8D" w:rsidDel="001F5A7E">
                                  <w:rPr>
                                    <w:rFonts w:ascii="Times New Roman" w:hAnsi="Times New Roman" w:cs="Times New Roman"/>
                                    <w:sz w:val="18"/>
                                    <w:szCs w:val="18"/>
                                    <w:rPrChange w:id="6460"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6461"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6462" w:author="Maino Vieytes, Christian (NIH/NIA/IRP) [F]" w:date="2023-11-15T09:29:00Z"/>
                                  <w:rFonts w:ascii="Times New Roman" w:hAnsi="Times New Roman" w:cs="Times New Roman"/>
                                  <w:sz w:val="18"/>
                                  <w:szCs w:val="18"/>
                                  <w:rPrChange w:id="6463" w:author="Maino Vieytes, Christian (NIH/NIA/IRP) [F]" w:date="2023-11-15T15:57:00Z">
                                    <w:rPr>
                                      <w:del w:id="6464" w:author="Maino Vieytes, Christian (NIH/NIA/IRP) [F]" w:date="2023-11-15T09:29:00Z"/>
                                      <w:rFonts w:ascii="Times New Roman" w:hAnsi="Times New Roman" w:cs="Times New Roman"/>
                                      <w:sz w:val="20"/>
                                      <w:szCs w:val="20"/>
                                    </w:rPr>
                                  </w:rPrChange>
                                </w:rPr>
                              </w:pPr>
                              <w:del w:id="6465" w:author="Maino Vieytes, Christian (NIH/NIA/IRP) [F]" w:date="2023-11-15T09:29:00Z">
                                <w:r w:rsidRPr="008A6C8D" w:rsidDel="001F5A7E">
                                  <w:rPr>
                                    <w:rFonts w:ascii="Times New Roman" w:hAnsi="Times New Roman" w:cs="Times New Roman"/>
                                    <w:sz w:val="18"/>
                                    <w:szCs w:val="18"/>
                                    <w:rPrChange w:id="6466"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6467"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6468" w:author="Maino Vieytes, Christian (NIH/NIA/IRP) [F]" w:date="2023-11-15T09:29:00Z"/>
                                  <w:rFonts w:ascii="Times New Roman" w:hAnsi="Times New Roman" w:cs="Times New Roman"/>
                                  <w:sz w:val="18"/>
                                  <w:szCs w:val="18"/>
                                  <w:rPrChange w:id="6469" w:author="Maino Vieytes, Christian (NIH/NIA/IRP) [F]" w:date="2023-11-15T15:57:00Z">
                                    <w:rPr>
                                      <w:del w:id="6470" w:author="Maino Vieytes, Christian (NIH/NIA/IRP) [F]" w:date="2023-11-15T09:29:00Z"/>
                                      <w:rFonts w:ascii="Times New Roman" w:hAnsi="Times New Roman" w:cs="Times New Roman"/>
                                      <w:sz w:val="20"/>
                                      <w:szCs w:val="20"/>
                                    </w:rPr>
                                  </w:rPrChange>
                                </w:rPr>
                              </w:pPr>
                              <w:del w:id="6471" w:author="Maino Vieytes, Christian (NIH/NIA/IRP) [F]" w:date="2023-11-15T09:29:00Z">
                                <w:r w:rsidRPr="008A6C8D" w:rsidDel="001F5A7E">
                                  <w:rPr>
                                    <w:rFonts w:ascii="Times New Roman" w:hAnsi="Times New Roman" w:cs="Times New Roman"/>
                                    <w:sz w:val="18"/>
                                    <w:szCs w:val="18"/>
                                    <w:rPrChange w:id="6472"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6473"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6474" w:author="Maino Vieytes, Christian (NIH/NIA/IRP) [F]" w:date="2023-11-15T09:29:00Z"/>
                                  <w:rFonts w:ascii="Times New Roman" w:hAnsi="Times New Roman" w:cs="Times New Roman"/>
                                  <w:sz w:val="18"/>
                                  <w:szCs w:val="18"/>
                                  <w:rPrChange w:id="6475" w:author="Maino Vieytes, Christian (NIH/NIA/IRP) [F]" w:date="2023-11-15T15:57:00Z">
                                    <w:rPr>
                                      <w:del w:id="6476" w:author="Maino Vieytes, Christian (NIH/NIA/IRP) [F]" w:date="2023-11-15T09:29:00Z"/>
                                      <w:rFonts w:ascii="Times New Roman" w:hAnsi="Times New Roman" w:cs="Times New Roman"/>
                                      <w:sz w:val="20"/>
                                      <w:szCs w:val="20"/>
                                    </w:rPr>
                                  </w:rPrChange>
                                </w:rPr>
                              </w:pPr>
                              <w:del w:id="6477" w:author="Maino Vieytes, Christian (NIH/NIA/IRP) [F]" w:date="2023-11-15T09:29:00Z">
                                <w:r w:rsidRPr="008A6C8D" w:rsidDel="001F5A7E">
                                  <w:rPr>
                                    <w:rFonts w:ascii="Times New Roman" w:hAnsi="Times New Roman" w:cs="Times New Roman"/>
                                    <w:sz w:val="18"/>
                                    <w:szCs w:val="18"/>
                                    <w:rPrChange w:id="6478"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6479"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6480" w:author="Maino Vieytes, Christian (NIH/NIA/IRP) [F]" w:date="2023-11-15T09:29:00Z"/>
                                  <w:rFonts w:ascii="Times New Roman" w:hAnsi="Times New Roman" w:cs="Times New Roman"/>
                                  <w:sz w:val="18"/>
                                  <w:szCs w:val="18"/>
                                  <w:rPrChange w:id="6481" w:author="Maino Vieytes, Christian (NIH/NIA/IRP) [F]" w:date="2023-11-15T15:57:00Z">
                                    <w:rPr>
                                      <w:del w:id="6482" w:author="Maino Vieytes, Christian (NIH/NIA/IRP) [F]" w:date="2023-11-15T09:29:00Z"/>
                                      <w:rFonts w:ascii="Times New Roman" w:hAnsi="Times New Roman" w:cs="Times New Roman"/>
                                      <w:sz w:val="20"/>
                                      <w:szCs w:val="20"/>
                                    </w:rPr>
                                  </w:rPrChange>
                                </w:rPr>
                              </w:pPr>
                              <w:del w:id="6483" w:author="Maino Vieytes, Christian (NIH/NIA/IRP) [F]" w:date="2023-11-15T09:29:00Z">
                                <w:r w:rsidRPr="008A6C8D" w:rsidDel="001F5A7E">
                                  <w:rPr>
                                    <w:rFonts w:ascii="Times New Roman" w:hAnsi="Times New Roman" w:cs="Times New Roman"/>
                                    <w:sz w:val="18"/>
                                    <w:szCs w:val="18"/>
                                    <w:rPrChange w:id="6484"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6485"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6486" w:author="Maino Vieytes, Christian (NIH/NIA/IRP) [F]" w:date="2023-11-15T09:29:00Z"/>
                                  <w:rFonts w:ascii="Times New Roman" w:hAnsi="Times New Roman" w:cs="Times New Roman"/>
                                  <w:sz w:val="18"/>
                                  <w:szCs w:val="18"/>
                                  <w:rPrChange w:id="6487" w:author="Maino Vieytes, Christian (NIH/NIA/IRP) [F]" w:date="2023-11-15T15:57:00Z">
                                    <w:rPr>
                                      <w:del w:id="6488" w:author="Maino Vieytes, Christian (NIH/NIA/IRP) [F]" w:date="2023-11-15T09:29:00Z"/>
                                      <w:rFonts w:ascii="Times New Roman" w:hAnsi="Times New Roman" w:cs="Times New Roman"/>
                                      <w:sz w:val="20"/>
                                      <w:szCs w:val="20"/>
                                    </w:rPr>
                                  </w:rPrChange>
                                </w:rPr>
                              </w:pPr>
                              <w:del w:id="6489" w:author="Maino Vieytes, Christian (NIH/NIA/IRP) [F]" w:date="2023-11-15T09:29:00Z">
                                <w:r w:rsidRPr="008A6C8D" w:rsidDel="001F5A7E">
                                  <w:rPr>
                                    <w:rFonts w:ascii="Times New Roman" w:hAnsi="Times New Roman" w:cs="Times New Roman"/>
                                    <w:color w:val="000000"/>
                                    <w:sz w:val="18"/>
                                    <w:szCs w:val="18"/>
                                    <w:rPrChange w:id="6490"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6491" w:author="Maino Vieytes, Christian (NIH/NIA/IRP) [F]" w:date="2023-11-15T09:29:00Z"/>
                            <w:trPrChange w:id="6492" w:author="Maino Vieytes, Christian (NIH/NIA/IRP) [F]" w:date="2023-11-15T16:23:00Z">
                              <w:trPr>
                                <w:gridAfter w:val="0"/>
                                <w:trHeight w:val="320"/>
                              </w:trPr>
                            </w:trPrChange>
                          </w:trPr>
                          <w:tc>
                            <w:tcPr>
                              <w:tcW w:w="2317" w:type="dxa"/>
                              <w:noWrap/>
                              <w:vAlign w:val="center"/>
                              <w:hideMark/>
                              <w:tcPrChange w:id="6493"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6494" w:author="Maino Vieytes, Christian (NIH/NIA/IRP) [F]" w:date="2023-11-15T09:29:00Z"/>
                                  <w:rFonts w:ascii="Times New Roman" w:hAnsi="Times New Roman" w:cs="Times New Roman"/>
                                  <w:sz w:val="18"/>
                                  <w:szCs w:val="18"/>
                                  <w:rPrChange w:id="6495" w:author="Maino Vieytes, Christian (NIH/NIA/IRP) [F]" w:date="2023-11-15T15:57:00Z">
                                    <w:rPr>
                                      <w:del w:id="6496" w:author="Maino Vieytes, Christian (NIH/NIA/IRP) [F]" w:date="2023-11-15T09:29:00Z"/>
                                      <w:rFonts w:ascii="Times New Roman" w:hAnsi="Times New Roman" w:cs="Times New Roman"/>
                                      <w:sz w:val="20"/>
                                      <w:szCs w:val="20"/>
                                    </w:rPr>
                                  </w:rPrChange>
                                </w:rPr>
                              </w:pPr>
                              <w:del w:id="6497" w:author="Maino Vieytes, Christian (NIH/NIA/IRP) [F]" w:date="2023-11-15T09:29:00Z">
                                <w:r w:rsidRPr="008A6C8D" w:rsidDel="001F5A7E">
                                  <w:rPr>
                                    <w:rFonts w:ascii="Times New Roman" w:hAnsi="Times New Roman" w:cs="Times New Roman"/>
                                    <w:sz w:val="18"/>
                                    <w:szCs w:val="18"/>
                                    <w:rPrChange w:id="6498"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649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500"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6501" w:author="Maino Vieytes, Christian (NIH/NIA/IRP) [F]" w:date="2023-11-15T09:29:00Z"/>
                                  <w:rFonts w:ascii="Times New Roman" w:hAnsi="Times New Roman" w:cs="Times New Roman"/>
                                  <w:sz w:val="18"/>
                                  <w:szCs w:val="18"/>
                                  <w:rPrChange w:id="6502" w:author="Maino Vieytes, Christian (NIH/NIA/IRP) [F]" w:date="2023-11-15T15:57:00Z">
                                    <w:rPr>
                                      <w:del w:id="6503" w:author="Maino Vieytes, Christian (NIH/NIA/IRP) [F]" w:date="2023-11-15T09:29:00Z"/>
                                      <w:rFonts w:ascii="Times New Roman" w:hAnsi="Times New Roman" w:cs="Times New Roman"/>
                                      <w:sz w:val="20"/>
                                      <w:szCs w:val="20"/>
                                    </w:rPr>
                                  </w:rPrChange>
                                </w:rPr>
                              </w:pPr>
                              <w:del w:id="6504" w:author="Maino Vieytes, Christian (NIH/NIA/IRP) [F]" w:date="2023-11-15T09:29:00Z">
                                <w:r w:rsidRPr="008A6C8D" w:rsidDel="001F5A7E">
                                  <w:rPr>
                                    <w:rFonts w:ascii="Times New Roman" w:hAnsi="Times New Roman" w:cs="Times New Roman"/>
                                    <w:sz w:val="18"/>
                                    <w:szCs w:val="18"/>
                                    <w:rPrChange w:id="650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506"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6507" w:author="Maino Vieytes, Christian (NIH/NIA/IRP) [F]" w:date="2023-11-15T09:29:00Z"/>
                                  <w:rFonts w:ascii="Times New Roman" w:hAnsi="Times New Roman" w:cs="Times New Roman"/>
                                  <w:sz w:val="18"/>
                                  <w:szCs w:val="18"/>
                                  <w:rPrChange w:id="6508" w:author="Maino Vieytes, Christian (NIH/NIA/IRP) [F]" w:date="2023-11-15T15:57:00Z">
                                    <w:rPr>
                                      <w:del w:id="6509" w:author="Maino Vieytes, Christian (NIH/NIA/IRP) [F]" w:date="2023-11-15T09:29:00Z"/>
                                      <w:rFonts w:ascii="Times New Roman" w:hAnsi="Times New Roman" w:cs="Times New Roman"/>
                                      <w:sz w:val="20"/>
                                      <w:szCs w:val="20"/>
                                    </w:rPr>
                                  </w:rPrChange>
                                </w:rPr>
                              </w:pPr>
                              <w:del w:id="6510" w:author="Maino Vieytes, Christian (NIH/NIA/IRP) [F]" w:date="2023-11-15T09:29:00Z">
                                <w:r w:rsidRPr="008A6C8D" w:rsidDel="001F5A7E">
                                  <w:rPr>
                                    <w:rFonts w:ascii="Times New Roman" w:hAnsi="Times New Roman" w:cs="Times New Roman"/>
                                    <w:sz w:val="18"/>
                                    <w:szCs w:val="18"/>
                                    <w:rPrChange w:id="651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512"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6513" w:author="Maino Vieytes, Christian (NIH/NIA/IRP) [F]" w:date="2023-11-15T09:29:00Z"/>
                                  <w:rFonts w:ascii="Times New Roman" w:hAnsi="Times New Roman" w:cs="Times New Roman"/>
                                  <w:sz w:val="18"/>
                                  <w:szCs w:val="18"/>
                                  <w:rPrChange w:id="6514" w:author="Maino Vieytes, Christian (NIH/NIA/IRP) [F]" w:date="2023-11-15T15:57:00Z">
                                    <w:rPr>
                                      <w:del w:id="6515" w:author="Maino Vieytes, Christian (NIH/NIA/IRP) [F]" w:date="2023-11-15T09:29:00Z"/>
                                      <w:rFonts w:ascii="Times New Roman" w:hAnsi="Times New Roman" w:cs="Times New Roman"/>
                                      <w:sz w:val="20"/>
                                      <w:szCs w:val="20"/>
                                    </w:rPr>
                                  </w:rPrChange>
                                </w:rPr>
                              </w:pPr>
                              <w:del w:id="6516" w:author="Maino Vieytes, Christian (NIH/NIA/IRP) [F]" w:date="2023-11-15T09:29:00Z">
                                <w:r w:rsidRPr="008A6C8D" w:rsidDel="001F5A7E">
                                  <w:rPr>
                                    <w:rFonts w:ascii="Times New Roman" w:hAnsi="Times New Roman" w:cs="Times New Roman"/>
                                    <w:sz w:val="18"/>
                                    <w:szCs w:val="18"/>
                                    <w:rPrChange w:id="6517"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6518"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6519" w:author="Maino Vieytes, Christian (NIH/NIA/IRP) [F]" w:date="2023-11-15T09:29:00Z"/>
                                  <w:rFonts w:ascii="Times New Roman" w:hAnsi="Times New Roman" w:cs="Times New Roman"/>
                                  <w:sz w:val="18"/>
                                  <w:szCs w:val="18"/>
                                  <w:rPrChange w:id="6520" w:author="Maino Vieytes, Christian (NIH/NIA/IRP) [F]" w:date="2023-11-15T15:57:00Z">
                                    <w:rPr>
                                      <w:del w:id="6521" w:author="Maino Vieytes, Christian (NIH/NIA/IRP) [F]" w:date="2023-11-15T09:29:00Z"/>
                                      <w:rFonts w:ascii="Times New Roman" w:hAnsi="Times New Roman" w:cs="Times New Roman"/>
                                      <w:sz w:val="20"/>
                                      <w:szCs w:val="20"/>
                                    </w:rPr>
                                  </w:rPrChange>
                                </w:rPr>
                              </w:pPr>
                              <w:del w:id="6522" w:author="Maino Vieytes, Christian (NIH/NIA/IRP) [F]" w:date="2023-11-15T09:29:00Z">
                                <w:r w:rsidRPr="008A6C8D" w:rsidDel="001F5A7E">
                                  <w:rPr>
                                    <w:rFonts w:ascii="Times New Roman" w:hAnsi="Times New Roman" w:cs="Times New Roman"/>
                                    <w:sz w:val="18"/>
                                    <w:szCs w:val="18"/>
                                    <w:rPrChange w:id="6523"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6524"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6525" w:author="Maino Vieytes, Christian (NIH/NIA/IRP) [F]" w:date="2023-11-15T09:29:00Z"/>
                                  <w:rFonts w:ascii="Times New Roman" w:hAnsi="Times New Roman" w:cs="Times New Roman"/>
                                  <w:sz w:val="18"/>
                                  <w:szCs w:val="18"/>
                                  <w:rPrChange w:id="6526" w:author="Maino Vieytes, Christian (NIH/NIA/IRP) [F]" w:date="2023-11-15T15:57:00Z">
                                    <w:rPr>
                                      <w:del w:id="6527" w:author="Maino Vieytes, Christian (NIH/NIA/IRP) [F]" w:date="2023-11-15T09:29:00Z"/>
                                      <w:rFonts w:ascii="Times New Roman" w:hAnsi="Times New Roman" w:cs="Times New Roman"/>
                                      <w:sz w:val="20"/>
                                      <w:szCs w:val="20"/>
                                    </w:rPr>
                                  </w:rPrChange>
                                </w:rPr>
                              </w:pPr>
                              <w:del w:id="6528" w:author="Maino Vieytes, Christian (NIH/NIA/IRP) [F]" w:date="2023-11-15T09:29:00Z">
                                <w:r w:rsidRPr="008A6C8D" w:rsidDel="001F5A7E">
                                  <w:rPr>
                                    <w:rFonts w:ascii="Times New Roman" w:hAnsi="Times New Roman" w:cs="Times New Roman"/>
                                    <w:sz w:val="18"/>
                                    <w:szCs w:val="18"/>
                                    <w:rPrChange w:id="6529"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6530"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6531" w:author="Maino Vieytes, Christian (NIH/NIA/IRP) [F]" w:date="2023-11-15T09:29:00Z"/>
                                  <w:rFonts w:ascii="Times New Roman" w:hAnsi="Times New Roman" w:cs="Times New Roman"/>
                                  <w:sz w:val="18"/>
                                  <w:szCs w:val="18"/>
                                  <w:rPrChange w:id="6532" w:author="Maino Vieytes, Christian (NIH/NIA/IRP) [F]" w:date="2023-11-15T15:57:00Z">
                                    <w:rPr>
                                      <w:del w:id="6533" w:author="Maino Vieytes, Christian (NIH/NIA/IRP) [F]" w:date="2023-11-15T09:29:00Z"/>
                                      <w:rFonts w:ascii="Times New Roman" w:hAnsi="Times New Roman" w:cs="Times New Roman"/>
                                      <w:sz w:val="20"/>
                                      <w:szCs w:val="20"/>
                                    </w:rPr>
                                  </w:rPrChange>
                                </w:rPr>
                              </w:pPr>
                              <w:del w:id="6534" w:author="Maino Vieytes, Christian (NIH/NIA/IRP) [F]" w:date="2023-11-15T09:29:00Z">
                                <w:r w:rsidRPr="008A6C8D" w:rsidDel="001F5A7E">
                                  <w:rPr>
                                    <w:rFonts w:ascii="Times New Roman" w:hAnsi="Times New Roman" w:cs="Times New Roman"/>
                                    <w:sz w:val="18"/>
                                    <w:szCs w:val="18"/>
                                    <w:rPrChange w:id="6535"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6536"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6537" w:author="Maino Vieytes, Christian (NIH/NIA/IRP) [F]" w:date="2023-11-15T09:29:00Z"/>
                                  <w:rFonts w:ascii="Times New Roman" w:hAnsi="Times New Roman" w:cs="Times New Roman"/>
                                  <w:sz w:val="18"/>
                                  <w:szCs w:val="18"/>
                                  <w:rPrChange w:id="6538" w:author="Maino Vieytes, Christian (NIH/NIA/IRP) [F]" w:date="2023-11-15T15:57:00Z">
                                    <w:rPr>
                                      <w:del w:id="6539" w:author="Maino Vieytes, Christian (NIH/NIA/IRP) [F]" w:date="2023-11-15T09:29:00Z"/>
                                      <w:rFonts w:ascii="Times New Roman" w:hAnsi="Times New Roman" w:cs="Times New Roman"/>
                                      <w:sz w:val="20"/>
                                      <w:szCs w:val="20"/>
                                    </w:rPr>
                                  </w:rPrChange>
                                </w:rPr>
                              </w:pPr>
                              <w:del w:id="6540" w:author="Maino Vieytes, Christian (NIH/NIA/IRP) [F]" w:date="2023-11-15T09:29:00Z">
                                <w:r w:rsidRPr="008A6C8D" w:rsidDel="001F5A7E">
                                  <w:rPr>
                                    <w:rFonts w:ascii="Times New Roman" w:hAnsi="Times New Roman" w:cs="Times New Roman"/>
                                    <w:sz w:val="18"/>
                                    <w:szCs w:val="18"/>
                                    <w:rPrChange w:id="6541"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6542"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6543" w:author="Maino Vieytes, Christian (NIH/NIA/IRP) [F]" w:date="2023-11-15T09:29:00Z"/>
                                  <w:rFonts w:ascii="Times New Roman" w:hAnsi="Times New Roman" w:cs="Times New Roman"/>
                                  <w:sz w:val="18"/>
                                  <w:szCs w:val="18"/>
                                  <w:rPrChange w:id="6544" w:author="Maino Vieytes, Christian (NIH/NIA/IRP) [F]" w:date="2023-11-15T15:57:00Z">
                                    <w:rPr>
                                      <w:del w:id="6545" w:author="Maino Vieytes, Christian (NIH/NIA/IRP) [F]" w:date="2023-11-15T09:29:00Z"/>
                                      <w:rFonts w:ascii="Times New Roman" w:hAnsi="Times New Roman" w:cs="Times New Roman"/>
                                      <w:sz w:val="20"/>
                                      <w:szCs w:val="20"/>
                                    </w:rPr>
                                  </w:rPrChange>
                                </w:rPr>
                              </w:pPr>
                              <w:del w:id="6546" w:author="Maino Vieytes, Christian (NIH/NIA/IRP) [F]" w:date="2023-11-15T09:29:00Z">
                                <w:r w:rsidRPr="008A6C8D" w:rsidDel="001F5A7E">
                                  <w:rPr>
                                    <w:rFonts w:ascii="Times New Roman" w:hAnsi="Times New Roman" w:cs="Times New Roman"/>
                                    <w:sz w:val="18"/>
                                    <w:szCs w:val="18"/>
                                    <w:rPrChange w:id="6547"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6548"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6549" w:author="Maino Vieytes, Christian (NIH/NIA/IRP) [F]" w:date="2023-11-15T09:29:00Z"/>
                                  <w:rFonts w:ascii="Times New Roman" w:hAnsi="Times New Roman" w:cs="Times New Roman"/>
                                  <w:sz w:val="18"/>
                                  <w:szCs w:val="18"/>
                                  <w:rPrChange w:id="6550" w:author="Maino Vieytes, Christian (NIH/NIA/IRP) [F]" w:date="2023-11-15T15:57:00Z">
                                    <w:rPr>
                                      <w:del w:id="6551" w:author="Maino Vieytes, Christian (NIH/NIA/IRP) [F]" w:date="2023-11-15T09:29:00Z"/>
                                      <w:rFonts w:ascii="Times New Roman" w:hAnsi="Times New Roman" w:cs="Times New Roman"/>
                                      <w:sz w:val="20"/>
                                      <w:szCs w:val="20"/>
                                    </w:rPr>
                                  </w:rPrChange>
                                </w:rPr>
                              </w:pPr>
                              <w:del w:id="6552" w:author="Maino Vieytes, Christian (NIH/NIA/IRP) [F]" w:date="2023-11-15T09:29:00Z">
                                <w:r w:rsidRPr="008A6C8D" w:rsidDel="001F5A7E">
                                  <w:rPr>
                                    <w:rFonts w:ascii="Times New Roman" w:hAnsi="Times New Roman" w:cs="Times New Roman"/>
                                    <w:color w:val="000000"/>
                                    <w:sz w:val="18"/>
                                    <w:szCs w:val="18"/>
                                    <w:rPrChange w:id="6553"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6554" w:author="Maino Vieytes, Christian (NIH/NIA/IRP) [F]" w:date="2023-11-15T09:29:00Z"/>
                            <w:trPrChange w:id="6555" w:author="Maino Vieytes, Christian (NIH/NIA/IRP) [F]" w:date="2023-11-15T16:23:00Z">
                              <w:trPr>
                                <w:gridAfter w:val="0"/>
                                <w:trHeight w:val="320"/>
                              </w:trPr>
                            </w:trPrChange>
                          </w:trPr>
                          <w:tc>
                            <w:tcPr>
                              <w:tcW w:w="2317" w:type="dxa"/>
                              <w:tcBorders>
                                <w:bottom w:val="single" w:sz="4" w:space="0" w:color="auto"/>
                              </w:tcBorders>
                              <w:noWrap/>
                              <w:vAlign w:val="center"/>
                              <w:hideMark/>
                              <w:tcPrChange w:id="6556"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6557" w:author="Maino Vieytes, Christian (NIH/NIA/IRP) [F]" w:date="2023-11-15T09:29:00Z"/>
                                  <w:rFonts w:ascii="Times New Roman" w:hAnsi="Times New Roman" w:cs="Times New Roman"/>
                                  <w:sz w:val="18"/>
                                  <w:szCs w:val="18"/>
                                  <w:rPrChange w:id="6558" w:author="Maino Vieytes, Christian (NIH/NIA/IRP) [F]" w:date="2023-11-15T15:57:00Z">
                                    <w:rPr>
                                      <w:del w:id="6559" w:author="Maino Vieytes, Christian (NIH/NIA/IRP) [F]" w:date="2023-11-15T09:29:00Z"/>
                                      <w:rFonts w:ascii="Times New Roman" w:hAnsi="Times New Roman" w:cs="Times New Roman"/>
                                      <w:sz w:val="20"/>
                                      <w:szCs w:val="20"/>
                                    </w:rPr>
                                  </w:rPrChange>
                                </w:rPr>
                              </w:pPr>
                              <w:del w:id="6560" w:author="Maino Vieytes, Christian (NIH/NIA/IRP) [F]" w:date="2023-11-15T09:29:00Z">
                                <w:r w:rsidRPr="008A6C8D" w:rsidDel="001F5A7E">
                                  <w:rPr>
                                    <w:rFonts w:ascii="Times New Roman" w:hAnsi="Times New Roman" w:cs="Times New Roman"/>
                                    <w:sz w:val="18"/>
                                    <w:szCs w:val="18"/>
                                    <w:rPrChange w:id="6561"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656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6563"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6564" w:author="Maino Vieytes, Christian (NIH/NIA/IRP) [F]" w:date="2023-11-15T09:29:00Z"/>
                                  <w:rFonts w:ascii="Times New Roman" w:hAnsi="Times New Roman" w:cs="Times New Roman"/>
                                  <w:sz w:val="18"/>
                                  <w:szCs w:val="18"/>
                                  <w:rPrChange w:id="6565" w:author="Maino Vieytes, Christian (NIH/NIA/IRP) [F]" w:date="2023-11-15T15:57:00Z">
                                    <w:rPr>
                                      <w:del w:id="6566" w:author="Maino Vieytes, Christian (NIH/NIA/IRP) [F]" w:date="2023-11-15T09:29:00Z"/>
                                      <w:rFonts w:ascii="Times New Roman" w:hAnsi="Times New Roman" w:cs="Times New Roman"/>
                                      <w:sz w:val="20"/>
                                      <w:szCs w:val="20"/>
                                    </w:rPr>
                                  </w:rPrChange>
                                </w:rPr>
                              </w:pPr>
                              <w:del w:id="6567" w:author="Maino Vieytes, Christian (NIH/NIA/IRP) [F]" w:date="2023-11-15T09:29:00Z">
                                <w:r w:rsidRPr="008A6C8D" w:rsidDel="001F5A7E">
                                  <w:rPr>
                                    <w:rFonts w:ascii="Times New Roman" w:hAnsi="Times New Roman" w:cs="Times New Roman"/>
                                    <w:sz w:val="18"/>
                                    <w:szCs w:val="18"/>
                                    <w:rPrChange w:id="6568"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6569"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6570" w:author="Maino Vieytes, Christian (NIH/NIA/IRP) [F]" w:date="2023-11-15T09:29:00Z"/>
                                  <w:rFonts w:ascii="Times New Roman" w:hAnsi="Times New Roman" w:cs="Times New Roman"/>
                                  <w:sz w:val="18"/>
                                  <w:szCs w:val="18"/>
                                  <w:rPrChange w:id="6571" w:author="Maino Vieytes, Christian (NIH/NIA/IRP) [F]" w:date="2023-11-15T15:57:00Z">
                                    <w:rPr>
                                      <w:del w:id="6572" w:author="Maino Vieytes, Christian (NIH/NIA/IRP) [F]" w:date="2023-11-15T09:29:00Z"/>
                                      <w:rFonts w:ascii="Times New Roman" w:hAnsi="Times New Roman" w:cs="Times New Roman"/>
                                      <w:sz w:val="20"/>
                                      <w:szCs w:val="20"/>
                                    </w:rPr>
                                  </w:rPrChange>
                                </w:rPr>
                              </w:pPr>
                              <w:del w:id="6573" w:author="Maino Vieytes, Christian (NIH/NIA/IRP) [F]" w:date="2023-11-15T09:29:00Z">
                                <w:r w:rsidRPr="008A6C8D" w:rsidDel="001F5A7E">
                                  <w:rPr>
                                    <w:rFonts w:ascii="Times New Roman" w:hAnsi="Times New Roman" w:cs="Times New Roman"/>
                                    <w:sz w:val="18"/>
                                    <w:szCs w:val="18"/>
                                    <w:rPrChange w:id="6574"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6575"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6576" w:author="Maino Vieytes, Christian (NIH/NIA/IRP) [F]" w:date="2023-11-15T09:29:00Z"/>
                                  <w:rFonts w:ascii="Times New Roman" w:hAnsi="Times New Roman" w:cs="Times New Roman"/>
                                  <w:sz w:val="18"/>
                                  <w:szCs w:val="18"/>
                                  <w:rPrChange w:id="6577" w:author="Maino Vieytes, Christian (NIH/NIA/IRP) [F]" w:date="2023-11-15T15:57:00Z">
                                    <w:rPr>
                                      <w:del w:id="6578" w:author="Maino Vieytes, Christian (NIH/NIA/IRP) [F]" w:date="2023-11-15T09:29:00Z"/>
                                      <w:rFonts w:ascii="Times New Roman" w:hAnsi="Times New Roman" w:cs="Times New Roman"/>
                                      <w:sz w:val="20"/>
                                      <w:szCs w:val="20"/>
                                    </w:rPr>
                                  </w:rPrChange>
                                </w:rPr>
                              </w:pPr>
                              <w:del w:id="6579" w:author="Maino Vieytes, Christian (NIH/NIA/IRP) [F]" w:date="2023-11-15T09:29:00Z">
                                <w:r w:rsidRPr="008A6C8D" w:rsidDel="001F5A7E">
                                  <w:rPr>
                                    <w:rFonts w:ascii="Times New Roman" w:hAnsi="Times New Roman" w:cs="Times New Roman"/>
                                    <w:sz w:val="18"/>
                                    <w:szCs w:val="18"/>
                                    <w:rPrChange w:id="6580"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6581"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6582" w:author="Maino Vieytes, Christian (NIH/NIA/IRP) [F]" w:date="2023-11-15T09:29:00Z"/>
                                  <w:rFonts w:ascii="Times New Roman" w:hAnsi="Times New Roman" w:cs="Times New Roman"/>
                                  <w:sz w:val="18"/>
                                  <w:szCs w:val="18"/>
                                  <w:rPrChange w:id="6583" w:author="Maino Vieytes, Christian (NIH/NIA/IRP) [F]" w:date="2023-11-15T15:57:00Z">
                                    <w:rPr>
                                      <w:del w:id="6584" w:author="Maino Vieytes, Christian (NIH/NIA/IRP) [F]" w:date="2023-11-15T09:29:00Z"/>
                                      <w:rFonts w:ascii="Times New Roman" w:hAnsi="Times New Roman" w:cs="Times New Roman"/>
                                      <w:sz w:val="20"/>
                                      <w:szCs w:val="20"/>
                                    </w:rPr>
                                  </w:rPrChange>
                                </w:rPr>
                              </w:pPr>
                              <w:del w:id="6585" w:author="Maino Vieytes, Christian (NIH/NIA/IRP) [F]" w:date="2023-11-15T09:29:00Z">
                                <w:r w:rsidRPr="008A6C8D" w:rsidDel="001F5A7E">
                                  <w:rPr>
                                    <w:rFonts w:ascii="Times New Roman" w:hAnsi="Times New Roman" w:cs="Times New Roman"/>
                                    <w:sz w:val="18"/>
                                    <w:szCs w:val="18"/>
                                    <w:rPrChange w:id="6586"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6587"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6588" w:author="Maino Vieytes, Christian (NIH/NIA/IRP) [F]" w:date="2023-11-15T09:29:00Z"/>
                                  <w:rFonts w:ascii="Times New Roman" w:hAnsi="Times New Roman" w:cs="Times New Roman"/>
                                  <w:sz w:val="18"/>
                                  <w:szCs w:val="18"/>
                                  <w:rPrChange w:id="6589" w:author="Maino Vieytes, Christian (NIH/NIA/IRP) [F]" w:date="2023-11-15T15:57:00Z">
                                    <w:rPr>
                                      <w:del w:id="6590" w:author="Maino Vieytes, Christian (NIH/NIA/IRP) [F]" w:date="2023-11-15T09:29:00Z"/>
                                      <w:rFonts w:ascii="Times New Roman" w:hAnsi="Times New Roman" w:cs="Times New Roman"/>
                                      <w:sz w:val="20"/>
                                      <w:szCs w:val="20"/>
                                    </w:rPr>
                                  </w:rPrChange>
                                </w:rPr>
                              </w:pPr>
                              <w:del w:id="6591" w:author="Maino Vieytes, Christian (NIH/NIA/IRP) [F]" w:date="2023-11-15T09:29:00Z">
                                <w:r w:rsidRPr="008A6C8D" w:rsidDel="001F5A7E">
                                  <w:rPr>
                                    <w:rFonts w:ascii="Times New Roman" w:hAnsi="Times New Roman" w:cs="Times New Roman"/>
                                    <w:sz w:val="18"/>
                                    <w:szCs w:val="18"/>
                                    <w:rPrChange w:id="6592"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6593"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6594" w:author="Maino Vieytes, Christian (NIH/NIA/IRP) [F]" w:date="2023-11-15T09:29:00Z"/>
                                  <w:rFonts w:ascii="Times New Roman" w:hAnsi="Times New Roman" w:cs="Times New Roman"/>
                                  <w:sz w:val="18"/>
                                  <w:szCs w:val="18"/>
                                  <w:rPrChange w:id="6595" w:author="Maino Vieytes, Christian (NIH/NIA/IRP) [F]" w:date="2023-11-15T15:57:00Z">
                                    <w:rPr>
                                      <w:del w:id="6596" w:author="Maino Vieytes, Christian (NIH/NIA/IRP) [F]" w:date="2023-11-15T09:29:00Z"/>
                                      <w:rFonts w:ascii="Times New Roman" w:hAnsi="Times New Roman" w:cs="Times New Roman"/>
                                      <w:sz w:val="20"/>
                                      <w:szCs w:val="20"/>
                                    </w:rPr>
                                  </w:rPrChange>
                                </w:rPr>
                              </w:pPr>
                              <w:del w:id="6597" w:author="Maino Vieytes, Christian (NIH/NIA/IRP) [F]" w:date="2023-11-15T09:29:00Z">
                                <w:r w:rsidRPr="008A6C8D" w:rsidDel="001F5A7E">
                                  <w:rPr>
                                    <w:rFonts w:ascii="Times New Roman" w:hAnsi="Times New Roman" w:cs="Times New Roman"/>
                                    <w:sz w:val="18"/>
                                    <w:szCs w:val="18"/>
                                    <w:rPrChange w:id="6598"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6599"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6600" w:author="Maino Vieytes, Christian (NIH/NIA/IRP) [F]" w:date="2023-11-15T09:29:00Z"/>
                                  <w:rFonts w:ascii="Times New Roman" w:hAnsi="Times New Roman" w:cs="Times New Roman"/>
                                  <w:sz w:val="18"/>
                                  <w:szCs w:val="18"/>
                                  <w:rPrChange w:id="6601" w:author="Maino Vieytes, Christian (NIH/NIA/IRP) [F]" w:date="2023-11-15T15:57:00Z">
                                    <w:rPr>
                                      <w:del w:id="6602" w:author="Maino Vieytes, Christian (NIH/NIA/IRP) [F]" w:date="2023-11-15T09:29:00Z"/>
                                      <w:rFonts w:ascii="Times New Roman" w:hAnsi="Times New Roman" w:cs="Times New Roman"/>
                                      <w:sz w:val="20"/>
                                      <w:szCs w:val="20"/>
                                    </w:rPr>
                                  </w:rPrChange>
                                </w:rPr>
                              </w:pPr>
                              <w:del w:id="6603" w:author="Maino Vieytes, Christian (NIH/NIA/IRP) [F]" w:date="2023-11-15T09:29:00Z">
                                <w:r w:rsidRPr="008A6C8D" w:rsidDel="001F5A7E">
                                  <w:rPr>
                                    <w:rFonts w:ascii="Times New Roman" w:hAnsi="Times New Roman" w:cs="Times New Roman"/>
                                    <w:sz w:val="18"/>
                                    <w:szCs w:val="18"/>
                                    <w:rPrChange w:id="6604"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6605"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6606" w:author="Maino Vieytes, Christian (NIH/NIA/IRP) [F]" w:date="2023-11-15T09:29:00Z"/>
                                  <w:rFonts w:ascii="Times New Roman" w:hAnsi="Times New Roman" w:cs="Times New Roman"/>
                                  <w:sz w:val="18"/>
                                  <w:szCs w:val="18"/>
                                  <w:rPrChange w:id="6607" w:author="Maino Vieytes, Christian (NIH/NIA/IRP) [F]" w:date="2023-11-15T15:57:00Z">
                                    <w:rPr>
                                      <w:del w:id="6608" w:author="Maino Vieytes, Christian (NIH/NIA/IRP) [F]" w:date="2023-11-15T09:29:00Z"/>
                                      <w:rFonts w:ascii="Times New Roman" w:hAnsi="Times New Roman" w:cs="Times New Roman"/>
                                      <w:sz w:val="20"/>
                                      <w:szCs w:val="20"/>
                                    </w:rPr>
                                  </w:rPrChange>
                                </w:rPr>
                              </w:pPr>
                              <w:del w:id="6609" w:author="Maino Vieytes, Christian (NIH/NIA/IRP) [F]" w:date="2023-11-15T09:29:00Z">
                                <w:r w:rsidRPr="008A6C8D" w:rsidDel="001F5A7E">
                                  <w:rPr>
                                    <w:rFonts w:ascii="Times New Roman" w:hAnsi="Times New Roman" w:cs="Times New Roman"/>
                                    <w:sz w:val="18"/>
                                    <w:szCs w:val="18"/>
                                    <w:rPrChange w:id="6610"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6611"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6612" w:author="Maino Vieytes, Christian (NIH/NIA/IRP) [F]" w:date="2023-11-15T09:29:00Z"/>
                                  <w:rFonts w:ascii="Times New Roman" w:hAnsi="Times New Roman" w:cs="Times New Roman"/>
                                  <w:sz w:val="18"/>
                                  <w:szCs w:val="18"/>
                                  <w:rPrChange w:id="6613" w:author="Maino Vieytes, Christian (NIH/NIA/IRP) [F]" w:date="2023-11-15T15:57:00Z">
                                    <w:rPr>
                                      <w:del w:id="6614" w:author="Maino Vieytes, Christian (NIH/NIA/IRP) [F]" w:date="2023-11-15T09:29:00Z"/>
                                      <w:rFonts w:ascii="Times New Roman" w:hAnsi="Times New Roman" w:cs="Times New Roman"/>
                                      <w:sz w:val="20"/>
                                      <w:szCs w:val="20"/>
                                    </w:rPr>
                                  </w:rPrChange>
                                </w:rPr>
                              </w:pPr>
                              <w:del w:id="6615" w:author="Maino Vieytes, Christian (NIH/NIA/IRP) [F]" w:date="2023-11-15T09:29:00Z">
                                <w:r w:rsidRPr="008A6C8D" w:rsidDel="001F5A7E">
                                  <w:rPr>
                                    <w:rFonts w:ascii="Times New Roman" w:hAnsi="Times New Roman" w:cs="Times New Roman"/>
                                    <w:color w:val="000000"/>
                                    <w:sz w:val="18"/>
                                    <w:szCs w:val="18"/>
                                    <w:rPrChange w:id="6616"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6617" w:author="Maino Vieytes, Christian (NIH/NIA/IRP) [F]" w:date="2023-11-15T09:29:00Z"/>
                            <w:trPrChange w:id="6618" w:author="Maino Vieytes, Christian (NIH/NIA/IRP) [F]" w:date="2023-11-15T16:23:00Z">
                              <w:trPr>
                                <w:gridAfter w:val="0"/>
                                <w:trHeight w:val="320"/>
                              </w:trPr>
                            </w:trPrChange>
                          </w:trPr>
                          <w:tc>
                            <w:tcPr>
                              <w:tcW w:w="2317" w:type="dxa"/>
                              <w:tcBorders>
                                <w:bottom w:val="single" w:sz="4" w:space="0" w:color="auto"/>
                              </w:tcBorders>
                              <w:noWrap/>
                              <w:vAlign w:val="center"/>
                              <w:tcPrChange w:id="6619"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6620" w:author="Maino Vieytes, Christian (NIH/NIA/IRP) [F]" w:date="2023-11-15T09:29:00Z"/>
                                  <w:rFonts w:ascii="Times New Roman" w:hAnsi="Times New Roman" w:cs="Times New Roman"/>
                                  <w:sz w:val="18"/>
                                  <w:szCs w:val="18"/>
                                  <w:rPrChange w:id="6621" w:author="Maino Vieytes, Christian (NIH/NIA/IRP) [F]" w:date="2023-11-15T15:57:00Z">
                                    <w:rPr>
                                      <w:del w:id="6622" w:author="Maino Vieytes, Christian (NIH/NIA/IRP) [F]" w:date="2023-11-15T09:29:00Z"/>
                                      <w:rFonts w:ascii="Times New Roman" w:hAnsi="Times New Roman" w:cs="Times New Roman"/>
                                      <w:sz w:val="20"/>
                                      <w:szCs w:val="20"/>
                                    </w:rPr>
                                  </w:rPrChange>
                                </w:rPr>
                              </w:pPr>
                              <w:del w:id="6623" w:author="Maino Vieytes, Christian (NIH/NIA/IRP) [F]" w:date="2023-11-15T09:29:00Z">
                                <w:r w:rsidRPr="008A6C8D" w:rsidDel="001F5A7E">
                                  <w:rPr>
                                    <w:rFonts w:ascii="Times New Roman" w:hAnsi="Times New Roman" w:cs="Times New Roman"/>
                                    <w:sz w:val="18"/>
                                    <w:szCs w:val="18"/>
                                    <w:rPrChange w:id="6624"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6625"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6626"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6627" w:author="Maino Vieytes, Christian (NIH/NIA/IRP) [F]" w:date="2023-11-15T09:29:00Z"/>
                                  <w:rFonts w:ascii="Times New Roman" w:hAnsi="Times New Roman" w:cs="Times New Roman"/>
                                  <w:sz w:val="18"/>
                                  <w:szCs w:val="18"/>
                                  <w:rPrChange w:id="6628" w:author="Maino Vieytes, Christian (NIH/NIA/IRP) [F]" w:date="2023-11-15T15:57:00Z">
                                    <w:rPr>
                                      <w:del w:id="6629" w:author="Maino Vieytes, Christian (NIH/NIA/IRP) [F]" w:date="2023-11-15T09:29:00Z"/>
                                      <w:rFonts w:ascii="Times New Roman" w:hAnsi="Times New Roman" w:cs="Times New Roman"/>
                                      <w:sz w:val="20"/>
                                      <w:szCs w:val="20"/>
                                    </w:rPr>
                                  </w:rPrChange>
                                </w:rPr>
                              </w:pPr>
                              <w:del w:id="6630" w:author="Maino Vieytes, Christian (NIH/NIA/IRP) [F]" w:date="2023-11-15T09:29:00Z">
                                <w:r w:rsidRPr="008A6C8D" w:rsidDel="001F5A7E">
                                  <w:rPr>
                                    <w:rFonts w:ascii="Times New Roman" w:hAnsi="Times New Roman" w:cs="Times New Roman"/>
                                    <w:color w:val="000000"/>
                                    <w:sz w:val="18"/>
                                    <w:szCs w:val="18"/>
                                    <w:rPrChange w:id="6631"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6632"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6633" w:author="Maino Vieytes, Christian (NIH/NIA/IRP) [F]" w:date="2023-11-15T09:29:00Z"/>
                                  <w:rFonts w:ascii="Times New Roman" w:hAnsi="Times New Roman" w:cs="Times New Roman"/>
                                  <w:sz w:val="18"/>
                                  <w:szCs w:val="18"/>
                                  <w:rPrChange w:id="6634" w:author="Maino Vieytes, Christian (NIH/NIA/IRP) [F]" w:date="2023-11-15T15:57:00Z">
                                    <w:rPr>
                                      <w:del w:id="6635" w:author="Maino Vieytes, Christian (NIH/NIA/IRP) [F]" w:date="2023-11-15T09:29:00Z"/>
                                      <w:rFonts w:ascii="Times New Roman" w:hAnsi="Times New Roman" w:cs="Times New Roman"/>
                                      <w:sz w:val="20"/>
                                      <w:szCs w:val="20"/>
                                    </w:rPr>
                                  </w:rPrChange>
                                </w:rPr>
                              </w:pPr>
                              <w:del w:id="6636" w:author="Maino Vieytes, Christian (NIH/NIA/IRP) [F]" w:date="2023-11-15T09:29:00Z">
                                <w:r w:rsidRPr="008A6C8D" w:rsidDel="001F5A7E">
                                  <w:rPr>
                                    <w:rFonts w:ascii="Times New Roman" w:hAnsi="Times New Roman" w:cs="Times New Roman"/>
                                    <w:color w:val="000000"/>
                                    <w:sz w:val="18"/>
                                    <w:szCs w:val="18"/>
                                    <w:rPrChange w:id="6637"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6638"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6639" w:author="Maino Vieytes, Christian (NIH/NIA/IRP) [F]" w:date="2023-11-15T09:29:00Z"/>
                                  <w:rFonts w:ascii="Times New Roman" w:hAnsi="Times New Roman" w:cs="Times New Roman"/>
                                  <w:sz w:val="18"/>
                                  <w:szCs w:val="18"/>
                                  <w:rPrChange w:id="6640" w:author="Maino Vieytes, Christian (NIH/NIA/IRP) [F]" w:date="2023-11-15T15:57:00Z">
                                    <w:rPr>
                                      <w:del w:id="6641" w:author="Maino Vieytes, Christian (NIH/NIA/IRP) [F]" w:date="2023-11-15T09:29:00Z"/>
                                      <w:rFonts w:ascii="Times New Roman" w:hAnsi="Times New Roman" w:cs="Times New Roman"/>
                                      <w:sz w:val="20"/>
                                      <w:szCs w:val="20"/>
                                    </w:rPr>
                                  </w:rPrChange>
                                </w:rPr>
                              </w:pPr>
                              <w:del w:id="6642" w:author="Maino Vieytes, Christian (NIH/NIA/IRP) [F]" w:date="2023-11-15T09:29:00Z">
                                <w:r w:rsidRPr="008A6C8D" w:rsidDel="001F5A7E">
                                  <w:rPr>
                                    <w:rFonts w:ascii="Times New Roman" w:hAnsi="Times New Roman" w:cs="Times New Roman"/>
                                    <w:color w:val="000000"/>
                                    <w:sz w:val="18"/>
                                    <w:szCs w:val="18"/>
                                    <w:rPrChange w:id="6643"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6644"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6645" w:author="Maino Vieytes, Christian (NIH/NIA/IRP) [F]" w:date="2023-11-15T09:29:00Z"/>
                                  <w:rFonts w:ascii="Times New Roman" w:hAnsi="Times New Roman" w:cs="Times New Roman"/>
                                  <w:sz w:val="18"/>
                                  <w:szCs w:val="18"/>
                                  <w:rPrChange w:id="6646" w:author="Maino Vieytes, Christian (NIH/NIA/IRP) [F]" w:date="2023-11-15T15:57:00Z">
                                    <w:rPr>
                                      <w:del w:id="6647" w:author="Maino Vieytes, Christian (NIH/NIA/IRP) [F]" w:date="2023-11-15T09:29:00Z"/>
                                      <w:rFonts w:ascii="Times New Roman" w:hAnsi="Times New Roman" w:cs="Times New Roman"/>
                                      <w:sz w:val="20"/>
                                      <w:szCs w:val="20"/>
                                    </w:rPr>
                                  </w:rPrChange>
                                </w:rPr>
                              </w:pPr>
                              <w:del w:id="6648" w:author="Maino Vieytes, Christian (NIH/NIA/IRP) [F]" w:date="2023-11-15T09:29:00Z">
                                <w:r w:rsidRPr="008A6C8D" w:rsidDel="001F5A7E">
                                  <w:rPr>
                                    <w:rFonts w:ascii="Times New Roman" w:hAnsi="Times New Roman" w:cs="Times New Roman"/>
                                    <w:color w:val="000000"/>
                                    <w:sz w:val="18"/>
                                    <w:szCs w:val="18"/>
                                    <w:rPrChange w:id="6649"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6650"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6651" w:author="Maino Vieytes, Christian (NIH/NIA/IRP) [F]" w:date="2023-11-15T09:29:00Z"/>
                                  <w:rFonts w:ascii="Times New Roman" w:hAnsi="Times New Roman" w:cs="Times New Roman"/>
                                  <w:sz w:val="18"/>
                                  <w:szCs w:val="18"/>
                                  <w:rPrChange w:id="6652" w:author="Maino Vieytes, Christian (NIH/NIA/IRP) [F]" w:date="2023-11-15T15:57:00Z">
                                    <w:rPr>
                                      <w:del w:id="6653" w:author="Maino Vieytes, Christian (NIH/NIA/IRP) [F]" w:date="2023-11-15T09:29:00Z"/>
                                      <w:rFonts w:ascii="Times New Roman" w:hAnsi="Times New Roman" w:cs="Times New Roman"/>
                                      <w:sz w:val="20"/>
                                      <w:szCs w:val="20"/>
                                    </w:rPr>
                                  </w:rPrChange>
                                </w:rPr>
                              </w:pPr>
                              <w:del w:id="6654" w:author="Maino Vieytes, Christian (NIH/NIA/IRP) [F]" w:date="2023-11-15T09:29:00Z">
                                <w:r w:rsidRPr="008A6C8D" w:rsidDel="001F5A7E">
                                  <w:rPr>
                                    <w:rFonts w:ascii="Times New Roman" w:hAnsi="Times New Roman" w:cs="Times New Roman"/>
                                    <w:color w:val="000000"/>
                                    <w:sz w:val="18"/>
                                    <w:szCs w:val="18"/>
                                    <w:rPrChange w:id="6655"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6656"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6657" w:author="Maino Vieytes, Christian (NIH/NIA/IRP) [F]" w:date="2023-11-15T09:29:00Z"/>
                                  <w:rFonts w:ascii="Times New Roman" w:hAnsi="Times New Roman" w:cs="Times New Roman"/>
                                  <w:sz w:val="18"/>
                                  <w:szCs w:val="18"/>
                                  <w:rPrChange w:id="6658" w:author="Maino Vieytes, Christian (NIH/NIA/IRP) [F]" w:date="2023-11-15T15:57:00Z">
                                    <w:rPr>
                                      <w:del w:id="6659" w:author="Maino Vieytes, Christian (NIH/NIA/IRP) [F]" w:date="2023-11-15T09:29:00Z"/>
                                      <w:rFonts w:ascii="Times New Roman" w:hAnsi="Times New Roman" w:cs="Times New Roman"/>
                                      <w:sz w:val="20"/>
                                      <w:szCs w:val="20"/>
                                    </w:rPr>
                                  </w:rPrChange>
                                </w:rPr>
                              </w:pPr>
                              <w:del w:id="6660" w:author="Maino Vieytes, Christian (NIH/NIA/IRP) [F]" w:date="2023-11-15T09:29:00Z">
                                <w:r w:rsidRPr="008A6C8D" w:rsidDel="001F5A7E">
                                  <w:rPr>
                                    <w:rFonts w:ascii="Times New Roman" w:hAnsi="Times New Roman" w:cs="Times New Roman"/>
                                    <w:color w:val="000000"/>
                                    <w:sz w:val="18"/>
                                    <w:szCs w:val="18"/>
                                    <w:rPrChange w:id="6661"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6662"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6663" w:author="Maino Vieytes, Christian (NIH/NIA/IRP) [F]" w:date="2023-11-15T09:29:00Z"/>
                                  <w:rFonts w:ascii="Times New Roman" w:hAnsi="Times New Roman" w:cs="Times New Roman"/>
                                  <w:sz w:val="18"/>
                                  <w:szCs w:val="18"/>
                                  <w:rPrChange w:id="6664" w:author="Maino Vieytes, Christian (NIH/NIA/IRP) [F]" w:date="2023-11-15T15:57:00Z">
                                    <w:rPr>
                                      <w:del w:id="6665" w:author="Maino Vieytes, Christian (NIH/NIA/IRP) [F]" w:date="2023-11-15T09:29:00Z"/>
                                      <w:rFonts w:ascii="Times New Roman" w:hAnsi="Times New Roman" w:cs="Times New Roman"/>
                                      <w:sz w:val="20"/>
                                      <w:szCs w:val="20"/>
                                    </w:rPr>
                                  </w:rPrChange>
                                </w:rPr>
                              </w:pPr>
                              <w:del w:id="6666" w:author="Maino Vieytes, Christian (NIH/NIA/IRP) [F]" w:date="2023-11-15T09:29:00Z">
                                <w:r w:rsidRPr="008A6C8D" w:rsidDel="001F5A7E">
                                  <w:rPr>
                                    <w:rFonts w:ascii="Times New Roman" w:hAnsi="Times New Roman" w:cs="Times New Roman"/>
                                    <w:color w:val="000000"/>
                                    <w:sz w:val="18"/>
                                    <w:szCs w:val="18"/>
                                    <w:rPrChange w:id="6667"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6668"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6669" w:author="Maino Vieytes, Christian (NIH/NIA/IRP) [F]" w:date="2023-11-15T09:29:00Z"/>
                                  <w:rFonts w:ascii="Times New Roman" w:hAnsi="Times New Roman" w:cs="Times New Roman"/>
                                  <w:sz w:val="18"/>
                                  <w:szCs w:val="18"/>
                                  <w:rPrChange w:id="6670" w:author="Maino Vieytes, Christian (NIH/NIA/IRP) [F]" w:date="2023-11-15T15:57:00Z">
                                    <w:rPr>
                                      <w:del w:id="6671" w:author="Maino Vieytes, Christian (NIH/NIA/IRP) [F]" w:date="2023-11-15T09:29:00Z"/>
                                      <w:rFonts w:ascii="Times New Roman" w:hAnsi="Times New Roman" w:cs="Times New Roman"/>
                                      <w:sz w:val="20"/>
                                      <w:szCs w:val="20"/>
                                    </w:rPr>
                                  </w:rPrChange>
                                </w:rPr>
                              </w:pPr>
                              <w:del w:id="6672" w:author="Maino Vieytes, Christian (NIH/NIA/IRP) [F]" w:date="2023-11-15T09:29:00Z">
                                <w:r w:rsidRPr="008A6C8D" w:rsidDel="001F5A7E">
                                  <w:rPr>
                                    <w:rFonts w:ascii="Times New Roman" w:hAnsi="Times New Roman" w:cs="Times New Roman"/>
                                    <w:color w:val="000000"/>
                                    <w:sz w:val="18"/>
                                    <w:szCs w:val="18"/>
                                    <w:rPrChange w:id="6673"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6674"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6675" w:author="Maino Vieytes, Christian (NIH/NIA/IRP) [F]" w:date="2023-11-15T09:29:00Z"/>
                                  <w:rFonts w:ascii="Times New Roman" w:hAnsi="Times New Roman" w:cs="Times New Roman"/>
                                  <w:color w:val="000000"/>
                                  <w:sz w:val="18"/>
                                  <w:szCs w:val="18"/>
                                  <w:rPrChange w:id="6676" w:author="Maino Vieytes, Christian (NIH/NIA/IRP) [F]" w:date="2023-11-15T15:57:00Z">
                                    <w:rPr>
                                      <w:del w:id="6677" w:author="Maino Vieytes, Christian (NIH/NIA/IRP) [F]" w:date="2023-11-15T09:29:00Z"/>
                                      <w:rFonts w:ascii="Times New Roman" w:hAnsi="Times New Roman" w:cs="Times New Roman"/>
                                      <w:color w:val="000000"/>
                                      <w:sz w:val="20"/>
                                      <w:szCs w:val="20"/>
                                    </w:rPr>
                                  </w:rPrChange>
                                </w:rPr>
                              </w:pPr>
                              <w:del w:id="6678" w:author="Maino Vieytes, Christian (NIH/NIA/IRP) [F]" w:date="2023-11-15T09:29:00Z">
                                <w:r w:rsidRPr="008A6C8D" w:rsidDel="001F5A7E">
                                  <w:rPr>
                                    <w:rFonts w:ascii="Times New Roman" w:hAnsi="Times New Roman" w:cs="Times New Roman"/>
                                    <w:color w:val="000000"/>
                                    <w:sz w:val="18"/>
                                    <w:szCs w:val="18"/>
                                    <w:rPrChange w:id="6679"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6680"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6681"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668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683"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6684"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5"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6686"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7"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668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89"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6690"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669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2"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6693"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669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5"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6696"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6697"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6698"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6699"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0"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6701"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6702"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6703"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6704"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5"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6706"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6707"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6708"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6709"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6710"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6711"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6712"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6713"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6714" w:author="Maino Vieytes, Christian (NIH/NIA/IRP) [F]" w:date="2023-11-15T15:58:00Z"/>
                                  <w:rFonts w:ascii="Times New Roman" w:hAnsi="Times New Roman" w:cs="Times New Roman"/>
                                  <w:sz w:val="18"/>
                                  <w:szCs w:val="18"/>
                                  <w:lang w:bidi="en-US"/>
                                </w:rPr>
                              </w:pPr>
                              <w:ins w:id="6715"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6716" w:author="Maino Vieytes, Christian (NIH/NIA/IRP) [F]" w:date="2023-11-16T08:28:00Z">
                                <w:r w:rsidR="00E260F1">
                                  <w:rPr>
                                    <w:rFonts w:ascii="Times New Roman" w:hAnsi="Times New Roman" w:cs="Times New Roman"/>
                                    <w:sz w:val="18"/>
                                    <w:szCs w:val="18"/>
                                    <w:lang w:bidi="en-US"/>
                                  </w:rPr>
                                  <w:t>1745</w:t>
                                </w:r>
                              </w:ins>
                              <w:ins w:id="6717"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6718" w:author="Maino Vieytes, Christian (NIH/NIA/IRP) [F]" w:date="2023-11-15T16:00:00Z">
                                    <w:rPr>
                                      <w:rFonts w:ascii="Times New Roman" w:hAnsi="Times New Roman" w:cs="Times New Roman"/>
                                      <w:sz w:val="20"/>
                                      <w:szCs w:val="20"/>
                                      <w:lang w:bidi="en-US"/>
                                    </w:rPr>
                                  </w:rPrChange>
                                </w:rPr>
                              </w:pPr>
                              <w:ins w:id="6719" w:author="Maino Vieytes, Christian (NIH/NIA/IRP) [F]" w:date="2023-11-15T15:58:00Z">
                                <w:r w:rsidRPr="001B0EAA">
                                  <w:rPr>
                                    <w:rFonts w:ascii="Times New Roman" w:hAnsi="Times New Roman" w:cs="Times New Roman"/>
                                    <w:sz w:val="18"/>
                                    <w:szCs w:val="18"/>
                                    <w:lang w:bidi="en-US"/>
                                    <w:rPrChange w:id="6720"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6721"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6722" w:author="Maino Vieytes, Christian (NIH/NIA/IRP) [F]" w:date="2023-11-15T16:00:00Z">
                                      <w:rPr>
                                        <w:rFonts w:ascii="Times New Roman" w:hAnsi="Times New Roman" w:cs="Times New Roman"/>
                                        <w:sz w:val="20"/>
                                        <w:szCs w:val="20"/>
                                        <w:lang w:bidi="en-US"/>
                                      </w:rPr>
                                    </w:rPrChange>
                                  </w:rPr>
                                  <w:t xml:space="preserve">= </w:t>
                                </w:r>
                              </w:ins>
                              <w:ins w:id="6723" w:author="Maino Vieytes, Christian (NIH/NIA/IRP) [F]" w:date="2023-11-16T08:28:00Z">
                                <w:r w:rsidR="00E260F1">
                                  <w:rPr>
                                    <w:rFonts w:ascii="Times New Roman" w:hAnsi="Times New Roman" w:cs="Times New Roman"/>
                                    <w:sz w:val="18"/>
                                    <w:szCs w:val="18"/>
                                    <w:lang w:bidi="en-US"/>
                                  </w:rPr>
                                  <w:t>748</w:t>
                                </w:r>
                              </w:ins>
                              <w:ins w:id="6724" w:author="Maino Vieytes, Christian (NIH/NIA/IRP) [F]" w:date="2023-11-15T15:58:00Z">
                                <w:r w:rsidRPr="001B0EAA">
                                  <w:rPr>
                                    <w:rFonts w:ascii="Times New Roman" w:hAnsi="Times New Roman" w:cs="Times New Roman"/>
                                    <w:sz w:val="18"/>
                                    <w:szCs w:val="18"/>
                                    <w:lang w:bidi="en-US"/>
                                    <w:rPrChange w:id="6725"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6726"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6727"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v:textbox>
                </v:shape>
              </w:pict>
            </mc:Fallback>
          </mc:AlternateContent>
        </w:r>
      </w:del>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1EEAF7A6" w:rsidR="00CA04BD" w:rsidRPr="00C90B6F" w:rsidDel="00B52374" w:rsidRDefault="00CA04BD" w:rsidP="00CA04BD">
      <w:pPr>
        <w:spacing w:line="360" w:lineRule="auto"/>
        <w:ind w:firstLine="720"/>
        <w:rPr>
          <w:del w:id="4499" w:author="Maino Vieytes, Christian (NIH/NIA/IRP) [F]" w:date="2023-11-19T09:15:00Z"/>
          <w:rFonts w:ascii="Times New Roman" w:hAnsi="Times New Roman" w:cs="Times New Roman"/>
        </w:rPr>
      </w:pPr>
      <w:del w:id="4500" w:author="Maino Vieytes, Christian (NIH/NIA/IRP) [F]" w:date="2023-11-19T09:15:00Z">
        <w:r w:rsidRPr="00C90B6F" w:rsidDel="00B52374">
          <w:rPr>
            <w:rFonts w:ascii="Times New Roman" w:hAnsi="Times New Roman" w:cs="Times New Roman"/>
          </w:rPr>
          <w:delTex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w:delText>
        </w:r>
      </w:del>
      <w:del w:id="4501" w:author="Maino Vieytes, Christian (NIH/NIA/IRP) [F]" w:date="2023-11-19T07:56:00Z">
        <w:r w:rsidRPr="00C90B6F" w:rsidDel="00F96675">
          <w:rPr>
            <w:rFonts w:ascii="Times New Roman" w:hAnsi="Times New Roman" w:cs="Times New Roman"/>
          </w:rPr>
          <w:delText>food-insecure</w:delText>
        </w:r>
      </w:del>
      <w:del w:id="4502" w:author="Maino Vieytes, Christian (NIH/NIA/IRP) [F]" w:date="2023-11-19T09:15:00Z">
        <w:r w:rsidRPr="00C90B6F" w:rsidDel="00B52374">
          <w:rPr>
            <w:rFonts w:ascii="Times New Roman" w:hAnsi="Times New Roman" w:cs="Times New Roman"/>
          </w:rPr>
          <w:delText xml:space="preserve"> cancer survivors, the highest quintile of Prudent pattern #2 had an 82% reduced risk of all-cause mortality than the first quintile, with a significant linear trend test. </w:delText>
        </w:r>
      </w:del>
    </w:p>
    <w:p w14:paraId="60089F23" w14:textId="2B2A61B1" w:rsidR="00CA04BD" w:rsidDel="00B339C6" w:rsidRDefault="00CA04BD" w:rsidP="00CA04BD">
      <w:pPr>
        <w:spacing w:line="360" w:lineRule="auto"/>
        <w:ind w:firstLine="720"/>
        <w:rPr>
          <w:del w:id="4503" w:author="Maino Vieytes, Christian (NIH/NIA/IRP) [F]" w:date="2023-11-21T13:28:00Z"/>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t>
      </w:r>
      <w:ins w:id="4504" w:author="Maino Vieytes, Christian (NIH/NIA/IRP) [F]" w:date="2023-11-20T08:44:00Z">
        <w:r w:rsidR="00176A9E">
          <w:rPr>
            <w:rFonts w:ascii="Times New Roman" w:hAnsi="Times New Roman" w:cs="Times New Roman"/>
          </w:rPr>
          <w:t>in the testing subsample</w:t>
        </w:r>
        <w:r w:rsidR="00176A9E" w:rsidRPr="00C90B6F">
          <w:rPr>
            <w:rFonts w:ascii="Times New Roman" w:hAnsi="Times New Roman" w:cs="Times New Roman"/>
          </w:rPr>
          <w:t xml:space="preserve"> </w:t>
        </w:r>
      </w:ins>
      <w:r w:rsidRPr="00C90B6F">
        <w:rPr>
          <w:rFonts w:ascii="Times New Roman" w:hAnsi="Times New Roman" w:cs="Times New Roman"/>
        </w:rPr>
        <w:t>were similar to those for all-cause mortality</w:t>
      </w:r>
      <w:ins w:id="4505" w:author="Maino Vieytes, Christian (NIH/NIA/IRP) [F]" w:date="2023-11-20T08:43:00Z">
        <w:r w:rsidR="00176A9E">
          <w:rPr>
            <w:rFonts w:ascii="Times New Roman" w:hAnsi="Times New Roman" w:cs="Times New Roman"/>
          </w:rPr>
          <w:t xml:space="preserve"> </w:t>
        </w:r>
      </w:ins>
      <w:moveToRangeStart w:id="4506" w:author="Maino Vieytes, Christian (NIH/NIA/IRP) [F]" w:date="2023-11-20T08:43:00Z" w:name="move151362203"/>
      <w:moveTo w:id="4507" w:author="Maino Vieytes, Christian (NIH/NIA/IRP) [F]" w:date="2023-11-20T08:43:00Z">
        <w:r w:rsidR="00176A9E" w:rsidRPr="00C90B6F">
          <w:rPr>
            <w:rFonts w:ascii="Times New Roman" w:hAnsi="Times New Roman" w:cs="Times New Roman"/>
          </w:rPr>
          <w:t xml:space="preserve">(Table </w:t>
        </w:r>
        <w:r w:rsidR="00176A9E">
          <w:rPr>
            <w:rFonts w:ascii="Times New Roman" w:hAnsi="Times New Roman" w:cs="Times New Roman"/>
          </w:rPr>
          <w:t>4</w:t>
        </w:r>
        <w:r w:rsidR="00176A9E" w:rsidRPr="00C90B6F">
          <w:rPr>
            <w:rFonts w:ascii="Times New Roman" w:hAnsi="Times New Roman" w:cs="Times New Roman"/>
          </w:rPr>
          <w:t xml:space="preserve">). </w:t>
        </w:r>
      </w:moveTo>
      <w:moveToRangeEnd w:id="4506"/>
      <w:del w:id="4508" w:author="Maino Vieytes, Christian (NIH/NIA/IRP) [F]" w:date="2023-11-20T08:40:00Z">
        <w:r w:rsidRPr="00C90B6F" w:rsidDel="00176A9E">
          <w:rPr>
            <w:rFonts w:ascii="Times New Roman" w:hAnsi="Times New Roman" w:cs="Times New Roman"/>
          </w:rPr>
          <w:delText>, particularly for the</w:delText>
        </w:r>
      </w:del>
      <w:ins w:id="4509" w:author="Maino Vieytes, Christian (NIH/NIA/IRP) [F]" w:date="2023-11-20T08:44:00Z">
        <w:r w:rsidR="00176A9E">
          <w:rPr>
            <w:rFonts w:ascii="Times New Roman" w:hAnsi="Times New Roman" w:cs="Times New Roman"/>
          </w:rPr>
          <w:t>W</w:t>
        </w:r>
      </w:ins>
      <w:ins w:id="4510" w:author="Maino Vieytes, Christian (NIH/NIA/IRP) [F]" w:date="2023-11-20T08:40:00Z">
        <w:r w:rsidR="00176A9E">
          <w:rPr>
            <w:rFonts w:ascii="Times New Roman" w:hAnsi="Times New Roman" w:cs="Times New Roman"/>
          </w:rPr>
          <w:t xml:space="preserve">e </w:t>
        </w:r>
      </w:ins>
      <w:ins w:id="4511" w:author="Maino Vieytes, Christian (NIH/NIA/IRP) [F]" w:date="2023-11-20T08:41:00Z">
        <w:r w:rsidR="00176A9E">
          <w:rPr>
            <w:rFonts w:ascii="Times New Roman" w:hAnsi="Times New Roman" w:cs="Times New Roman"/>
          </w:rPr>
          <w:t xml:space="preserve">observed a positive association between </w:t>
        </w:r>
      </w:ins>
      <w:ins w:id="4512" w:author="Maino Vieytes, Christian (NIH/NIA/IRP) [F]" w:date="2023-11-30T12:35:00Z">
        <w:r w:rsidR="00064F9F">
          <w:rPr>
            <w:rFonts w:ascii="Times New Roman" w:hAnsi="Times New Roman" w:cs="Times New Roman"/>
          </w:rPr>
          <w:t>Pattern #1</w:t>
        </w:r>
      </w:ins>
      <w:del w:id="4513" w:author="Maino Vieytes, Christian (NIH/NIA/IRP) [F]" w:date="2023-11-30T12:35:00Z">
        <w:r w:rsidRPr="00C90B6F" w:rsidDel="00064F9F">
          <w:rPr>
            <w:rFonts w:ascii="Times New Roman" w:hAnsi="Times New Roman" w:cs="Times New Roman"/>
          </w:rPr>
          <w:delText xml:space="preserve"> FI pattern</w:delText>
        </w:r>
      </w:del>
      <w:ins w:id="4514" w:author="Maino Vieytes, Christian (NIH/NIA/IRP) [F]" w:date="2023-11-20T08:41:00Z">
        <w:r w:rsidR="00176A9E">
          <w:rPr>
            <w:rFonts w:ascii="Times New Roman" w:hAnsi="Times New Roman" w:cs="Times New Roman"/>
          </w:rPr>
          <w:t xml:space="preserve"> and cancer-specific mortality</w:t>
        </w:r>
      </w:ins>
      <w:ins w:id="4515" w:author="Maino Vieytes, Christian (NIH/NIA/IRP) [F]" w:date="2023-11-20T08:52:00Z">
        <w:r w:rsidR="002F008C">
          <w:rPr>
            <w:rFonts w:ascii="Times New Roman" w:hAnsi="Times New Roman" w:cs="Times New Roman"/>
          </w:rPr>
          <w:t>,</w:t>
        </w:r>
      </w:ins>
      <w:ins w:id="4516" w:author="Maino Vieytes, Christian (NIH/NIA/IRP) [F]" w:date="2023-11-20T08:41:00Z">
        <w:r w:rsidR="00176A9E">
          <w:rPr>
            <w:rFonts w:ascii="Times New Roman" w:hAnsi="Times New Roman" w:cs="Times New Roman"/>
          </w:rPr>
          <w:t xml:space="preserve"> where a standard deviation increase in the score was associated with a </w:t>
        </w:r>
      </w:ins>
      <w:ins w:id="4517" w:author="Maino Vieytes, Christian (NIH/NIA/IRP) [F]" w:date="2023-12-01T10:38:00Z">
        <w:r w:rsidR="00D45369">
          <w:rPr>
            <w:rFonts w:ascii="Times New Roman" w:hAnsi="Times New Roman" w:cs="Times New Roman"/>
          </w:rPr>
          <w:t>36</w:t>
        </w:r>
      </w:ins>
      <w:ins w:id="4518" w:author="Maino Vieytes, Christian (NIH/NIA/IRP) [F]" w:date="2023-11-20T08:41:00Z">
        <w:r w:rsidR="00176A9E">
          <w:rPr>
            <w:rFonts w:ascii="Times New Roman" w:hAnsi="Times New Roman" w:cs="Times New Roman"/>
          </w:rPr>
          <w:t>% increased risk of cancer mortality.</w:t>
        </w:r>
      </w:ins>
      <w:ins w:id="4519" w:author="Maino Vieytes, Christian (NIH/NIA/IRP) [F]" w:date="2023-11-20T08:51:00Z">
        <w:r w:rsidR="002F008C">
          <w:rPr>
            <w:rFonts w:ascii="Times New Roman" w:hAnsi="Times New Roman" w:cs="Times New Roman"/>
          </w:rPr>
          <w:t xml:space="preserve"> </w:t>
        </w:r>
      </w:ins>
      <w:ins w:id="4520" w:author="Maino Vieytes, Christian (NIH/NIA/IRP) [F]" w:date="2023-11-20T08:42:00Z">
        <w:r w:rsidR="00176A9E">
          <w:rPr>
            <w:rFonts w:ascii="Times New Roman" w:hAnsi="Times New Roman" w:cs="Times New Roman"/>
          </w:rPr>
          <w:t>The HEI-2015 was again inversely associated with cancer mortality</w:t>
        </w:r>
      </w:ins>
      <w:ins w:id="4521" w:author="Maino Vieytes, Christian (NIH/NIA/IRP) [F]" w:date="2023-11-20T08:52:00Z">
        <w:r w:rsidR="002F008C">
          <w:rPr>
            <w:rFonts w:ascii="Times New Roman" w:hAnsi="Times New Roman" w:cs="Times New Roman"/>
          </w:rPr>
          <w:t>,</w:t>
        </w:r>
      </w:ins>
      <w:ins w:id="4522" w:author="Maino Vieytes, Christian (NIH/NIA/IRP) [F]" w:date="2023-11-20T08:42:00Z">
        <w:r w:rsidR="00176A9E">
          <w:rPr>
            <w:rFonts w:ascii="Times New Roman" w:hAnsi="Times New Roman" w:cs="Times New Roman"/>
          </w:rPr>
          <w:t xml:space="preserve"> where a standard deviation increase in the score was associated with a 17% reduced </w:t>
        </w:r>
      </w:ins>
      <w:ins w:id="4523" w:author="Maino Vieytes, Christian (NIH/NIA/IRP) [F]" w:date="2023-11-30T16:54:00Z">
        <w:r w:rsidR="00974BF8">
          <w:rPr>
            <w:rFonts w:ascii="Times New Roman" w:hAnsi="Times New Roman" w:cs="Times New Roman"/>
          </w:rPr>
          <w:t>mortality risk</w:t>
        </w:r>
      </w:ins>
      <w:ins w:id="4524" w:author="Maino Vieytes, Christian (NIH/NIA/IRP) [F]" w:date="2023-11-20T08:51:00Z">
        <w:r w:rsidR="002F008C">
          <w:rPr>
            <w:rFonts w:ascii="Times New Roman" w:hAnsi="Times New Roman" w:cs="Times New Roman"/>
          </w:rPr>
          <w:t xml:space="preserve">. </w:t>
        </w:r>
      </w:ins>
      <w:del w:id="4525" w:author="Maino Vieytes, Christian (NIH/NIA/IRP) [F]" w:date="2023-11-20T08:51:00Z">
        <w:r w:rsidRPr="00C90B6F" w:rsidDel="002F008C">
          <w:rPr>
            <w:rFonts w:ascii="Times New Roman" w:hAnsi="Times New Roman" w:cs="Times New Roman"/>
          </w:rPr>
          <w:delText xml:space="preserve"> </w:delText>
        </w:r>
      </w:del>
      <w:moveFromRangeStart w:id="4526" w:author="Maino Vieytes, Christian (NIH/NIA/IRP) [F]" w:date="2023-11-20T08:43:00Z" w:name="move151362203"/>
      <w:moveFrom w:id="4527" w:author="Maino Vieytes, Christian (NIH/NIA/IRP) [F]" w:date="2023-11-20T08:43:00Z">
        <w:r w:rsidRPr="00C90B6F" w:rsidDel="00176A9E">
          <w:rPr>
            <w:rFonts w:ascii="Times New Roman" w:hAnsi="Times New Roman" w:cs="Times New Roman"/>
          </w:rPr>
          <w:t xml:space="preserve">(Table </w:t>
        </w:r>
        <w:r w:rsidDel="00176A9E">
          <w:rPr>
            <w:rFonts w:ascii="Times New Roman" w:hAnsi="Times New Roman" w:cs="Times New Roman"/>
          </w:rPr>
          <w:t>4</w:t>
        </w:r>
        <w:r w:rsidRPr="00C90B6F" w:rsidDel="00176A9E">
          <w:rPr>
            <w:rFonts w:ascii="Times New Roman" w:hAnsi="Times New Roman" w:cs="Times New Roman"/>
          </w:rPr>
          <w:t xml:space="preserve">). </w:t>
        </w:r>
      </w:moveFrom>
      <w:moveFromRangeEnd w:id="4526"/>
      <w:del w:id="4528" w:author="Maino Vieytes, Christian (NIH/NIA/IRP) [F]" w:date="2023-11-20T08:40:00Z">
        <w:r w:rsidRPr="00C90B6F" w:rsidDel="00176A9E">
          <w:rPr>
            <w:rFonts w:ascii="Times New Roman" w:hAnsi="Times New Roman" w:cs="Times New Roman"/>
          </w:rPr>
          <w:delText xml:space="preserve">However, no results other than an inverse association involving Prudent pattern #1 were statistically significant at the level of </w:delText>
        </w:r>
      </w:del>
      <m:oMath>
        <m:r>
          <w:del w:id="4529" w:author="Maino Vieytes, Christian (NIH/NIA/IRP) [F]" w:date="2023-11-20T08:40:00Z">
            <w:rPr>
              <w:rFonts w:ascii="Cambria Math" w:hAnsi="Cambria Math" w:cs="Times New Roman"/>
            </w:rPr>
            <m:t>α</m:t>
          </w:del>
        </m:r>
      </m:oMath>
      <w:del w:id="4530" w:author="Maino Vieytes, Christian (NIH/NIA/IRP) [F]" w:date="2023-11-20T08:40:00Z">
        <w:r w:rsidRPr="00C90B6F" w:rsidDel="00176A9E">
          <w:rPr>
            <w:rFonts w:ascii="Times New Roman" w:eastAsiaTheme="minorEastAsia" w:hAnsi="Times New Roman" w:cs="Times New Roman"/>
          </w:rPr>
          <w:delText xml:space="preserve"> = 0.05.</w:delText>
        </w:r>
      </w:del>
      <w:ins w:id="4531" w:author="Maino Vieytes, Christian (NIH/NIA/IRP) [F]" w:date="2023-11-30T16:54:00Z">
        <w:r w:rsidR="00974BF8" w:rsidRPr="00974BF8">
          <w:t xml:space="preserve"> </w:t>
        </w:r>
        <w:r w:rsidR="00974BF8" w:rsidRPr="00974BF8">
          <w:rPr>
            <w:rFonts w:ascii="Times New Roman" w:hAnsi="Times New Roman" w:cs="Times New Roman"/>
          </w:rPr>
          <w:t xml:space="preserve">A significant and robust positive association was also </w:t>
        </w:r>
      </w:ins>
      <w:ins w:id="4532" w:author="Maino Vieytes, Christian (NIH/NIA/IRP) [F]" w:date="2023-11-30T16:55:00Z">
        <w:r w:rsidR="00974BF8">
          <w:rPr>
            <w:rFonts w:ascii="Times New Roman" w:hAnsi="Times New Roman" w:cs="Times New Roman"/>
          </w:rPr>
          <w:t xml:space="preserve">observed </w:t>
        </w:r>
      </w:ins>
      <w:ins w:id="4533" w:author="Maino Vieytes, Christian (NIH/NIA/IRP) [F]" w:date="2023-11-30T16:54:00Z">
        <w:r w:rsidR="00974BF8" w:rsidRPr="00974BF8">
          <w:rPr>
            <w:rFonts w:ascii="Times New Roman" w:hAnsi="Times New Roman" w:cs="Times New Roman"/>
          </w:rPr>
          <w:t>between P</w:t>
        </w:r>
        <w:r w:rsidR="00974BF8">
          <w:rPr>
            <w:rFonts w:ascii="Times New Roman" w:hAnsi="Times New Roman" w:cs="Times New Roman"/>
          </w:rPr>
          <w:t>attern</w:t>
        </w:r>
        <w:r w:rsidR="00974BF8" w:rsidRPr="00974BF8">
          <w:rPr>
            <w:rFonts w:ascii="Times New Roman" w:hAnsi="Times New Roman" w:cs="Times New Roman"/>
          </w:rPr>
          <w:t xml:space="preserve"> #</w:t>
        </w:r>
        <w:r w:rsidR="00974BF8">
          <w:rPr>
            <w:rFonts w:ascii="Times New Roman" w:hAnsi="Times New Roman" w:cs="Times New Roman"/>
          </w:rPr>
          <w:t>2</w:t>
        </w:r>
        <w:r w:rsidR="00974BF8" w:rsidRPr="00974BF8">
          <w:rPr>
            <w:rFonts w:ascii="Times New Roman" w:hAnsi="Times New Roman" w:cs="Times New Roman"/>
          </w:rPr>
          <w:t xml:space="preserve"> and cancer-related mortality</w:t>
        </w:r>
      </w:ins>
      <w:ins w:id="4534" w:author="Maino Vieytes, Christian (NIH/NIA/IRP) [F]" w:date="2023-11-20T08:40:00Z">
        <w:r w:rsidR="00176A9E">
          <w:rPr>
            <w:rFonts w:ascii="Times New Roman" w:hAnsi="Times New Roman" w:cs="Times New Roman"/>
          </w:rPr>
          <w:t>.</w:t>
        </w:r>
      </w:ins>
      <w:ins w:id="4535" w:author="Maino Vieytes, Christian (NIH/NIA/IRP) [F]" w:date="2023-11-20T08:51:00Z">
        <w:r w:rsidR="002F008C">
          <w:rPr>
            <w:rFonts w:ascii="Times New Roman" w:hAnsi="Times New Roman" w:cs="Times New Roman"/>
          </w:rPr>
          <w:t xml:space="preserve"> </w:t>
        </w:r>
      </w:ins>
      <w:del w:id="4536" w:author="Maino Vieytes, Christian (NIH/NIA/IRP) [F]" w:date="2023-11-20T08:51:00Z">
        <w:r w:rsidRPr="00C90B6F" w:rsidDel="002F008C">
          <w:rPr>
            <w:rFonts w:ascii="Times New Roman" w:eastAsiaTheme="minorEastAsia" w:hAnsi="Times New Roman" w:cs="Times New Roman"/>
          </w:rPr>
          <w:delText xml:space="preserve"> </w:delText>
        </w:r>
      </w:del>
      <w:ins w:id="4537" w:author="Maino Vieytes, Christian (NIH/NIA/IRP) [F]" w:date="2023-11-20T08:44:00Z">
        <w:r w:rsidR="00176A9E">
          <w:rPr>
            <w:rFonts w:ascii="Times New Roman" w:eastAsiaTheme="minorEastAsia" w:hAnsi="Times New Roman" w:cs="Times New Roman"/>
          </w:rPr>
          <w:t>When the analysis was restricted to food insecure cancer survivors</w:t>
        </w:r>
      </w:ins>
      <w:ins w:id="4538" w:author="Maino Vieytes, Christian (NIH/NIA/IRP) [F]" w:date="2023-11-20T08:53:00Z">
        <w:r w:rsidR="00B0781F">
          <w:rPr>
            <w:rFonts w:ascii="Times New Roman" w:eastAsiaTheme="minorEastAsia" w:hAnsi="Times New Roman" w:cs="Times New Roman"/>
          </w:rPr>
          <w:t xml:space="preserve"> in the testing subsample</w:t>
        </w:r>
      </w:ins>
      <w:ins w:id="4539" w:author="Maino Vieytes, Christian (NIH/NIA/IRP) [F]" w:date="2023-11-20T08:44:00Z">
        <w:r w:rsidR="00176A9E">
          <w:rPr>
            <w:rFonts w:ascii="Times New Roman" w:eastAsiaTheme="minorEastAsia" w:hAnsi="Times New Roman" w:cs="Times New Roman"/>
          </w:rPr>
          <w:t>, we found that the hazard ratios mirrored th</w:t>
        </w:r>
      </w:ins>
      <w:ins w:id="4540" w:author="Maino Vieytes, Christian (NIH/NIA/IRP) [F]" w:date="2023-11-20T08:45:00Z">
        <w:r w:rsidR="00176A9E">
          <w:rPr>
            <w:rFonts w:ascii="Times New Roman" w:eastAsiaTheme="minorEastAsia" w:hAnsi="Times New Roman" w:cs="Times New Roman"/>
          </w:rPr>
          <w:t xml:space="preserve">ose from the analysis of all cancer survivors combined, though they were not statistically significant. </w:t>
        </w:r>
      </w:ins>
      <w:del w:id="4541" w:author="Maino Vieytes, Christian (NIH/NIA/IRP) [F]" w:date="2023-11-20T08:40:00Z">
        <w:r w:rsidRPr="00C90B6F" w:rsidDel="00176A9E">
          <w:rPr>
            <w:rFonts w:ascii="Times New Roman" w:eastAsiaTheme="minorEastAsia" w:hAnsi="Times New Roman" w:cs="Times New Roman"/>
          </w:rPr>
          <w:delText>Considering cardiovascular disease mortality, the effect sizes were close to null, and we observed a significant and inverse association between Prudent #1 pattern and risk of cardiovascular disease-related mortality</w:delText>
        </w:r>
      </w:del>
      <w:del w:id="4542" w:author="Maino Vieytes, Christian (NIH/NIA/IRP) [F]" w:date="2023-11-20T08:43:00Z">
        <w:r w:rsidRPr="00C90B6F" w:rsidDel="00176A9E">
          <w:rPr>
            <w:rFonts w:ascii="Times New Roman" w:eastAsiaTheme="minorEastAsia" w:hAnsi="Times New Roman" w:cs="Times New Roman"/>
          </w:rPr>
          <w:delText xml:space="preserve">. </w:delText>
        </w:r>
      </w:del>
      <w:r w:rsidRPr="00C90B6F">
        <w:rPr>
          <w:rFonts w:ascii="Times New Roman" w:eastAsiaTheme="minorEastAsia" w:hAnsi="Times New Roman" w:cs="Times New Roman"/>
        </w:rPr>
        <w:t>Further adjustment for the NHANES ADL score</w:t>
      </w:r>
      <w:ins w:id="4543" w:author="Maino Vieytes, Christian (NIH/NIA/IRP) [F]" w:date="2023-11-20T08:49:00Z">
        <w:r w:rsidR="002F008C">
          <w:rPr>
            <w:rFonts w:ascii="Times New Roman" w:eastAsiaTheme="minorEastAsia" w:hAnsi="Times New Roman" w:cs="Times New Roman"/>
          </w:rPr>
          <w:t xml:space="preserve"> </w:t>
        </w:r>
        <w:r w:rsidR="002F008C" w:rsidRPr="00C90B6F">
          <w:rPr>
            <w:rFonts w:ascii="Times New Roman" w:eastAsiaTheme="minorEastAsia" w:hAnsi="Times New Roman" w:cs="Times New Roman"/>
          </w:rPr>
          <w:t xml:space="preserve">(Supplementary Table </w:t>
        </w:r>
        <w:r w:rsidR="002F008C">
          <w:rPr>
            <w:rFonts w:ascii="Times New Roman" w:eastAsiaTheme="minorEastAsia" w:hAnsi="Times New Roman" w:cs="Times New Roman"/>
          </w:rPr>
          <w:t>2</w:t>
        </w:r>
        <w:r w:rsidR="002F008C" w:rsidRPr="00C90B6F">
          <w:rPr>
            <w:rFonts w:ascii="Times New Roman" w:eastAsiaTheme="minorEastAsia" w:hAnsi="Times New Roman" w:cs="Times New Roman"/>
          </w:rPr>
          <w:t>)</w:t>
        </w:r>
      </w:ins>
      <w:r w:rsidRPr="00C90B6F">
        <w:rPr>
          <w:rFonts w:ascii="Times New Roman" w:eastAsiaTheme="minorEastAsia" w:hAnsi="Times New Roman" w:cs="Times New Roman"/>
        </w:rPr>
        <w:t xml:space="preserve"> </w:t>
      </w:r>
      <w:ins w:id="4544" w:author="Maino Vieytes, Christian (NIH/NIA/IRP) [F]" w:date="2023-12-01T10:41:00Z">
        <w:r w:rsidR="00D45369" w:rsidRPr="00C90B6F">
          <w:rPr>
            <w:rFonts w:ascii="Times New Roman" w:eastAsiaTheme="minorEastAsia" w:hAnsi="Times New Roman" w:cs="Times New Roman"/>
          </w:rPr>
          <w:t xml:space="preserve">did not significantly alter the </w:t>
        </w:r>
        <w:r w:rsidR="00D45369">
          <w:rPr>
            <w:rFonts w:ascii="Times New Roman" w:eastAsiaTheme="minorEastAsia" w:hAnsi="Times New Roman" w:cs="Times New Roman"/>
          </w:rPr>
          <w:t xml:space="preserve">parameter estimates though </w:t>
        </w:r>
      </w:ins>
      <w:ins w:id="4545" w:author="Maino Vieytes, Christian (NIH/NIA/IRP) [F]" w:date="2023-12-01T10:42:00Z">
        <w:r w:rsidR="00D45369">
          <w:rPr>
            <w:rFonts w:ascii="Times New Roman" w:eastAsiaTheme="minorEastAsia" w:hAnsi="Times New Roman" w:cs="Times New Roman"/>
          </w:rPr>
          <w:t xml:space="preserve">there was only </w:t>
        </w:r>
      </w:ins>
      <w:ins w:id="4546" w:author="Maino Vieytes, Christian (NIH/NIA/IRP) [F]" w:date="2023-12-01T10:41:00Z">
        <w:r w:rsidR="00D45369">
          <w:rPr>
            <w:rFonts w:ascii="Times New Roman" w:eastAsiaTheme="minorEastAsia" w:hAnsi="Times New Roman" w:cs="Times New Roman"/>
          </w:rPr>
          <w:t xml:space="preserve">a significant </w:t>
        </w:r>
      </w:ins>
      <w:ins w:id="4547" w:author="Maino Vieytes, Christian (NIH/NIA/IRP) [F]" w:date="2023-12-01T10:42:00Z">
        <w:r w:rsidR="00D45369">
          <w:rPr>
            <w:rFonts w:ascii="Times New Roman" w:eastAsiaTheme="minorEastAsia" w:hAnsi="Times New Roman" w:cs="Times New Roman"/>
          </w:rPr>
          <w:t>association between Pattern #1 and all-cause mortality</w:t>
        </w:r>
      </w:ins>
      <w:ins w:id="4548" w:author="Maino Vieytes, Christian (NIH/NIA/IRP) [F]" w:date="2023-12-01T10:41:00Z">
        <w:r w:rsidR="00D45369" w:rsidRPr="00C90B6F">
          <w:rPr>
            <w:rFonts w:ascii="Times New Roman" w:eastAsiaTheme="minorEastAsia" w:hAnsi="Times New Roman" w:cs="Times New Roman"/>
          </w:rPr>
          <w:t>.</w:t>
        </w:r>
        <w:r w:rsidR="00D45369">
          <w:rPr>
            <w:rFonts w:ascii="Times New Roman" w:eastAsiaTheme="minorEastAsia" w:hAnsi="Times New Roman" w:cs="Times New Roman"/>
          </w:rPr>
          <w:t xml:space="preserve"> </w:t>
        </w:r>
      </w:ins>
      <w:ins w:id="4549" w:author="Maino Vieytes, Christian (NIH/NIA/IRP) [F]" w:date="2023-12-01T10:45:00Z">
        <w:r w:rsidR="00D45369">
          <w:rPr>
            <w:rFonts w:ascii="Times New Roman" w:eastAsiaTheme="minorEastAsia" w:hAnsi="Times New Roman" w:cs="Times New Roman"/>
          </w:rPr>
          <w:t>Additionally, w</w:t>
        </w:r>
      </w:ins>
      <w:ins w:id="4550" w:author="Maino Vieytes, Christian (NIH/NIA/IRP) [F]" w:date="2023-12-01T10:43:00Z">
        <w:r w:rsidR="00D45369">
          <w:rPr>
            <w:rFonts w:ascii="Times New Roman" w:eastAsiaTheme="minorEastAsia" w:hAnsi="Times New Roman" w:cs="Times New Roman"/>
          </w:rPr>
          <w:t xml:space="preserve">e found </w:t>
        </w:r>
      </w:ins>
      <w:ins w:id="4551" w:author="Maino Vieytes, Christian (NIH/NIA/IRP) [F]" w:date="2023-12-01T10:44:00Z">
        <w:r w:rsidR="00D45369">
          <w:rPr>
            <w:rFonts w:ascii="Times New Roman" w:eastAsiaTheme="minorEastAsia" w:hAnsi="Times New Roman" w:cs="Times New Roman"/>
          </w:rPr>
          <w:t>significant and positive associations</w:t>
        </w:r>
      </w:ins>
      <w:ins w:id="4552" w:author="Maino Vieytes, Christian (NIH/NIA/IRP) [F]" w:date="2023-12-01T10:43:00Z">
        <w:r w:rsidR="00D45369">
          <w:rPr>
            <w:rFonts w:ascii="Times New Roman" w:eastAsiaTheme="minorEastAsia" w:hAnsi="Times New Roman" w:cs="Times New Roman"/>
          </w:rPr>
          <w:t xml:space="preserve"> involving Patterns #1 and #3 when i</w:t>
        </w:r>
      </w:ins>
      <w:ins w:id="4553" w:author="Maino Vieytes, Christian (NIH/NIA/IRP) [F]" w:date="2023-11-20T08:49:00Z">
        <w:r w:rsidR="002F008C" w:rsidRPr="00C90B6F">
          <w:rPr>
            <w:rFonts w:ascii="Times New Roman" w:eastAsiaTheme="minorEastAsia" w:hAnsi="Times New Roman" w:cs="Times New Roman"/>
          </w:rPr>
          <w:t>nclud</w:t>
        </w:r>
        <w:r w:rsidR="002F008C">
          <w:rPr>
            <w:rFonts w:ascii="Times New Roman" w:eastAsiaTheme="minorEastAsia" w:hAnsi="Times New Roman" w:cs="Times New Roman"/>
          </w:rPr>
          <w:t>ing</w:t>
        </w:r>
        <w:r w:rsidR="002F008C" w:rsidRPr="00C90B6F">
          <w:rPr>
            <w:rFonts w:ascii="Times New Roman" w:eastAsiaTheme="minorEastAsia" w:hAnsi="Times New Roman" w:cs="Times New Roman"/>
          </w:rPr>
          <w:t xml:space="preserve"> only participants with a primary cancer diagnosis within the </w:t>
        </w:r>
        <w:r w:rsidR="002F008C">
          <w:rPr>
            <w:rFonts w:ascii="Times New Roman" w:eastAsiaTheme="minorEastAsia" w:hAnsi="Times New Roman" w:cs="Times New Roman"/>
          </w:rPr>
          <w:t>four</w:t>
        </w:r>
        <w:r w:rsidR="002F008C" w:rsidRPr="00C90B6F">
          <w:rPr>
            <w:rFonts w:ascii="Times New Roman" w:eastAsiaTheme="minorEastAsia" w:hAnsi="Times New Roman" w:cs="Times New Roman"/>
          </w:rPr>
          <w:t xml:space="preserve"> years before their study interview (Supplementary Table </w:t>
        </w:r>
        <w:r w:rsidR="002F008C">
          <w:rPr>
            <w:rFonts w:ascii="Times New Roman" w:eastAsiaTheme="minorEastAsia" w:hAnsi="Times New Roman" w:cs="Times New Roman"/>
          </w:rPr>
          <w:t>3</w:t>
        </w:r>
        <w:r w:rsidR="002F008C" w:rsidRPr="00C90B6F">
          <w:rPr>
            <w:rFonts w:ascii="Times New Roman" w:eastAsiaTheme="minorEastAsia" w:hAnsi="Times New Roman" w:cs="Times New Roman"/>
          </w:rPr>
          <w:t>)</w:t>
        </w:r>
      </w:ins>
      <w:ins w:id="4554" w:author="Maino Vieytes, Christian (NIH/NIA/IRP) [F]" w:date="2023-12-01T10:41:00Z">
        <w:r w:rsidR="00D45369">
          <w:rPr>
            <w:rFonts w:ascii="Times New Roman" w:eastAsiaTheme="minorEastAsia" w:hAnsi="Times New Roman" w:cs="Times New Roman"/>
          </w:rPr>
          <w:t>.</w:t>
        </w:r>
      </w:ins>
      <w:ins w:id="4555" w:author="Maino Vieytes, Christian (NIH/NIA/IRP) [F]" w:date="2023-11-20T08:50:00Z">
        <w:r w:rsidR="002F008C">
          <w:rPr>
            <w:rFonts w:ascii="Times New Roman" w:eastAsiaTheme="minorEastAsia" w:hAnsi="Times New Roman" w:cs="Times New Roman"/>
          </w:rPr>
          <w:t xml:space="preserve"> </w:t>
        </w:r>
      </w:ins>
      <w:del w:id="4556" w:author="Maino Vieytes, Christian (NIH/NIA/IRP) [F]" w:date="2023-12-01T10:41:00Z">
        <w:r w:rsidRPr="00C90B6F" w:rsidDel="00D45369">
          <w:rPr>
            <w:rFonts w:ascii="Times New Roman" w:eastAsiaTheme="minorEastAsia" w:hAnsi="Times New Roman" w:cs="Times New Roman"/>
          </w:rPr>
          <w:delText xml:space="preserve">did not significantly alter the </w:delText>
        </w:r>
      </w:del>
      <w:del w:id="4557" w:author="Maino Vieytes, Christian (NIH/NIA/IRP) [F]" w:date="2023-11-20T08:47:00Z">
        <w:r w:rsidRPr="00C90B6F" w:rsidDel="002F008C">
          <w:rPr>
            <w:rFonts w:ascii="Times New Roman" w:eastAsiaTheme="minorEastAsia" w:hAnsi="Times New Roman" w:cs="Times New Roman"/>
          </w:rPr>
          <w:delText xml:space="preserve">results </w:delText>
        </w:r>
      </w:del>
      <w:del w:id="4558" w:author="Maino Vieytes, Christian (NIH/NIA/IRP) [F]" w:date="2023-11-20T08:49:00Z">
        <w:r w:rsidRPr="00C90B6F" w:rsidDel="002F008C">
          <w:rPr>
            <w:rFonts w:ascii="Times New Roman" w:eastAsiaTheme="minorEastAsia" w:hAnsi="Times New Roman" w:cs="Times New Roman"/>
          </w:rPr>
          <w:delText xml:space="preserve">(Supplementary Table </w:delText>
        </w:r>
        <w:r w:rsidDel="002F008C">
          <w:rPr>
            <w:rFonts w:ascii="Times New Roman" w:eastAsiaTheme="minorEastAsia" w:hAnsi="Times New Roman" w:cs="Times New Roman"/>
          </w:rPr>
          <w:delText>2</w:delText>
        </w:r>
        <w:r w:rsidRPr="00C90B6F" w:rsidDel="002F008C">
          <w:rPr>
            <w:rFonts w:ascii="Times New Roman" w:eastAsiaTheme="minorEastAsia" w:hAnsi="Times New Roman" w:cs="Times New Roman"/>
          </w:rPr>
          <w:delText>) despite the loss of many participants from the risk set</w:delText>
        </w:r>
      </w:del>
      <w:del w:id="4559" w:author="Maino Vieytes, Christian (NIH/NIA/IRP) [F]" w:date="2023-12-01T10:41:00Z">
        <w:r w:rsidRPr="00C90B6F" w:rsidDel="00D45369">
          <w:rPr>
            <w:rFonts w:ascii="Times New Roman" w:eastAsiaTheme="minorEastAsia" w:hAnsi="Times New Roman" w:cs="Times New Roman"/>
          </w:rPr>
          <w:delText>.</w:delText>
        </w:r>
      </w:del>
      <w:del w:id="4560" w:author="Maino Vieytes, Christian (NIH/NIA/IRP) [F]" w:date="2023-11-20T08:50:00Z">
        <w:r w:rsidRPr="00C90B6F" w:rsidDel="002F008C">
          <w:rPr>
            <w:rFonts w:ascii="Times New Roman" w:eastAsiaTheme="minorEastAsia" w:hAnsi="Times New Roman" w:cs="Times New Roman"/>
          </w:rPr>
          <w:delText xml:space="preserve"> </w:delText>
        </w:r>
      </w:del>
      <w:del w:id="4561" w:author="Maino Vieytes, Christian (NIH/NIA/IRP) [F]" w:date="2023-11-20T08:49:00Z">
        <w:r w:rsidRPr="00C90B6F" w:rsidDel="002F008C">
          <w:rPr>
            <w:rFonts w:ascii="Times New Roman" w:eastAsiaTheme="minorEastAsia" w:hAnsi="Times New Roman" w:cs="Times New Roman"/>
          </w:rPr>
          <w:delText xml:space="preserve">Finally, in </w:delText>
        </w:r>
      </w:del>
      <w:del w:id="4562" w:author="Maino Vieytes, Christian (NIH/NIA/IRP) [F]" w:date="2023-11-20T08:48:00Z">
        <w:r w:rsidRPr="00C90B6F" w:rsidDel="002F008C">
          <w:rPr>
            <w:rFonts w:ascii="Times New Roman" w:eastAsiaTheme="minorEastAsia" w:hAnsi="Times New Roman" w:cs="Times New Roman"/>
          </w:rPr>
          <w:delText xml:space="preserve">our </w:delText>
        </w:r>
      </w:del>
      <w:del w:id="4563" w:author="Maino Vieytes, Christian (NIH/NIA/IRP) [F]" w:date="2023-11-20T08:49:00Z">
        <w:r w:rsidRPr="00C90B6F" w:rsidDel="002F008C">
          <w:rPr>
            <w:rFonts w:ascii="Times New Roman" w:eastAsiaTheme="minorEastAsia" w:hAnsi="Times New Roman" w:cs="Times New Roman"/>
          </w:rPr>
          <w:delText>sensitivity analys</w:delText>
        </w:r>
      </w:del>
      <w:del w:id="4564" w:author="Maino Vieytes, Christian (NIH/NIA/IRP) [F]" w:date="2023-11-20T08:48:00Z">
        <w:r w:rsidRPr="00C90B6F" w:rsidDel="002F008C">
          <w:rPr>
            <w:rFonts w:ascii="Times New Roman" w:eastAsiaTheme="minorEastAsia" w:hAnsi="Times New Roman" w:cs="Times New Roman"/>
          </w:rPr>
          <w:delText>i</w:delText>
        </w:r>
      </w:del>
      <w:del w:id="4565" w:author="Maino Vieytes, Christian (NIH/NIA/IRP) [F]" w:date="2023-11-20T08:49:00Z">
        <w:r w:rsidRPr="00C90B6F" w:rsidDel="002F008C">
          <w:rPr>
            <w:rFonts w:ascii="Times New Roman" w:eastAsiaTheme="minorEastAsia" w:hAnsi="Times New Roman" w:cs="Times New Roman"/>
          </w:rPr>
          <w:delText xml:space="preserve">s that included only participants with a primary cancer diagnosis within the </w:delText>
        </w:r>
      </w:del>
      <w:del w:id="4566" w:author="Maino Vieytes, Christian (NIH/NIA/IRP) [F]" w:date="2023-11-20T08:48:00Z">
        <w:r w:rsidRPr="00C90B6F" w:rsidDel="002F008C">
          <w:rPr>
            <w:rFonts w:ascii="Times New Roman" w:eastAsiaTheme="minorEastAsia" w:hAnsi="Times New Roman" w:cs="Times New Roman"/>
          </w:rPr>
          <w:delText xml:space="preserve">five </w:delText>
        </w:r>
      </w:del>
      <w:del w:id="4567" w:author="Maino Vieytes, Christian (NIH/NIA/IRP) [F]" w:date="2023-11-20T08:49:00Z">
        <w:r w:rsidRPr="00C90B6F" w:rsidDel="002F008C">
          <w:rPr>
            <w:rFonts w:ascii="Times New Roman" w:eastAsiaTheme="minorEastAsia" w:hAnsi="Times New Roman" w:cs="Times New Roman"/>
          </w:rPr>
          <w:delText xml:space="preserve">years before their study interview (Supplementary Table </w:delText>
        </w:r>
        <w:r w:rsidDel="002F008C">
          <w:rPr>
            <w:rFonts w:ascii="Times New Roman" w:eastAsiaTheme="minorEastAsia" w:hAnsi="Times New Roman" w:cs="Times New Roman"/>
          </w:rPr>
          <w:delText>3</w:delText>
        </w:r>
        <w:r w:rsidRPr="00C90B6F" w:rsidDel="002F008C">
          <w:rPr>
            <w:rFonts w:ascii="Times New Roman" w:eastAsiaTheme="minorEastAsia" w:hAnsi="Times New Roman" w:cs="Times New Roman"/>
          </w:rPr>
          <w:delText xml:space="preserve">), we found that the association between the FI pattern and all-cause mortality was amplified. </w:delText>
        </w:r>
      </w:del>
      <w:del w:id="4568" w:author="Maino Vieytes, Christian (NIH/NIA/IRP) [F]" w:date="2023-11-20T08:48:00Z">
        <w:r w:rsidRPr="00C90B6F" w:rsidDel="002F008C">
          <w:rPr>
            <w:rFonts w:ascii="Times New Roman" w:eastAsiaTheme="minorEastAsia" w:hAnsi="Times New Roman" w:cs="Times New Roman"/>
          </w:rPr>
          <w:delText>The SNAP pattern in this analysis yielded results that were similar to those observed in the primary analysis. Notably, the relationships between the Prudent #1 and #2 patterns and all-cause mortality were attenuated towards the nul</w:delText>
        </w:r>
        <w:r w:rsidDel="002F008C">
          <w:rPr>
            <w:rFonts w:ascii="Times New Roman" w:eastAsiaTheme="minorEastAsia" w:hAnsi="Times New Roman" w:cs="Times New Roman"/>
          </w:rPr>
          <w:delText>l.</w:delText>
        </w:r>
      </w:del>
      <w:ins w:id="4569" w:author="Maino Vieytes, Christian (NIH/NIA/IRP) [F]" w:date="2023-11-21T13:28:00Z">
        <w:r w:rsidR="00B339C6">
          <w:rPr>
            <w:rFonts w:ascii="Times New Roman" w:eastAsiaTheme="minorEastAsia" w:hAnsi="Times New Roman" w:cs="Times New Roman"/>
          </w:rPr>
          <w:t>In the propensity score matc</w:t>
        </w:r>
      </w:ins>
      <w:ins w:id="4570" w:author="Maino Vieytes, Christian (NIH/NIA/IRP) [F]" w:date="2023-11-21T13:29:00Z">
        <w:r w:rsidR="00B339C6">
          <w:rPr>
            <w:rFonts w:ascii="Times New Roman" w:eastAsiaTheme="minorEastAsia" w:hAnsi="Times New Roman" w:cs="Times New Roman"/>
          </w:rPr>
          <w:t xml:space="preserve">hing </w:t>
        </w:r>
      </w:ins>
      <w:ins w:id="4571" w:author="Maino Vieytes, Christian (NIH/NIA/IRP) [F]" w:date="2023-11-21T13:28:00Z">
        <w:r w:rsidR="00B339C6">
          <w:rPr>
            <w:rFonts w:ascii="Times New Roman" w:eastAsiaTheme="minorEastAsia" w:hAnsi="Times New Roman" w:cs="Times New Roman"/>
          </w:rPr>
          <w:t>analysis (</w:t>
        </w:r>
      </w:ins>
      <w:ins w:id="4572" w:author="Maino Vieytes, Christian (NIH/NIA/IRP) [F]" w:date="2023-11-21T13:29:00Z">
        <w:r w:rsidR="00B339C6">
          <w:rPr>
            <w:rFonts w:ascii="Times New Roman" w:eastAsiaTheme="minorEastAsia" w:hAnsi="Times New Roman" w:cs="Times New Roman"/>
          </w:rPr>
          <w:t xml:space="preserve">Supplementary Tables 4 and 5), we found </w:t>
        </w:r>
      </w:ins>
      <w:ins w:id="4573" w:author="Maino Vieytes, Christian (NIH/NIA/IRP) [F]" w:date="2023-11-21T13:30:00Z">
        <w:r w:rsidR="00B339C6">
          <w:rPr>
            <w:rFonts w:ascii="Times New Roman" w:eastAsiaTheme="minorEastAsia" w:hAnsi="Times New Roman" w:cs="Times New Roman"/>
          </w:rPr>
          <w:t>significant</w:t>
        </w:r>
      </w:ins>
      <w:ins w:id="4574" w:author="Maino Vieytes, Christian (NIH/NIA/IRP) [F]" w:date="2023-11-21T13:29:00Z">
        <w:r w:rsidR="00B339C6">
          <w:rPr>
            <w:rFonts w:ascii="Times New Roman" w:eastAsiaTheme="minorEastAsia" w:hAnsi="Times New Roman" w:cs="Times New Roman"/>
          </w:rPr>
          <w:t xml:space="preserve"> </w:t>
        </w:r>
      </w:ins>
      <w:ins w:id="4575" w:author="Maino Vieytes, Christian (NIH/NIA/IRP) [F]" w:date="2023-12-01T10:46:00Z">
        <w:r w:rsidR="00D45369">
          <w:rPr>
            <w:rFonts w:ascii="Times New Roman" w:eastAsiaTheme="minorEastAsia" w:hAnsi="Times New Roman" w:cs="Times New Roman"/>
          </w:rPr>
          <w:t>associations</w:t>
        </w:r>
      </w:ins>
      <w:ins w:id="4576" w:author="Maino Vieytes, Christian (NIH/NIA/IRP) [F]" w:date="2023-11-21T13:29:00Z">
        <w:r w:rsidR="00B339C6">
          <w:rPr>
            <w:rFonts w:ascii="Times New Roman" w:eastAsiaTheme="minorEastAsia" w:hAnsi="Times New Roman" w:cs="Times New Roman"/>
          </w:rPr>
          <w:t xml:space="preserve"> involving </w:t>
        </w:r>
      </w:ins>
      <w:ins w:id="4577" w:author="Maino Vieytes, Christian (NIH/NIA/IRP) [F]" w:date="2023-11-30T12:35:00Z">
        <w:r w:rsidR="00064F9F">
          <w:rPr>
            <w:rFonts w:ascii="Times New Roman" w:eastAsiaTheme="minorEastAsia" w:hAnsi="Times New Roman" w:cs="Times New Roman"/>
          </w:rPr>
          <w:t>Pattern</w:t>
        </w:r>
      </w:ins>
      <w:ins w:id="4578" w:author="Maino Vieytes, Christian (NIH/NIA/IRP) [F]" w:date="2023-12-01T10:45:00Z">
        <w:r w:rsidR="00D45369">
          <w:rPr>
            <w:rFonts w:ascii="Times New Roman" w:eastAsiaTheme="minorEastAsia" w:hAnsi="Times New Roman" w:cs="Times New Roman"/>
          </w:rPr>
          <w:t>s</w:t>
        </w:r>
      </w:ins>
      <w:ins w:id="4579" w:author="Maino Vieytes, Christian (NIH/NIA/IRP) [F]" w:date="2023-11-30T12:35:00Z">
        <w:r w:rsidR="00064F9F">
          <w:rPr>
            <w:rFonts w:ascii="Times New Roman" w:eastAsiaTheme="minorEastAsia" w:hAnsi="Times New Roman" w:cs="Times New Roman"/>
          </w:rPr>
          <w:t xml:space="preserve"> #</w:t>
        </w:r>
      </w:ins>
      <w:ins w:id="4580" w:author="Maino Vieytes, Christian (NIH/NIA/IRP) [F]" w:date="2023-12-01T10:45:00Z">
        <w:r w:rsidR="00D45369">
          <w:rPr>
            <w:rFonts w:ascii="Times New Roman" w:eastAsiaTheme="minorEastAsia" w:hAnsi="Times New Roman" w:cs="Times New Roman"/>
          </w:rPr>
          <w:t>1 and</w:t>
        </w:r>
      </w:ins>
      <w:ins w:id="4581" w:author="Maino Vieytes, Christian (NIH/NIA/IRP) [F]" w:date="2023-11-21T13:29:00Z">
        <w:r w:rsidR="00B339C6">
          <w:rPr>
            <w:rFonts w:ascii="Times New Roman" w:eastAsiaTheme="minorEastAsia" w:hAnsi="Times New Roman" w:cs="Times New Roman"/>
          </w:rPr>
          <w:t xml:space="preserve"> #</w:t>
        </w:r>
      </w:ins>
      <w:ins w:id="4582" w:author="Maino Vieytes, Christian (NIH/NIA/IRP) [F]" w:date="2023-11-30T12:36:00Z">
        <w:r w:rsidR="00064F9F">
          <w:rPr>
            <w:rFonts w:ascii="Times New Roman" w:eastAsiaTheme="minorEastAsia" w:hAnsi="Times New Roman" w:cs="Times New Roman"/>
          </w:rPr>
          <w:t>2</w:t>
        </w:r>
      </w:ins>
      <w:ins w:id="4583" w:author="Maino Vieytes, Christian (NIH/NIA/IRP) [F]" w:date="2023-11-21T13:29:00Z">
        <w:r w:rsidR="00B339C6">
          <w:rPr>
            <w:rFonts w:ascii="Times New Roman" w:eastAsiaTheme="minorEastAsia" w:hAnsi="Times New Roman" w:cs="Times New Roman"/>
          </w:rPr>
          <w:t xml:space="preserve"> and all-caus</w:t>
        </w:r>
      </w:ins>
      <w:ins w:id="4584" w:author="Maino Vieytes, Christian (NIH/NIA/IRP) [F]" w:date="2023-11-21T13:30:00Z">
        <w:r w:rsidR="00B339C6">
          <w:rPr>
            <w:rFonts w:ascii="Times New Roman" w:eastAsiaTheme="minorEastAsia" w:hAnsi="Times New Roman" w:cs="Times New Roman"/>
          </w:rPr>
          <w:t>e mortality among all cancer survivors</w:t>
        </w:r>
      </w:ins>
      <w:ins w:id="4585" w:author="Maino Vieytes, Christian (NIH/NIA/IRP) [F]" w:date="2023-11-21T14:07:00Z">
        <w:r w:rsidR="00163088">
          <w:rPr>
            <w:rFonts w:ascii="Times New Roman" w:eastAsiaTheme="minorEastAsia" w:hAnsi="Times New Roman" w:cs="Times New Roman"/>
          </w:rPr>
          <w:t xml:space="preserve">. The </w:t>
        </w:r>
      </w:ins>
      <w:ins w:id="4586" w:author="Maino Vieytes, Christian (NIH/NIA/IRP) [F]" w:date="2023-11-21T14:08:00Z">
        <w:r w:rsidR="00163088">
          <w:rPr>
            <w:rFonts w:ascii="Times New Roman" w:eastAsiaTheme="minorEastAsia" w:hAnsi="Times New Roman" w:cs="Times New Roman"/>
          </w:rPr>
          <w:t xml:space="preserve">hazard ratios </w:t>
        </w:r>
      </w:ins>
      <w:ins w:id="4587" w:author="Maino Vieytes, Christian (NIH/NIA/IRP) [F]" w:date="2023-11-21T14:07:00Z">
        <w:r w:rsidR="00163088">
          <w:rPr>
            <w:rFonts w:ascii="Times New Roman" w:eastAsiaTheme="minorEastAsia" w:hAnsi="Times New Roman" w:cs="Times New Roman"/>
          </w:rPr>
          <w:t xml:space="preserve">in these cases were </w:t>
        </w:r>
      </w:ins>
      <w:ins w:id="4588" w:author="Maino Vieytes, Christian (NIH/NIA/IRP) [F]" w:date="2023-11-21T14:08:00Z">
        <w:r w:rsidR="00163088">
          <w:rPr>
            <w:rFonts w:ascii="Times New Roman" w:eastAsiaTheme="minorEastAsia" w:hAnsi="Times New Roman" w:cs="Times New Roman"/>
          </w:rPr>
          <w:t xml:space="preserve">similar in magnitude and direction </w:t>
        </w:r>
      </w:ins>
      <w:ins w:id="4589" w:author="Maino Vieytes, Christian (NIH/NIA/IRP) [F]" w:date="2023-11-21T14:09:00Z">
        <w:r w:rsidR="00163088">
          <w:rPr>
            <w:rFonts w:ascii="Times New Roman" w:eastAsiaTheme="minorEastAsia" w:hAnsi="Times New Roman" w:cs="Times New Roman"/>
          </w:rPr>
          <w:t>to</w:t>
        </w:r>
      </w:ins>
      <w:ins w:id="4590" w:author="Maino Vieytes, Christian (NIH/NIA/IRP) [F]" w:date="2023-11-21T14:08:00Z">
        <w:r w:rsidR="00163088">
          <w:rPr>
            <w:rFonts w:ascii="Times New Roman" w:eastAsiaTheme="minorEastAsia" w:hAnsi="Times New Roman" w:cs="Times New Roman"/>
          </w:rPr>
          <w:t xml:space="preserve"> those we observed in the main analysis.</w:t>
        </w:r>
      </w:ins>
      <w:ins w:id="4591" w:author="Maino Vieytes, Christian (NIH/NIA/IRP) [F]" w:date="2023-12-01T09:43:00Z">
        <w:r w:rsidR="00B4443D">
          <w:rPr>
            <w:rFonts w:ascii="Times New Roman" w:eastAsiaTheme="minorEastAsia" w:hAnsi="Times New Roman" w:cs="Times New Roman"/>
          </w:rPr>
          <w:t xml:space="preserve"> W</w:t>
        </w:r>
      </w:ins>
      <w:ins w:id="4592" w:author="Maino Vieytes, Christian (NIH/NIA/IRP) [F]" w:date="2023-12-01T09:44:00Z">
        <w:r w:rsidR="00B4443D">
          <w:rPr>
            <w:rFonts w:ascii="Times New Roman" w:eastAsiaTheme="minorEastAsia" w:hAnsi="Times New Roman" w:cs="Times New Roman"/>
          </w:rPr>
          <w:t>e also found a significant inverse relationship between Pattern #3 and cancer-specific mortality among food insecure cancer survivors that was not consistent with any previous analysis.</w:t>
        </w:r>
      </w:ins>
    </w:p>
    <w:p w14:paraId="7685BAF4" w14:textId="77777777" w:rsidR="008E210F" w:rsidRDefault="008E210F">
      <w:pPr>
        <w:spacing w:line="360" w:lineRule="auto"/>
        <w:ind w:firstLine="720"/>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Change w:id="4593" w:author="Maino Vieytes, Christian (NIH/NIA/IRP) [F]" w:date="2023-11-21T13:28:00Z">
          <w:pPr>
            <w:spacing w:line="360" w:lineRule="auto"/>
          </w:pPr>
        </w:pPrChange>
      </w:pPr>
    </w:p>
    <w:p w14:paraId="04F6CD90" w14:textId="1E8E67E3" w:rsidR="00CA04BD" w:rsidRDefault="0028656F" w:rsidP="005B16E9">
      <w:pPr>
        <w:spacing w:line="360" w:lineRule="auto"/>
        <w:rPr>
          <w:rFonts w:ascii="Times New Roman" w:eastAsiaTheme="minorEastAsia" w:hAnsi="Times New Roman" w:cs="Times New Roman"/>
        </w:rPr>
      </w:pPr>
      <w:ins w:id="4594" w:author="Maino Vieytes, Christian (NIH/NIA/IRP) [F]" w:date="2023-12-01T15:59:00Z">
        <w:r>
          <w:rPr>
            <w:rFonts w:ascii="Times New Roman" w:eastAsiaTheme="minorEastAsia" w:hAnsi="Times New Roman" w:cs="Times New Roman"/>
            <w:noProof/>
          </w:rPr>
          <w:drawing>
            <wp:anchor distT="0" distB="0" distL="114300" distR="114300" simplePos="0" relativeHeight="251695104" behindDoc="0" locked="0" layoutInCell="1" allowOverlap="1" wp14:anchorId="796BBCA3" wp14:editId="7A42CD85">
              <wp:simplePos x="0" y="0"/>
              <wp:positionH relativeFrom="column">
                <wp:posOffset>0</wp:posOffset>
              </wp:positionH>
              <wp:positionV relativeFrom="paragraph">
                <wp:posOffset>0</wp:posOffset>
              </wp:positionV>
              <wp:extent cx="6275070" cy="3861435"/>
              <wp:effectExtent l="0" t="0" r="0" b="0"/>
              <wp:wrapSquare wrapText="bothSides"/>
              <wp:docPr id="562143803"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143803" name="Picture 4"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75070" cy="3861435"/>
                      </a:xfrm>
                      <a:prstGeom prst="rect">
                        <a:avLst/>
                      </a:prstGeom>
                    </pic:spPr>
                  </pic:pic>
                </a:graphicData>
              </a:graphic>
              <wp14:sizeRelH relativeFrom="page">
                <wp14:pctWidth>0</wp14:pctWidth>
              </wp14:sizeRelH>
              <wp14:sizeRelV relativeFrom="page">
                <wp14:pctHeight>0</wp14:pctHeight>
              </wp14:sizeRelV>
            </wp:anchor>
          </w:drawing>
        </w:r>
      </w:ins>
      <w:r w:rsidRPr="00C90B6F">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4739C8F8" wp14:editId="32E4AF21">
                <wp:simplePos x="0" y="0"/>
                <wp:positionH relativeFrom="column">
                  <wp:posOffset>-1465</wp:posOffset>
                </wp:positionH>
                <wp:positionV relativeFrom="paragraph">
                  <wp:posOffset>3931969</wp:posOffset>
                </wp:positionV>
                <wp:extent cx="6306820" cy="1769110"/>
                <wp:effectExtent l="0" t="0" r="5080" b="0"/>
                <wp:wrapSquare wrapText="bothSides"/>
                <wp:docPr id="6" name="Text Box 6"/>
                <wp:cNvGraphicFramePr/>
                <a:graphic xmlns:a="http://schemas.openxmlformats.org/drawingml/2006/main">
                  <a:graphicData uri="http://schemas.microsoft.com/office/word/2010/wordprocessingShape">
                    <wps:wsp>
                      <wps:cNvSpPr txBox="1"/>
                      <wps:spPr>
                        <a:xfrm>
                          <a:off x="0" y="0"/>
                          <a:ext cx="6306820" cy="1769110"/>
                        </a:xfrm>
                        <a:prstGeom prst="rect">
                          <a:avLst/>
                        </a:prstGeom>
                        <a:solidFill>
                          <a:prstClr val="white"/>
                        </a:solidFill>
                        <a:ln>
                          <a:noFill/>
                        </a:ln>
                      </wps:spPr>
                      <wps:txbx>
                        <w:txbxContent>
                          <w:p w14:paraId="64FAEF9F" w14:textId="5CBD2C68" w:rsidR="005B16E9" w:rsidRPr="001103BB" w:rsidRDefault="005B16E9" w:rsidP="005B16E9">
                            <w:pPr>
                              <w:rPr>
                                <w:rFonts w:ascii="Times New Roman" w:hAnsi="Times New Roman" w:cs="Times New Roman"/>
                                <w:sz w:val="18"/>
                                <w:szCs w:val="18"/>
                                <w:rPrChange w:id="4595"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4596"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4597"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4598"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4599" w:author="Maino Vieytes, Christian (NIH/NIA/IRP) [F]" w:date="2023-11-16T17:05:00Z">
                                  <w:rPr>
                                    <w:rFonts w:ascii="Times New Roman" w:hAnsi="Times New Roman" w:cs="Times New Roman"/>
                                    <w:sz w:val="20"/>
                                    <w:szCs w:val="20"/>
                                  </w:rPr>
                                </w:rPrChange>
                              </w:rPr>
                              <w:t xml:space="preserve">. </w:t>
                            </w:r>
                            <w:ins w:id="4600" w:author="Maino Vieytes, Christian (NIH/NIA/IRP) [F]" w:date="2023-11-16T16:59:00Z">
                              <w:r w:rsidR="001103BB" w:rsidRPr="001103BB">
                                <w:rPr>
                                  <w:rFonts w:ascii="Times New Roman" w:hAnsi="Times New Roman" w:cs="Times New Roman"/>
                                  <w:i/>
                                  <w:iCs/>
                                  <w:sz w:val="18"/>
                                  <w:szCs w:val="18"/>
                                  <w:rPrChange w:id="4601"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4602" w:author="Maino Vieytes, Christian (NIH/NIA/IRP) [F]" w:date="2023-11-16T17:05:00Z">
                                    <w:rPr>
                                      <w:rFonts w:ascii="Times New Roman" w:hAnsi="Times New Roman" w:cs="Times New Roman"/>
                                      <w:sz w:val="20"/>
                                      <w:szCs w:val="20"/>
                                    </w:rPr>
                                  </w:rPrChange>
                                </w:rPr>
                                <w:t>: Survival curves detailing the r</w:t>
                              </w:r>
                            </w:ins>
                            <w:del w:id="4603" w:author="Maino Vieytes, Christian (NIH/NIA/IRP) [F]" w:date="2023-11-16T16:59:00Z">
                              <w:r w:rsidRPr="001103BB" w:rsidDel="001103BB">
                                <w:rPr>
                                  <w:rFonts w:ascii="Times New Roman" w:hAnsi="Times New Roman" w:cs="Times New Roman"/>
                                  <w:sz w:val="18"/>
                                  <w:szCs w:val="18"/>
                                  <w:rPrChange w:id="4604"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4605" w:author="Maino Vieytes, Christian (NIH/NIA/IRP) [F]" w:date="2023-11-16T17:05:00Z">
                                  <w:rPr>
                                    <w:rFonts w:ascii="Times New Roman" w:hAnsi="Times New Roman" w:cs="Times New Roman"/>
                                    <w:sz w:val="20"/>
                                    <w:szCs w:val="20"/>
                                  </w:rPr>
                                </w:rPrChange>
                              </w:rPr>
                              <w:t xml:space="preserve">elationships between the </w:t>
                            </w:r>
                            <w:del w:id="4606" w:author="Maino Vieytes, Christian (NIH/NIA/IRP) [F]" w:date="2023-11-16T17:00:00Z">
                              <w:r w:rsidRPr="001103BB" w:rsidDel="001103BB">
                                <w:rPr>
                                  <w:rFonts w:ascii="Times New Roman" w:hAnsi="Times New Roman" w:cs="Times New Roman"/>
                                  <w:sz w:val="18"/>
                                  <w:szCs w:val="18"/>
                                  <w:rPrChange w:id="4607" w:author="Maino Vieytes, Christian (NIH/NIA/IRP) [F]" w:date="2023-11-16T17:05:00Z">
                                    <w:rPr>
                                      <w:rFonts w:ascii="Times New Roman" w:hAnsi="Times New Roman" w:cs="Times New Roman"/>
                                      <w:sz w:val="20"/>
                                      <w:szCs w:val="20"/>
                                    </w:rPr>
                                  </w:rPrChange>
                                </w:rPr>
                                <w:delText xml:space="preserve">FI (panels A and B) and SNAP (panels C and D) </w:delText>
                              </w:r>
                            </w:del>
                            <w:ins w:id="4608" w:author="Maino Vieytes, Christian (NIH/NIA/IRP) [F]" w:date="2023-11-16T17:00:00Z">
                              <w:r w:rsidR="001103BB" w:rsidRPr="001103BB">
                                <w:rPr>
                                  <w:rFonts w:ascii="Times New Roman" w:hAnsi="Times New Roman" w:cs="Times New Roman"/>
                                  <w:sz w:val="18"/>
                                  <w:szCs w:val="18"/>
                                  <w:rPrChange w:id="4609"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4610" w:author="Maino Vieytes, Christian (NIH/NIA/IRP) [F]" w:date="2023-11-16T17:05:00Z">
                                  <w:rPr>
                                    <w:rFonts w:ascii="Times New Roman" w:hAnsi="Times New Roman" w:cs="Times New Roman"/>
                                    <w:sz w:val="20"/>
                                    <w:szCs w:val="20"/>
                                  </w:rPr>
                                </w:rPrChange>
                              </w:rPr>
                              <w:t>patterns and all-cause mortality</w:t>
                            </w:r>
                            <w:ins w:id="4611" w:author="Maino Vieytes, Christian (NIH/NIA/IRP) [F]" w:date="2023-11-20T08:53:00Z">
                              <w:r w:rsidR="00B0781F">
                                <w:rPr>
                                  <w:rFonts w:ascii="Times New Roman" w:hAnsi="Times New Roman" w:cs="Times New Roman"/>
                                  <w:sz w:val="18"/>
                                  <w:szCs w:val="18"/>
                                </w:rPr>
                                <w:t xml:space="preserve"> among all cancer survivors</w:t>
                              </w:r>
                            </w:ins>
                            <w:r w:rsidRPr="001103BB">
                              <w:rPr>
                                <w:rFonts w:ascii="Times New Roman" w:hAnsi="Times New Roman" w:cs="Times New Roman"/>
                                <w:sz w:val="18"/>
                                <w:szCs w:val="18"/>
                                <w:rPrChange w:id="4612" w:author="Maino Vieytes, Christian (NIH/NIA/IRP) [F]" w:date="2023-11-16T17:05:00Z">
                                  <w:rPr>
                                    <w:rFonts w:ascii="Times New Roman" w:hAnsi="Times New Roman" w:cs="Times New Roman"/>
                                    <w:sz w:val="20"/>
                                    <w:szCs w:val="20"/>
                                  </w:rPr>
                                </w:rPrChange>
                              </w:rPr>
                              <w:t xml:space="preserve"> in </w:t>
                            </w:r>
                            <w:del w:id="4613" w:author="Maino Vieytes, Christian (NIH/NIA/IRP) [F]" w:date="2023-11-16T16:59:00Z">
                              <w:r w:rsidRPr="001103BB" w:rsidDel="001103BB">
                                <w:rPr>
                                  <w:rFonts w:ascii="Times New Roman" w:hAnsi="Times New Roman" w:cs="Times New Roman"/>
                                  <w:sz w:val="18"/>
                                  <w:szCs w:val="18"/>
                                  <w:rPrChange w:id="4614" w:author="Maino Vieytes, Christian (NIH/NIA/IRP) [F]" w:date="2023-11-16T17:05:00Z">
                                    <w:rPr>
                                      <w:rFonts w:ascii="Times New Roman" w:hAnsi="Times New Roman" w:cs="Times New Roman"/>
                                      <w:sz w:val="20"/>
                                      <w:szCs w:val="20"/>
                                    </w:rPr>
                                  </w:rPrChange>
                                </w:rPr>
                                <w:delText>cancer survivors</w:delText>
                              </w:r>
                            </w:del>
                            <w:ins w:id="4615" w:author="Maino Vieytes, Christian (NIH/NIA/IRP) [F]" w:date="2023-11-16T16:59:00Z">
                              <w:r w:rsidR="001103BB" w:rsidRPr="001103BB">
                                <w:rPr>
                                  <w:rFonts w:ascii="Times New Roman" w:hAnsi="Times New Roman" w:cs="Times New Roman"/>
                                  <w:sz w:val="18"/>
                                  <w:szCs w:val="18"/>
                                  <w:rPrChange w:id="4616" w:author="Maino Vieytes, Christian (NIH/NIA/IRP) [F]" w:date="2023-11-16T17:05:00Z">
                                    <w:rPr>
                                      <w:rFonts w:ascii="Times New Roman" w:hAnsi="Times New Roman" w:cs="Times New Roman"/>
                                      <w:sz w:val="20"/>
                                      <w:szCs w:val="20"/>
                                    </w:rPr>
                                  </w:rPrChange>
                                </w:rPr>
                                <w:t xml:space="preserve">the testing </w:t>
                              </w:r>
                            </w:ins>
                            <w:ins w:id="4617" w:author="Maino Vieytes, Christian (NIH/NIA/IRP) [F]" w:date="2023-11-16T17:02:00Z">
                              <w:r w:rsidR="001103BB" w:rsidRPr="001103BB">
                                <w:rPr>
                                  <w:rFonts w:ascii="Times New Roman" w:hAnsi="Times New Roman" w:cs="Times New Roman"/>
                                  <w:sz w:val="18"/>
                                  <w:szCs w:val="18"/>
                                  <w:rPrChange w:id="4618" w:author="Maino Vieytes, Christian (NIH/NIA/IRP) [F]" w:date="2023-11-16T17:05:00Z">
                                    <w:rPr>
                                      <w:rFonts w:ascii="Times New Roman" w:hAnsi="Times New Roman" w:cs="Times New Roman"/>
                                      <w:sz w:val="20"/>
                                      <w:szCs w:val="20"/>
                                    </w:rPr>
                                  </w:rPrChange>
                                </w:rPr>
                                <w:t>sub</w:t>
                              </w:r>
                            </w:ins>
                            <w:ins w:id="4619" w:author="Maino Vieytes, Christian (NIH/NIA/IRP) [F]" w:date="2023-11-16T16:59:00Z">
                              <w:r w:rsidR="001103BB" w:rsidRPr="001103BB">
                                <w:rPr>
                                  <w:rFonts w:ascii="Times New Roman" w:hAnsi="Times New Roman" w:cs="Times New Roman"/>
                                  <w:sz w:val="18"/>
                                  <w:szCs w:val="18"/>
                                  <w:rPrChange w:id="4620"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4621"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4622"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4623" w:author="Maino Vieytes, Christian (NIH/NIA/IRP) [F]" w:date="2023-11-16T17:05:00Z">
                                  <w:rPr>
                                    <w:rFonts w:ascii="Times New Roman" w:hAnsi="Times New Roman" w:cs="Times New Roman"/>
                                    <w:sz w:val="20"/>
                                    <w:szCs w:val="20"/>
                                  </w:rPr>
                                </w:rPrChange>
                              </w:rPr>
                              <w:t xml:space="preserve"> = </w:t>
                            </w:r>
                            <w:del w:id="4624" w:author="Maino Vieytes, Christian (NIH/NIA/IRP) [F]" w:date="2023-11-16T16:59:00Z">
                              <w:r w:rsidRPr="001103BB" w:rsidDel="001103BB">
                                <w:rPr>
                                  <w:rFonts w:ascii="Times New Roman" w:hAnsi="Times New Roman" w:cs="Times New Roman"/>
                                  <w:sz w:val="18"/>
                                  <w:szCs w:val="18"/>
                                  <w:rPrChange w:id="4625" w:author="Maino Vieytes, Christian (NIH/NIA/IRP) [F]" w:date="2023-11-16T17:05:00Z">
                                    <w:rPr>
                                      <w:rFonts w:ascii="Times New Roman" w:hAnsi="Times New Roman" w:cs="Times New Roman"/>
                                      <w:sz w:val="20"/>
                                      <w:szCs w:val="20"/>
                                    </w:rPr>
                                  </w:rPrChange>
                                </w:rPr>
                                <w:delText>2493</w:delText>
                              </w:r>
                            </w:del>
                            <w:ins w:id="4626" w:author="Maino Vieytes, Christian (NIH/NIA/IRP) [F]" w:date="2023-11-16T16:59:00Z">
                              <w:r w:rsidR="001103BB" w:rsidRPr="001103BB">
                                <w:rPr>
                                  <w:rFonts w:ascii="Times New Roman" w:hAnsi="Times New Roman" w:cs="Times New Roman"/>
                                  <w:sz w:val="18"/>
                                  <w:szCs w:val="18"/>
                                  <w:rPrChange w:id="4627"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4628" w:author="Maino Vieytes, Christian (NIH/NIA/IRP) [F]" w:date="2023-11-16T17:05:00Z">
                                  <w:rPr>
                                    <w:rFonts w:ascii="Times New Roman" w:hAnsi="Times New Roman" w:cs="Times New Roman"/>
                                    <w:sz w:val="20"/>
                                    <w:szCs w:val="20"/>
                                  </w:rPr>
                                </w:rPrChange>
                              </w:rPr>
                              <w:t>)</w:t>
                            </w:r>
                            <w:del w:id="4629" w:author="Maino Vieytes, Christian (NIH/NIA/IRP) [F]" w:date="2023-11-16T17:00:00Z">
                              <w:r w:rsidRPr="001103BB" w:rsidDel="001103BB">
                                <w:rPr>
                                  <w:rFonts w:ascii="Times New Roman" w:hAnsi="Times New Roman" w:cs="Times New Roman"/>
                                  <w:sz w:val="18"/>
                                  <w:szCs w:val="18"/>
                                  <w:rPrChange w:id="4630"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4631"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4632" w:author="Maino Vieytes, Christian (NIH/NIA/IRP) [F]" w:date="2023-11-16T17:00:00Z">
                              <w:r w:rsidRPr="001103BB" w:rsidDel="001103BB">
                                <w:rPr>
                                  <w:rFonts w:ascii="Times New Roman" w:hAnsi="Times New Roman" w:cs="Times New Roman"/>
                                  <w:sz w:val="18"/>
                                  <w:szCs w:val="18"/>
                                  <w:rPrChange w:id="4633"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4634" w:author="Maino Vieytes, Christian (NIH/NIA/IRP) [F]" w:date="2023-11-16T17:05:00Z">
                                  <w:rPr>
                                    <w:rFonts w:ascii="Times New Roman" w:hAnsi="Times New Roman" w:cs="Times New Roman"/>
                                    <w:sz w:val="20"/>
                                    <w:szCs w:val="20"/>
                                  </w:rPr>
                                </w:rPrChange>
                              </w:rPr>
                              <w:t xml:space="preserve">. </w:t>
                            </w:r>
                            <w:ins w:id="4635" w:author="Maino Vieytes, Christian (NIH/NIA/IRP) [F]" w:date="2023-11-16T17:01:00Z">
                              <w:r w:rsidR="001103BB" w:rsidRPr="001103BB">
                                <w:rPr>
                                  <w:rFonts w:ascii="Times New Roman" w:hAnsi="Times New Roman" w:cs="Times New Roman"/>
                                  <w:i/>
                                  <w:iCs/>
                                  <w:sz w:val="18"/>
                                  <w:szCs w:val="18"/>
                                  <w:rPrChange w:id="4636"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4637" w:author="Maino Vieytes, Christian (NIH/NIA/IRP) [F]" w:date="2023-11-16T17:05:00Z">
                                    <w:rPr>
                                      <w:rFonts w:ascii="Times New Roman" w:hAnsi="Times New Roman" w:cs="Times New Roman"/>
                                      <w:sz w:val="20"/>
                                      <w:szCs w:val="20"/>
                                    </w:rPr>
                                  </w:rPrChange>
                                </w:rPr>
                                <w:t>: Spline curves from expanding the diet quality index using a basis expansion for a natural cubic spline with one interior knot</w:t>
                              </w:r>
                            </w:ins>
                            <w:ins w:id="4638" w:author="Maino Vieytes, Christian (NIH/NIA/IRP) [F]" w:date="2023-12-01T10:52:00Z">
                              <w:r w:rsidR="00D45369">
                                <w:rPr>
                                  <w:rFonts w:ascii="Times New Roman" w:hAnsi="Times New Roman" w:cs="Times New Roman"/>
                                  <w:sz w:val="18"/>
                                  <w:szCs w:val="18"/>
                                </w:rPr>
                                <w:t xml:space="preserve"> (see supplementary methods file for further details)</w:t>
                              </w:r>
                            </w:ins>
                            <w:ins w:id="4639" w:author="Maino Vieytes, Christian (NIH/NIA/IRP) [F]" w:date="2023-11-16T17:01:00Z">
                              <w:r w:rsidR="001103BB" w:rsidRPr="001103BB">
                                <w:rPr>
                                  <w:rFonts w:ascii="Times New Roman" w:hAnsi="Times New Roman" w:cs="Times New Roman"/>
                                  <w:sz w:val="18"/>
                                  <w:szCs w:val="18"/>
                                  <w:rPrChange w:id="4640" w:author="Maino Vieytes, Christian (NIH/NIA/IRP) [F]" w:date="2023-11-16T17:05:00Z">
                                    <w:rPr>
                                      <w:rFonts w:ascii="Times New Roman" w:hAnsi="Times New Roman" w:cs="Times New Roman"/>
                                      <w:sz w:val="20"/>
                                      <w:szCs w:val="20"/>
                                    </w:rPr>
                                  </w:rPrChange>
                                </w:rPr>
                                <w:t xml:space="preserve">. </w:t>
                              </w:r>
                            </w:ins>
                            <w:del w:id="4641" w:author="Maino Vieytes, Christian (NIH/NIA/IRP) [F]" w:date="2023-11-16T17:01:00Z">
                              <w:r w:rsidRPr="001103BB" w:rsidDel="001103BB">
                                <w:rPr>
                                  <w:rFonts w:ascii="Times New Roman" w:hAnsi="Times New Roman" w:cs="Times New Roman"/>
                                  <w:sz w:val="18"/>
                                  <w:szCs w:val="18"/>
                                  <w:rPrChange w:id="4642" w:author="Maino Vieytes, Christian (NIH/NIA/IRP) [F]" w:date="2023-11-16T17:05:00Z">
                                    <w:rPr>
                                      <w:rFonts w:ascii="Times New Roman" w:hAnsi="Times New Roman" w:cs="Times New Roman"/>
                                      <w:sz w:val="20"/>
                                      <w:szCs w:val="20"/>
                                    </w:rPr>
                                  </w:rPrChange>
                                </w:rPr>
                                <w:delText xml:space="preserve">These </w:delText>
                              </w:r>
                            </w:del>
                            <w:ins w:id="4643" w:author="Maino Vieytes, Christian (NIH/NIA/IRP) [F]" w:date="2023-11-16T17:01:00Z">
                              <w:r w:rsidR="001103BB" w:rsidRPr="001103BB">
                                <w:rPr>
                                  <w:rFonts w:ascii="Times New Roman" w:hAnsi="Times New Roman" w:cs="Times New Roman"/>
                                  <w:sz w:val="18"/>
                                  <w:szCs w:val="18"/>
                                  <w:rPrChange w:id="4644" w:author="Maino Vieytes, Christian (NIH/NIA/IRP) [F]" w:date="2023-11-16T17:05:00Z">
                                    <w:rPr>
                                      <w:rFonts w:ascii="Times New Roman" w:hAnsi="Times New Roman" w:cs="Times New Roman"/>
                                      <w:sz w:val="20"/>
                                      <w:szCs w:val="20"/>
                                    </w:rPr>
                                  </w:rPrChange>
                                </w:rPr>
                                <w:t xml:space="preserve">All </w:t>
                              </w:r>
                            </w:ins>
                            <w:r w:rsidRPr="001103BB">
                              <w:rPr>
                                <w:rFonts w:ascii="Times New Roman" w:hAnsi="Times New Roman" w:cs="Times New Roman"/>
                                <w:sz w:val="18"/>
                                <w:szCs w:val="18"/>
                                <w:rPrChange w:id="4645"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4646" w:author="Maino Vieytes, Christian (NIH/NIA/IRP) [F]" w:date="2023-11-16T17:05:00Z">
                                  <w:rPr>
                                    <w:rFonts w:ascii="Times New Roman" w:hAnsi="Times New Roman" w:cs="Times New Roman"/>
                                    <w:i/>
                                    <w:iCs/>
                                    <w:sz w:val="20"/>
                                    <w:szCs w:val="20"/>
                                  </w:rPr>
                                </w:rPrChange>
                              </w:rPr>
                              <w:t>.</w:t>
                            </w:r>
                          </w:p>
                          <w:p w14:paraId="4BAEC9D5" w14:textId="77777777" w:rsidR="00D45369" w:rsidRPr="00F223B1" w:rsidRDefault="00D45369" w:rsidP="00D45369">
                            <w:pPr>
                              <w:rPr>
                                <w:ins w:id="4647" w:author="Maino Vieytes, Christian (NIH/NIA/IRP) [F]" w:date="2023-12-01T10:50:00Z"/>
                                <w:rFonts w:ascii="Times New Roman" w:hAnsi="Times New Roman" w:cs="Times New Roman"/>
                                <w:sz w:val="18"/>
                                <w:szCs w:val="18"/>
                                <w:lang w:bidi="en-US"/>
                              </w:rPr>
                            </w:pPr>
                            <w:ins w:id="4648" w:author="Maino Vieytes, Christian (NIH/NIA/IRP) [F]" w:date="2023-12-01T10:50:00Z">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ins>
                          </w:p>
                          <w:p w14:paraId="0B81BC49" w14:textId="77777777" w:rsidR="00D45369" w:rsidRPr="00F223B1" w:rsidRDefault="00D45369" w:rsidP="00D45369">
                            <w:pPr>
                              <w:rPr>
                                <w:ins w:id="4649" w:author="Maino Vieytes, Christian (NIH/NIA/IRP) [F]" w:date="2023-12-01T10:50:00Z"/>
                                <w:rFonts w:ascii="Times New Roman" w:hAnsi="Times New Roman" w:cs="Times New Roman"/>
                                <w:color w:val="222222"/>
                                <w:sz w:val="18"/>
                                <w:szCs w:val="18"/>
                                <w:shd w:val="clear" w:color="auto" w:fill="FFFFFF"/>
                              </w:rPr>
                            </w:pPr>
                            <w:ins w:id="4650" w:author="Maino Vieytes, Christian (NIH/NIA/IRP) [F]" w:date="2023-12-01T10:50:00Z">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ins>
                          </w:p>
                          <w:p w14:paraId="0B20F013" w14:textId="77777777" w:rsidR="00D45369" w:rsidRPr="00F223B1" w:rsidRDefault="00D45369" w:rsidP="00D45369">
                            <w:pPr>
                              <w:rPr>
                                <w:ins w:id="4651" w:author="Maino Vieytes, Christian (NIH/NIA/IRP) [F]" w:date="2023-12-01T10:50:00Z"/>
                                <w:rFonts w:ascii="Times New Roman" w:hAnsi="Times New Roman" w:cs="Times New Roman"/>
                                <w:sz w:val="18"/>
                                <w:szCs w:val="18"/>
                                <w:lang w:bidi="en-US"/>
                              </w:rPr>
                            </w:pPr>
                            <w:ins w:id="4652" w:author="Maino Vieytes, Christian (NIH/NIA/IRP) [F]" w:date="2023-12-01T10:50:00Z">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ins>
                          </w:p>
                          <w:p w14:paraId="09A6BB2F" w14:textId="77777777" w:rsidR="00D45369" w:rsidRDefault="00D45369" w:rsidP="00D45369">
                            <w:pPr>
                              <w:rPr>
                                <w:ins w:id="4653" w:author="Maino Vieytes, Christian (NIH/NIA/IRP) [F]" w:date="2023-12-01T11:14:00Z"/>
                                <w:rFonts w:ascii="Times New Roman" w:hAnsi="Times New Roman" w:cs="Times New Roman"/>
                                <w:sz w:val="18"/>
                                <w:szCs w:val="18"/>
                                <w:lang w:bidi="en-US"/>
                              </w:rPr>
                            </w:pPr>
                            <w:ins w:id="4654" w:author="Maino Vieytes, Christian (NIH/NIA/IRP) [F]" w:date="2023-12-01T10:50:00Z">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0A7B6B44" w14:textId="40C13305" w:rsidR="00E63AD6" w:rsidRPr="00F223B1" w:rsidRDefault="00E63AD6" w:rsidP="00D45369">
                            <w:pPr>
                              <w:rPr>
                                <w:ins w:id="4655" w:author="Maino Vieytes, Christian (NIH/NIA/IRP) [F]" w:date="2023-12-01T10:50:00Z"/>
                                <w:rFonts w:ascii="Times New Roman" w:hAnsi="Times New Roman" w:cs="Times New Roman"/>
                                <w:sz w:val="18"/>
                                <w:szCs w:val="18"/>
                                <w:lang w:bidi="en-US"/>
                              </w:rPr>
                            </w:pPr>
                            <w:ins w:id="4656" w:author="Maino Vieytes, Christian (NIH/NIA/IRP) [F]" w:date="2023-12-01T11:14:00Z">
                              <w:r w:rsidRPr="001846CD">
                                <w:rPr>
                                  <w:rFonts w:ascii="Times New Roman" w:hAnsi="Times New Roman" w:cs="Times New Roman"/>
                                  <w:b/>
                                  <w:bCs/>
                                  <w:sz w:val="18"/>
                                  <w:szCs w:val="18"/>
                                  <w:vertAlign w:val="superscript"/>
                                  <w:lang w:bidi="en-US"/>
                                </w:rPr>
                                <w:t>†</w:t>
                              </w:r>
                              <w:r w:rsidRPr="001846CD">
                                <w:rPr>
                                  <w:rFonts w:ascii="Times New Roman" w:hAnsi="Times New Roman" w:cs="Times New Roman"/>
                                  <w:sz w:val="18"/>
                                  <w:szCs w:val="18"/>
                                  <w:lang w:bidi="en-US"/>
                                </w:rPr>
                                <w:t xml:space="preserve"> Dietary pattern obtained using penalized logistic regression; </w:t>
                              </w:r>
                              <w:r w:rsidRPr="001846CD">
                                <w:rPr>
                                  <w:rFonts w:ascii="Times New Roman" w:hAnsi="Times New Roman" w:cs="Times New Roman"/>
                                  <w:b/>
                                  <w:bCs/>
                                  <w:sz w:val="18"/>
                                  <w:szCs w:val="18"/>
                                  <w:vertAlign w:val="superscript"/>
                                  <w:lang w:bidi="en-US"/>
                                </w:rPr>
                                <w:t xml:space="preserve">‡ </w:t>
                              </w:r>
                              <w:r w:rsidRPr="001846CD">
                                <w:rPr>
                                  <w:rFonts w:ascii="Times New Roman" w:hAnsi="Times New Roman" w:cs="Times New Roman"/>
                                  <w:sz w:val="18"/>
                                  <w:szCs w:val="18"/>
                                  <w:lang w:bidi="en-US"/>
                                </w:rPr>
                                <w:t>Dietary pattern obtained using principal components analysis (PCA).</w:t>
                              </w:r>
                            </w:ins>
                          </w:p>
                          <w:p w14:paraId="09C78A58" w14:textId="73516214" w:rsidR="005B16E9" w:rsidRPr="001103BB" w:rsidDel="00D45369" w:rsidRDefault="005B16E9" w:rsidP="005B16E9">
                            <w:pPr>
                              <w:rPr>
                                <w:del w:id="4657" w:author="Maino Vieytes, Christian (NIH/NIA/IRP) [F]" w:date="2023-12-01T10:50:00Z"/>
                                <w:rFonts w:ascii="Times New Roman" w:hAnsi="Times New Roman" w:cs="Times New Roman"/>
                                <w:sz w:val="18"/>
                                <w:szCs w:val="18"/>
                                <w:rPrChange w:id="4658" w:author="Maino Vieytes, Christian (NIH/NIA/IRP) [F]" w:date="2023-11-16T17:05:00Z">
                                  <w:rPr>
                                    <w:del w:id="4659" w:author="Maino Vieytes, Christian (NIH/NIA/IRP) [F]" w:date="2023-12-01T10:50:00Z"/>
                                    <w:rFonts w:ascii="Times New Roman" w:hAnsi="Times New Roman" w:cs="Times New Roman"/>
                                    <w:sz w:val="20"/>
                                    <w:szCs w:val="20"/>
                                  </w:rPr>
                                </w:rPrChange>
                              </w:rPr>
                            </w:pPr>
                            <w:del w:id="4660" w:author="Maino Vieytes, Christian (NIH/NIA/IRP) [F]" w:date="2023-12-01T10:50:00Z">
                              <w:r w:rsidRPr="001103BB" w:rsidDel="00D45369">
                                <w:rPr>
                                  <w:rFonts w:ascii="Times New Roman" w:hAnsi="Times New Roman" w:cs="Times New Roman"/>
                                  <w:sz w:val="18"/>
                                  <w:szCs w:val="18"/>
                                  <w:vertAlign w:val="superscript"/>
                                  <w:rPrChange w:id="4661" w:author="Maino Vieytes, Christian (NIH/NIA/IRP) [F]" w:date="2023-11-16T17:05:00Z">
                                    <w:rPr>
                                      <w:rFonts w:ascii="Times New Roman" w:hAnsi="Times New Roman" w:cs="Times New Roman"/>
                                      <w:sz w:val="20"/>
                                      <w:szCs w:val="20"/>
                                      <w:vertAlign w:val="superscript"/>
                                    </w:rPr>
                                  </w:rPrChange>
                                </w:rPr>
                                <w:delText>a</w:delText>
                              </w:r>
                            </w:del>
                            <w:del w:id="4662" w:author="Maino Vieytes, Christian (NIH/NIA/IRP) [F]" w:date="2023-11-16T10:33:00Z">
                              <w:r w:rsidRPr="001103BB" w:rsidDel="000D1DBD">
                                <w:rPr>
                                  <w:rFonts w:ascii="Times New Roman" w:hAnsi="Times New Roman" w:cs="Times New Roman"/>
                                  <w:sz w:val="18"/>
                                  <w:szCs w:val="18"/>
                                  <w:rPrChange w:id="4663"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4664" w:author="Maino Vieytes, Christian (NIH/NIA/IRP) [F]" w:date="2023-11-16T17:05:00Z"/>
                                <w:rFonts w:ascii="Times New Roman" w:hAnsi="Times New Roman" w:cs="Times New Roman"/>
                                <w:sz w:val="18"/>
                                <w:szCs w:val="18"/>
                                <w:rPrChange w:id="4665" w:author="Maino Vieytes, Christian (NIH/NIA/IRP) [F]" w:date="2023-11-16T17:05:00Z">
                                  <w:rPr>
                                    <w:ins w:id="4666"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4667"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4668" w:author="Maino Vieytes, Christian (NIH/NIA/IRP) [F]" w:date="2023-11-16T17:05:00Z">
                                  <w:rPr>
                                    <w:rFonts w:ascii="Times New Roman" w:hAnsi="Times New Roman" w:cs="Times New Roman"/>
                                    <w:sz w:val="20"/>
                                    <w:szCs w:val="20"/>
                                  </w:rPr>
                                </w:rPrChange>
                              </w:rPr>
                            </w:pPr>
                            <w:ins w:id="4669"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9C8F8" id="Text Box 6" o:spid="_x0000_s1034" type="#_x0000_t202" style="position:absolute;margin-left:-.1pt;margin-top:309.6pt;width:496.6pt;height:139.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" stroked="f">
                <v:textbox inset="0,0,0,0">
                  <w:txbxContent>
                    <w:p w14:paraId="64FAEF9F" w14:textId="5CBD2C68" w:rsidR="005B16E9" w:rsidRPr="001103BB" w:rsidRDefault="005B16E9" w:rsidP="005B16E9">
                      <w:pPr>
                        <w:rPr>
                          <w:rFonts w:ascii="Times New Roman" w:hAnsi="Times New Roman" w:cs="Times New Roman"/>
                          <w:sz w:val="18"/>
                          <w:szCs w:val="18"/>
                          <w:rPrChange w:id="6409"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6410"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6411"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6412"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6413" w:author="Maino Vieytes, Christian (NIH/NIA/IRP) [F]" w:date="2023-11-16T17:05:00Z">
                            <w:rPr>
                              <w:rFonts w:ascii="Times New Roman" w:hAnsi="Times New Roman" w:cs="Times New Roman"/>
                              <w:sz w:val="20"/>
                              <w:szCs w:val="20"/>
                            </w:rPr>
                          </w:rPrChange>
                        </w:rPr>
                        <w:t xml:space="preserve">. </w:t>
                      </w:r>
                      <w:ins w:id="6414" w:author="Maino Vieytes, Christian (NIH/NIA/IRP) [F]" w:date="2023-11-16T16:59:00Z">
                        <w:r w:rsidR="001103BB" w:rsidRPr="001103BB">
                          <w:rPr>
                            <w:rFonts w:ascii="Times New Roman" w:hAnsi="Times New Roman" w:cs="Times New Roman"/>
                            <w:i/>
                            <w:iCs/>
                            <w:sz w:val="18"/>
                            <w:szCs w:val="18"/>
                            <w:rPrChange w:id="6415"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6416" w:author="Maino Vieytes, Christian (NIH/NIA/IRP) [F]" w:date="2023-11-16T17:05:00Z">
                              <w:rPr>
                                <w:rFonts w:ascii="Times New Roman" w:hAnsi="Times New Roman" w:cs="Times New Roman"/>
                                <w:sz w:val="20"/>
                                <w:szCs w:val="20"/>
                              </w:rPr>
                            </w:rPrChange>
                          </w:rPr>
                          <w:t>: Survival curves detailing the r</w:t>
                        </w:r>
                      </w:ins>
                      <w:del w:id="6417" w:author="Maino Vieytes, Christian (NIH/NIA/IRP) [F]" w:date="2023-11-16T16:59:00Z">
                        <w:r w:rsidRPr="001103BB" w:rsidDel="001103BB">
                          <w:rPr>
                            <w:rFonts w:ascii="Times New Roman" w:hAnsi="Times New Roman" w:cs="Times New Roman"/>
                            <w:sz w:val="18"/>
                            <w:szCs w:val="18"/>
                            <w:rPrChange w:id="6418"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6419" w:author="Maino Vieytes, Christian (NIH/NIA/IRP) [F]" w:date="2023-11-16T17:05:00Z">
                            <w:rPr>
                              <w:rFonts w:ascii="Times New Roman" w:hAnsi="Times New Roman" w:cs="Times New Roman"/>
                              <w:sz w:val="20"/>
                              <w:szCs w:val="20"/>
                            </w:rPr>
                          </w:rPrChange>
                        </w:rPr>
                        <w:t xml:space="preserve">elationships between the </w:t>
                      </w:r>
                      <w:del w:id="6420" w:author="Maino Vieytes, Christian (NIH/NIA/IRP) [F]" w:date="2023-11-16T17:00:00Z">
                        <w:r w:rsidRPr="001103BB" w:rsidDel="001103BB">
                          <w:rPr>
                            <w:rFonts w:ascii="Times New Roman" w:hAnsi="Times New Roman" w:cs="Times New Roman"/>
                            <w:sz w:val="18"/>
                            <w:szCs w:val="18"/>
                            <w:rPrChange w:id="6421" w:author="Maino Vieytes, Christian (NIH/NIA/IRP) [F]" w:date="2023-11-16T17:05:00Z">
                              <w:rPr>
                                <w:rFonts w:ascii="Times New Roman" w:hAnsi="Times New Roman" w:cs="Times New Roman"/>
                                <w:sz w:val="20"/>
                                <w:szCs w:val="20"/>
                              </w:rPr>
                            </w:rPrChange>
                          </w:rPr>
                          <w:delText xml:space="preserve">FI (panels A and B) and SNAP (panels C and D) </w:delText>
                        </w:r>
                      </w:del>
                      <w:ins w:id="6422" w:author="Maino Vieytes, Christian (NIH/NIA/IRP) [F]" w:date="2023-11-16T17:00:00Z">
                        <w:r w:rsidR="001103BB" w:rsidRPr="001103BB">
                          <w:rPr>
                            <w:rFonts w:ascii="Times New Roman" w:hAnsi="Times New Roman" w:cs="Times New Roman"/>
                            <w:sz w:val="18"/>
                            <w:szCs w:val="18"/>
                            <w:rPrChange w:id="6423"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6424" w:author="Maino Vieytes, Christian (NIH/NIA/IRP) [F]" w:date="2023-11-16T17:05:00Z">
                            <w:rPr>
                              <w:rFonts w:ascii="Times New Roman" w:hAnsi="Times New Roman" w:cs="Times New Roman"/>
                              <w:sz w:val="20"/>
                              <w:szCs w:val="20"/>
                            </w:rPr>
                          </w:rPrChange>
                        </w:rPr>
                        <w:t>patterns and all-cause mortality</w:t>
                      </w:r>
                      <w:ins w:id="6425" w:author="Maino Vieytes, Christian (NIH/NIA/IRP) [F]" w:date="2023-11-20T08:53:00Z">
                        <w:r w:rsidR="00B0781F">
                          <w:rPr>
                            <w:rFonts w:ascii="Times New Roman" w:hAnsi="Times New Roman" w:cs="Times New Roman"/>
                            <w:sz w:val="18"/>
                            <w:szCs w:val="18"/>
                          </w:rPr>
                          <w:t xml:space="preserve"> among all cancer survivors</w:t>
                        </w:r>
                      </w:ins>
                      <w:r w:rsidRPr="001103BB">
                        <w:rPr>
                          <w:rFonts w:ascii="Times New Roman" w:hAnsi="Times New Roman" w:cs="Times New Roman"/>
                          <w:sz w:val="18"/>
                          <w:szCs w:val="18"/>
                          <w:rPrChange w:id="6426" w:author="Maino Vieytes, Christian (NIH/NIA/IRP) [F]" w:date="2023-11-16T17:05:00Z">
                            <w:rPr>
                              <w:rFonts w:ascii="Times New Roman" w:hAnsi="Times New Roman" w:cs="Times New Roman"/>
                              <w:sz w:val="20"/>
                              <w:szCs w:val="20"/>
                            </w:rPr>
                          </w:rPrChange>
                        </w:rPr>
                        <w:t xml:space="preserve"> in </w:t>
                      </w:r>
                      <w:del w:id="6427" w:author="Maino Vieytes, Christian (NIH/NIA/IRP) [F]" w:date="2023-11-16T16:59:00Z">
                        <w:r w:rsidRPr="001103BB" w:rsidDel="001103BB">
                          <w:rPr>
                            <w:rFonts w:ascii="Times New Roman" w:hAnsi="Times New Roman" w:cs="Times New Roman"/>
                            <w:sz w:val="18"/>
                            <w:szCs w:val="18"/>
                            <w:rPrChange w:id="6428" w:author="Maino Vieytes, Christian (NIH/NIA/IRP) [F]" w:date="2023-11-16T17:05:00Z">
                              <w:rPr>
                                <w:rFonts w:ascii="Times New Roman" w:hAnsi="Times New Roman" w:cs="Times New Roman"/>
                                <w:sz w:val="20"/>
                                <w:szCs w:val="20"/>
                              </w:rPr>
                            </w:rPrChange>
                          </w:rPr>
                          <w:delText>cancer survivors</w:delText>
                        </w:r>
                      </w:del>
                      <w:ins w:id="6429" w:author="Maino Vieytes, Christian (NIH/NIA/IRP) [F]" w:date="2023-11-16T16:59:00Z">
                        <w:r w:rsidR="001103BB" w:rsidRPr="001103BB">
                          <w:rPr>
                            <w:rFonts w:ascii="Times New Roman" w:hAnsi="Times New Roman" w:cs="Times New Roman"/>
                            <w:sz w:val="18"/>
                            <w:szCs w:val="18"/>
                            <w:rPrChange w:id="6430" w:author="Maino Vieytes, Christian (NIH/NIA/IRP) [F]" w:date="2023-11-16T17:05:00Z">
                              <w:rPr>
                                <w:rFonts w:ascii="Times New Roman" w:hAnsi="Times New Roman" w:cs="Times New Roman"/>
                                <w:sz w:val="20"/>
                                <w:szCs w:val="20"/>
                              </w:rPr>
                            </w:rPrChange>
                          </w:rPr>
                          <w:t xml:space="preserve">the testing </w:t>
                        </w:r>
                      </w:ins>
                      <w:ins w:id="6431" w:author="Maino Vieytes, Christian (NIH/NIA/IRP) [F]" w:date="2023-11-16T17:02:00Z">
                        <w:r w:rsidR="001103BB" w:rsidRPr="001103BB">
                          <w:rPr>
                            <w:rFonts w:ascii="Times New Roman" w:hAnsi="Times New Roman" w:cs="Times New Roman"/>
                            <w:sz w:val="18"/>
                            <w:szCs w:val="18"/>
                            <w:rPrChange w:id="6432" w:author="Maino Vieytes, Christian (NIH/NIA/IRP) [F]" w:date="2023-11-16T17:05:00Z">
                              <w:rPr>
                                <w:rFonts w:ascii="Times New Roman" w:hAnsi="Times New Roman" w:cs="Times New Roman"/>
                                <w:sz w:val="20"/>
                                <w:szCs w:val="20"/>
                              </w:rPr>
                            </w:rPrChange>
                          </w:rPr>
                          <w:t>sub</w:t>
                        </w:r>
                      </w:ins>
                      <w:ins w:id="6433" w:author="Maino Vieytes, Christian (NIH/NIA/IRP) [F]" w:date="2023-11-16T16:59:00Z">
                        <w:r w:rsidR="001103BB" w:rsidRPr="001103BB">
                          <w:rPr>
                            <w:rFonts w:ascii="Times New Roman" w:hAnsi="Times New Roman" w:cs="Times New Roman"/>
                            <w:sz w:val="18"/>
                            <w:szCs w:val="18"/>
                            <w:rPrChange w:id="6434"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6435"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6436"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6437" w:author="Maino Vieytes, Christian (NIH/NIA/IRP) [F]" w:date="2023-11-16T17:05:00Z">
                            <w:rPr>
                              <w:rFonts w:ascii="Times New Roman" w:hAnsi="Times New Roman" w:cs="Times New Roman"/>
                              <w:sz w:val="20"/>
                              <w:szCs w:val="20"/>
                            </w:rPr>
                          </w:rPrChange>
                        </w:rPr>
                        <w:t xml:space="preserve"> = </w:t>
                      </w:r>
                      <w:del w:id="6438" w:author="Maino Vieytes, Christian (NIH/NIA/IRP) [F]" w:date="2023-11-16T16:59:00Z">
                        <w:r w:rsidRPr="001103BB" w:rsidDel="001103BB">
                          <w:rPr>
                            <w:rFonts w:ascii="Times New Roman" w:hAnsi="Times New Roman" w:cs="Times New Roman"/>
                            <w:sz w:val="18"/>
                            <w:szCs w:val="18"/>
                            <w:rPrChange w:id="6439" w:author="Maino Vieytes, Christian (NIH/NIA/IRP) [F]" w:date="2023-11-16T17:05:00Z">
                              <w:rPr>
                                <w:rFonts w:ascii="Times New Roman" w:hAnsi="Times New Roman" w:cs="Times New Roman"/>
                                <w:sz w:val="20"/>
                                <w:szCs w:val="20"/>
                              </w:rPr>
                            </w:rPrChange>
                          </w:rPr>
                          <w:delText>2493</w:delText>
                        </w:r>
                      </w:del>
                      <w:ins w:id="6440" w:author="Maino Vieytes, Christian (NIH/NIA/IRP) [F]" w:date="2023-11-16T16:59:00Z">
                        <w:r w:rsidR="001103BB" w:rsidRPr="001103BB">
                          <w:rPr>
                            <w:rFonts w:ascii="Times New Roman" w:hAnsi="Times New Roman" w:cs="Times New Roman"/>
                            <w:sz w:val="18"/>
                            <w:szCs w:val="18"/>
                            <w:rPrChange w:id="6441"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6442" w:author="Maino Vieytes, Christian (NIH/NIA/IRP) [F]" w:date="2023-11-16T17:05:00Z">
                            <w:rPr>
                              <w:rFonts w:ascii="Times New Roman" w:hAnsi="Times New Roman" w:cs="Times New Roman"/>
                              <w:sz w:val="20"/>
                              <w:szCs w:val="20"/>
                            </w:rPr>
                          </w:rPrChange>
                        </w:rPr>
                        <w:t>)</w:t>
                      </w:r>
                      <w:del w:id="6443" w:author="Maino Vieytes, Christian (NIH/NIA/IRP) [F]" w:date="2023-11-16T17:00:00Z">
                        <w:r w:rsidRPr="001103BB" w:rsidDel="001103BB">
                          <w:rPr>
                            <w:rFonts w:ascii="Times New Roman" w:hAnsi="Times New Roman" w:cs="Times New Roman"/>
                            <w:sz w:val="18"/>
                            <w:szCs w:val="18"/>
                            <w:rPrChange w:id="6444"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6445"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6446" w:author="Maino Vieytes, Christian (NIH/NIA/IRP) [F]" w:date="2023-11-16T17:00:00Z">
                        <w:r w:rsidRPr="001103BB" w:rsidDel="001103BB">
                          <w:rPr>
                            <w:rFonts w:ascii="Times New Roman" w:hAnsi="Times New Roman" w:cs="Times New Roman"/>
                            <w:sz w:val="18"/>
                            <w:szCs w:val="18"/>
                            <w:rPrChange w:id="6447"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6448" w:author="Maino Vieytes, Christian (NIH/NIA/IRP) [F]" w:date="2023-11-16T17:05:00Z">
                            <w:rPr>
                              <w:rFonts w:ascii="Times New Roman" w:hAnsi="Times New Roman" w:cs="Times New Roman"/>
                              <w:sz w:val="20"/>
                              <w:szCs w:val="20"/>
                            </w:rPr>
                          </w:rPrChange>
                        </w:rPr>
                        <w:t xml:space="preserve">. </w:t>
                      </w:r>
                      <w:ins w:id="6449" w:author="Maino Vieytes, Christian (NIH/NIA/IRP) [F]" w:date="2023-11-16T17:01:00Z">
                        <w:r w:rsidR="001103BB" w:rsidRPr="001103BB">
                          <w:rPr>
                            <w:rFonts w:ascii="Times New Roman" w:hAnsi="Times New Roman" w:cs="Times New Roman"/>
                            <w:i/>
                            <w:iCs/>
                            <w:sz w:val="18"/>
                            <w:szCs w:val="18"/>
                            <w:rPrChange w:id="6450"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6451" w:author="Maino Vieytes, Christian (NIH/NIA/IRP) [F]" w:date="2023-11-16T17:05:00Z">
                              <w:rPr>
                                <w:rFonts w:ascii="Times New Roman" w:hAnsi="Times New Roman" w:cs="Times New Roman"/>
                                <w:sz w:val="20"/>
                                <w:szCs w:val="20"/>
                              </w:rPr>
                            </w:rPrChange>
                          </w:rPr>
                          <w:t>: Spline curves from expanding the diet quality index using a basis expansion for a natural cubic spline with one interior knot</w:t>
                        </w:r>
                      </w:ins>
                      <w:ins w:id="6452" w:author="Maino Vieytes, Christian (NIH/NIA/IRP) [F]" w:date="2023-12-01T10:52:00Z">
                        <w:r w:rsidR="00D45369">
                          <w:rPr>
                            <w:rFonts w:ascii="Times New Roman" w:hAnsi="Times New Roman" w:cs="Times New Roman"/>
                            <w:sz w:val="18"/>
                            <w:szCs w:val="18"/>
                          </w:rPr>
                          <w:t xml:space="preserve"> (see supplementary methods file for further details)</w:t>
                        </w:r>
                      </w:ins>
                      <w:ins w:id="6453" w:author="Maino Vieytes, Christian (NIH/NIA/IRP) [F]" w:date="2023-11-16T17:01:00Z">
                        <w:r w:rsidR="001103BB" w:rsidRPr="001103BB">
                          <w:rPr>
                            <w:rFonts w:ascii="Times New Roman" w:hAnsi="Times New Roman" w:cs="Times New Roman"/>
                            <w:sz w:val="18"/>
                            <w:szCs w:val="18"/>
                            <w:rPrChange w:id="6454" w:author="Maino Vieytes, Christian (NIH/NIA/IRP) [F]" w:date="2023-11-16T17:05:00Z">
                              <w:rPr>
                                <w:rFonts w:ascii="Times New Roman" w:hAnsi="Times New Roman" w:cs="Times New Roman"/>
                                <w:sz w:val="20"/>
                                <w:szCs w:val="20"/>
                              </w:rPr>
                            </w:rPrChange>
                          </w:rPr>
                          <w:t xml:space="preserve">. </w:t>
                        </w:r>
                      </w:ins>
                      <w:del w:id="6455" w:author="Maino Vieytes, Christian (NIH/NIA/IRP) [F]" w:date="2023-11-16T17:01:00Z">
                        <w:r w:rsidRPr="001103BB" w:rsidDel="001103BB">
                          <w:rPr>
                            <w:rFonts w:ascii="Times New Roman" w:hAnsi="Times New Roman" w:cs="Times New Roman"/>
                            <w:sz w:val="18"/>
                            <w:szCs w:val="18"/>
                            <w:rPrChange w:id="6456" w:author="Maino Vieytes, Christian (NIH/NIA/IRP) [F]" w:date="2023-11-16T17:05:00Z">
                              <w:rPr>
                                <w:rFonts w:ascii="Times New Roman" w:hAnsi="Times New Roman" w:cs="Times New Roman"/>
                                <w:sz w:val="20"/>
                                <w:szCs w:val="20"/>
                              </w:rPr>
                            </w:rPrChange>
                          </w:rPr>
                          <w:delText xml:space="preserve">These </w:delText>
                        </w:r>
                      </w:del>
                      <w:ins w:id="6457" w:author="Maino Vieytes, Christian (NIH/NIA/IRP) [F]" w:date="2023-11-16T17:01:00Z">
                        <w:r w:rsidR="001103BB" w:rsidRPr="001103BB">
                          <w:rPr>
                            <w:rFonts w:ascii="Times New Roman" w:hAnsi="Times New Roman" w:cs="Times New Roman"/>
                            <w:sz w:val="18"/>
                            <w:szCs w:val="18"/>
                            <w:rPrChange w:id="6458" w:author="Maino Vieytes, Christian (NIH/NIA/IRP) [F]" w:date="2023-11-16T17:05:00Z">
                              <w:rPr>
                                <w:rFonts w:ascii="Times New Roman" w:hAnsi="Times New Roman" w:cs="Times New Roman"/>
                                <w:sz w:val="20"/>
                                <w:szCs w:val="20"/>
                              </w:rPr>
                            </w:rPrChange>
                          </w:rPr>
                          <w:t xml:space="preserve">All </w:t>
                        </w:r>
                      </w:ins>
                      <w:r w:rsidRPr="001103BB">
                        <w:rPr>
                          <w:rFonts w:ascii="Times New Roman" w:hAnsi="Times New Roman" w:cs="Times New Roman"/>
                          <w:sz w:val="18"/>
                          <w:szCs w:val="18"/>
                          <w:rPrChange w:id="6459"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6460" w:author="Maino Vieytes, Christian (NIH/NIA/IRP) [F]" w:date="2023-11-16T17:05:00Z">
                            <w:rPr>
                              <w:rFonts w:ascii="Times New Roman" w:hAnsi="Times New Roman" w:cs="Times New Roman"/>
                              <w:i/>
                              <w:iCs/>
                              <w:sz w:val="20"/>
                              <w:szCs w:val="20"/>
                            </w:rPr>
                          </w:rPrChange>
                        </w:rPr>
                        <w:t>.</w:t>
                      </w:r>
                    </w:p>
                    <w:p w14:paraId="4BAEC9D5" w14:textId="77777777" w:rsidR="00D45369" w:rsidRPr="00F223B1" w:rsidRDefault="00D45369" w:rsidP="00D45369">
                      <w:pPr>
                        <w:rPr>
                          <w:ins w:id="6461" w:author="Maino Vieytes, Christian (NIH/NIA/IRP) [F]" w:date="2023-12-01T10:50:00Z"/>
                          <w:rFonts w:ascii="Times New Roman" w:hAnsi="Times New Roman" w:cs="Times New Roman"/>
                          <w:sz w:val="18"/>
                          <w:szCs w:val="18"/>
                          <w:lang w:bidi="en-US"/>
                        </w:rPr>
                      </w:pPr>
                      <w:ins w:id="6462" w:author="Maino Vieytes, Christian (NIH/NIA/IRP) [F]" w:date="2023-12-01T10:50:00Z">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ins>
                    </w:p>
                    <w:p w14:paraId="0B81BC49" w14:textId="77777777" w:rsidR="00D45369" w:rsidRPr="00F223B1" w:rsidRDefault="00D45369" w:rsidP="00D45369">
                      <w:pPr>
                        <w:rPr>
                          <w:ins w:id="6463" w:author="Maino Vieytes, Christian (NIH/NIA/IRP) [F]" w:date="2023-12-01T10:50:00Z"/>
                          <w:rFonts w:ascii="Times New Roman" w:hAnsi="Times New Roman" w:cs="Times New Roman"/>
                          <w:color w:val="222222"/>
                          <w:sz w:val="18"/>
                          <w:szCs w:val="18"/>
                          <w:shd w:val="clear" w:color="auto" w:fill="FFFFFF"/>
                        </w:rPr>
                      </w:pPr>
                      <w:ins w:id="6464" w:author="Maino Vieytes, Christian (NIH/NIA/IRP) [F]" w:date="2023-12-01T10:50:00Z">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ins>
                    </w:p>
                    <w:p w14:paraId="0B20F013" w14:textId="77777777" w:rsidR="00D45369" w:rsidRPr="00F223B1" w:rsidRDefault="00D45369" w:rsidP="00D45369">
                      <w:pPr>
                        <w:rPr>
                          <w:ins w:id="6465" w:author="Maino Vieytes, Christian (NIH/NIA/IRP) [F]" w:date="2023-12-01T10:50:00Z"/>
                          <w:rFonts w:ascii="Times New Roman" w:hAnsi="Times New Roman" w:cs="Times New Roman"/>
                          <w:sz w:val="18"/>
                          <w:szCs w:val="18"/>
                          <w:lang w:bidi="en-US"/>
                        </w:rPr>
                      </w:pPr>
                      <w:ins w:id="6466" w:author="Maino Vieytes, Christian (NIH/NIA/IRP) [F]" w:date="2023-12-01T10:50:00Z">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ins>
                    </w:p>
                    <w:p w14:paraId="09A6BB2F" w14:textId="77777777" w:rsidR="00D45369" w:rsidRDefault="00D45369" w:rsidP="00D45369">
                      <w:pPr>
                        <w:rPr>
                          <w:ins w:id="6467" w:author="Maino Vieytes, Christian (NIH/NIA/IRP) [F]" w:date="2023-12-01T11:14:00Z"/>
                          <w:rFonts w:ascii="Times New Roman" w:hAnsi="Times New Roman" w:cs="Times New Roman"/>
                          <w:sz w:val="18"/>
                          <w:szCs w:val="18"/>
                          <w:lang w:bidi="en-US"/>
                        </w:rPr>
                      </w:pPr>
                      <w:ins w:id="6468" w:author="Maino Vieytes, Christian (NIH/NIA/IRP) [F]" w:date="2023-12-01T10:50:00Z">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ins>
                    </w:p>
                    <w:p w14:paraId="0A7B6B44" w14:textId="40C13305" w:rsidR="00E63AD6" w:rsidRPr="00F223B1" w:rsidRDefault="00E63AD6" w:rsidP="00D45369">
                      <w:pPr>
                        <w:rPr>
                          <w:ins w:id="6469" w:author="Maino Vieytes, Christian (NIH/NIA/IRP) [F]" w:date="2023-12-01T10:50:00Z"/>
                          <w:rFonts w:ascii="Times New Roman" w:hAnsi="Times New Roman" w:cs="Times New Roman"/>
                          <w:sz w:val="18"/>
                          <w:szCs w:val="18"/>
                          <w:lang w:bidi="en-US"/>
                        </w:rPr>
                      </w:pPr>
                      <w:ins w:id="6470" w:author="Maino Vieytes, Christian (NIH/NIA/IRP) [F]" w:date="2023-12-01T11:14:00Z">
                        <w:r w:rsidRPr="001846CD">
                          <w:rPr>
                            <w:rFonts w:ascii="Times New Roman" w:hAnsi="Times New Roman" w:cs="Times New Roman"/>
                            <w:b/>
                            <w:bCs/>
                            <w:sz w:val="18"/>
                            <w:szCs w:val="18"/>
                            <w:vertAlign w:val="superscript"/>
                            <w:lang w:bidi="en-US"/>
                          </w:rPr>
                          <w:t>†</w:t>
                        </w:r>
                        <w:r w:rsidRPr="001846CD">
                          <w:rPr>
                            <w:rFonts w:ascii="Times New Roman" w:hAnsi="Times New Roman" w:cs="Times New Roman"/>
                            <w:sz w:val="18"/>
                            <w:szCs w:val="18"/>
                            <w:lang w:bidi="en-US"/>
                          </w:rPr>
                          <w:t xml:space="preserve"> Dietary pattern obtained using penalized logistic regression; </w:t>
                        </w:r>
                        <w:r w:rsidRPr="001846CD">
                          <w:rPr>
                            <w:rFonts w:ascii="Times New Roman" w:hAnsi="Times New Roman" w:cs="Times New Roman"/>
                            <w:b/>
                            <w:bCs/>
                            <w:sz w:val="18"/>
                            <w:szCs w:val="18"/>
                            <w:vertAlign w:val="superscript"/>
                            <w:lang w:bidi="en-US"/>
                          </w:rPr>
                          <w:t xml:space="preserve">‡ </w:t>
                        </w:r>
                        <w:r w:rsidRPr="001846CD">
                          <w:rPr>
                            <w:rFonts w:ascii="Times New Roman" w:hAnsi="Times New Roman" w:cs="Times New Roman"/>
                            <w:sz w:val="18"/>
                            <w:szCs w:val="18"/>
                            <w:lang w:bidi="en-US"/>
                          </w:rPr>
                          <w:t>Dietary pattern obtained using principal components analysis (PCA).</w:t>
                        </w:r>
                      </w:ins>
                    </w:p>
                    <w:p w14:paraId="09C78A58" w14:textId="73516214" w:rsidR="005B16E9" w:rsidRPr="001103BB" w:rsidDel="00D45369" w:rsidRDefault="005B16E9" w:rsidP="005B16E9">
                      <w:pPr>
                        <w:rPr>
                          <w:del w:id="6471" w:author="Maino Vieytes, Christian (NIH/NIA/IRP) [F]" w:date="2023-12-01T10:50:00Z"/>
                          <w:rFonts w:ascii="Times New Roman" w:hAnsi="Times New Roman" w:cs="Times New Roman"/>
                          <w:sz w:val="18"/>
                          <w:szCs w:val="18"/>
                          <w:rPrChange w:id="6472" w:author="Maino Vieytes, Christian (NIH/NIA/IRP) [F]" w:date="2023-11-16T17:05:00Z">
                            <w:rPr>
                              <w:del w:id="6473" w:author="Maino Vieytes, Christian (NIH/NIA/IRP) [F]" w:date="2023-12-01T10:50:00Z"/>
                              <w:rFonts w:ascii="Times New Roman" w:hAnsi="Times New Roman" w:cs="Times New Roman"/>
                              <w:sz w:val="20"/>
                              <w:szCs w:val="20"/>
                            </w:rPr>
                          </w:rPrChange>
                        </w:rPr>
                      </w:pPr>
                      <w:del w:id="6474" w:author="Maino Vieytes, Christian (NIH/NIA/IRP) [F]" w:date="2023-12-01T10:50:00Z">
                        <w:r w:rsidRPr="001103BB" w:rsidDel="00D45369">
                          <w:rPr>
                            <w:rFonts w:ascii="Times New Roman" w:hAnsi="Times New Roman" w:cs="Times New Roman"/>
                            <w:sz w:val="18"/>
                            <w:szCs w:val="18"/>
                            <w:vertAlign w:val="superscript"/>
                            <w:rPrChange w:id="6475" w:author="Maino Vieytes, Christian (NIH/NIA/IRP) [F]" w:date="2023-11-16T17:05:00Z">
                              <w:rPr>
                                <w:rFonts w:ascii="Times New Roman" w:hAnsi="Times New Roman" w:cs="Times New Roman"/>
                                <w:sz w:val="20"/>
                                <w:szCs w:val="20"/>
                                <w:vertAlign w:val="superscript"/>
                              </w:rPr>
                            </w:rPrChange>
                          </w:rPr>
                          <w:delText>a</w:delText>
                        </w:r>
                      </w:del>
                      <w:del w:id="6476" w:author="Maino Vieytes, Christian (NIH/NIA/IRP) [F]" w:date="2023-11-16T10:33:00Z">
                        <w:r w:rsidRPr="001103BB" w:rsidDel="000D1DBD">
                          <w:rPr>
                            <w:rFonts w:ascii="Times New Roman" w:hAnsi="Times New Roman" w:cs="Times New Roman"/>
                            <w:sz w:val="18"/>
                            <w:szCs w:val="18"/>
                            <w:rPrChange w:id="6477"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6478" w:author="Maino Vieytes, Christian (NIH/NIA/IRP) [F]" w:date="2023-11-16T17:05:00Z"/>
                          <w:rFonts w:ascii="Times New Roman" w:hAnsi="Times New Roman" w:cs="Times New Roman"/>
                          <w:sz w:val="18"/>
                          <w:szCs w:val="18"/>
                          <w:rPrChange w:id="6479" w:author="Maino Vieytes, Christian (NIH/NIA/IRP) [F]" w:date="2023-11-16T17:05:00Z">
                            <w:rPr>
                              <w:ins w:id="6480"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6481"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6482" w:author="Maino Vieytes, Christian (NIH/NIA/IRP) [F]" w:date="2023-11-16T17:05:00Z">
                            <w:rPr>
                              <w:rFonts w:ascii="Times New Roman" w:hAnsi="Times New Roman" w:cs="Times New Roman"/>
                              <w:sz w:val="20"/>
                              <w:szCs w:val="20"/>
                            </w:rPr>
                          </w:rPrChange>
                        </w:rPr>
                      </w:pPr>
                      <w:ins w:id="6483"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v:textbox>
                <w10:wrap type="square"/>
              </v:shape>
            </w:pict>
          </mc:Fallback>
        </mc:AlternateContent>
      </w:r>
    </w:p>
    <w:p w14:paraId="41101076" w14:textId="642EF3EC" w:rsidR="00B717EF" w:rsidRPr="00B717EF" w:rsidRDefault="00B717EF" w:rsidP="00B717EF">
      <w:pPr>
        <w:spacing w:line="360" w:lineRule="auto"/>
        <w:ind w:firstLine="720"/>
        <w:rPr>
          <w:rFonts w:ascii="Times New Roman" w:eastAsiaTheme="minorEastAsia" w:hAnsi="Times New Roman" w:cs="Times New Roman"/>
        </w:rPr>
      </w:pPr>
      <w:del w:id="4670" w:author="Maino Vieytes, Christian (NIH/NIA/IRP) [F]" w:date="2023-11-16T10:33:00Z">
        <w:r w:rsidDel="000D1DBD">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BCA1C00">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del>
    </w:p>
    <w:p w14:paraId="0B38CFDA" w14:textId="3F54EECA"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6F90FE27"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w:t>
      </w:r>
      <w:del w:id="4671" w:author="Maino Vieytes, Christian (NIH/NIA/IRP) [F]" w:date="2023-11-19T07:56:00Z">
        <w:r w:rsidRPr="00C90B6F" w:rsidDel="00F96675">
          <w:rPr>
            <w:rFonts w:ascii="Times New Roman" w:hAnsi="Times New Roman" w:cs="Times New Roman"/>
          </w:rPr>
          <w:delText>food-insecure</w:delText>
        </w:r>
      </w:del>
      <w:ins w:id="4672"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 were positively associated with all-cause and cancer-specific mortality after adjusting for several confounders.</w:t>
      </w:r>
      <w:del w:id="4673" w:author="Maino Vieytes, Christian (NIH/NIA/IRP) [F]" w:date="2023-11-20T10:46:00Z">
        <w:r w:rsidRPr="00C90B6F" w:rsidDel="004D2D6E">
          <w:rPr>
            <w:rFonts w:ascii="Times New Roman" w:hAnsi="Times New Roman" w:cs="Times New Roman"/>
          </w:rPr>
          <w:delText xml:space="preserve"> In a previous analysis, we validated the utility of penalized logistic regression as a novel </w:delText>
        </w:r>
        <w:r w:rsidRPr="00C90B6F" w:rsidDel="004D2D6E">
          <w:rPr>
            <w:rFonts w:ascii="Times New Roman" w:hAnsi="Times New Roman" w:cs="Times New Roman"/>
            <w:i/>
            <w:iCs/>
          </w:rPr>
          <w:delText xml:space="preserve">a posteriori </w:delText>
        </w:r>
        <w:r w:rsidRPr="00C90B6F" w:rsidDel="004D2D6E">
          <w:rPr>
            <w:rFonts w:ascii="Times New Roman" w:hAnsi="Times New Roman" w:cs="Times New Roman"/>
          </w:rPr>
          <w:delText xml:space="preserve">method for extracting dietary patterns associated with a particular risk factor or outcome </w:delText>
        </w:r>
        <w:r w:rsidRPr="00C90B6F" w:rsidDel="004D2D6E">
          <w:rPr>
            <w:rFonts w:ascii="Times New Roman" w:hAnsi="Times New Roman" w:cs="Times New Roman"/>
          </w:rPr>
          <w:fldChar w:fldCharType="begin"/>
        </w:r>
        <w:r w:rsidR="00555C35" w:rsidDel="004D2D6E">
          <w:rPr>
            <w:rFonts w:ascii="Times New Roman" w:hAnsi="Times New Roman" w:cs="Times New Roman"/>
          </w:rPr>
          <w:delInstrText xml:space="preserve"> ADDIN ZOTERO_ITEM CSL_CITATION {"citationID":"82EndsuG","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4D2D6E">
          <w:rPr>
            <w:rFonts w:ascii="Times New Roman" w:hAnsi="Times New Roman" w:cs="Times New Roman"/>
          </w:rPr>
          <w:fldChar w:fldCharType="separate"/>
        </w:r>
        <w:r w:rsidR="00372469" w:rsidDel="004D2D6E">
          <w:rPr>
            <w:rFonts w:ascii="Times New Roman" w:hAnsi="Times New Roman" w:cs="Times New Roman"/>
            <w:noProof/>
          </w:rPr>
          <w:delText>[11]</w:delText>
        </w:r>
        <w:r w:rsidRPr="00C90B6F" w:rsidDel="004D2D6E">
          <w:rPr>
            <w:rFonts w:ascii="Times New Roman" w:hAnsi="Times New Roman" w:cs="Times New Roman"/>
          </w:rPr>
          <w:fldChar w:fldCharType="end"/>
        </w:r>
        <w:r w:rsidRPr="00C90B6F" w:rsidDel="004D2D6E">
          <w:rPr>
            <w:rFonts w:ascii="Times New Roman" w:hAnsi="Times New Roman" w:cs="Times New Roman"/>
          </w:rPr>
          <w:delText>. The results of this follow-up analysis demonstrated the clinical value of these dietary patterns and their relationship with survival.</w:delText>
        </w:r>
      </w:del>
      <w:r w:rsidRPr="00C90B6F">
        <w:rPr>
          <w:rFonts w:ascii="Times New Roman" w:hAnsi="Times New Roman" w:cs="Times New Roman"/>
        </w:rPr>
        <w:t xml:space="preserve"> Of the </w:t>
      </w:r>
      <w:del w:id="4674" w:author="Maino Vieytes, Christian (NIH/NIA/IRP) [F]" w:date="2023-11-20T10:46:00Z">
        <w:r w:rsidRPr="00C90B6F" w:rsidDel="004D2D6E">
          <w:rPr>
            <w:rFonts w:ascii="Times New Roman" w:hAnsi="Times New Roman" w:cs="Times New Roman"/>
          </w:rPr>
          <w:delText xml:space="preserve">six </w:delText>
        </w:r>
      </w:del>
      <w:ins w:id="4675" w:author="Maino Vieytes, Christian (NIH/NIA/IRP) [F]" w:date="2023-11-20T10:46:00Z">
        <w:r w:rsidR="004D2D6E">
          <w:rPr>
            <w:rFonts w:ascii="Times New Roman" w:hAnsi="Times New Roman" w:cs="Times New Roman"/>
          </w:rPr>
          <w:t>three</w:t>
        </w:r>
        <w:r w:rsidR="004D2D6E" w:rsidRPr="00C90B6F">
          <w:rPr>
            <w:rFonts w:ascii="Times New Roman" w:hAnsi="Times New Roman" w:cs="Times New Roman"/>
          </w:rPr>
          <w:t xml:space="preserve"> </w:t>
        </w:r>
      </w:ins>
      <w:r w:rsidRPr="00C90B6F">
        <w:rPr>
          <w:rFonts w:ascii="Times New Roman" w:hAnsi="Times New Roman" w:cs="Times New Roman"/>
        </w:rPr>
        <w:t>dietary patterns we extracted from the observed 24-hour recall data (</w:t>
      </w:r>
      <w:del w:id="4676" w:author="Maino Vieytes, Christian (NIH/NIA/IRP) [F]" w:date="2023-11-20T10:46:00Z">
        <w:r w:rsidRPr="00C90B6F" w:rsidDel="004D2D6E">
          <w:rPr>
            <w:rFonts w:ascii="Times New Roman" w:hAnsi="Times New Roman" w:cs="Times New Roman"/>
          </w:rPr>
          <w:delText xml:space="preserve">four </w:delText>
        </w:r>
      </w:del>
      <w:ins w:id="4677" w:author="Maino Vieytes, Christian (NIH/NIA/IRP) [F]" w:date="2023-11-20T10:46:00Z">
        <w:r w:rsidR="004D2D6E">
          <w:rPr>
            <w:rFonts w:ascii="Times New Roman" w:hAnsi="Times New Roman" w:cs="Times New Roman"/>
          </w:rPr>
          <w:t>one</w:t>
        </w:r>
        <w:r w:rsidR="004D2D6E" w:rsidRPr="00C90B6F">
          <w:rPr>
            <w:rFonts w:ascii="Times New Roman" w:hAnsi="Times New Roman" w:cs="Times New Roman"/>
          </w:rPr>
          <w:t xml:space="preserve"> </w:t>
        </w:r>
      </w:ins>
      <w:r w:rsidRPr="00C90B6F">
        <w:rPr>
          <w:rFonts w:ascii="Times New Roman" w:hAnsi="Times New Roman" w:cs="Times New Roman"/>
        </w:rPr>
        <w:t>with penalized logit and two with PCA), two of these patterns—</w:t>
      </w:r>
      <w:del w:id="4678" w:author="Maino Vieytes, Christian (NIH/NIA/IRP) [F]" w:date="2023-11-30T12:38:00Z">
        <w:r w:rsidRPr="00C90B6F" w:rsidDel="00030FFA">
          <w:rPr>
            <w:rFonts w:ascii="Times New Roman" w:hAnsi="Times New Roman" w:cs="Times New Roman"/>
          </w:rPr>
          <w:delText>the FI</w:delText>
        </w:r>
      </w:del>
      <w:ins w:id="4679" w:author="Maino Vieytes, Christian (NIH/NIA/IRP) [F]" w:date="2023-11-30T12:38:00Z">
        <w:r w:rsidR="00030FFA">
          <w:rPr>
            <w:rFonts w:ascii="Times New Roman" w:hAnsi="Times New Roman" w:cs="Times New Roman"/>
          </w:rPr>
          <w:t>Pattern #1</w:t>
        </w:r>
      </w:ins>
      <w:r w:rsidRPr="00C90B6F">
        <w:rPr>
          <w:rFonts w:ascii="Times New Roman" w:hAnsi="Times New Roman" w:cs="Times New Roman"/>
        </w:rPr>
        <w:t xml:space="preserve"> and </w:t>
      </w:r>
      <w:del w:id="4680" w:author="Maino Vieytes, Christian (NIH/NIA/IRP) [F]" w:date="2023-11-20T10:47:00Z">
        <w:r w:rsidRPr="00C90B6F" w:rsidDel="004D2D6E">
          <w:rPr>
            <w:rFonts w:ascii="Times New Roman" w:hAnsi="Times New Roman" w:cs="Times New Roman"/>
          </w:rPr>
          <w:delText xml:space="preserve">SNAP </w:delText>
        </w:r>
      </w:del>
      <w:ins w:id="4681" w:author="Maino Vieytes, Christian (NIH/NIA/IRP) [F]" w:date="2023-11-20T10:47:00Z">
        <w:r w:rsidR="004D2D6E">
          <w:rPr>
            <w:rFonts w:ascii="Times New Roman" w:hAnsi="Times New Roman" w:cs="Times New Roman"/>
          </w:rPr>
          <w:t>P</w:t>
        </w:r>
      </w:ins>
      <w:ins w:id="4682" w:author="Maino Vieytes, Christian (NIH/NIA/IRP) [F]" w:date="2023-11-30T12:38:00Z">
        <w:r w:rsidR="00030FFA">
          <w:rPr>
            <w:rFonts w:ascii="Times New Roman" w:hAnsi="Times New Roman" w:cs="Times New Roman"/>
          </w:rPr>
          <w:t>attern</w:t>
        </w:r>
      </w:ins>
      <w:ins w:id="4683" w:author="Maino Vieytes, Christian (NIH/NIA/IRP) [F]" w:date="2023-11-20T10:47:00Z">
        <w:r w:rsidR="004D2D6E">
          <w:rPr>
            <w:rFonts w:ascii="Times New Roman" w:hAnsi="Times New Roman" w:cs="Times New Roman"/>
          </w:rPr>
          <w:t xml:space="preserve"> #</w:t>
        </w:r>
      </w:ins>
      <w:ins w:id="4684" w:author="Maino Vieytes, Christian (NIH/NIA/IRP) [F]" w:date="2023-11-30T12:38:00Z">
        <w:r w:rsidR="00030FFA">
          <w:rPr>
            <w:rFonts w:ascii="Times New Roman" w:hAnsi="Times New Roman" w:cs="Times New Roman"/>
          </w:rPr>
          <w:t>2</w:t>
        </w:r>
      </w:ins>
      <w:del w:id="4685" w:author="Maino Vieytes, Christian (NIH/NIA/IRP) [F]" w:date="2023-11-30T12:38:00Z">
        <w:r w:rsidRPr="00C90B6F" w:rsidDel="00030FFA">
          <w:rPr>
            <w:rFonts w:ascii="Times New Roman" w:hAnsi="Times New Roman" w:cs="Times New Roman"/>
          </w:rPr>
          <w:delText>patterns</w:delText>
        </w:r>
      </w:del>
      <w:r w:rsidRPr="00C90B6F">
        <w:rPr>
          <w:rFonts w:ascii="Times New Roman" w:hAnsi="Times New Roman" w:cs="Times New Roman"/>
        </w:rPr>
        <w:t xml:space="preserve">, which were both loaded by high consumption of palatable and processed foods and low loadings of fruits, vegetables, and other healthy components—were robustly and positively associated with all-cause and cancer-specific mortalities among cancer survivors and a subset of </w:t>
      </w:r>
      <w:del w:id="4686" w:author="Maino Vieytes, Christian (NIH/NIA/IRP) [F]" w:date="2023-11-19T07:56:00Z">
        <w:r w:rsidRPr="00C90B6F" w:rsidDel="00F96675">
          <w:rPr>
            <w:rFonts w:ascii="Times New Roman" w:hAnsi="Times New Roman" w:cs="Times New Roman"/>
          </w:rPr>
          <w:delText>food-insecure</w:delText>
        </w:r>
      </w:del>
      <w:ins w:id="468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w:t>
      </w:r>
      <w:ins w:id="4688" w:author="Maino Vieytes, Christian (NIH/NIA/IRP) [F]" w:date="2023-11-20T10:49:00Z">
        <w:r w:rsidR="004D2D6E">
          <w:rPr>
            <w:rFonts w:ascii="Times New Roman" w:hAnsi="Times New Roman" w:cs="Times New Roman"/>
          </w:rPr>
          <w:t xml:space="preserve"> </w:t>
        </w:r>
      </w:ins>
      <w:ins w:id="4689" w:author="Maino Vieytes, Christian (NIH/NIA/IRP) [F]" w:date="2023-12-01T11:19:00Z">
        <w:r w:rsidR="00D6324A">
          <w:rPr>
            <w:rFonts w:ascii="Times New Roman" w:hAnsi="Times New Roman" w:cs="Times New Roman"/>
          </w:rPr>
          <w:t xml:space="preserve">However, Pattern #1 exhibited the most robust set of associations across all sensitivity and subanalyses. </w:t>
        </w:r>
      </w:ins>
      <w:ins w:id="4690" w:author="Maino Vieytes, Christian (NIH/NIA/IRP) [F]" w:date="2023-11-20T10:49:00Z">
        <w:r w:rsidR="004D2D6E" w:rsidRPr="00C90B6F">
          <w:rPr>
            <w:rFonts w:ascii="Times New Roman" w:hAnsi="Times New Roman" w:cs="Times New Roman"/>
          </w:rPr>
          <w:t xml:space="preserve">Finally, the validity of </w:t>
        </w:r>
        <w:r w:rsidR="004D2D6E">
          <w:rPr>
            <w:rFonts w:ascii="Times New Roman" w:hAnsi="Times New Roman" w:cs="Times New Roman"/>
          </w:rPr>
          <w:t>the</w:t>
        </w:r>
        <w:r w:rsidR="004D2D6E" w:rsidRPr="00C90B6F">
          <w:rPr>
            <w:rFonts w:ascii="Times New Roman" w:hAnsi="Times New Roman" w:cs="Times New Roman"/>
          </w:rPr>
          <w:t xml:space="preserve"> extracted dietary patterns was supported by comparison to the HEI-2015, which indicated lower diet quality</w:t>
        </w:r>
        <w:r w:rsidR="004D2D6E">
          <w:rPr>
            <w:rFonts w:ascii="Times New Roman" w:hAnsi="Times New Roman" w:cs="Times New Roman"/>
          </w:rPr>
          <w:t xml:space="preserve"> (with respect to adherence </w:t>
        </w:r>
      </w:ins>
      <w:ins w:id="4691" w:author="Maino Vieytes, Christian (NIH/NIA/IRP) [F]" w:date="2023-11-20T10:50:00Z">
        <w:r w:rsidR="004D2D6E">
          <w:rPr>
            <w:rFonts w:ascii="Times New Roman" w:hAnsi="Times New Roman" w:cs="Times New Roman"/>
          </w:rPr>
          <w:t>to the Dietary Guidelines for Americans 2015)</w:t>
        </w:r>
      </w:ins>
      <w:ins w:id="4692" w:author="Maino Vieytes, Christian (NIH/NIA/IRP) [F]" w:date="2023-11-20T10:49:00Z">
        <w:r w:rsidR="004D2D6E" w:rsidRPr="00C90B6F">
          <w:rPr>
            <w:rFonts w:ascii="Times New Roman" w:hAnsi="Times New Roman" w:cs="Times New Roman"/>
          </w:rPr>
          <w:t xml:space="preserve"> in </w:t>
        </w:r>
        <w:r w:rsidR="004D2D6E">
          <w:rPr>
            <w:rFonts w:ascii="Times New Roman" w:hAnsi="Times New Roman" w:cs="Times New Roman"/>
          </w:rPr>
          <w:t>food insecure</w:t>
        </w:r>
        <w:r w:rsidR="004D2D6E" w:rsidRPr="00C90B6F">
          <w:rPr>
            <w:rFonts w:ascii="Times New Roman" w:hAnsi="Times New Roman" w:cs="Times New Roman"/>
          </w:rPr>
          <w:t xml:space="preserve"> survivors compared to </w:t>
        </w:r>
        <w:r w:rsidR="004D2D6E">
          <w:rPr>
            <w:rFonts w:ascii="Times New Roman" w:hAnsi="Times New Roman" w:cs="Times New Roman"/>
          </w:rPr>
          <w:t>food secure</w:t>
        </w:r>
        <w:r w:rsidR="004D2D6E" w:rsidRPr="00C90B6F">
          <w:rPr>
            <w:rFonts w:ascii="Times New Roman" w:hAnsi="Times New Roman" w:cs="Times New Roman"/>
          </w:rPr>
          <w:t xml:space="preserve"> survivors and which </w:t>
        </w:r>
      </w:ins>
      <w:ins w:id="4693" w:author="Maino Vieytes, Christian (NIH/NIA/IRP) [F]" w:date="2023-11-21T12:43:00Z">
        <w:r w:rsidR="007A406F">
          <w:rPr>
            <w:rFonts w:ascii="Times New Roman" w:hAnsi="Times New Roman" w:cs="Times New Roman"/>
          </w:rPr>
          <w:t>was s</w:t>
        </w:r>
      </w:ins>
      <w:ins w:id="4694" w:author="Maino Vieytes, Christian (NIH/NIA/IRP) [F]" w:date="2023-11-20T10:49:00Z">
        <w:r w:rsidR="004D2D6E" w:rsidRPr="00C90B6F">
          <w:rPr>
            <w:rFonts w:ascii="Times New Roman" w:hAnsi="Times New Roman" w:cs="Times New Roman"/>
          </w:rPr>
          <w:t>ignificant</w:t>
        </w:r>
      </w:ins>
      <w:ins w:id="4695" w:author="Maino Vieytes, Christian (NIH/NIA/IRP) [F]" w:date="2023-11-21T12:43:00Z">
        <w:r w:rsidR="007A406F">
          <w:rPr>
            <w:rFonts w:ascii="Times New Roman" w:hAnsi="Times New Roman" w:cs="Times New Roman"/>
          </w:rPr>
          <w:t>ly and</w:t>
        </w:r>
      </w:ins>
      <w:ins w:id="4696" w:author="Maino Vieytes, Christian (NIH/NIA/IRP) [F]" w:date="2023-11-20T10:50:00Z">
        <w:r w:rsidR="004D2D6E">
          <w:rPr>
            <w:rFonts w:ascii="Times New Roman" w:hAnsi="Times New Roman" w:cs="Times New Roman"/>
          </w:rPr>
          <w:t xml:space="preserve"> inverse</w:t>
        </w:r>
      </w:ins>
      <w:ins w:id="4697" w:author="Maino Vieytes, Christian (NIH/NIA/IRP) [F]" w:date="2023-11-21T12:43:00Z">
        <w:r w:rsidR="007A406F">
          <w:rPr>
            <w:rFonts w:ascii="Times New Roman" w:hAnsi="Times New Roman" w:cs="Times New Roman"/>
          </w:rPr>
          <w:t>ly</w:t>
        </w:r>
      </w:ins>
      <w:ins w:id="4698" w:author="Maino Vieytes, Christian (NIH/NIA/IRP) [F]" w:date="2023-11-20T10:49:00Z">
        <w:r w:rsidR="004D2D6E" w:rsidRPr="00C90B6F">
          <w:rPr>
            <w:rFonts w:ascii="Times New Roman" w:hAnsi="Times New Roman" w:cs="Times New Roman"/>
          </w:rPr>
          <w:t xml:space="preserve"> correlat</w:t>
        </w:r>
      </w:ins>
      <w:ins w:id="4699" w:author="Maino Vieytes, Christian (NIH/NIA/IRP) [F]" w:date="2023-11-21T12:43:00Z">
        <w:r w:rsidR="007A406F">
          <w:rPr>
            <w:rFonts w:ascii="Times New Roman" w:hAnsi="Times New Roman" w:cs="Times New Roman"/>
          </w:rPr>
          <w:t>ed</w:t>
        </w:r>
      </w:ins>
      <w:ins w:id="4700" w:author="Maino Vieytes, Christian (NIH/NIA/IRP) [F]" w:date="2023-11-20T10:49:00Z">
        <w:r w:rsidR="004D2D6E" w:rsidRPr="00C90B6F">
          <w:rPr>
            <w:rFonts w:ascii="Times New Roman" w:hAnsi="Times New Roman" w:cs="Times New Roman"/>
          </w:rPr>
          <w:t xml:space="preserve"> to the extracted dietary patterns.</w:t>
        </w:r>
      </w:ins>
      <w:ins w:id="4701" w:author="Maino Vieytes, Christian (NIH/NIA/IRP) [F]" w:date="2023-12-01T11:18:00Z">
        <w:r w:rsidR="00D6324A">
          <w:rPr>
            <w:rFonts w:ascii="Times New Roman" w:hAnsi="Times New Roman" w:cs="Times New Roman"/>
          </w:rPr>
          <w:t xml:space="preserve"> </w:t>
        </w:r>
      </w:ins>
      <w:del w:id="4702" w:author="Maino Vieytes, Christian (NIH/NIA/IRP) [F]" w:date="2023-11-20T10:48:00Z">
        <w:r w:rsidRPr="00C90B6F" w:rsidDel="004D2D6E">
          <w:rPr>
            <w:rFonts w:ascii="Times New Roman" w:hAnsi="Times New Roman" w:cs="Times New Roman"/>
          </w:rPr>
          <w:delText xml:space="preserve"> </w:delText>
        </w:r>
        <w:r w:rsidR="002C775F" w:rsidRPr="002C775F" w:rsidDel="004D2D6E">
          <w:rPr>
            <w:rFonts w:ascii="Times New Roman" w:hAnsi="Times New Roman" w:cs="Times New Roman"/>
          </w:rPr>
          <w:delText xml:space="preserve">However, unlike PCA, which generates a set of orthogonal eigenvectors and thus orthogonal dietary patterns, the FI and SNAP patterns, generated with penalized logit, overlapped significantly, suggesting that they may have been measuring </w:delText>
        </w:r>
        <w:r w:rsidR="00190525" w:rsidDel="004D2D6E">
          <w:rPr>
            <w:rFonts w:ascii="Times New Roman" w:hAnsi="Times New Roman" w:cs="Times New Roman"/>
          </w:rPr>
          <w:delText>a similar or the same</w:delText>
        </w:r>
        <w:r w:rsidR="002C775F" w:rsidRPr="002C775F" w:rsidDel="004D2D6E">
          <w:rPr>
            <w:rFonts w:ascii="Times New Roman" w:hAnsi="Times New Roman" w:cs="Times New Roman"/>
          </w:rPr>
          <w:delText xml:space="preserve"> underlying </w:delText>
        </w:r>
        <w:r w:rsidR="003378CE" w:rsidDel="004D2D6E">
          <w:rPr>
            <w:rFonts w:ascii="Times New Roman" w:hAnsi="Times New Roman" w:cs="Times New Roman"/>
          </w:rPr>
          <w:delText xml:space="preserve">latent </w:delText>
        </w:r>
        <w:r w:rsidR="001762EB" w:rsidDel="004D2D6E">
          <w:rPr>
            <w:rFonts w:ascii="Times New Roman" w:hAnsi="Times New Roman" w:cs="Times New Roman"/>
          </w:rPr>
          <w:delText>phenomenon</w:delText>
        </w:r>
        <w:r w:rsidR="002C775F" w:rsidRPr="002C775F" w:rsidDel="004D2D6E">
          <w:rPr>
            <w:rFonts w:ascii="Times New Roman" w:hAnsi="Times New Roman" w:cs="Times New Roman"/>
          </w:rPr>
          <w:delText xml:space="preserve"> (Table 2, Figure 2).</w:delText>
        </w:r>
        <w:r w:rsidR="00135CC3" w:rsidDel="004D2D6E">
          <w:rPr>
            <w:rFonts w:ascii="Times New Roman" w:hAnsi="Times New Roman" w:cs="Times New Roman"/>
          </w:rPr>
          <w:delText xml:space="preserve"> </w:delText>
        </w:r>
      </w:del>
    </w:p>
    <w:p w14:paraId="1D8A9D10" w14:textId="45F48062" w:rsidR="00CA04BD" w:rsidRPr="00C90B6F" w:rsidDel="004D2D6E" w:rsidRDefault="00CA04BD" w:rsidP="002C775F">
      <w:pPr>
        <w:spacing w:line="360" w:lineRule="auto"/>
        <w:ind w:firstLine="720"/>
        <w:rPr>
          <w:del w:id="4703" w:author="Maino Vieytes, Christian (NIH/NIA/IRP) [F]" w:date="2023-11-20T10:49:00Z"/>
          <w:rFonts w:ascii="Times New Roman" w:hAnsi="Times New Roman" w:cs="Times New Roman"/>
        </w:rPr>
      </w:pPr>
      <w:del w:id="4704" w:author="Maino Vieytes, Christian (NIH/NIA/IRP) [F]" w:date="2023-11-20T10:49:00Z">
        <w:r w:rsidRPr="00C90B6F" w:rsidDel="004D2D6E">
          <w:rPr>
            <w:rFonts w:ascii="Times New Roman" w:hAnsi="Times New Roman" w:cs="Times New Roman"/>
          </w:rPr>
          <w:delText xml:space="preserve">There was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delText>
        </w:r>
        <w:r w:rsidR="00661515" w:rsidDel="004D2D6E">
          <w:rPr>
            <w:rFonts w:ascii="Times New Roman" w:hAnsi="Times New Roman" w:cs="Times New Roman"/>
          </w:rPr>
          <w:delText>all</w:delText>
        </w:r>
        <w:r w:rsidRPr="00C90B6F" w:rsidDel="004D2D6E">
          <w:rPr>
            <w:rFonts w:ascii="Times New Roman" w:hAnsi="Times New Roman" w:cs="Times New Roman"/>
          </w:rPr>
          <w:delText xml:space="preserve"> extracted dietary patterns was supported by comparison to the HEI-2015, which indicated lower diet quality in </w:delText>
        </w:r>
      </w:del>
      <w:del w:id="4705" w:author="Maino Vieytes, Christian (NIH/NIA/IRP) [F]" w:date="2023-11-19T07:56:00Z">
        <w:r w:rsidRPr="00C90B6F" w:rsidDel="00F96675">
          <w:rPr>
            <w:rFonts w:ascii="Times New Roman" w:hAnsi="Times New Roman" w:cs="Times New Roman"/>
          </w:rPr>
          <w:delText>food-insecure</w:delText>
        </w:r>
      </w:del>
      <w:del w:id="4706" w:author="Maino Vieytes, Christian (NIH/NIA/IRP) [F]" w:date="2023-11-20T10:49:00Z">
        <w:r w:rsidRPr="00C90B6F" w:rsidDel="004D2D6E">
          <w:rPr>
            <w:rFonts w:ascii="Times New Roman" w:hAnsi="Times New Roman" w:cs="Times New Roman"/>
          </w:rPr>
          <w:delText xml:space="preserve"> survivors compared to </w:delText>
        </w:r>
      </w:del>
      <w:del w:id="4707" w:author="Maino Vieytes, Christian (NIH/NIA/IRP) [F]" w:date="2023-11-19T07:56:00Z">
        <w:r w:rsidRPr="00C90B6F" w:rsidDel="00F96675">
          <w:rPr>
            <w:rFonts w:ascii="Times New Roman" w:hAnsi="Times New Roman" w:cs="Times New Roman"/>
          </w:rPr>
          <w:delText>food-secure</w:delText>
        </w:r>
      </w:del>
      <w:del w:id="4708" w:author="Maino Vieytes, Christian (NIH/NIA/IRP) [F]" w:date="2023-11-20T10:49:00Z">
        <w:r w:rsidRPr="00C90B6F" w:rsidDel="004D2D6E">
          <w:rPr>
            <w:rFonts w:ascii="Times New Roman" w:hAnsi="Times New Roman" w:cs="Times New Roman"/>
          </w:rPr>
          <w:delText xml:space="preserve"> survivors and which harbored significant correlations to the extracted dietary patterns.</w:delText>
        </w:r>
      </w:del>
    </w:p>
    <w:p w14:paraId="69B8317F" w14:textId="6422BA29"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Our findings contribute to evidence highlighting the adverse associations between food insecurity</w:t>
      </w:r>
      <w:ins w:id="4709" w:author="Maino Vieytes, Christian (NIH/NIA/IRP) [F]" w:date="2023-11-20T10:51:00Z">
        <w:r w:rsidR="004D2D6E">
          <w:rPr>
            <w:rFonts w:ascii="Times New Roman" w:hAnsi="Times New Roman" w:cs="Times New Roman"/>
          </w:rPr>
          <w:t>, dietary behaviors,</w:t>
        </w:r>
      </w:ins>
      <w:r w:rsidRPr="00C90B6F">
        <w:rPr>
          <w:rFonts w:ascii="Times New Roman" w:hAnsi="Times New Roman" w:cs="Times New Roman"/>
        </w:rPr>
        <w:t xml:space="preserve"> and health outcomes. However, our work is novel in that we focused on cancer survivors, a population that has</w:t>
      </w:r>
      <w:ins w:id="4710" w:author="Maino Vieytes, Christian (NIH/NIA/IRP) [F]" w:date="2023-12-01T08:46:00Z">
        <w:r w:rsidR="005B57EE">
          <w:rPr>
            <w:rFonts w:ascii="Times New Roman" w:hAnsi="Times New Roman" w:cs="Times New Roman"/>
          </w:rPr>
          <w:t xml:space="preserve"> </w:t>
        </w:r>
      </w:ins>
      <w:r w:rsidRPr="00C90B6F">
        <w:rPr>
          <w:rFonts w:ascii="Times New Roman" w:hAnsi="Times New Roman" w:cs="Times New Roman"/>
        </w:rPr>
        <w:t xml:space="preserve">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w3YCl8Ir","properties":{"formattedCitation":"[3, 25, 26]","plainCitation":"[3, 25, 26]","noteIndex":0},"citationItems":[{"id":"ScL1xyFU/k53m4MQZ","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Tj2uC6m0","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rPr>
        <w:t>[3, 25, 26]</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f7rwJHe7","properties":{"formattedCitation":"[5, 27, 28]","plainCitation":"[5, 27, 28]","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id":"ScL1xyFU/DxnErTPo","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ScL1xyFU/aBA1ePHe","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kern w:val="0"/>
        </w:rPr>
        <w:t>[5, 27, 28]</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azdazRTV","properties":{"formattedCitation":"[24, 29\\uc0\\u8211{}32]","plainCitation":"[24, 29–32]","noteIndex":0},"citationItems":[{"id":"ScL1xyFU/rl0jb09b","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ScL1xyFU/hoefZpyQ","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ScL1xyFU/vhZhUqtk","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ScL1xyFU/AgVhAml5","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ScL1xyFU/aEpYJneU","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8640CA" w:rsidRPr="008640CA">
        <w:rPr>
          <w:rFonts w:ascii="Times New Roman" w:hAnsi="Times New Roman" w:cs="Times New Roman"/>
          <w:kern w:val="0"/>
        </w:rPr>
        <w:t>[24, 29–32]</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ins w:id="4711" w:author="Maino Vieytes, Christian (NIH/NIA/IRP) [F]" w:date="2023-11-20T10:51:00Z">
        <w:r w:rsidR="004D2D6E">
          <w:rPr>
            <w:rFonts w:ascii="Times New Roman" w:hAnsi="Times New Roman" w:cs="Times New Roman"/>
          </w:rPr>
          <w:t xml:space="preserve">However, mediation analyses </w:t>
        </w:r>
      </w:ins>
      <w:ins w:id="4712" w:author="Maino Vieytes, Christian (NIH/NIA/IRP) [F]" w:date="2023-12-01T08:44:00Z">
        <w:r w:rsidR="005B57EE">
          <w:rPr>
            <w:rFonts w:ascii="Times New Roman" w:hAnsi="Times New Roman" w:cs="Times New Roman"/>
          </w:rPr>
          <w:t>are</w:t>
        </w:r>
      </w:ins>
      <w:ins w:id="4713" w:author="Maino Vieytes, Christian (NIH/NIA/IRP) [F]" w:date="2023-11-20T10:51:00Z">
        <w:r w:rsidR="004D2D6E">
          <w:rPr>
            <w:rFonts w:ascii="Times New Roman" w:hAnsi="Times New Roman" w:cs="Times New Roman"/>
          </w:rPr>
          <w:t xml:space="preserve"> needed to support this conjecture.</w:t>
        </w:r>
      </w:ins>
    </w:p>
    <w:p w14:paraId="5A4FC84D" w14:textId="69D827EC" w:rsidR="00CA04BD" w:rsidRPr="00C90B6F" w:rsidRDefault="00CA04BD" w:rsidP="00CA04BD">
      <w:pPr>
        <w:spacing w:line="360" w:lineRule="auto"/>
        <w:ind w:firstLine="720"/>
        <w:rPr>
          <w:rFonts w:ascii="Times New Roman" w:hAnsi="Times New Roman" w:cs="Times New Roman"/>
        </w:rPr>
      </w:pPr>
      <w:del w:id="4714" w:author="Maino Vieytes, Christian (NIH/NIA/IRP) [F]" w:date="2023-11-20T09:40:00Z">
        <w:r w:rsidRPr="00C90B6F" w:rsidDel="00B272B6">
          <w:rPr>
            <w:rFonts w:ascii="Times New Roman" w:hAnsi="Times New Roman" w:cs="Times New Roman"/>
          </w:rPr>
          <w:delText>Across studies, place, population, and time, diet</w:delText>
        </w:r>
      </w:del>
      <w:ins w:id="4715" w:author="Maino Vieytes, Christian (NIH/NIA/IRP) [F]" w:date="2023-11-20T09:40:00Z">
        <w:r w:rsidR="00B272B6">
          <w:rPr>
            <w:rFonts w:ascii="Times New Roman" w:hAnsi="Times New Roman" w:cs="Times New Roman"/>
          </w:rPr>
          <w:t>Diet</w:t>
        </w:r>
      </w:ins>
      <w:r w:rsidRPr="00C90B6F">
        <w:rPr>
          <w:rFonts w:ascii="Times New Roman" w:hAnsi="Times New Roman" w:cs="Times New Roman"/>
        </w:rPr>
        <w:t xml:space="preserve"> quality is associated with physiological outcomes that may </w:t>
      </w:r>
      <w:ins w:id="4716" w:author="Maino Vieytes, Christian (NIH/NIA/IRP) [F]" w:date="2023-11-28T17:09:00Z">
        <w:r w:rsidR="004273A4">
          <w:rPr>
            <w:rFonts w:ascii="Times New Roman" w:hAnsi="Times New Roman" w:cs="Times New Roman"/>
          </w:rPr>
          <w:t xml:space="preserve">help </w:t>
        </w:r>
      </w:ins>
      <w:r w:rsidRPr="00C90B6F">
        <w:rPr>
          <w:rFonts w:ascii="Times New Roman" w:hAnsi="Times New Roman" w:cs="Times New Roman"/>
        </w:rPr>
        <w:t xml:space="preserve">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mUVL7r2H","properties":{"formattedCitation":"[33]","plainCitation":"[33]","noteIndex":0},"citationItems":[{"id":"ScL1xyFU/IwmqMpNj","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3]</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oYOnxB83","properties":{"formattedCitation":"[34]","plainCitation":"[34]","noteIndex":0},"citationItems":[{"id":"ScL1xyFU/ATPgNne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4]</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aMED,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dkxYUl7A","properties":{"formattedCitation":"[35]","plainCitation":"[35]","noteIndex":0},"citationItems":[{"id":"ScL1xyFU/63MDFuxs","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5]</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AgaZu9gz","properties":{"formattedCitation":"[36]","plainCitation":"[36]","noteIndex":0},"citationItems":[{"id":"ScL1xyFU/uYuHlxX2","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I4j17IFI","properties":{"formattedCitation":"[37\\uc0\\u8211{}39]","plainCitation":"[37–39]","noteIndex":0},"citationItems":[{"id":"ScL1xyFU/oGtudIGx","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ScL1xyFU/ixbdDNN4","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ScL1xyFU/HQvch7fY","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8640CA" w:rsidRPr="008640CA">
        <w:rPr>
          <w:rFonts w:ascii="Times New Roman" w:hAnsi="Times New Roman" w:cs="Times New Roman"/>
          <w:kern w:val="0"/>
        </w:rPr>
        <w:t>[37–39]</w:t>
      </w:r>
      <w:r w:rsidRPr="00C90B6F">
        <w:rPr>
          <w:rFonts w:ascii="Times New Roman" w:hAnsi="Times New Roman" w:cs="Times New Roman"/>
        </w:rPr>
        <w:fldChar w:fldCharType="end"/>
      </w:r>
      <w:r w:rsidRPr="00C90B6F">
        <w:rPr>
          <w:rFonts w:ascii="Times New Roman" w:hAnsi="Times New Roman" w:cs="Times New Roman"/>
        </w:rPr>
        <w:t>.</w:t>
      </w:r>
    </w:p>
    <w:p w14:paraId="41C412C8" w14:textId="5D0611AC"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scFpcUIq","properties":{"formattedCitation":"[3, 11, 40]","plainCitation":"[3, 11, 40]","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6nWfkfpi","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ScL1xyFU/GNfDR5nw","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 11, 40]</w:t>
      </w:r>
      <w:r w:rsidRPr="00C90B6F">
        <w:rPr>
          <w:rFonts w:ascii="Times New Roman" w:hAnsi="Times New Roman" w:cs="Times New Roman"/>
        </w:rPr>
        <w:fldChar w:fldCharType="end"/>
      </w:r>
      <w:r w:rsidRPr="00C90B6F">
        <w:rPr>
          <w:rFonts w:ascii="Times New Roman" w:hAnsi="Times New Roman" w:cs="Times New Roman"/>
        </w:rPr>
        <w:t>.</w:t>
      </w:r>
      <w:del w:id="4717" w:author="Maino Vieytes, Christian (NIH/NIA/IRP) [F]" w:date="2023-11-20T10:53:00Z">
        <w:r w:rsidRPr="00C90B6F" w:rsidDel="004D2D6E">
          <w:rPr>
            <w:rFonts w:ascii="Times New Roman" w:hAnsi="Times New Roman" w:cs="Times New Roman"/>
          </w:rPr>
          <w:delText xml:space="preserve"> Alongside </w:delText>
        </w:r>
      </w:del>
      <w:del w:id="4718" w:author="Maino Vieytes, Christian (NIH/NIA/IRP) [F]" w:date="2023-11-20T10:52:00Z">
        <w:r w:rsidRPr="00C90B6F" w:rsidDel="004D2D6E">
          <w:rPr>
            <w:rFonts w:ascii="Times New Roman" w:hAnsi="Times New Roman" w:cs="Times New Roman"/>
          </w:rPr>
          <w:delText>calls from those working in this area</w:delText>
        </w:r>
      </w:del>
      <w:del w:id="4719" w:author="Maino Vieytes, Christian (NIH/NIA/IRP) [F]" w:date="2023-11-20T10:53:00Z">
        <w:r w:rsidRPr="00C90B6F" w:rsidDel="004D2D6E">
          <w:rPr>
            <w:rFonts w:ascii="Times New Roman" w:hAnsi="Times New Roman" w:cs="Times New Roman"/>
          </w:rPr>
          <w:delText xml:space="preserve">, we believe our results are grounds for further pushing food insecurity and cancer survivorship to the forefront of discussion within major medical organizations </w:delText>
        </w:r>
        <w:r w:rsidRPr="00C90B6F" w:rsidDel="004D2D6E">
          <w:rPr>
            <w:rFonts w:ascii="Times New Roman" w:hAnsi="Times New Roman" w:cs="Times New Roman"/>
          </w:rPr>
          <w:fldChar w:fldCharType="begin"/>
        </w:r>
        <w:r w:rsidR="00555C35" w:rsidDel="004D2D6E">
          <w:rPr>
            <w:rFonts w:ascii="Times New Roman" w:hAnsi="Times New Roman" w:cs="Times New Roman"/>
          </w:rPr>
          <w:delInstrText xml:space="preserve"> ADDIN ZOTERO_ITEM CSL_CITATION {"citationID":"bLP3UkCl","properties":{"formattedCitation":"[44]","plainCitation":"[44]","noteIndex":0},"citationItems":[{"id":"Ox2bG7Bi/lF5lUgQi","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delInstrText>
        </w:r>
        <w:r w:rsidRPr="00C90B6F" w:rsidDel="004D2D6E">
          <w:rPr>
            <w:rFonts w:ascii="Times New Roman" w:hAnsi="Times New Roman" w:cs="Times New Roman"/>
          </w:rPr>
          <w:fldChar w:fldCharType="separate"/>
        </w:r>
        <w:r w:rsidR="00372469" w:rsidDel="004D2D6E">
          <w:rPr>
            <w:rFonts w:ascii="Times New Roman" w:hAnsi="Times New Roman" w:cs="Times New Roman"/>
            <w:noProof/>
          </w:rPr>
          <w:delText>[44]</w:delText>
        </w:r>
        <w:r w:rsidRPr="00C90B6F" w:rsidDel="004D2D6E">
          <w:rPr>
            <w:rFonts w:ascii="Times New Roman" w:hAnsi="Times New Roman" w:cs="Times New Roman"/>
          </w:rPr>
          <w:fldChar w:fldCharType="end"/>
        </w:r>
        <w:r w:rsidRPr="00C90B6F" w:rsidDel="004D2D6E">
          <w:rPr>
            <w:rFonts w:ascii="Times New Roman" w:hAnsi="Times New Roman" w:cs="Times New Roman"/>
          </w:rPr>
          <w:delText>.</w:delText>
        </w:r>
      </w:del>
      <w:r w:rsidRPr="00C90B6F">
        <w:rPr>
          <w:rFonts w:ascii="Times New Roman" w:hAnsi="Times New Roman" w:cs="Times New Roman"/>
        </w:rPr>
        <w:t xml:space="preserve"> Identifying </w:t>
      </w:r>
      <w:del w:id="4720" w:author="Maino Vieytes, Christian (NIH/NIA/IRP) [F]" w:date="2023-11-19T07:56:00Z">
        <w:r w:rsidRPr="00C90B6F" w:rsidDel="00F96675">
          <w:rPr>
            <w:rFonts w:ascii="Times New Roman" w:hAnsi="Times New Roman" w:cs="Times New Roman"/>
          </w:rPr>
          <w:delText>food-insecure</w:delText>
        </w:r>
      </w:del>
      <w:ins w:id="4721"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w:t>
      </w:r>
      <w:del w:id="4722" w:author="Maino Vieytes, Christian (NIH/NIA/IRP) [F]" w:date="2023-12-01T08:49:00Z">
        <w:r w:rsidRPr="00C90B6F" w:rsidDel="005B57EE">
          <w:rPr>
            <w:rFonts w:ascii="Times New Roman" w:hAnsi="Times New Roman" w:cs="Times New Roman"/>
          </w:rPr>
          <w:delText xml:space="preserve">that </w:delText>
        </w:r>
      </w:del>
      <w:r w:rsidR="005B57EE">
        <w:rPr>
          <w:rFonts w:ascii="Times New Roman" w:hAnsi="Times New Roman" w:cs="Times New Roman"/>
        </w:rPr>
        <w:t>who</w:t>
      </w:r>
      <w:r w:rsidR="005B57EE" w:rsidRPr="00C90B6F">
        <w:rPr>
          <w:rFonts w:ascii="Times New Roman" w:hAnsi="Times New Roman" w:cs="Times New Roman"/>
        </w:rPr>
        <w:t xml:space="preserve"> </w:t>
      </w:r>
      <w:r w:rsidRPr="00C90B6F">
        <w:rPr>
          <w:rFonts w:ascii="Times New Roman" w:hAnsi="Times New Roman" w:cs="Times New Roman"/>
        </w:rPr>
        <w:t xml:space="preserve">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7NuKLhHp","properties":{"formattedCitation":"[3, 41]","plainCitation":"[3, 41]","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asxZsAX7","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 41]</w:t>
      </w:r>
      <w:r w:rsidRPr="00C90B6F">
        <w:rPr>
          <w:rFonts w:ascii="Times New Roman" w:hAnsi="Times New Roman" w:cs="Times New Roman"/>
        </w:rPr>
        <w:fldChar w:fldCharType="end"/>
      </w:r>
      <w:r w:rsidRPr="00C90B6F">
        <w:rPr>
          <w:rFonts w:ascii="Times New Roman" w:hAnsi="Times New Roman" w:cs="Times New Roman"/>
        </w:rPr>
        <w:t xml:space="preserve">. The establishment of hospital-based food pantries is another avenue that has shown promise for cancer survivors to access nutritious foods </w:t>
      </w:r>
      <w:del w:id="4723" w:author="Maino Vieytes, Christian (NIH/NIA/IRP) [F]" w:date="2023-12-01T08:47:00Z">
        <w:r w:rsidRPr="00C90B6F" w:rsidDel="005B57EE">
          <w:rPr>
            <w:rFonts w:ascii="Times New Roman" w:hAnsi="Times New Roman" w:cs="Times New Roman"/>
          </w:rPr>
          <w:delText xml:space="preserve">that </w:delText>
        </w:r>
      </w:del>
      <w:r w:rsidRPr="00C90B6F">
        <w:rPr>
          <w:rFonts w:ascii="Times New Roman" w:hAnsi="Times New Roman" w:cs="Times New Roman"/>
        </w:rPr>
        <w:t>they may otherwise lack access to</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ZCJgDGqe","properties":{"formattedCitation":"[49]","plainCitation":"[49]","dontUpdate":true,"noteIndex":0},"citationItems":[{"id":"ScL1xyFU/0zGjVQX0","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w:t>
      </w:r>
      <w:del w:id="4724" w:author="Maino Vieytes, Christian (NIH/NIA/IRP) [F]" w:date="2023-11-19T07:56:00Z">
        <w:r w:rsidRPr="00C90B6F" w:rsidDel="00F96675">
          <w:rPr>
            <w:rFonts w:ascii="Times New Roman" w:hAnsi="Times New Roman" w:cs="Times New Roman"/>
          </w:rPr>
          <w:delText>food-insecure</w:delText>
        </w:r>
      </w:del>
      <w:ins w:id="4725"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experience secondary to a lack of a steady stream of nutritious food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5adDEwae","properties":{"formattedCitation":"[43]","plainCitation":"[43]","noteIndex":0},"citationItems":[{"id":"ScL1xyFU/Upv4yYY0","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43]</w:t>
      </w:r>
      <w:r w:rsidRPr="00C90B6F">
        <w:rPr>
          <w:rFonts w:ascii="Times New Roman" w:hAnsi="Times New Roman" w:cs="Times New Roman"/>
        </w:rPr>
        <w:fldChar w:fldCharType="end"/>
      </w:r>
      <w:r w:rsidRPr="00C90B6F">
        <w:rPr>
          <w:rFonts w:ascii="Times New Roman" w:hAnsi="Times New Roman" w:cs="Times New Roman"/>
        </w:rPr>
        <w:t xml:space="preserve">. </w:t>
      </w:r>
      <w:del w:id="4726" w:author="Maino Vieytes, Christian (NIH/NIA/IRP) [F]" w:date="2023-11-20T09:42:00Z">
        <w:r w:rsidRPr="00C90B6F" w:rsidDel="00B272B6">
          <w:rPr>
            <w:rFonts w:ascii="Times New Roman" w:hAnsi="Times New Roman" w:cs="Times New Roman"/>
          </w:rPr>
          <w:delText xml:space="preserve">Although community-level strategies may yield benefits, particularly in the short term, more comprehensive system-level approaches, such as innovative medical insurance models, are needed for more wide-ranging effects on </w:delText>
        </w:r>
      </w:del>
      <w:del w:id="4727" w:author="Maino Vieytes, Christian (NIH/NIA/IRP) [F]" w:date="2023-11-19T07:56:00Z">
        <w:r w:rsidRPr="00C90B6F" w:rsidDel="00F96675">
          <w:rPr>
            <w:rFonts w:ascii="Times New Roman" w:hAnsi="Times New Roman" w:cs="Times New Roman"/>
          </w:rPr>
          <w:delText>food-insecure</w:delText>
        </w:r>
      </w:del>
      <w:del w:id="4728" w:author="Maino Vieytes, Christian (NIH/NIA/IRP) [F]" w:date="2023-11-20T09:42:00Z">
        <w:r w:rsidRPr="00C90B6F" w:rsidDel="00B272B6">
          <w:rPr>
            <w:rFonts w:ascii="Times New Roman" w:hAnsi="Times New Roman" w:cs="Times New Roman"/>
          </w:rPr>
          <w:delText xml:space="preserve"> survivors </w:delText>
        </w:r>
        <w:r w:rsidRPr="00C90B6F" w:rsidDel="00B272B6">
          <w:rPr>
            <w:rFonts w:ascii="Times New Roman" w:hAnsi="Times New Roman" w:cs="Times New Roman"/>
          </w:rPr>
          <w:fldChar w:fldCharType="begin"/>
        </w:r>
        <w:r w:rsidR="00555C35" w:rsidDel="00B272B6">
          <w:rPr>
            <w:rFonts w:ascii="Times New Roman" w:hAnsi="Times New Roman" w:cs="Times New Roman"/>
          </w:rPr>
          <w:delInstrText xml:space="preserve"> ADDIN ZOTERO_ITEM CSL_CITATION {"citationID":"1E012R8F","properties":{"formattedCitation":"[3, 48, 49]","plainCitation":"[3, 48, 49]","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6E7Oif9r","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Ox2bG7Bi/Ll0c69Z4","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delInstrText>
        </w:r>
        <w:r w:rsidRPr="00C90B6F" w:rsidDel="00B272B6">
          <w:rPr>
            <w:rFonts w:ascii="Times New Roman" w:hAnsi="Times New Roman" w:cs="Times New Roman"/>
          </w:rPr>
          <w:fldChar w:fldCharType="separate"/>
        </w:r>
        <w:r w:rsidR="00372469" w:rsidDel="00B272B6">
          <w:rPr>
            <w:rFonts w:ascii="Times New Roman" w:hAnsi="Times New Roman" w:cs="Times New Roman"/>
            <w:noProof/>
          </w:rPr>
          <w:delText>[3, 48, 49]</w:delText>
        </w:r>
        <w:r w:rsidRPr="00C90B6F" w:rsidDel="00B272B6">
          <w:rPr>
            <w:rFonts w:ascii="Times New Roman" w:hAnsi="Times New Roman" w:cs="Times New Roman"/>
          </w:rPr>
          <w:fldChar w:fldCharType="end"/>
        </w:r>
        <w:r w:rsidRPr="00C90B6F" w:rsidDel="00B272B6">
          <w:rPr>
            <w:rFonts w:ascii="Times New Roman" w:hAnsi="Times New Roman" w:cs="Times New Roman"/>
          </w:rPr>
          <w:delText xml:space="preserve">. </w:delText>
        </w:r>
      </w:del>
    </w:p>
    <w:p w14:paraId="1A115036" w14:textId="64E4B805"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t>
      </w:r>
      <w:r w:rsidR="005B57EE">
        <w:rPr>
          <w:rFonts w:ascii="Times New Roman" w:hAnsi="Times New Roman" w:cs="Times New Roman"/>
        </w:rPr>
        <w:t>could not</w:t>
      </w:r>
      <w:r w:rsidRPr="00C90B6F">
        <w:rPr>
          <w:rFonts w:ascii="Times New Roman" w:hAnsi="Times New Roman" w:cs="Times New Roman"/>
        </w:rPr>
        <w:t xml:space="preserve">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w:t>
      </w:r>
      <w:del w:id="4729" w:author="Maino Vieytes, Christian (NIH/NIA/IRP) [F]" w:date="2023-11-20T10:54:00Z">
        <w:r w:rsidRPr="00C90B6F" w:rsidDel="004D2D6E">
          <w:rPr>
            <w:rFonts w:ascii="Times New Roman" w:hAnsi="Times New Roman" w:cs="Times New Roman"/>
          </w:rPr>
          <w:delText xml:space="preserve">can </w:delText>
        </w:r>
      </w:del>
      <w:ins w:id="4730" w:author="Maino Vieytes, Christian (NIH/NIA/IRP) [F]" w:date="2023-11-20T10:54:00Z">
        <w:r w:rsidR="004D2D6E">
          <w:rPr>
            <w:rFonts w:ascii="Times New Roman" w:hAnsi="Times New Roman" w:cs="Times New Roman"/>
          </w:rPr>
          <w:t>should</w:t>
        </w:r>
        <w:r w:rsidR="004D2D6E" w:rsidRPr="00C90B6F">
          <w:rPr>
            <w:rFonts w:ascii="Times New Roman" w:hAnsi="Times New Roman" w:cs="Times New Roman"/>
          </w:rPr>
          <w:t xml:space="preserve"> </w:t>
        </w:r>
      </w:ins>
      <w:r w:rsidRPr="00C90B6F">
        <w:rPr>
          <w:rFonts w:ascii="Times New Roman" w:hAnsi="Times New Roman" w:cs="Times New Roman"/>
        </w:rPr>
        <w:t xml:space="preserve">be made with these results. </w:t>
      </w:r>
      <w:ins w:id="4731" w:author="Maino Vieytes, Christian (NIH/NIA/IRP) [F]" w:date="2023-11-19T07:37:00Z">
        <w:r w:rsidR="00F96675">
          <w:rPr>
            <w:rFonts w:ascii="Times New Roman" w:hAnsi="Times New Roman" w:cs="Times New Roman"/>
          </w:rPr>
          <w:t>Tumor</w:t>
        </w:r>
      </w:ins>
      <w:ins w:id="4732" w:author="Maino Vieytes, Christian (NIH/NIA/IRP) [F]" w:date="2023-11-17T13:32:00Z">
        <w:r w:rsidR="00050B19">
          <w:rPr>
            <w:rFonts w:ascii="Times New Roman" w:hAnsi="Times New Roman" w:cs="Times New Roman"/>
          </w:rPr>
          <w:t xml:space="preserve"> staging may have confounded the </w:t>
        </w:r>
      </w:ins>
      <w:ins w:id="4733" w:author="Maino Vieytes, Christian (NIH/NIA/IRP) [F]" w:date="2023-11-17T13:36:00Z">
        <w:r w:rsidR="00050B19">
          <w:rPr>
            <w:rFonts w:ascii="Times New Roman" w:hAnsi="Times New Roman" w:cs="Times New Roman"/>
          </w:rPr>
          <w:t>results,</w:t>
        </w:r>
      </w:ins>
      <w:ins w:id="4734" w:author="Maino Vieytes, Christian (NIH/NIA/IRP) [F]" w:date="2023-11-17T13:32:00Z">
        <w:r w:rsidR="00050B19">
          <w:rPr>
            <w:rFonts w:ascii="Times New Roman" w:hAnsi="Times New Roman" w:cs="Times New Roman"/>
          </w:rPr>
          <w:t xml:space="preserve"> but we </w:t>
        </w:r>
      </w:ins>
      <w:ins w:id="4735" w:author="Maino Vieytes, Christian (NIH/NIA/IRP) [F]" w:date="2023-11-17T13:36:00Z">
        <w:r w:rsidR="00050B19">
          <w:rPr>
            <w:rFonts w:ascii="Times New Roman" w:hAnsi="Times New Roman" w:cs="Times New Roman"/>
          </w:rPr>
          <w:t>could not</w:t>
        </w:r>
      </w:ins>
      <w:ins w:id="4736" w:author="Maino Vieytes, Christian (NIH/NIA/IRP) [F]" w:date="2023-11-17T13:32:00Z">
        <w:r w:rsidR="00050B19">
          <w:rPr>
            <w:rFonts w:ascii="Times New Roman" w:hAnsi="Times New Roman" w:cs="Times New Roman"/>
          </w:rPr>
          <w:t xml:space="preserve"> control for this given that these data </w:t>
        </w:r>
      </w:ins>
      <w:ins w:id="4737" w:author="Maino Vieytes, Christian (NIH/NIA/IRP) [F]" w:date="2023-11-17T13:37:00Z">
        <w:r w:rsidR="00050B19" w:rsidRPr="00050B19">
          <w:rPr>
            <w:rFonts w:ascii="Times New Roman" w:hAnsi="Times New Roman" w:cs="Times New Roman"/>
          </w:rPr>
          <w:t>are not collected in either the NHANES survey or examination</w:t>
        </w:r>
      </w:ins>
      <w:ins w:id="4738" w:author="Maino Vieytes, Christian (NIH/NIA/IRP) [F]" w:date="2023-11-17T13:32:00Z">
        <w:r w:rsidR="00050B19">
          <w:rPr>
            <w:rFonts w:ascii="Times New Roman" w:hAnsi="Times New Roman" w:cs="Times New Roman"/>
          </w:rPr>
          <w:t>.</w:t>
        </w:r>
      </w:ins>
      <w:ins w:id="4739" w:author="Maino Vieytes, Christian (NIH/NIA/IRP) [F]" w:date="2023-11-17T13:33:00Z">
        <w:r w:rsidR="00050B19">
          <w:rPr>
            <w:rFonts w:ascii="Times New Roman" w:hAnsi="Times New Roman" w:cs="Times New Roman"/>
          </w:rPr>
          <w:t xml:space="preserve"> </w:t>
        </w:r>
      </w:ins>
      <w:ins w:id="4740" w:author="Maino Vieytes, Christian (NIH/NIA/IRP) [F]" w:date="2023-11-19T07:37:00Z">
        <w:r w:rsidR="00F96675">
          <w:rPr>
            <w:rFonts w:ascii="Times New Roman" w:hAnsi="Times New Roman" w:cs="Times New Roman"/>
          </w:rPr>
          <w:t xml:space="preserve">Similarly, we were not able to control for tumor site. </w:t>
        </w:r>
      </w:ins>
      <w:r w:rsidRPr="00C90B6F">
        <w:rPr>
          <w:rFonts w:ascii="Times New Roman" w:hAnsi="Times New Roman" w:cs="Times New Roman"/>
        </w:rPr>
        <w:t>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FeJWcJV9","properties":{"formattedCitation":"[44]","plainCitation":"[44]","noteIndex":0},"citationItems":[{"id":"ScL1xyFU/qSaYwBqN","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may have exhibited lower response rates)</w:t>
      </w:r>
      <w:r w:rsidR="005B57EE">
        <w:rPr>
          <w:rFonts w:ascii="Times New Roman" w:hAnsi="Times New Roman" w:cs="Times New Roman"/>
        </w:rPr>
        <w:t>. However,</w:t>
      </w:r>
      <w:r w:rsidR="00BB08C3">
        <w:rPr>
          <w:rFonts w:ascii="Times New Roman" w:hAnsi="Times New Roman" w:cs="Times New Roman"/>
        </w:rPr>
        <w:t xml:space="preserve"> any bias is conjectural given the lack of </w:t>
      </w:r>
      <w:ins w:id="4741" w:author="Maino Vieytes, Christian (NIH/NIA/IRP) [F]" w:date="2023-12-01T08:58:00Z">
        <w:r w:rsidR="008A12F3">
          <w:rPr>
            <w:rFonts w:ascii="Times New Roman" w:hAnsi="Times New Roman" w:cs="Times New Roman"/>
          </w:rPr>
          <w:t xml:space="preserve">cancer </w:t>
        </w:r>
      </w:ins>
      <w:del w:id="4742" w:author="Maino Vieytes, Christian (NIH/NIA/IRP) [F]" w:date="2023-11-20T10:56:00Z">
        <w:r w:rsidR="00BB08C3" w:rsidDel="004A5876">
          <w:rPr>
            <w:rFonts w:ascii="Times New Roman" w:hAnsi="Times New Roman" w:cs="Times New Roman"/>
          </w:rPr>
          <w:delText xml:space="preserve">clinical </w:delText>
        </w:r>
        <w:r w:rsidR="00CE5B4F" w:rsidDel="004A5876">
          <w:rPr>
            <w:rFonts w:ascii="Times New Roman" w:hAnsi="Times New Roman" w:cs="Times New Roman"/>
          </w:rPr>
          <w:delText>or staging</w:delText>
        </w:r>
      </w:del>
      <w:ins w:id="4743" w:author="Maino Vieytes, Christian (NIH/NIA/IRP) [F]" w:date="2023-11-20T10:56:00Z">
        <w:r w:rsidR="004A5876">
          <w:rPr>
            <w:rFonts w:ascii="Times New Roman" w:hAnsi="Times New Roman" w:cs="Times New Roman"/>
          </w:rPr>
          <w:t>stage</w:t>
        </w:r>
      </w:ins>
      <w:ins w:id="4744" w:author="Maino Vieytes, Christian (NIH/NIA/IRP) [F]" w:date="2023-12-01T08:58:00Z">
        <w:r w:rsidR="008A12F3">
          <w:rPr>
            <w:rFonts w:ascii="Times New Roman" w:hAnsi="Times New Roman" w:cs="Times New Roman"/>
          </w:rPr>
          <w:t xml:space="preserve"> </w:t>
        </w:r>
      </w:ins>
      <w:ins w:id="4745" w:author="Maino Vieytes, Christian (NIH/NIA/IRP) [F]" w:date="2023-11-20T10:56:00Z">
        <w:r w:rsidR="004A5876">
          <w:rPr>
            <w:rFonts w:ascii="Times New Roman" w:hAnsi="Times New Roman" w:cs="Times New Roman"/>
          </w:rPr>
          <w:t>or other clinical</w:t>
        </w:r>
      </w:ins>
      <w:r w:rsidR="00BB08C3">
        <w:rPr>
          <w:rFonts w:ascii="Times New Roman" w:hAnsi="Times New Roman" w:cs="Times New Roman"/>
        </w:rPr>
        <w:t xml:space="preserve"> data in the NHANES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ins w:id="4746" w:author="Maino Vieytes, Christian (NIH/NIA/IRP) [F]" w:date="2023-11-20T10:15:00Z">
        <w:r w:rsidR="00B26EF2">
          <w:rPr>
            <w:rFonts w:ascii="Times New Roman" w:hAnsi="Times New Roman" w:cs="Times New Roman"/>
          </w:rPr>
          <w:t xml:space="preserve">Fifth, smoking behaviors were significantly more prevalent among food insecure cancer survivors </w:t>
        </w:r>
      </w:ins>
      <w:ins w:id="4747" w:author="Maino Vieytes, Christian (NIH/NIA/IRP) [F]" w:date="2023-11-20T10:22:00Z">
        <w:r w:rsidR="00AD47E5">
          <w:rPr>
            <w:rFonts w:ascii="Times New Roman" w:hAnsi="Times New Roman" w:cs="Times New Roman"/>
          </w:rPr>
          <w:t>compared to their food secure counterparts</w:t>
        </w:r>
      </w:ins>
      <w:ins w:id="4748" w:author="Maino Vieytes, Christian (NIH/NIA/IRP) [F]" w:date="2023-11-20T10:56:00Z">
        <w:r w:rsidR="004A5876">
          <w:rPr>
            <w:rFonts w:ascii="Times New Roman" w:hAnsi="Times New Roman" w:cs="Times New Roman"/>
          </w:rPr>
          <w:t>. A</w:t>
        </w:r>
      </w:ins>
      <w:ins w:id="4749" w:author="Maino Vieytes, Christian (NIH/NIA/IRP) [F]" w:date="2023-11-20T10:15:00Z">
        <w:r w:rsidR="00B26EF2">
          <w:rPr>
            <w:rFonts w:ascii="Times New Roman" w:hAnsi="Times New Roman" w:cs="Times New Roman"/>
          </w:rPr>
          <w:t xml:space="preserve">lthough we adjusted for </w:t>
        </w:r>
      </w:ins>
      <w:ins w:id="4750" w:author="Maino Vieytes, Christian (NIH/NIA/IRP) [F]" w:date="2023-11-20T10:56:00Z">
        <w:r w:rsidR="004A5876">
          <w:rPr>
            <w:rFonts w:ascii="Times New Roman" w:hAnsi="Times New Roman" w:cs="Times New Roman"/>
          </w:rPr>
          <w:t>smoking behavior</w:t>
        </w:r>
      </w:ins>
      <w:ins w:id="4751" w:author="Maino Vieytes, Christian (NIH/NIA/IRP) [F]" w:date="2023-11-20T10:15:00Z">
        <w:r w:rsidR="00B26EF2">
          <w:rPr>
            <w:rFonts w:ascii="Times New Roman" w:hAnsi="Times New Roman" w:cs="Times New Roman"/>
          </w:rPr>
          <w:t xml:space="preserve"> in our analyses, there may be residual confounding</w:t>
        </w:r>
      </w:ins>
      <w:ins w:id="4752" w:author="Maino Vieytes, Christian (NIH/NIA/IRP) [F]" w:date="2023-11-20T10:16:00Z">
        <w:r w:rsidR="00B26EF2">
          <w:rPr>
            <w:rFonts w:ascii="Times New Roman" w:hAnsi="Times New Roman" w:cs="Times New Roman"/>
          </w:rPr>
          <w:t xml:space="preserve"> related to smoking status</w:t>
        </w:r>
      </w:ins>
      <w:ins w:id="4753" w:author="Maino Vieytes, Christian (NIH/NIA/IRP) [F]" w:date="2023-11-20T10:15:00Z">
        <w:r w:rsidR="00B26EF2">
          <w:rPr>
            <w:rFonts w:ascii="Times New Roman" w:hAnsi="Times New Roman" w:cs="Times New Roman"/>
          </w:rPr>
          <w:t xml:space="preserve">. </w:t>
        </w:r>
      </w:ins>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w:t>
      </w:r>
      <w:r w:rsidR="008A12F3">
        <w:rPr>
          <w:rFonts w:ascii="Times New Roman" w:hAnsi="Times New Roman" w:cs="Times New Roman"/>
        </w:rPr>
        <w:t xml:space="preserve">imperative </w:t>
      </w:r>
      <w:r w:rsidR="004D7651">
        <w:rPr>
          <w:rFonts w:ascii="Times New Roman" w:hAnsi="Times New Roman" w:cs="Times New Roman"/>
        </w:rPr>
        <w:t xml:space="preserve">to qualify that the dietary patterns extracted in this analysis reflect population-level </w:t>
      </w:r>
      <w:r w:rsidR="008A12F3">
        <w:rPr>
          <w:rFonts w:ascii="Times New Roman" w:hAnsi="Times New Roman" w:cs="Times New Roman"/>
        </w:rPr>
        <w:t>summary measures</w:t>
      </w:r>
      <w:r w:rsidR="004D7651">
        <w:rPr>
          <w:rFonts w:ascii="Times New Roman" w:hAnsi="Times New Roman" w:cs="Times New Roman"/>
        </w:rPr>
        <w:t xml:space="preserve"> of dietary intake and </w:t>
      </w:r>
      <w:r w:rsidR="008A12F3">
        <w:rPr>
          <w:rFonts w:ascii="Times New Roman" w:hAnsi="Times New Roman" w:cs="Times New Roman"/>
        </w:rPr>
        <w:t xml:space="preserve">should not be </w:t>
      </w:r>
      <w:r w:rsidR="004A3D99">
        <w:rPr>
          <w:rFonts w:ascii="Times New Roman" w:hAnsi="Times New Roman" w:cs="Times New Roman"/>
        </w:rPr>
        <w:t>used to make</w:t>
      </w:r>
      <w:r w:rsidR="004D7651">
        <w:rPr>
          <w:rFonts w:ascii="Times New Roman" w:hAnsi="Times New Roman" w:cs="Times New Roman"/>
        </w:rPr>
        <w:t xml:space="preserve"> conclusions about dietary intake for an individual cancer survivor experiencing food insecurity.</w:t>
      </w:r>
    </w:p>
    <w:p w14:paraId="253EDB05" w14:textId="23CA44A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w:t>
      </w:r>
      <w:del w:id="4754" w:author="Maino Vieytes, Christian (NIH/NIA/IRP) [F]" w:date="2023-11-19T07:56:00Z">
        <w:r w:rsidRPr="00C90B6F" w:rsidDel="00F96675">
          <w:rPr>
            <w:rFonts w:ascii="Times New Roman" w:hAnsi="Times New Roman" w:cs="Times New Roman"/>
          </w:rPr>
          <w:delText>food-insecure</w:delText>
        </w:r>
      </w:del>
      <w:ins w:id="4755"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w:t>
      </w:r>
      <w:del w:id="4756" w:author="Maino Vieytes, Christian (NIH/NIA/IRP) [F]" w:date="2023-11-19T07:56:00Z">
        <w:r w:rsidRPr="00C90B6F" w:rsidDel="00F96675">
          <w:rPr>
            <w:rFonts w:ascii="Times New Roman" w:hAnsi="Times New Roman" w:cs="Times New Roman"/>
          </w:rPr>
          <w:delText>food-insecure</w:delText>
        </w:r>
      </w:del>
      <w:ins w:id="475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w:t>
      </w:r>
      <w:r w:rsidR="008A12F3">
        <w:rPr>
          <w:rFonts w:ascii="Times New Roman" w:hAnsi="Times New Roman" w:cs="Times New Roman"/>
        </w:rPr>
        <w:t xml:space="preserve">in </w:t>
      </w:r>
      <w:r w:rsidR="00BB08C3">
        <w:rPr>
          <w:rFonts w:ascii="Times New Roman" w:hAnsi="Times New Roman" w:cs="Times New Roman"/>
        </w:rPr>
        <w:t xml:space="preserve">other large survey studies to </w:t>
      </w:r>
      <w:del w:id="4758" w:author="Maino Vieytes, Christian (NIH/NIA/IRP) [F]" w:date="2023-12-01T09:04:00Z">
        <w:r w:rsidR="00BB08C3" w:rsidDel="00CD3C01">
          <w:rPr>
            <w:rFonts w:ascii="Times New Roman" w:hAnsi="Times New Roman" w:cs="Times New Roman"/>
          </w:rPr>
          <w:delText xml:space="preserve">understand </w:delText>
        </w:r>
      </w:del>
      <w:r w:rsidR="00CD3C01">
        <w:rPr>
          <w:rFonts w:ascii="Times New Roman" w:hAnsi="Times New Roman" w:cs="Times New Roman"/>
        </w:rPr>
        <w:t xml:space="preserve">gauge </w:t>
      </w:r>
      <w:r w:rsidR="00BB08C3">
        <w:rPr>
          <w:rFonts w:ascii="Times New Roman" w:hAnsi="Times New Roman" w:cs="Times New Roman"/>
        </w:rPr>
        <w:t xml:space="preserve">the reproducibility of these dietary patterns within this target population. </w:t>
      </w:r>
      <w:r w:rsidRPr="00C90B6F">
        <w:rPr>
          <w:rFonts w:ascii="Times New Roman" w:hAnsi="Times New Roman" w:cs="Times New Roman"/>
        </w:rPr>
        <w:t xml:space="preserve">A final avenue of research should extend our work and continue surveillance of dietary intake patterns amongst U.S. </w:t>
      </w:r>
      <w:del w:id="4759" w:author="Maino Vieytes, Christian (NIH/NIA/IRP) [F]" w:date="2023-11-19T07:56:00Z">
        <w:r w:rsidRPr="00C90B6F" w:rsidDel="00F96675">
          <w:rPr>
            <w:rFonts w:ascii="Times New Roman" w:hAnsi="Times New Roman" w:cs="Times New Roman"/>
          </w:rPr>
          <w:delText>food-insecure</w:delText>
        </w:r>
      </w:del>
      <w:ins w:id="476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using nationally representative data. Ultimately, advances in such areas will ideally abate the disparities in health outcomes observed by </w:t>
      </w:r>
      <w:del w:id="4761" w:author="Maino Vieytes, Christian (NIH/NIA/IRP) [F]" w:date="2023-11-19T07:56:00Z">
        <w:r w:rsidRPr="00C90B6F" w:rsidDel="00F96675">
          <w:rPr>
            <w:rFonts w:ascii="Times New Roman" w:hAnsi="Times New Roman" w:cs="Times New Roman"/>
          </w:rPr>
          <w:delText>food-insecure</w:delText>
        </w:r>
      </w:del>
      <w:ins w:id="4762"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07C97AB3" w14:textId="77777777" w:rsidR="008640CA" w:rsidRPr="008640CA" w:rsidRDefault="00CA04BD" w:rsidP="008640CA">
      <w:pPr>
        <w:pStyle w:val="Bibliography"/>
        <w:rPr>
          <w:rFonts w:ascii="Times New Roman" w:hAnsi="Times New Roman" w:cs="Times New Roman"/>
        </w:rPr>
      </w:pPr>
      <w:r w:rsidRPr="00372469">
        <w:fldChar w:fldCharType="begin"/>
      </w:r>
      <w:r w:rsidR="00372469" w:rsidRPr="00372469">
        <w:instrText xml:space="preserve"> ADDIN ZOTERO_BIBL {"uncited":[],"omitted":[],"custom":[]} CSL_BIBLIOGRAPHY </w:instrText>
      </w:r>
      <w:r w:rsidRPr="00372469">
        <w:fldChar w:fldCharType="separate"/>
      </w:r>
      <w:r w:rsidR="008640CA" w:rsidRPr="008640CA">
        <w:rPr>
          <w:rFonts w:ascii="Times New Roman" w:hAnsi="Times New Roman" w:cs="Times New Roman"/>
        </w:rPr>
        <w:t xml:space="preserve">1. </w:t>
      </w:r>
      <w:r w:rsidR="008640CA" w:rsidRPr="008640CA">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5774E93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 </w:t>
      </w:r>
      <w:r w:rsidRPr="008640CA">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3B23A1B2"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 </w:t>
      </w:r>
      <w:r w:rsidRPr="008640CA">
        <w:rPr>
          <w:rFonts w:ascii="Times New Roman" w:hAnsi="Times New Roman" w:cs="Times New Roman"/>
        </w:rPr>
        <w:tab/>
        <w:t>Patel KG, Borno HT, Seligman HK (2019) Food insecurity screening: A missing piece in cancer management. Cancer 125:3494–3501. https://doi.org/10.1002/cncr.32291</w:t>
      </w:r>
    </w:p>
    <w:p w14:paraId="60FF04C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 </w:t>
      </w:r>
      <w:r w:rsidRPr="008640CA">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32671B5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5. </w:t>
      </w:r>
      <w:r w:rsidRPr="008640CA">
        <w:rPr>
          <w:rFonts w:ascii="Times New Roman" w:hAnsi="Times New Roman" w:cs="Times New Roman"/>
        </w:rPr>
        <w:tab/>
        <w:t>Seligman HK, Schillinger D (2010) Hunger and socioeconomic disparities in chronic disease. N Engl J Med 363:6–9. https://doi.org/10.1056/NEJMp1000072</w:t>
      </w:r>
    </w:p>
    <w:p w14:paraId="3890924D"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6. </w:t>
      </w:r>
      <w:r w:rsidRPr="008640CA">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1D496892"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7. </w:t>
      </w:r>
      <w:r w:rsidRPr="008640CA">
        <w:rPr>
          <w:rFonts w:ascii="Times New Roman" w:hAnsi="Times New Roman" w:cs="Times New Roman"/>
        </w:rPr>
        <w:tab/>
        <w:t>Bickel G, Nord M, Price C, Hamilton W, Cook J (2000) Guide to Measuring Household Food Security</w:t>
      </w:r>
    </w:p>
    <w:p w14:paraId="243D5F4A"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8. </w:t>
      </w:r>
      <w:r w:rsidRPr="008640CA">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617D60D7"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9. </w:t>
      </w:r>
      <w:r w:rsidRPr="008640CA">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21F8F27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0. </w:t>
      </w:r>
      <w:r w:rsidRPr="008640CA">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667AC1AE"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1. </w:t>
      </w:r>
      <w:r w:rsidRPr="008640CA">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0E65131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2. </w:t>
      </w:r>
      <w:r w:rsidRPr="008640CA">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569B36B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3. </w:t>
      </w:r>
      <w:r w:rsidRPr="008640CA">
        <w:rPr>
          <w:rFonts w:ascii="Times New Roman" w:hAnsi="Times New Roman" w:cs="Times New Roman"/>
        </w:rPr>
        <w:tab/>
        <w:t>Moore C, Murphy MM, Keast DR, Holick MF (2004) Vitamin D intake in the United States. J Am Diet Assoc 104:980–983. https://doi.org/10.1016/j.jada.2004.03.028</w:t>
      </w:r>
    </w:p>
    <w:p w14:paraId="1B9016DB"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4. </w:t>
      </w:r>
      <w:r w:rsidRPr="008640CA">
        <w:rPr>
          <w:rFonts w:ascii="Times New Roman" w:hAnsi="Times New Roman" w:cs="Times New Roman"/>
        </w:rPr>
        <w:tab/>
        <w:t>Willett W, Howe G, Kushi L (1997) Adjustment for total energy intake in epidemiologic studies. Am J Clin Nutr 65:1220S-1228S. https://doi.org/10.1093/ajcn/65.4.1220S</w:t>
      </w:r>
    </w:p>
    <w:p w14:paraId="01C97E65"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5. </w:t>
      </w:r>
      <w:r w:rsidRPr="008640CA">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2A0289F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6. </w:t>
      </w:r>
      <w:r w:rsidRPr="008640CA">
        <w:rPr>
          <w:rFonts w:ascii="Times New Roman" w:hAnsi="Times New Roman" w:cs="Times New Roman"/>
        </w:rPr>
        <w:tab/>
        <w:t>Folsom T, Nagraj V (2017) hei: Calculate Healthy Eating Index (HEI) Scores. J Open Source Softw 2:417. https://doi.org/10.21105/joss.00417</w:t>
      </w:r>
    </w:p>
    <w:p w14:paraId="3E736EB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7. </w:t>
      </w:r>
      <w:r w:rsidRPr="008640CA">
        <w:rPr>
          <w:rFonts w:ascii="Times New Roman" w:hAnsi="Times New Roman" w:cs="Times New Roman"/>
        </w:rPr>
        <w:tab/>
        <w:t>Linkage Methods and Analytical Support for NCHS Linked Mortality Data</w:t>
      </w:r>
    </w:p>
    <w:p w14:paraId="6D6B7D34"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8. </w:t>
      </w:r>
      <w:r w:rsidRPr="008640CA">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4FAF3777"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9. </w:t>
      </w:r>
      <w:r w:rsidRPr="008640CA">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0FEFA89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0. </w:t>
      </w:r>
      <w:r w:rsidRPr="008640CA">
        <w:rPr>
          <w:rFonts w:ascii="Times New Roman" w:hAnsi="Times New Roman" w:cs="Times New Roman"/>
        </w:rPr>
        <w:tab/>
        <w:t>Zhao H, Pan Y, Wang C, Guo Y, Yao N, Wang H, Li B (2021) The Effects of Metal Exposures on Charlson Comorbidity Index Using Zero-Inflated Negative Binomial Regression Model: NHANES 2011-2016. Biol Trace Elem Res 199:2104–2111. https://doi.org/10.1007/s12011-020-02331-4</w:t>
      </w:r>
    </w:p>
    <w:p w14:paraId="7822C8CB"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1. </w:t>
      </w:r>
      <w:r w:rsidRPr="008640CA">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697E1931"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2. </w:t>
      </w:r>
      <w:r w:rsidRPr="008640CA">
        <w:rPr>
          <w:rFonts w:ascii="Times New Roman" w:hAnsi="Times New Roman" w:cs="Times New Roman"/>
        </w:rPr>
        <w:tab/>
        <w:t>Witte JS, Greenland S (1997) A nested approach to evaluating dose-response and trend. Ann Epidemiol 7:188–193. https://doi.org/10.1016/S1047-2797(96)00159-7</w:t>
      </w:r>
    </w:p>
    <w:p w14:paraId="259959F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3. </w:t>
      </w:r>
      <w:r w:rsidRPr="008640CA">
        <w:rPr>
          <w:rFonts w:ascii="Times New Roman" w:hAnsi="Times New Roman" w:cs="Times New Roman"/>
        </w:rPr>
        <w:tab/>
        <w:t>Willett WC, Howe GR, Kushi LH (1997) Adjustment for total energy intake in epidemiologic studies. Am J Clin Nutr 65:1220S-1228S. https://doi.org/10.1093/ajcn/65.4.1220S</w:t>
      </w:r>
    </w:p>
    <w:p w14:paraId="071D71E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4. </w:t>
      </w:r>
      <w:r w:rsidRPr="008640CA">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0FA6CF6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5. </w:t>
      </w:r>
      <w:r w:rsidRPr="008640CA">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0D70911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6. </w:t>
      </w:r>
      <w:r w:rsidRPr="008640CA">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327C03CA"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7. </w:t>
      </w:r>
      <w:r w:rsidRPr="008640CA">
        <w:rPr>
          <w:rFonts w:ascii="Times New Roman" w:hAnsi="Times New Roman" w:cs="Times New Roman"/>
        </w:rPr>
        <w:tab/>
        <w:t>Seligman HK, Bindman AB, Vittinghoff E, Kanaya AM, Kushel MB (2007) Food insecurity is associated with diabetes mellitus: results from the National Health Examination and Nutrition Examination Survey (NHANES) 1999-2002. J Gen Intern Med 22:1018–1023. https://doi.org/10.1007/s11606-007-0192-6</w:t>
      </w:r>
    </w:p>
    <w:p w14:paraId="5AAA38B1"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8. </w:t>
      </w:r>
      <w:r w:rsidRPr="008640CA">
        <w:rPr>
          <w:rFonts w:ascii="Times New Roman" w:hAnsi="Times New Roman" w:cs="Times New Roman"/>
        </w:rPr>
        <w:tab/>
        <w:t>Heflin CM, Ziliak JP (2008) Food Insufficiency, Food Stamp Participation, and Mental Health*. Soc Sci Q 89:706–727. https://doi.org/10.1111/j.1540-6237.2008.00556.x</w:t>
      </w:r>
    </w:p>
    <w:p w14:paraId="4F4DD61C"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9. </w:t>
      </w:r>
      <w:r w:rsidRPr="008640CA">
        <w:rPr>
          <w:rFonts w:ascii="Times New Roman" w:hAnsi="Times New Roman" w:cs="Times New Roman"/>
        </w:rPr>
        <w:tab/>
        <w:t>Lee JS, Frongillo EA (2001) Nutritional and Health Consequences Are Associated with Food Insecurity among U.S. Elderly Persons. J Nutr 131:1503–1509. https://doi.org/10.1093/jn/131.5.1503</w:t>
      </w:r>
    </w:p>
    <w:p w14:paraId="781BDB04"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0. </w:t>
      </w:r>
      <w:r w:rsidRPr="008640CA">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5FAE2967"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1. </w:t>
      </w:r>
      <w:r w:rsidRPr="008640CA">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3777457C"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2. </w:t>
      </w:r>
      <w:r w:rsidRPr="008640CA">
        <w:rPr>
          <w:rFonts w:ascii="Times New Roman" w:hAnsi="Times New Roman" w:cs="Times New Roman"/>
        </w:rPr>
        <w:tab/>
        <w:t>Vozoris NT, Tarasuk VS (2003) Household Food Insufficiency Is Associated with Poorer Health. J Nutr 133:120–126. https://doi.org/10.1093/jn/133.1.120</w:t>
      </w:r>
    </w:p>
    <w:p w14:paraId="75B1838E"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3. </w:t>
      </w:r>
      <w:r w:rsidRPr="008640CA">
        <w:rPr>
          <w:rFonts w:ascii="Times New Roman" w:hAnsi="Times New Roman" w:cs="Times New Roman"/>
        </w:rPr>
        <w:tab/>
        <w:t>Zhao H, Andreyeva T (2022) Diet Quality and Health in Older Americans. Nutrients 14:1198. https://doi.org/10.3390/nu14061198</w:t>
      </w:r>
    </w:p>
    <w:p w14:paraId="3610D2CD"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4. </w:t>
      </w:r>
      <w:r w:rsidRPr="008640CA">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3E73D1D2"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5. </w:t>
      </w:r>
      <w:r w:rsidRPr="008640CA">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7C454CD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6. </w:t>
      </w:r>
      <w:r w:rsidRPr="008640CA">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09A1AEF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7. </w:t>
      </w:r>
      <w:r w:rsidRPr="008640CA">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1AC32CDA"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8. </w:t>
      </w:r>
      <w:r w:rsidRPr="008640CA">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4C9C743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9. </w:t>
      </w:r>
      <w:r w:rsidRPr="008640CA">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29237E0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0. </w:t>
      </w:r>
      <w:r w:rsidRPr="008640CA">
        <w:rPr>
          <w:rFonts w:ascii="Times New Roman" w:hAnsi="Times New Roman" w:cs="Times New Roman"/>
        </w:rPr>
        <w:tab/>
        <w:t>Distress Thermometer Tool Translations</w:t>
      </w:r>
    </w:p>
    <w:p w14:paraId="51A7C6A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1. </w:t>
      </w:r>
      <w:r w:rsidRPr="008640CA">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2C7C361B"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2. </w:t>
      </w:r>
      <w:r w:rsidRPr="008640CA">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343469F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3. </w:t>
      </w:r>
      <w:r w:rsidRPr="008640CA">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59D1555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4. </w:t>
      </w:r>
      <w:r w:rsidRPr="008640CA">
        <w:rPr>
          <w:rFonts w:ascii="Times New Roman" w:hAnsi="Times New Roman" w:cs="Times New Roman"/>
        </w:rPr>
        <w:tab/>
        <w:t>U.S. Household Food Insecurity Survey Module: Three-Stage Design, With Screeners</w:t>
      </w:r>
    </w:p>
    <w:p w14:paraId="31568834" w14:textId="1E04FF61"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9"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CAMV—study conception, results interpretation, data management, data analysis, writing of original manuscript</w:t>
      </w:r>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RZ—data analysis, editing of original manuscript</w:t>
      </w:r>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FG—results interpretation, supervision, editing of original manuscript</w:t>
      </w:r>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BDK—results interpretation, supervision, editing of original manuscript</w:t>
      </w:r>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EA—results interpretation, supervision, editing of original manuscript</w:t>
      </w:r>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20"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4FD1F" w14:textId="77777777" w:rsidR="00B30B7D" w:rsidRDefault="00B30B7D" w:rsidP="00A6561A">
      <w:r>
        <w:separator/>
      </w:r>
    </w:p>
  </w:endnote>
  <w:endnote w:type="continuationSeparator" w:id="0">
    <w:p w14:paraId="04EB2A3F" w14:textId="77777777" w:rsidR="00B30B7D" w:rsidRDefault="00B30B7D"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54E32" w14:textId="77777777" w:rsidR="00B30B7D" w:rsidRDefault="00B30B7D" w:rsidP="00A6561A">
      <w:r>
        <w:separator/>
      </w:r>
    </w:p>
  </w:footnote>
  <w:footnote w:type="continuationSeparator" w:id="0">
    <w:p w14:paraId="152B4D30" w14:textId="77777777" w:rsidR="00B30B7D" w:rsidRDefault="00B30B7D"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00264"/>
    <w:rsid w:val="00020BA3"/>
    <w:rsid w:val="00030FFA"/>
    <w:rsid w:val="0003299C"/>
    <w:rsid w:val="00046D6D"/>
    <w:rsid w:val="00050B19"/>
    <w:rsid w:val="0006090B"/>
    <w:rsid w:val="00064F9F"/>
    <w:rsid w:val="00071FE3"/>
    <w:rsid w:val="0007538E"/>
    <w:rsid w:val="00081A71"/>
    <w:rsid w:val="000925E2"/>
    <w:rsid w:val="000A7AA1"/>
    <w:rsid w:val="000B1211"/>
    <w:rsid w:val="000B6141"/>
    <w:rsid w:val="000B63B0"/>
    <w:rsid w:val="000C497E"/>
    <w:rsid w:val="000D1DBD"/>
    <w:rsid w:val="000D68FA"/>
    <w:rsid w:val="000F274E"/>
    <w:rsid w:val="001103BB"/>
    <w:rsid w:val="00135CC3"/>
    <w:rsid w:val="00163088"/>
    <w:rsid w:val="00170DAB"/>
    <w:rsid w:val="001762EB"/>
    <w:rsid w:val="00176A9E"/>
    <w:rsid w:val="00190525"/>
    <w:rsid w:val="00190CC3"/>
    <w:rsid w:val="00196CF5"/>
    <w:rsid w:val="001A1E5A"/>
    <w:rsid w:val="001B0EAA"/>
    <w:rsid w:val="001B2BBA"/>
    <w:rsid w:val="001C5BF6"/>
    <w:rsid w:val="001D5C8A"/>
    <w:rsid w:val="001F5A7E"/>
    <w:rsid w:val="00202912"/>
    <w:rsid w:val="002045DC"/>
    <w:rsid w:val="00227191"/>
    <w:rsid w:val="00231EBC"/>
    <w:rsid w:val="00255809"/>
    <w:rsid w:val="00256831"/>
    <w:rsid w:val="002776AD"/>
    <w:rsid w:val="002776F8"/>
    <w:rsid w:val="0028656F"/>
    <w:rsid w:val="00286A9E"/>
    <w:rsid w:val="002A0FB5"/>
    <w:rsid w:val="002B301C"/>
    <w:rsid w:val="002B405F"/>
    <w:rsid w:val="002B4FE9"/>
    <w:rsid w:val="002B5701"/>
    <w:rsid w:val="002C70C5"/>
    <w:rsid w:val="002C775F"/>
    <w:rsid w:val="002F008C"/>
    <w:rsid w:val="002F2DA2"/>
    <w:rsid w:val="002F3BBB"/>
    <w:rsid w:val="003245FD"/>
    <w:rsid w:val="003378CE"/>
    <w:rsid w:val="00366989"/>
    <w:rsid w:val="00370C40"/>
    <w:rsid w:val="00372469"/>
    <w:rsid w:val="00374C86"/>
    <w:rsid w:val="00387CB9"/>
    <w:rsid w:val="003A057A"/>
    <w:rsid w:val="003B3243"/>
    <w:rsid w:val="003B6A0A"/>
    <w:rsid w:val="003D3AE3"/>
    <w:rsid w:val="003E0A82"/>
    <w:rsid w:val="003E17EC"/>
    <w:rsid w:val="004106FC"/>
    <w:rsid w:val="0041134E"/>
    <w:rsid w:val="00416F5B"/>
    <w:rsid w:val="0042127B"/>
    <w:rsid w:val="004273A4"/>
    <w:rsid w:val="00433E73"/>
    <w:rsid w:val="004719C5"/>
    <w:rsid w:val="0049435F"/>
    <w:rsid w:val="004A3D99"/>
    <w:rsid w:val="004A5876"/>
    <w:rsid w:val="004D2D6E"/>
    <w:rsid w:val="004D7651"/>
    <w:rsid w:val="005142B1"/>
    <w:rsid w:val="00526CCF"/>
    <w:rsid w:val="00535D1D"/>
    <w:rsid w:val="00555C35"/>
    <w:rsid w:val="00555F32"/>
    <w:rsid w:val="005665FF"/>
    <w:rsid w:val="005757EA"/>
    <w:rsid w:val="00575D97"/>
    <w:rsid w:val="00582CF7"/>
    <w:rsid w:val="00590201"/>
    <w:rsid w:val="005B16E9"/>
    <w:rsid w:val="005B3A87"/>
    <w:rsid w:val="005B57EE"/>
    <w:rsid w:val="005C76B8"/>
    <w:rsid w:val="005E1339"/>
    <w:rsid w:val="005E447D"/>
    <w:rsid w:val="005E4491"/>
    <w:rsid w:val="005E4BFC"/>
    <w:rsid w:val="00622175"/>
    <w:rsid w:val="00645943"/>
    <w:rsid w:val="00651C45"/>
    <w:rsid w:val="006544AE"/>
    <w:rsid w:val="00661515"/>
    <w:rsid w:val="006644F9"/>
    <w:rsid w:val="00664FF2"/>
    <w:rsid w:val="00687367"/>
    <w:rsid w:val="00687A69"/>
    <w:rsid w:val="006903C7"/>
    <w:rsid w:val="00690CB3"/>
    <w:rsid w:val="006945DA"/>
    <w:rsid w:val="006A0EB1"/>
    <w:rsid w:val="006E1234"/>
    <w:rsid w:val="006E531B"/>
    <w:rsid w:val="00703E7E"/>
    <w:rsid w:val="0070728F"/>
    <w:rsid w:val="00773389"/>
    <w:rsid w:val="007755A2"/>
    <w:rsid w:val="007778AE"/>
    <w:rsid w:val="0077792E"/>
    <w:rsid w:val="00784314"/>
    <w:rsid w:val="007A28B5"/>
    <w:rsid w:val="007A406F"/>
    <w:rsid w:val="007D6EEF"/>
    <w:rsid w:val="007F75DA"/>
    <w:rsid w:val="008104EE"/>
    <w:rsid w:val="008118A7"/>
    <w:rsid w:val="00811C65"/>
    <w:rsid w:val="00816E75"/>
    <w:rsid w:val="008343E2"/>
    <w:rsid w:val="00837ED6"/>
    <w:rsid w:val="00844F6D"/>
    <w:rsid w:val="00853C24"/>
    <w:rsid w:val="008640CA"/>
    <w:rsid w:val="00875131"/>
    <w:rsid w:val="00884759"/>
    <w:rsid w:val="00891441"/>
    <w:rsid w:val="008929F7"/>
    <w:rsid w:val="008A12F3"/>
    <w:rsid w:val="008A6C8D"/>
    <w:rsid w:val="008B007F"/>
    <w:rsid w:val="008D3382"/>
    <w:rsid w:val="008E210F"/>
    <w:rsid w:val="008F50C6"/>
    <w:rsid w:val="00921372"/>
    <w:rsid w:val="009367FE"/>
    <w:rsid w:val="00945C90"/>
    <w:rsid w:val="0096629E"/>
    <w:rsid w:val="00972A4F"/>
    <w:rsid w:val="00974BF8"/>
    <w:rsid w:val="009A5D78"/>
    <w:rsid w:val="009C0AFB"/>
    <w:rsid w:val="009C5C82"/>
    <w:rsid w:val="009E12F0"/>
    <w:rsid w:val="009E2592"/>
    <w:rsid w:val="009F2FE4"/>
    <w:rsid w:val="009F3261"/>
    <w:rsid w:val="00A01EAE"/>
    <w:rsid w:val="00A1129C"/>
    <w:rsid w:val="00A23CF7"/>
    <w:rsid w:val="00A256DF"/>
    <w:rsid w:val="00A6561A"/>
    <w:rsid w:val="00A707B8"/>
    <w:rsid w:val="00A72103"/>
    <w:rsid w:val="00A75BB1"/>
    <w:rsid w:val="00A85C9E"/>
    <w:rsid w:val="00A95A53"/>
    <w:rsid w:val="00A97D60"/>
    <w:rsid w:val="00AA1520"/>
    <w:rsid w:val="00AA257A"/>
    <w:rsid w:val="00AC0C0D"/>
    <w:rsid w:val="00AC3D12"/>
    <w:rsid w:val="00AD47E5"/>
    <w:rsid w:val="00AF520B"/>
    <w:rsid w:val="00B0304D"/>
    <w:rsid w:val="00B0781F"/>
    <w:rsid w:val="00B26EF2"/>
    <w:rsid w:val="00B272B6"/>
    <w:rsid w:val="00B30B7D"/>
    <w:rsid w:val="00B339C6"/>
    <w:rsid w:val="00B42E39"/>
    <w:rsid w:val="00B4443D"/>
    <w:rsid w:val="00B52374"/>
    <w:rsid w:val="00B52403"/>
    <w:rsid w:val="00B657C7"/>
    <w:rsid w:val="00B717EF"/>
    <w:rsid w:val="00B71E79"/>
    <w:rsid w:val="00BA0CDD"/>
    <w:rsid w:val="00BA33A1"/>
    <w:rsid w:val="00BB08C3"/>
    <w:rsid w:val="00BB5F5C"/>
    <w:rsid w:val="00BC731B"/>
    <w:rsid w:val="00BC7C8E"/>
    <w:rsid w:val="00BD04B7"/>
    <w:rsid w:val="00BF2714"/>
    <w:rsid w:val="00BF3880"/>
    <w:rsid w:val="00BF7D18"/>
    <w:rsid w:val="00C51820"/>
    <w:rsid w:val="00C678E7"/>
    <w:rsid w:val="00C75C28"/>
    <w:rsid w:val="00C8359E"/>
    <w:rsid w:val="00C83EBA"/>
    <w:rsid w:val="00C86EC0"/>
    <w:rsid w:val="00CA04BD"/>
    <w:rsid w:val="00CC356E"/>
    <w:rsid w:val="00CC378B"/>
    <w:rsid w:val="00CD3C01"/>
    <w:rsid w:val="00CE5B4F"/>
    <w:rsid w:val="00CF4D17"/>
    <w:rsid w:val="00D05033"/>
    <w:rsid w:val="00D34AE0"/>
    <w:rsid w:val="00D34DC0"/>
    <w:rsid w:val="00D45369"/>
    <w:rsid w:val="00D60F25"/>
    <w:rsid w:val="00D62269"/>
    <w:rsid w:val="00D6324A"/>
    <w:rsid w:val="00D87664"/>
    <w:rsid w:val="00D879BD"/>
    <w:rsid w:val="00DB0321"/>
    <w:rsid w:val="00DD2BC4"/>
    <w:rsid w:val="00DE0E08"/>
    <w:rsid w:val="00E0501C"/>
    <w:rsid w:val="00E06F95"/>
    <w:rsid w:val="00E21CDB"/>
    <w:rsid w:val="00E260F1"/>
    <w:rsid w:val="00E338F4"/>
    <w:rsid w:val="00E4275E"/>
    <w:rsid w:val="00E63AD6"/>
    <w:rsid w:val="00E719CB"/>
    <w:rsid w:val="00E761B4"/>
    <w:rsid w:val="00E841ED"/>
    <w:rsid w:val="00E85861"/>
    <w:rsid w:val="00E93CBB"/>
    <w:rsid w:val="00E95C91"/>
    <w:rsid w:val="00EB06B5"/>
    <w:rsid w:val="00EB4EB9"/>
    <w:rsid w:val="00EF3F4F"/>
    <w:rsid w:val="00F02CDA"/>
    <w:rsid w:val="00F04AB0"/>
    <w:rsid w:val="00F416A4"/>
    <w:rsid w:val="00F65F41"/>
    <w:rsid w:val="00F678B8"/>
    <w:rsid w:val="00F73AEE"/>
    <w:rsid w:val="00F86F98"/>
    <w:rsid w:val="00F923EF"/>
    <w:rsid w:val="00F96675"/>
    <w:rsid w:val="00F96748"/>
    <w:rsid w:val="00FA2E68"/>
    <w:rsid w:val="00FC011B"/>
    <w:rsid w:val="00FC059F"/>
    <w:rsid w:val="00FD6E10"/>
    <w:rsid w:val="00FE386C"/>
    <w:rsid w:val="00FE39E7"/>
    <w:rsid w:val="00FE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 w:type="character" w:styleId="CommentReference">
    <w:name w:val="annotation reference"/>
    <w:basedOn w:val="DefaultParagraphFont"/>
    <w:uiPriority w:val="99"/>
    <w:semiHidden/>
    <w:unhideWhenUsed/>
    <w:rsid w:val="0003299C"/>
    <w:rPr>
      <w:sz w:val="16"/>
      <w:szCs w:val="16"/>
    </w:rPr>
  </w:style>
  <w:style w:type="paragraph" w:styleId="CommentText">
    <w:name w:val="annotation text"/>
    <w:basedOn w:val="Normal"/>
    <w:link w:val="CommentTextChar"/>
    <w:uiPriority w:val="99"/>
    <w:semiHidden/>
    <w:unhideWhenUsed/>
    <w:rsid w:val="0003299C"/>
    <w:rPr>
      <w:sz w:val="20"/>
      <w:szCs w:val="20"/>
    </w:rPr>
  </w:style>
  <w:style w:type="character" w:customStyle="1" w:styleId="CommentTextChar">
    <w:name w:val="Comment Text Char"/>
    <w:basedOn w:val="DefaultParagraphFont"/>
    <w:link w:val="CommentText"/>
    <w:uiPriority w:val="99"/>
    <w:semiHidden/>
    <w:rsid w:val="0003299C"/>
    <w:rPr>
      <w:sz w:val="20"/>
      <w:szCs w:val="20"/>
    </w:rPr>
  </w:style>
  <w:style w:type="paragraph" w:styleId="CommentSubject">
    <w:name w:val="annotation subject"/>
    <w:basedOn w:val="CommentText"/>
    <w:next w:val="CommentText"/>
    <w:link w:val="CommentSubjectChar"/>
    <w:uiPriority w:val="99"/>
    <w:semiHidden/>
    <w:unhideWhenUsed/>
    <w:rsid w:val="0003299C"/>
    <w:rPr>
      <w:b/>
      <w:bCs/>
    </w:rPr>
  </w:style>
  <w:style w:type="character" w:customStyle="1" w:styleId="CommentSubjectChar">
    <w:name w:val="Comment Subject Char"/>
    <w:basedOn w:val="CommentTextChar"/>
    <w:link w:val="CommentSubject"/>
    <w:uiPriority w:val="99"/>
    <w:semiHidden/>
    <w:rsid w:val="0003299C"/>
    <w:rPr>
      <w:b/>
      <w:bCs/>
      <w:sz w:val="20"/>
      <w:szCs w:val="20"/>
    </w:rPr>
  </w:style>
  <w:style w:type="character" w:styleId="FollowedHyperlink">
    <w:name w:val="FollowedHyperlink"/>
    <w:basedOn w:val="DefaultParagraphFont"/>
    <w:uiPriority w:val="99"/>
    <w:semiHidden/>
    <w:unhideWhenUsed/>
    <w:rsid w:val="009367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mailto:rqzhu@illinois.edu" TargetMode="Externa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hyperlink" Target="https://github.com/cmainov/nhanes-fi-ca-mortality-mirror" TargetMode="External"/><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aarthur4@kumc.edu" TargetMode="External"/><Relationship Id="rId19" Type="http://schemas.openxmlformats.org/officeDocument/2006/relationships/hyperlink" Target="http://www.healthpolicyresearch-scholars.org/" TargetMode="External"/><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6</TotalTime>
  <Pages>2</Pages>
  <Words>27261</Words>
  <Characters>155393</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150</cp:revision>
  <cp:lastPrinted>2023-08-22T20:59:00Z</cp:lastPrinted>
  <dcterms:created xsi:type="dcterms:W3CDTF">2023-11-14T21:20:00Z</dcterms:created>
  <dcterms:modified xsi:type="dcterms:W3CDTF">2023-12-0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cL1xyFU"/&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